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ED44EB" w:rsidRDefault="00ED44EB">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B94388" w:rsidRDefault="00B94388" w:rsidP="00935FF9">
      <w:pPr>
        <w:tabs>
          <w:tab w:val="left" w:pos="1980"/>
          <w:tab w:val="left" w:pos="3860"/>
          <w:tab w:val="left" w:pos="6660"/>
        </w:tabs>
        <w:jc w:val="center"/>
        <w:rPr>
          <w:rFonts w:ascii="Arial" w:hAnsi="Arial" w:cs="Arial"/>
          <w:szCs w:val="24"/>
        </w:rPr>
      </w:pPr>
    </w:p>
    <w:p w:rsidR="00ED44EB" w:rsidRDefault="00ED44EB"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7159AC" w:rsidRDefault="007159AC"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bookmarkStart w:id="0" w:name="_Toc491082118"/>
      <w:r>
        <w:lastRenderedPageBreak/>
        <w:t>Acknowledgements</w:t>
      </w:r>
      <w:bookmarkEnd w:id="0"/>
    </w:p>
    <w:p w:rsidR="00D71A10" w:rsidRPr="00D71A10" w:rsidRDefault="00D71A10" w:rsidP="00D71A10">
      <w:pPr>
        <w:rPr>
          <w:i/>
          <w:iCs/>
        </w:rPr>
      </w:pPr>
      <w:r w:rsidRPr="00D71A10">
        <w:rPr>
          <w:i/>
          <w:iCs/>
        </w:rPr>
        <w:t>All praise is to God, the Lord</w:t>
      </w:r>
      <w:r w:rsidR="00C92359">
        <w:rPr>
          <w:i/>
          <w:iCs/>
        </w:rPr>
        <w:t xml:space="preserve"> of the Worlds</w:t>
      </w:r>
      <w:r w:rsidRPr="00D71A10">
        <w:rPr>
          <w:i/>
          <w:iCs/>
        </w:rPr>
        <w:t>, the most gracious and most merciful.</w:t>
      </w:r>
    </w:p>
    <w:p w:rsidR="00D95516" w:rsidRDefault="00D95516" w:rsidP="00990C76">
      <w:r>
        <w:t>First, I would like to thank my advisor, Prof</w:t>
      </w:r>
      <w:r w:rsidR="00990C76">
        <w:t>essor</w:t>
      </w:r>
      <w:r>
        <w:t xml:space="preserve"> Jeffrey Weldon, for his support and guidance throughout this work. </w:t>
      </w:r>
      <w:r w:rsidR="00C13067">
        <w:t xml:space="preserve">This </w:t>
      </w:r>
      <w:r w:rsidR="009F4D02">
        <w:t xml:space="preserve">work </w:t>
      </w:r>
      <w:r w:rsidR="00C13067">
        <w:t xml:space="preserve">would not have been possible without his continuous help and support. It is impossible to understate </w:t>
      </w:r>
      <w:r w:rsidR="00E26367">
        <w:t>his role</w:t>
      </w:r>
      <w:r w:rsidR="00C13067">
        <w:t xml:space="preserve"> when it comes to the amount of support, guidance and advice he has given me. His open-door policy and willingness to discuss any of my ideas, </w:t>
      </w:r>
      <w:r w:rsidR="00B55D28">
        <w:t xml:space="preserve">thoroughly and </w:t>
      </w:r>
      <w:r w:rsidR="00C13067">
        <w:t>patiently, and giving me the benefit of learning from my mistakes without making me feel unrecognized or unappreciated for my effort</w:t>
      </w:r>
      <w:r w:rsidR="00B55D28">
        <w:t>,</w:t>
      </w:r>
      <w:r w:rsidR="00C13067">
        <w:t xml:space="preserve"> have all been fundamental in shaping my</w:t>
      </w:r>
      <w:r w:rsidR="00B55D28">
        <w:t xml:space="preserve"> perception</w:t>
      </w:r>
      <w:r w:rsidR="00C13067">
        <w:t>, both personally and professionally</w:t>
      </w:r>
      <w:r w:rsidR="00FD194E">
        <w:t xml:space="preserve">. Above all, he taught me how to appreciate the challenge, and the learning process itself, not just the results. This is a virtue of a great scholar, who values the knowledge and its building process, not just the </w:t>
      </w:r>
      <w:r w:rsidR="00F50247">
        <w:t xml:space="preserve">result, and </w:t>
      </w:r>
      <w:r w:rsidR="00FD194E">
        <w:t>who strives and invests in teaching his students the craft of research.</w:t>
      </w:r>
      <w:r w:rsidR="00F50247">
        <w:t xml:space="preserve"> </w:t>
      </w:r>
      <w:r w:rsidR="00C13067">
        <w:t>It has been an honor and a privilege being his first student at Carnegie Mellon University.</w:t>
      </w:r>
      <w:r w:rsidR="00B55D28">
        <w:t xml:space="preserve"> </w:t>
      </w:r>
      <w:r w:rsidR="006F5E49">
        <w:t>I could have never wished for a more professional, courteous, considerate,</w:t>
      </w:r>
      <w:r w:rsidR="00AE4E22">
        <w:t xml:space="preserve"> flexible,</w:t>
      </w:r>
      <w:r w:rsidR="006F5E49">
        <w:t xml:space="preserve"> </w:t>
      </w:r>
      <w:r w:rsidR="00F50247">
        <w:t>insightful,</w:t>
      </w:r>
      <w:r w:rsidR="009766F9">
        <w:t xml:space="preserve"> knowledgeable,</w:t>
      </w:r>
      <w:r w:rsidR="00F50247">
        <w:t xml:space="preserve"> </w:t>
      </w:r>
      <w:r w:rsidR="006F5E49">
        <w:t>supportive</w:t>
      </w:r>
      <w:r w:rsidR="00F50247">
        <w:t xml:space="preserve"> and caring advisor</w:t>
      </w:r>
      <w:r w:rsidR="00AE4E22">
        <w:t>.</w:t>
      </w:r>
    </w:p>
    <w:p w:rsidR="006D79D2" w:rsidRDefault="006D79D2" w:rsidP="0080764C">
      <w:r>
        <w:t>Personally, I would like to thank Professor Weldon for supporting me through the birth of my son, Bilal, and through the loss of my mother to cancer.</w:t>
      </w:r>
      <w:r w:rsidR="00B83A5D">
        <w:t xml:space="preserve"> No words could be enough to express my gratitude for his endless compassion and support.</w:t>
      </w:r>
      <w:r>
        <w:t xml:space="preserve"> </w:t>
      </w:r>
      <w:r w:rsidR="00FD2D7E">
        <w:t xml:space="preserve">I will always be indebted to him for that. </w:t>
      </w:r>
    </w:p>
    <w:p w:rsidR="001D331E" w:rsidRDefault="001D331E" w:rsidP="00990C76">
      <w:r>
        <w:t>I would also like to thank Prof</w:t>
      </w:r>
      <w:r w:rsidR="00990C76">
        <w:t>essor</w:t>
      </w:r>
      <w:r>
        <w:t xml:space="preserve"> Larry Pileggi</w:t>
      </w:r>
      <w:r w:rsidR="00E7110D">
        <w:t xml:space="preserve"> from my thesis </w:t>
      </w:r>
      <w:r w:rsidR="00D3693F">
        <w:t>committee</w:t>
      </w:r>
      <w:r>
        <w:t>, for all his help and support throughout this work</w:t>
      </w:r>
      <w:r w:rsidR="00C92359">
        <w:t xml:space="preserve">, without </w:t>
      </w:r>
      <w:r w:rsidR="00990C76">
        <w:t xml:space="preserve">whom </w:t>
      </w:r>
      <w:r>
        <w:t>I would have not come to Carnegie Mellon University in the first place.</w:t>
      </w:r>
      <w:r w:rsidR="00D71A10">
        <w:t xml:space="preserve"> Many fundamental parts in this thesis would not have been possible without Prof</w:t>
      </w:r>
      <w:r w:rsidR="00990C76">
        <w:t>essor</w:t>
      </w:r>
      <w:r w:rsidR="00D71A10">
        <w:t xml:space="preserve"> </w:t>
      </w:r>
      <w:proofErr w:type="spellStart"/>
      <w:r w:rsidR="00D71A10">
        <w:t>Pileggi’s</w:t>
      </w:r>
      <w:proofErr w:type="spellEnd"/>
      <w:r w:rsidR="00D71A10">
        <w:t xml:space="preserve"> guidance and support</w:t>
      </w:r>
      <w:r w:rsidR="00990C76">
        <w:t>;</w:t>
      </w:r>
      <w:r w:rsidR="00D71A10">
        <w:t xml:space="preserve"> especially the system aspects of the all-graphene neuromorphic computing architectures, which would not have been conceivable without his insight and </w:t>
      </w:r>
      <w:r w:rsidR="00C92359">
        <w:t>input. I would also like to thank Prof</w:t>
      </w:r>
      <w:r w:rsidR="00990C76">
        <w:t>essor</w:t>
      </w:r>
      <w:r w:rsidR="00C92359">
        <w:t xml:space="preserve"> Pileggi</w:t>
      </w:r>
      <w:r w:rsidR="00990C76">
        <w:t>,</w:t>
      </w:r>
      <w:r w:rsidR="00C92359">
        <w:t xml:space="preserve"> who with Prof</w:t>
      </w:r>
      <w:r w:rsidR="00990C76">
        <w:t>essor</w:t>
      </w:r>
      <w:r w:rsidR="00C92359">
        <w:t xml:space="preserve"> Weldon gave me the privilege to work with them on updating the undergraduate</w:t>
      </w:r>
      <w:r w:rsidR="003A6C8A">
        <w:t xml:space="preserve"> introductory</w:t>
      </w:r>
      <w:r w:rsidR="00C92359">
        <w:t xml:space="preserve"> electronic </w:t>
      </w:r>
      <w:proofErr w:type="gramStart"/>
      <w:r w:rsidR="00C92359">
        <w:t>circuits</w:t>
      </w:r>
      <w:proofErr w:type="gramEnd"/>
      <w:r w:rsidR="00C92359">
        <w:t xml:space="preserve"> course</w:t>
      </w:r>
      <w:r w:rsidR="00990C76">
        <w:t>.</w:t>
      </w:r>
      <w:r w:rsidR="00894DC2">
        <w:t xml:space="preserve"> I </w:t>
      </w:r>
      <w:proofErr w:type="gramStart"/>
      <w:r w:rsidR="00894DC2">
        <w:t>have been humbled</w:t>
      </w:r>
      <w:proofErr w:type="gramEnd"/>
      <w:r w:rsidR="00894DC2">
        <w:t xml:space="preserve"> by such opportunity. </w:t>
      </w:r>
    </w:p>
    <w:p w:rsidR="00514C7D" w:rsidRDefault="00514C7D" w:rsidP="00514C7D">
      <w:r>
        <w:lastRenderedPageBreak/>
        <w:t>I would also like to express my gratitude to Professor Pileggi for supporting me through the birth of my son, and through the loss of my mother. It is something I will never forget.</w:t>
      </w:r>
    </w:p>
    <w:p w:rsidR="00802561" w:rsidRDefault="00802561" w:rsidP="001B2515">
      <w:r>
        <w:t>I would also like to thank my thesis committee, Prof</w:t>
      </w:r>
      <w:r w:rsidR="00990C76">
        <w:t>essor</w:t>
      </w:r>
      <w:r>
        <w:t xml:space="preserve"> Randall Feenstra, and Prof</w:t>
      </w:r>
      <w:r w:rsidR="00990C76">
        <w:t>essor</w:t>
      </w:r>
      <w:r>
        <w:t xml:space="preserve"> Eric Pop (Stanford </w:t>
      </w:r>
      <w:r w:rsidR="00C01C2E">
        <w:t>University</w:t>
      </w:r>
      <w:r>
        <w:t>) for their significant help and feedback. Prof</w:t>
      </w:r>
      <w:r w:rsidR="00990C76">
        <w:t>essor</w:t>
      </w:r>
      <w:r>
        <w:t xml:space="preserve"> </w:t>
      </w:r>
      <w:proofErr w:type="spellStart"/>
      <w:r>
        <w:t>Feenstra’s</w:t>
      </w:r>
      <w:proofErr w:type="spellEnd"/>
      <w:r>
        <w:t xml:space="preserve"> </w:t>
      </w:r>
      <w:r w:rsidR="003D0793">
        <w:t>feedback has been fundamental in materializing this work, and Prof</w:t>
      </w:r>
      <w:r w:rsidR="00990C76">
        <w:t>essor</w:t>
      </w:r>
      <w:r w:rsidR="003D0793">
        <w:t xml:space="preserve"> Pop’s help and knowledge in graphene </w:t>
      </w:r>
      <w:r w:rsidR="00750A44">
        <w:t xml:space="preserve">physics and processing </w:t>
      </w:r>
      <w:r w:rsidR="003D0793">
        <w:t xml:space="preserve">were fundamental in the realization of many of the devices </w:t>
      </w:r>
      <w:r w:rsidR="00750A44">
        <w:t>throughout this work</w:t>
      </w:r>
      <w:r w:rsidR="003D0793">
        <w:t>.</w:t>
      </w:r>
    </w:p>
    <w:p w:rsidR="00881D74" w:rsidRDefault="00C01C2E" w:rsidP="001D4B0D">
      <w:r>
        <w:t>Major</w:t>
      </w:r>
      <w:r w:rsidR="00050B6F">
        <w:t xml:space="preserve"> parts of this work would not have been po</w:t>
      </w:r>
      <w:r w:rsidR="00990C76">
        <w:t>ssible without the help of Profe</w:t>
      </w:r>
      <w:r w:rsidR="00157537">
        <w:t>s</w:t>
      </w:r>
      <w:r w:rsidR="00990C76">
        <w:t>sor Andrew Gellman and Professor</w:t>
      </w:r>
      <w:r w:rsidR="00050B6F">
        <w:t xml:space="preserve"> Jonathan Malen, without whom the work on the </w:t>
      </w:r>
      <w:r w:rsidR="00672777">
        <w:t>co-</w:t>
      </w:r>
      <w:r w:rsidR="00050B6F">
        <w:t xml:space="preserve">optimization of thermal and electrical contact resistance using </w:t>
      </w:r>
      <w:r w:rsidR="00672777">
        <w:t>compositionally spread</w:t>
      </w:r>
      <w:r w:rsidR="00050B6F">
        <w:t xml:space="preserve"> alloy </w:t>
      </w:r>
      <w:proofErr w:type="gramStart"/>
      <w:r w:rsidR="00050B6F">
        <w:t>films</w:t>
      </w:r>
      <w:proofErr w:type="gramEnd"/>
      <w:r w:rsidR="00050B6F">
        <w:t xml:space="preserve"> would not have been </w:t>
      </w:r>
      <w:r w:rsidR="001D4B0D">
        <w:t>po</w:t>
      </w:r>
      <w:r w:rsidR="0018621A">
        <w:t>ssible</w:t>
      </w:r>
      <w:r w:rsidR="00881D74">
        <w:t>.</w:t>
      </w:r>
    </w:p>
    <w:p w:rsidR="00050B6F" w:rsidRDefault="00881D74" w:rsidP="00706592">
      <w:r>
        <w:t>I would also like to thank</w:t>
      </w:r>
      <w:r w:rsidR="00990C76">
        <w:t xml:space="preserve"> Professor</w:t>
      </w:r>
      <w:r w:rsidR="00672777">
        <w:t xml:space="preserve"> Ben</w:t>
      </w:r>
      <w:r w:rsidR="00990C76">
        <w:t xml:space="preserve"> Hunt and Profes</w:t>
      </w:r>
      <w:r w:rsidR="00157537">
        <w:t>s</w:t>
      </w:r>
      <w:r w:rsidR="00990C76">
        <w:t>or</w:t>
      </w:r>
      <w:r>
        <w:t xml:space="preserve"> </w:t>
      </w:r>
      <w:proofErr w:type="spellStart"/>
      <w:r>
        <w:t>Tzahi</w:t>
      </w:r>
      <w:proofErr w:type="spellEnd"/>
      <w:r>
        <w:t xml:space="preserve"> Cohen-</w:t>
      </w:r>
      <w:proofErr w:type="spellStart"/>
      <w:r>
        <w:t>Karni</w:t>
      </w:r>
      <w:proofErr w:type="spellEnd"/>
      <w:r w:rsidR="00706592">
        <w:t xml:space="preserve"> for their very insightful feedback and </w:t>
      </w:r>
      <w:r w:rsidR="00C7256D">
        <w:t xml:space="preserve">the </w:t>
      </w:r>
      <w:r w:rsidR="00706592">
        <w:t>discussions we had regarding the physics and processing of graphene.</w:t>
      </w:r>
    </w:p>
    <w:p w:rsidR="002508F5" w:rsidRDefault="00802561" w:rsidP="00C77D52">
      <w:r>
        <w:t>The experimental nature of th</w:t>
      </w:r>
      <w:r w:rsidR="003D0793">
        <w:t>is</w:t>
      </w:r>
      <w:r w:rsidR="00EC5476">
        <w:t xml:space="preserve"> work could not have been possible without Dr</w:t>
      </w:r>
      <w:r w:rsidR="00251535">
        <w:t>.</w:t>
      </w:r>
      <w:r w:rsidR="00EC5476">
        <w:t xml:space="preserve"> Mohamed Abdelmoula, who taught me almost everything I know about nanofabrication</w:t>
      </w:r>
      <w:r w:rsidR="00251535">
        <w:t>;</w:t>
      </w:r>
      <w:r w:rsidR="00EC5476">
        <w:t xml:space="preserve"> coaching me on how to use the different fabrication equipment</w:t>
      </w:r>
      <w:r w:rsidR="005616DC">
        <w:t>, answering all my questions patiently and helping me ramp up my experimental skills</w:t>
      </w:r>
      <w:r w:rsidR="00EC5476">
        <w:t>.</w:t>
      </w:r>
      <w:r w:rsidR="002B206D">
        <w:t xml:space="preserve"> I would also like to thank Dr</w:t>
      </w:r>
      <w:r w:rsidR="00251535">
        <w:t>.</w:t>
      </w:r>
      <w:r w:rsidR="002B206D">
        <w:t xml:space="preserve"> Doron Naveh for </w:t>
      </w:r>
      <w:r w:rsidR="00121B6F">
        <w:t>teaching me the basics of graphene processing</w:t>
      </w:r>
      <w:r w:rsidR="00DE518B">
        <w:t>, and helping me in my first days with graphene processing. I would also like to thank Prof</w:t>
      </w:r>
      <w:r w:rsidR="00251535">
        <w:t>essor</w:t>
      </w:r>
      <w:r w:rsidR="00DE518B">
        <w:t xml:space="preserve"> Elias </w:t>
      </w:r>
      <w:proofErr w:type="spellStart"/>
      <w:r w:rsidR="00DE518B">
        <w:t>Towe</w:t>
      </w:r>
      <w:proofErr w:type="spellEnd"/>
      <w:r w:rsidR="00DE518B">
        <w:t>, for giving me access to his lab, and for sharing his knowledge on graphene processing with me.</w:t>
      </w:r>
      <w:r w:rsidR="00BD3C8E">
        <w:t xml:space="preserve"> I would also like to thank Dr</w:t>
      </w:r>
      <w:r w:rsidR="00251535">
        <w:t>.</w:t>
      </w:r>
      <w:r w:rsidR="00BD3C8E">
        <w:t xml:space="preserve"> Matthew Moneck, whose help and feedback were crucial in realizing many of the devices in this work. Dr</w:t>
      </w:r>
      <w:r w:rsidR="00251535">
        <w:t>.</w:t>
      </w:r>
      <w:r w:rsidR="00BD3C8E">
        <w:t xml:space="preserve"> </w:t>
      </w:r>
      <w:proofErr w:type="spellStart"/>
      <w:r w:rsidR="00BD3C8E">
        <w:t>Moneck’s</w:t>
      </w:r>
      <w:proofErr w:type="spellEnd"/>
      <w:r w:rsidR="00BD3C8E">
        <w:t xml:space="preserve"> huge experience in nanofabrication made </w:t>
      </w:r>
      <w:r w:rsidR="00654CA7">
        <w:t xml:space="preserve">was </w:t>
      </w:r>
      <w:r w:rsidR="00BD3C8E">
        <w:t xml:space="preserve">vital in bringing many of the devices of this work to life, and his current role as an Executive Manager of the CMU Nanofabrication </w:t>
      </w:r>
      <w:r w:rsidR="00A46095">
        <w:t>facility</w:t>
      </w:r>
      <w:r w:rsidR="00BD3C8E">
        <w:t xml:space="preserve"> has positively affected the </w:t>
      </w:r>
      <w:r w:rsidR="00654CA7">
        <w:t xml:space="preserve">processing </w:t>
      </w:r>
      <w:r w:rsidR="00BD3C8E">
        <w:t xml:space="preserve">flow </w:t>
      </w:r>
      <w:r w:rsidR="00654CA7">
        <w:t>in this work</w:t>
      </w:r>
      <w:r w:rsidR="00BD3C8E">
        <w:t xml:space="preserve">. This could not have been possible without the help of his great team: </w:t>
      </w:r>
      <w:r w:rsidR="00F206E5">
        <w:t xml:space="preserve">Mark </w:t>
      </w:r>
      <w:proofErr w:type="spellStart"/>
      <w:r w:rsidR="00F206E5">
        <w:t>Weiler</w:t>
      </w:r>
      <w:proofErr w:type="spellEnd"/>
      <w:r w:rsidR="00F206E5">
        <w:t xml:space="preserve">, </w:t>
      </w:r>
      <w:r w:rsidR="00BD3C8E">
        <w:t xml:space="preserve">Norman Gottron, </w:t>
      </w:r>
      <w:r w:rsidR="00F206E5">
        <w:t xml:space="preserve">Mason </w:t>
      </w:r>
      <w:proofErr w:type="spellStart"/>
      <w:r w:rsidR="00F206E5">
        <w:t>Risley</w:t>
      </w:r>
      <w:proofErr w:type="spellEnd"/>
      <w:r w:rsidR="00F206E5">
        <w:t xml:space="preserve">, and James Rosvanis who selflessly always </w:t>
      </w:r>
      <w:r w:rsidR="00C77D52">
        <w:t>went</w:t>
      </w:r>
      <w:r w:rsidR="00F206E5">
        <w:t xml:space="preserve"> </w:t>
      </w:r>
      <w:proofErr w:type="gramStart"/>
      <w:r w:rsidR="00F206E5">
        <w:t>above and beyond</w:t>
      </w:r>
      <w:proofErr w:type="gramEnd"/>
      <w:r w:rsidR="00F206E5">
        <w:t xml:space="preserve"> what was required to help me out</w:t>
      </w:r>
      <w:r w:rsidR="007365F8">
        <w:t>. This also extends to the previous nanofabrication team, Carsen Kl</w:t>
      </w:r>
      <w:r w:rsidR="00B02838">
        <w:t>i</w:t>
      </w:r>
      <w:r w:rsidR="007365F8">
        <w:t>n</w:t>
      </w:r>
      <w:r w:rsidR="00B02838">
        <w:t>e</w:t>
      </w:r>
      <w:r w:rsidR="007365F8">
        <w:t xml:space="preserve"> and Chris Bowman</w:t>
      </w:r>
      <w:r w:rsidR="00F206E5">
        <w:t>.</w:t>
      </w:r>
      <w:r w:rsidR="00BF3D81">
        <w:t xml:space="preserve"> I would also like to thank Dr</w:t>
      </w:r>
      <w:r w:rsidR="00251535">
        <w:t>.</w:t>
      </w:r>
      <w:r w:rsidR="00BF3D81">
        <w:t xml:space="preserve"> Adam Wise, from the MSE Materials Characterization Facilities for his great help, training and support on Raman and AFM analysis.</w:t>
      </w:r>
    </w:p>
    <w:p w:rsidR="00986FE8" w:rsidRDefault="00986FE8" w:rsidP="002246CB">
      <w:r>
        <w:lastRenderedPageBreak/>
        <w:t xml:space="preserve">I also would like to thank the ECE Department Head, Prof. </w:t>
      </w:r>
      <w:proofErr w:type="spellStart"/>
      <w:r>
        <w:t>Jelena</w:t>
      </w:r>
      <w:proofErr w:type="spellEnd"/>
      <w:r>
        <w:t xml:space="preserve"> </w:t>
      </w:r>
      <w:proofErr w:type="spellStart"/>
      <w:r>
        <w:t>Kova</w:t>
      </w:r>
      <w:r>
        <w:rPr>
          <w:rFonts w:cs="Times"/>
        </w:rPr>
        <w:t>č</w:t>
      </w:r>
      <w:r>
        <w:t>evi</w:t>
      </w:r>
      <w:r>
        <w:rPr>
          <w:rFonts w:cs="Times"/>
        </w:rPr>
        <w:t>ć</w:t>
      </w:r>
      <w:proofErr w:type="spellEnd"/>
      <w:r>
        <w:t xml:space="preserve">, for her tireless efforts to improve the </w:t>
      </w:r>
      <w:r w:rsidR="007826BF">
        <w:t>graduate students</w:t>
      </w:r>
      <w:r w:rsidR="002246CB">
        <w:t>’</w:t>
      </w:r>
      <w:r w:rsidR="007826BF">
        <w:t xml:space="preserve"> research environment. </w:t>
      </w:r>
      <w:r w:rsidR="00320332">
        <w:t>Her open-door policy, and her patience and proactivity helped reshape the research environment</w:t>
      </w:r>
      <w:r w:rsidR="002246CB">
        <w:t xml:space="preserve"> to be </w:t>
      </w:r>
      <w:r w:rsidR="004D1B45">
        <w:t xml:space="preserve">more </w:t>
      </w:r>
      <w:r w:rsidR="00475883">
        <w:t>friendly and productive</w:t>
      </w:r>
      <w:r w:rsidR="00320332">
        <w:t>.</w:t>
      </w:r>
    </w:p>
    <w:p w:rsidR="002508F5" w:rsidRDefault="002508F5" w:rsidP="000A4364">
      <w:r>
        <w:t xml:space="preserve">I would not have been able to achieve most of this work without the help of Dipanjan Saha, who spent </w:t>
      </w:r>
      <w:r w:rsidR="000A4364">
        <w:t xml:space="preserve">the last two years </w:t>
      </w:r>
      <w:r>
        <w:t xml:space="preserve">working </w:t>
      </w:r>
      <w:r w:rsidR="000A4364">
        <w:t xml:space="preserve">with me </w:t>
      </w:r>
      <w:r>
        <w:t xml:space="preserve">on several of these devices, </w:t>
      </w:r>
      <w:r w:rsidR="009B3F5B">
        <w:t xml:space="preserve">and </w:t>
      </w:r>
      <w:r>
        <w:t xml:space="preserve">Ning Wang (Stanford University) for being the go-to </w:t>
      </w:r>
      <w:r w:rsidR="0035061B">
        <w:t>person</w:t>
      </w:r>
      <w:r>
        <w:t xml:space="preserve"> whenever I had any questions regarding nanofabrication. </w:t>
      </w:r>
      <w:r w:rsidR="00050B6F">
        <w:t>I would also like to thank Dr</w:t>
      </w:r>
      <w:r w:rsidR="00DC51C7">
        <w:t>.</w:t>
      </w:r>
      <w:r w:rsidR="00050B6F">
        <w:t xml:space="preserve"> Sergio de la Barrera and </w:t>
      </w:r>
      <w:proofErr w:type="spellStart"/>
      <w:r w:rsidR="00050B6F">
        <w:t>Devahsish</w:t>
      </w:r>
      <w:proofErr w:type="spellEnd"/>
      <w:r w:rsidR="00050B6F">
        <w:t xml:space="preserve"> </w:t>
      </w:r>
      <w:proofErr w:type="spellStart"/>
      <w:r w:rsidR="00050B6F">
        <w:t>Go</w:t>
      </w:r>
      <w:r w:rsidR="0035061B">
        <w:t>palan</w:t>
      </w:r>
      <w:proofErr w:type="spellEnd"/>
      <w:r w:rsidR="0035061B">
        <w:t xml:space="preserve"> for their help with </w:t>
      </w:r>
      <w:r w:rsidR="005505D0">
        <w:t xml:space="preserve">and training on exfoliating </w:t>
      </w:r>
      <w:proofErr w:type="spellStart"/>
      <w:r w:rsidR="00D72D03">
        <w:t>heterostructure</w:t>
      </w:r>
      <w:proofErr w:type="spellEnd"/>
      <w:r w:rsidR="009B3F5B">
        <w:t xml:space="preserve"> devices, and Xiaoxiao Yu for his help in evaporating the different alloy films used in the </w:t>
      </w:r>
      <w:r w:rsidR="007D2B94">
        <w:t>study of electrical and thermal properties of graphene-metal contacts</w:t>
      </w:r>
      <w:r w:rsidR="009B3F5B">
        <w:t>.</w:t>
      </w:r>
    </w:p>
    <w:p w:rsidR="00802561" w:rsidRDefault="00864FEF" w:rsidP="00235545">
      <w:r>
        <w:t>Being an inte</w:t>
      </w:r>
      <w:r w:rsidR="00F01A87">
        <w:t>rnational student, the move to</w:t>
      </w:r>
      <w:r>
        <w:t xml:space="preserve"> Pittsburgh </w:t>
      </w:r>
      <w:r w:rsidR="00F01A87">
        <w:t xml:space="preserve">from Cairo </w:t>
      </w:r>
      <w:r>
        <w:t xml:space="preserve">was </w:t>
      </w:r>
      <w:r w:rsidR="00F01A87">
        <w:t>initially intimidating</w:t>
      </w:r>
      <w:r>
        <w:t xml:space="preserve">. </w:t>
      </w:r>
      <w:r w:rsidR="00E023DD">
        <w:t xml:space="preserve">My friends and group mates provided me with a huge </w:t>
      </w:r>
      <w:r w:rsidR="002508F5">
        <w:t xml:space="preserve">amount of support and companionship </w:t>
      </w:r>
      <w:r w:rsidR="00E023DD">
        <w:t xml:space="preserve">making </w:t>
      </w:r>
      <w:r>
        <w:t>me feel home</w:t>
      </w:r>
      <w:r w:rsidR="00E023DD">
        <w:t>,</w:t>
      </w:r>
      <w:r>
        <w:t xml:space="preserve"> and help</w:t>
      </w:r>
      <w:r w:rsidR="00E023DD">
        <w:t>ing</w:t>
      </w:r>
      <w:r>
        <w:t xml:space="preserve"> me </w:t>
      </w:r>
      <w:r w:rsidR="00423EC4">
        <w:t xml:space="preserve">get </w:t>
      </w:r>
      <w:r w:rsidR="00783CF6">
        <w:t>through</w:t>
      </w:r>
      <w:r w:rsidR="00423EC4">
        <w:t xml:space="preserve"> </w:t>
      </w:r>
      <w:r>
        <w:t xml:space="preserve">this </w:t>
      </w:r>
      <w:r w:rsidR="00783CF6">
        <w:t>journey</w:t>
      </w:r>
      <w:r>
        <w:t xml:space="preserve">. </w:t>
      </w:r>
      <w:proofErr w:type="gramStart"/>
      <w:r>
        <w:t xml:space="preserve">I would like to thank David Bromberg, Tom Jackson, </w:t>
      </w:r>
      <w:r w:rsidR="008656EB">
        <w:t xml:space="preserve">Jeff </w:t>
      </w:r>
      <w:proofErr w:type="spellStart"/>
      <w:r w:rsidR="008656EB">
        <w:t>Zayas</w:t>
      </w:r>
      <w:proofErr w:type="spellEnd"/>
      <w:r w:rsidR="008656EB">
        <w:t xml:space="preserve">, </w:t>
      </w:r>
      <w:r>
        <w:t xml:space="preserve">Sean Yen, Omer Ozdemir, Yunlu Li, </w:t>
      </w:r>
      <w:proofErr w:type="spellStart"/>
      <w:r>
        <w:t>Isen</w:t>
      </w:r>
      <w:proofErr w:type="spellEnd"/>
      <w:r>
        <w:t xml:space="preserve"> </w:t>
      </w:r>
      <w:proofErr w:type="spellStart"/>
      <w:r>
        <w:t>Ozalp</w:t>
      </w:r>
      <w:proofErr w:type="spellEnd"/>
      <w:r>
        <w:t xml:space="preserve">, </w:t>
      </w:r>
      <w:proofErr w:type="spellStart"/>
      <w:r>
        <w:t>Yunus</w:t>
      </w:r>
      <w:proofErr w:type="spellEnd"/>
      <w:r>
        <w:t xml:space="preserve"> </w:t>
      </w:r>
      <w:proofErr w:type="spellStart"/>
      <w:r>
        <w:t>Kesim</w:t>
      </w:r>
      <w:proofErr w:type="spellEnd"/>
      <w:r>
        <w:t xml:space="preserve">, </w:t>
      </w:r>
      <w:proofErr w:type="spellStart"/>
      <w:r>
        <w:t>Sungho</w:t>
      </w:r>
      <w:proofErr w:type="spellEnd"/>
      <w:r>
        <w:t xml:space="preserve"> Kim, Nail </w:t>
      </w:r>
      <w:proofErr w:type="spellStart"/>
      <w:r>
        <w:t>Etkin</w:t>
      </w:r>
      <w:proofErr w:type="spellEnd"/>
      <w:r>
        <w:t xml:space="preserve"> “LL” Can </w:t>
      </w:r>
      <w:proofErr w:type="spellStart"/>
      <w:r>
        <w:t>Akkaya</w:t>
      </w:r>
      <w:proofErr w:type="spellEnd"/>
      <w:r>
        <w:t xml:space="preserve">, </w:t>
      </w:r>
      <w:proofErr w:type="spellStart"/>
      <w:r>
        <w:t>Bura</w:t>
      </w:r>
      <w:r w:rsidR="00235545">
        <w:t>k</w:t>
      </w:r>
      <w:proofErr w:type="spellEnd"/>
      <w:r>
        <w:t xml:space="preserve"> </w:t>
      </w:r>
      <w:proofErr w:type="spellStart"/>
      <w:r>
        <w:t>Erbagci</w:t>
      </w:r>
      <w:proofErr w:type="spellEnd"/>
      <w:r>
        <w:t xml:space="preserve">, Luca Colombo, Mats </w:t>
      </w:r>
      <w:proofErr w:type="spellStart"/>
      <w:r>
        <w:t>Forssell</w:t>
      </w:r>
      <w:proofErr w:type="spellEnd"/>
      <w:r>
        <w:t xml:space="preserve">, </w:t>
      </w:r>
      <w:proofErr w:type="spellStart"/>
      <w:r w:rsidR="0002479D">
        <w:t>MaryBeth</w:t>
      </w:r>
      <w:proofErr w:type="spellEnd"/>
      <w:r w:rsidR="0002479D">
        <w:t xml:space="preserve"> </w:t>
      </w:r>
      <w:proofErr w:type="spellStart"/>
      <w:r w:rsidR="0002479D">
        <w:t>Galanko</w:t>
      </w:r>
      <w:proofErr w:type="spellEnd"/>
      <w:r w:rsidR="0002479D">
        <w:t xml:space="preserve">, Ashwati Krishnan, </w:t>
      </w:r>
      <w:proofErr w:type="spellStart"/>
      <w:r w:rsidR="0086636A">
        <w:t>Metin</w:t>
      </w:r>
      <w:proofErr w:type="spellEnd"/>
      <w:r w:rsidR="0086636A">
        <w:t xml:space="preserve"> </w:t>
      </w:r>
      <w:proofErr w:type="spellStart"/>
      <w:r w:rsidR="0086636A">
        <w:t>Guney</w:t>
      </w:r>
      <w:proofErr w:type="spellEnd"/>
      <w:r w:rsidR="0086636A">
        <w:t xml:space="preserve">, </w:t>
      </w:r>
      <w:r w:rsidR="00783CF6">
        <w:t xml:space="preserve">Andrew Ong, Cheng-Ming Chow, </w:t>
      </w:r>
      <w:r w:rsidR="00F01A87">
        <w:t xml:space="preserve">Ekin Sumbul, </w:t>
      </w:r>
      <w:r w:rsidR="0091187B">
        <w:t>Ahmed Abdelg</w:t>
      </w:r>
      <w:r w:rsidR="00F01A87">
        <w:t>a</w:t>
      </w:r>
      <w:r w:rsidR="0091187B">
        <w:t xml:space="preserve">wad, </w:t>
      </w:r>
      <w:r w:rsidR="00783CF6">
        <w:t>Usama Zaghloul</w:t>
      </w:r>
      <w:r w:rsidR="0090010E">
        <w:t xml:space="preserve">, </w:t>
      </w:r>
      <w:r w:rsidR="005C7A55">
        <w:t xml:space="preserve">Ahmed Khairi, </w:t>
      </w:r>
      <w:r w:rsidR="0091187B">
        <w:t xml:space="preserve">Ahmed Hussein, </w:t>
      </w:r>
      <w:proofErr w:type="spellStart"/>
      <w:r w:rsidR="0091187B">
        <w:t>Mazen</w:t>
      </w:r>
      <w:proofErr w:type="spellEnd"/>
      <w:r w:rsidR="0091187B">
        <w:t xml:space="preserve"> Soliman, </w:t>
      </w:r>
      <w:r w:rsidR="005C7A55">
        <w:t xml:space="preserve">Mohamed </w:t>
      </w:r>
      <w:r w:rsidR="00783CF6">
        <w:t>Mahmoud,</w:t>
      </w:r>
      <w:r w:rsidR="0019156F">
        <w:t xml:space="preserve"> Khaled El-Galaind,</w:t>
      </w:r>
      <w:r w:rsidR="00783CF6">
        <w:t xml:space="preserve"> Ahmed Hefn</w:t>
      </w:r>
      <w:r w:rsidR="00D61D7E">
        <w:t>y</w:t>
      </w:r>
      <w:r w:rsidR="0091187B">
        <w:t xml:space="preserve"> and</w:t>
      </w:r>
      <w:r w:rsidR="00783CF6">
        <w:t xml:space="preserve"> Waleed Ammar</w:t>
      </w:r>
      <w:r w:rsidR="0091187B">
        <w:t>.</w:t>
      </w:r>
      <w:proofErr w:type="gramEnd"/>
    </w:p>
    <w:p w:rsidR="00050B6F" w:rsidRDefault="00050B6F" w:rsidP="004072F5">
      <w:r>
        <w:t>I would also like to thank Dr</w:t>
      </w:r>
      <w:r w:rsidR="000861F8">
        <w:t>.</w:t>
      </w:r>
      <w:r>
        <w:t xml:space="preserve"> Amani </w:t>
      </w:r>
      <w:proofErr w:type="spellStart"/>
      <w:r>
        <w:t>Attia</w:t>
      </w:r>
      <w:proofErr w:type="spellEnd"/>
      <w:r>
        <w:t>, who was my mother away from home, and my former housemate, Dr</w:t>
      </w:r>
      <w:r w:rsidR="000861F8">
        <w:t>.</w:t>
      </w:r>
      <w:r>
        <w:t xml:space="preserve"> Ashraf Taha, for taking good care of me, especially during the </w:t>
      </w:r>
      <w:r w:rsidR="00757E79">
        <w:t>initial</w:t>
      </w:r>
      <w:r>
        <w:t xml:space="preserve"> period of my stay</w:t>
      </w:r>
      <w:r w:rsidR="00706592">
        <w:t xml:space="preserve"> in Pittsburgh</w:t>
      </w:r>
      <w:r w:rsidR="004072F5">
        <w:t xml:space="preserve">. </w:t>
      </w:r>
    </w:p>
    <w:p w:rsidR="00D37416" w:rsidRDefault="00D37416" w:rsidP="00050B6F">
      <w:r w:rsidRPr="00D37416">
        <w:t xml:space="preserve">This work </w:t>
      </w:r>
      <w:proofErr w:type="gramStart"/>
      <w:r w:rsidRPr="00D37416">
        <w:t>was supported</w:t>
      </w:r>
      <w:proofErr w:type="gramEnd"/>
      <w:r w:rsidRPr="00D37416">
        <w:t xml:space="preserve"> in part by Systems on Nanoscale Information </w:t>
      </w:r>
      <w:proofErr w:type="spellStart"/>
      <w:r w:rsidRPr="00D37416">
        <w:t>fabriCs</w:t>
      </w:r>
      <w:proofErr w:type="spellEnd"/>
      <w:r w:rsidRPr="00D37416">
        <w:t xml:space="preserve"> (SONIC), one of the six SRC </w:t>
      </w:r>
      <w:proofErr w:type="spellStart"/>
      <w:r w:rsidRPr="00D37416">
        <w:t>STARnet</w:t>
      </w:r>
      <w:proofErr w:type="spellEnd"/>
      <w:r w:rsidRPr="00D37416">
        <w:t xml:space="preserve"> Centers, sponsored by MARCO and DARPA.</w:t>
      </w:r>
    </w:p>
    <w:p w:rsidR="0020417A" w:rsidRDefault="00E837B9" w:rsidP="00435455">
      <w:r>
        <w:t xml:space="preserve">Finally, I would like to thank </w:t>
      </w:r>
      <w:r w:rsidR="00F6223B">
        <w:t>my family</w:t>
      </w:r>
      <w:r w:rsidR="00E80008">
        <w:t>. I would like to thank my mom</w:t>
      </w:r>
      <w:r w:rsidR="003A4744">
        <w:t>,</w:t>
      </w:r>
      <w:r w:rsidR="00E80008">
        <w:t xml:space="preserve"> dad</w:t>
      </w:r>
      <w:r w:rsidR="003A4744">
        <w:t xml:space="preserve"> and sister</w:t>
      </w:r>
      <w:r w:rsidR="00D3693F">
        <w:t>;</w:t>
      </w:r>
      <w:r w:rsidR="00E80008">
        <w:t xml:space="preserve"> I would have never been close to wherever I am now without your selfless support</w:t>
      </w:r>
      <w:r w:rsidR="00757E79">
        <w:t>. This thesis is a culmination of so much effort that would not have been possible without you all</w:t>
      </w:r>
      <w:r w:rsidR="00EF2D72">
        <w:t xml:space="preserve">. </w:t>
      </w:r>
      <w:r w:rsidR="004E0135">
        <w:t xml:space="preserve">I would like to thank my </w:t>
      </w:r>
      <w:r w:rsidR="00B96794">
        <w:t>son</w:t>
      </w:r>
      <w:r w:rsidR="004E0135">
        <w:t xml:space="preserve">, </w:t>
      </w:r>
      <w:r w:rsidR="00B96794">
        <w:t>Bilal</w:t>
      </w:r>
      <w:r w:rsidR="00E06D8A">
        <w:t xml:space="preserve">, whose birth </w:t>
      </w:r>
      <w:r w:rsidR="000A4364">
        <w:t xml:space="preserve">enlightened </w:t>
      </w:r>
      <w:r w:rsidR="00E36182">
        <w:t>my life</w:t>
      </w:r>
      <w:r w:rsidR="004E0135">
        <w:t>. Finally</w:t>
      </w:r>
      <w:r w:rsidR="00E80008">
        <w:t xml:space="preserve">, I would like to thank </w:t>
      </w:r>
      <w:r>
        <w:t xml:space="preserve">my wife, Mai, who endured </w:t>
      </w:r>
      <w:r w:rsidR="004072F5">
        <w:t>a lot with me. She ha</w:t>
      </w:r>
      <w:r w:rsidR="00435455">
        <w:t>s</w:t>
      </w:r>
      <w:r w:rsidR="004072F5">
        <w:t xml:space="preserve"> been the </w:t>
      </w:r>
      <w:r w:rsidR="00435455">
        <w:t xml:space="preserve">ultimate </w:t>
      </w:r>
      <w:r w:rsidR="004072F5">
        <w:t xml:space="preserve">source of light and warmth. I could not </w:t>
      </w:r>
      <w:r w:rsidR="004072F5">
        <w:lastRenderedPageBreak/>
        <w:t xml:space="preserve">imagine reaching this point without her selfless, </w:t>
      </w:r>
      <w:r w:rsidR="00EF7C16">
        <w:t>unwavering</w:t>
      </w:r>
      <w:r w:rsidR="004072F5">
        <w:t xml:space="preserve"> support</w:t>
      </w:r>
      <w:r w:rsidR="00DA18AE">
        <w:t>. She was always there to motivate me and rekindle my path, whenever I ran out of strength or vision</w:t>
      </w:r>
      <w:r w:rsidR="00EF7C16">
        <w:t xml:space="preserve">. </w:t>
      </w:r>
      <w:r w:rsidR="00757E79">
        <w:t>There is no possible way for me to articulat</w:t>
      </w:r>
      <w:r w:rsidR="00435455">
        <w:t>e how deeply I value her support</w:t>
      </w:r>
      <w:r w:rsidR="00E80008">
        <w:t>.</w:t>
      </w:r>
      <w:r w:rsidR="004E0135">
        <w:t xml:space="preserve"> This thesis is for them.</w:t>
      </w:r>
    </w:p>
    <w:p w:rsidR="004A42F7" w:rsidRDefault="004A42F7">
      <w:pPr>
        <w:spacing w:after="0" w:line="240" w:lineRule="auto"/>
        <w:ind w:firstLine="0"/>
        <w:jc w:val="left"/>
        <w:rPr>
          <w:rFonts w:asciiTheme="majorBidi" w:hAnsiTheme="majorBidi" w:cs="Arial"/>
          <w:sz w:val="52"/>
        </w:rPr>
      </w:pPr>
      <w:r>
        <w:br w:type="page"/>
      </w:r>
    </w:p>
    <w:p w:rsidR="0020417A" w:rsidRDefault="0020417A" w:rsidP="00AB7B79">
      <w:pPr>
        <w:pStyle w:val="Heading1"/>
        <w:numPr>
          <w:ilvl w:val="0"/>
          <w:numId w:val="0"/>
        </w:numPr>
      </w:pPr>
      <w:bookmarkStart w:id="1" w:name="_Toc491082119"/>
      <w:r>
        <w:lastRenderedPageBreak/>
        <w:t>Abstract</w:t>
      </w:r>
      <w:bookmarkEnd w:id="1"/>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w:t>
      </w:r>
      <w:r>
        <w:lastRenderedPageBreak/>
        <w:t xml:space="preserve">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bookmarkStart w:id="2" w:name="_Toc491082120" w:displacedByCustomXml="next"/>
    <w:sdt>
      <w:sdtPr>
        <w:rPr>
          <w:rFonts w:ascii="Times" w:hAnsi="Times" w:cs="Times New Roman"/>
          <w:sz w:val="24"/>
        </w:rPr>
        <w:id w:val="-901366034"/>
        <w:docPartObj>
          <w:docPartGallery w:val="Table of Contents"/>
          <w:docPartUnique/>
        </w:docPartObj>
      </w:sdtPr>
      <w:sdtEndPr>
        <w:rPr>
          <w:b/>
          <w:bCs/>
          <w:noProof/>
        </w:rPr>
      </w:sdtEndPr>
      <w:sdtContent>
        <w:p w:rsidR="005745F6" w:rsidRDefault="005745F6" w:rsidP="005745F6">
          <w:pPr>
            <w:pStyle w:val="Heading1"/>
            <w:numPr>
              <w:ilvl w:val="0"/>
              <w:numId w:val="0"/>
            </w:numPr>
            <w:spacing w:after="360"/>
          </w:pPr>
          <w:r>
            <w:t>Table of Contents</w:t>
          </w:r>
          <w:bookmarkEnd w:id="2"/>
        </w:p>
        <w:p w:rsidR="007159AC" w:rsidRDefault="00C07B5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91082118" w:history="1">
            <w:r w:rsidR="007159AC" w:rsidRPr="00A532B5">
              <w:rPr>
                <w:rStyle w:val="Hyperlink"/>
                <w:noProof/>
              </w:rPr>
              <w:t>Acknowledgements</w:t>
            </w:r>
            <w:r w:rsidR="007159AC">
              <w:rPr>
                <w:noProof/>
                <w:webHidden/>
              </w:rPr>
              <w:tab/>
            </w:r>
            <w:r w:rsidR="007159AC">
              <w:rPr>
                <w:noProof/>
                <w:webHidden/>
              </w:rPr>
              <w:fldChar w:fldCharType="begin"/>
            </w:r>
            <w:r w:rsidR="007159AC">
              <w:rPr>
                <w:noProof/>
                <w:webHidden/>
              </w:rPr>
              <w:instrText xml:space="preserve"> PAGEREF _Toc491082118 \h </w:instrText>
            </w:r>
            <w:r w:rsidR="007159AC">
              <w:rPr>
                <w:noProof/>
                <w:webHidden/>
              </w:rPr>
            </w:r>
            <w:r w:rsidR="007159AC">
              <w:rPr>
                <w:noProof/>
                <w:webHidden/>
              </w:rPr>
              <w:fldChar w:fldCharType="separate"/>
            </w:r>
            <w:r w:rsidR="000773F4">
              <w:rPr>
                <w:noProof/>
                <w:webHidden/>
              </w:rPr>
              <w:t>iii</w:t>
            </w:r>
            <w:r w:rsidR="007159AC">
              <w:rPr>
                <w:noProof/>
                <w:webHidden/>
              </w:rPr>
              <w:fldChar w:fldCharType="end"/>
            </w:r>
          </w:hyperlink>
        </w:p>
        <w:p w:rsidR="007159AC" w:rsidRDefault="0014219B">
          <w:pPr>
            <w:pStyle w:val="TOC1"/>
            <w:tabs>
              <w:tab w:val="right" w:leader="dot" w:pos="9350"/>
            </w:tabs>
            <w:rPr>
              <w:rFonts w:asciiTheme="minorHAnsi" w:eastAsiaTheme="minorEastAsia" w:hAnsiTheme="minorHAnsi" w:cstheme="minorBidi"/>
              <w:noProof/>
              <w:sz w:val="22"/>
              <w:szCs w:val="22"/>
            </w:rPr>
          </w:pPr>
          <w:hyperlink w:anchor="_Toc491082119" w:history="1">
            <w:r w:rsidR="007159AC" w:rsidRPr="00A532B5">
              <w:rPr>
                <w:rStyle w:val="Hyperlink"/>
                <w:noProof/>
              </w:rPr>
              <w:t>Abstract</w:t>
            </w:r>
            <w:r w:rsidR="007159AC">
              <w:rPr>
                <w:noProof/>
                <w:webHidden/>
              </w:rPr>
              <w:tab/>
            </w:r>
            <w:r w:rsidR="007159AC">
              <w:rPr>
                <w:noProof/>
                <w:webHidden/>
              </w:rPr>
              <w:fldChar w:fldCharType="begin"/>
            </w:r>
            <w:r w:rsidR="007159AC">
              <w:rPr>
                <w:noProof/>
                <w:webHidden/>
              </w:rPr>
              <w:instrText xml:space="preserve"> PAGEREF _Toc491082119 \h </w:instrText>
            </w:r>
            <w:r w:rsidR="007159AC">
              <w:rPr>
                <w:noProof/>
                <w:webHidden/>
              </w:rPr>
            </w:r>
            <w:r w:rsidR="007159AC">
              <w:rPr>
                <w:noProof/>
                <w:webHidden/>
              </w:rPr>
              <w:fldChar w:fldCharType="separate"/>
            </w:r>
            <w:r w:rsidR="000773F4">
              <w:rPr>
                <w:noProof/>
                <w:webHidden/>
              </w:rPr>
              <w:t>vii</w:t>
            </w:r>
            <w:r w:rsidR="007159AC">
              <w:rPr>
                <w:noProof/>
                <w:webHidden/>
              </w:rPr>
              <w:fldChar w:fldCharType="end"/>
            </w:r>
          </w:hyperlink>
        </w:p>
        <w:p w:rsidR="007159AC" w:rsidRDefault="0014219B">
          <w:pPr>
            <w:pStyle w:val="TOC1"/>
            <w:tabs>
              <w:tab w:val="right" w:leader="dot" w:pos="9350"/>
            </w:tabs>
            <w:rPr>
              <w:rFonts w:asciiTheme="minorHAnsi" w:eastAsiaTheme="minorEastAsia" w:hAnsiTheme="minorHAnsi" w:cstheme="minorBidi"/>
              <w:noProof/>
              <w:sz w:val="22"/>
              <w:szCs w:val="22"/>
            </w:rPr>
          </w:pPr>
          <w:hyperlink w:anchor="_Toc491082120" w:history="1">
            <w:r w:rsidR="007159AC" w:rsidRPr="00A532B5">
              <w:rPr>
                <w:rStyle w:val="Hyperlink"/>
                <w:noProof/>
              </w:rPr>
              <w:t>Table of Contents</w:t>
            </w:r>
            <w:r w:rsidR="007159AC">
              <w:rPr>
                <w:noProof/>
                <w:webHidden/>
              </w:rPr>
              <w:tab/>
            </w:r>
            <w:r w:rsidR="007159AC">
              <w:rPr>
                <w:noProof/>
                <w:webHidden/>
              </w:rPr>
              <w:fldChar w:fldCharType="begin"/>
            </w:r>
            <w:r w:rsidR="007159AC">
              <w:rPr>
                <w:noProof/>
                <w:webHidden/>
              </w:rPr>
              <w:instrText xml:space="preserve"> PAGEREF _Toc491082120 \h </w:instrText>
            </w:r>
            <w:r w:rsidR="007159AC">
              <w:rPr>
                <w:noProof/>
                <w:webHidden/>
              </w:rPr>
            </w:r>
            <w:r w:rsidR="007159AC">
              <w:rPr>
                <w:noProof/>
                <w:webHidden/>
              </w:rPr>
              <w:fldChar w:fldCharType="separate"/>
            </w:r>
            <w:r w:rsidR="000773F4">
              <w:rPr>
                <w:noProof/>
                <w:webHidden/>
              </w:rPr>
              <w:t>ix</w:t>
            </w:r>
            <w:r w:rsidR="007159AC">
              <w:rPr>
                <w:noProof/>
                <w:webHidden/>
              </w:rPr>
              <w:fldChar w:fldCharType="end"/>
            </w:r>
          </w:hyperlink>
        </w:p>
        <w:p w:rsidR="007159AC" w:rsidRDefault="0014219B">
          <w:pPr>
            <w:pStyle w:val="TOC1"/>
            <w:tabs>
              <w:tab w:val="right" w:leader="dot" w:pos="9350"/>
            </w:tabs>
            <w:rPr>
              <w:rFonts w:asciiTheme="minorHAnsi" w:eastAsiaTheme="minorEastAsia" w:hAnsiTheme="minorHAnsi" w:cstheme="minorBidi"/>
              <w:noProof/>
              <w:sz w:val="22"/>
              <w:szCs w:val="22"/>
            </w:rPr>
          </w:pPr>
          <w:hyperlink w:anchor="_Toc491082121" w:history="1">
            <w:r w:rsidR="007159AC" w:rsidRPr="00A532B5">
              <w:rPr>
                <w:rStyle w:val="Hyperlink"/>
                <w:noProof/>
              </w:rPr>
              <w:t>List of Figures</w:t>
            </w:r>
            <w:r w:rsidR="007159AC">
              <w:rPr>
                <w:noProof/>
                <w:webHidden/>
              </w:rPr>
              <w:tab/>
            </w:r>
            <w:r w:rsidR="007159AC">
              <w:rPr>
                <w:noProof/>
                <w:webHidden/>
              </w:rPr>
              <w:fldChar w:fldCharType="begin"/>
            </w:r>
            <w:r w:rsidR="007159AC">
              <w:rPr>
                <w:noProof/>
                <w:webHidden/>
              </w:rPr>
              <w:instrText xml:space="preserve"> PAGEREF _Toc491082121 \h </w:instrText>
            </w:r>
            <w:r w:rsidR="007159AC">
              <w:rPr>
                <w:noProof/>
                <w:webHidden/>
              </w:rPr>
            </w:r>
            <w:r w:rsidR="007159AC">
              <w:rPr>
                <w:noProof/>
                <w:webHidden/>
              </w:rPr>
              <w:fldChar w:fldCharType="separate"/>
            </w:r>
            <w:r w:rsidR="000773F4">
              <w:rPr>
                <w:noProof/>
                <w:webHidden/>
              </w:rPr>
              <w:t>xiii</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22" w:history="1">
            <w:r w:rsidR="007159AC" w:rsidRPr="00A532B5">
              <w:rPr>
                <w:rStyle w:val="Hyperlink"/>
                <w:noProof/>
              </w:rPr>
              <w:t>1)</w:t>
            </w:r>
            <w:r w:rsidR="007159AC">
              <w:rPr>
                <w:rFonts w:asciiTheme="minorHAnsi" w:eastAsiaTheme="minorEastAsia" w:hAnsiTheme="minorHAnsi" w:cstheme="minorBidi"/>
                <w:noProof/>
                <w:sz w:val="22"/>
                <w:szCs w:val="22"/>
              </w:rPr>
              <w:tab/>
            </w:r>
            <w:r w:rsidR="007159AC" w:rsidRPr="00A532B5">
              <w:rPr>
                <w:rStyle w:val="Hyperlink"/>
                <w:noProof/>
              </w:rPr>
              <w:t>Introduction</w:t>
            </w:r>
            <w:r w:rsidR="007159AC">
              <w:rPr>
                <w:noProof/>
                <w:webHidden/>
              </w:rPr>
              <w:tab/>
            </w:r>
            <w:r w:rsidR="007159AC">
              <w:rPr>
                <w:noProof/>
                <w:webHidden/>
              </w:rPr>
              <w:fldChar w:fldCharType="begin"/>
            </w:r>
            <w:r w:rsidR="007159AC">
              <w:rPr>
                <w:noProof/>
                <w:webHidden/>
              </w:rPr>
              <w:instrText xml:space="preserve"> PAGEREF _Toc491082122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23" w:history="1">
            <w:r w:rsidR="007159AC" w:rsidRPr="00A532B5">
              <w:rPr>
                <w:rStyle w:val="Hyperlink"/>
                <w:noProof/>
              </w:rPr>
              <w:t>1.1.</w:t>
            </w:r>
            <w:r w:rsidR="007159AC">
              <w:rPr>
                <w:rFonts w:asciiTheme="minorHAnsi" w:eastAsiaTheme="minorEastAsia" w:hAnsiTheme="minorHAnsi" w:cstheme="minorBidi"/>
                <w:noProof/>
                <w:sz w:val="22"/>
                <w:szCs w:val="22"/>
              </w:rPr>
              <w:tab/>
            </w:r>
            <w:r w:rsidR="007159AC" w:rsidRPr="00A532B5">
              <w:rPr>
                <w:rStyle w:val="Hyperlink"/>
                <w:noProof/>
              </w:rPr>
              <w:t>Economics of Scaling and Moore’s Law</w:t>
            </w:r>
            <w:r w:rsidR="007159AC">
              <w:rPr>
                <w:noProof/>
                <w:webHidden/>
              </w:rPr>
              <w:tab/>
            </w:r>
            <w:r w:rsidR="007159AC">
              <w:rPr>
                <w:noProof/>
                <w:webHidden/>
              </w:rPr>
              <w:fldChar w:fldCharType="begin"/>
            </w:r>
            <w:r w:rsidR="007159AC">
              <w:rPr>
                <w:noProof/>
                <w:webHidden/>
              </w:rPr>
              <w:instrText xml:space="preserve"> PAGEREF _Toc491082123 \h </w:instrText>
            </w:r>
            <w:r w:rsidR="007159AC">
              <w:rPr>
                <w:noProof/>
                <w:webHidden/>
              </w:rPr>
            </w:r>
            <w:r w:rsidR="007159AC">
              <w:rPr>
                <w:noProof/>
                <w:webHidden/>
              </w:rPr>
              <w:fldChar w:fldCharType="separate"/>
            </w:r>
            <w:r w:rsidR="000773F4">
              <w:rPr>
                <w:noProof/>
                <w:webHidden/>
              </w:rPr>
              <w:t>1</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24" w:history="1">
            <w:r w:rsidR="007159AC" w:rsidRPr="00A532B5">
              <w:rPr>
                <w:rStyle w:val="Hyperlink"/>
                <w:noProof/>
              </w:rPr>
              <w:t>1.2.</w:t>
            </w:r>
            <w:r w:rsidR="007159AC">
              <w:rPr>
                <w:rFonts w:asciiTheme="minorHAnsi" w:eastAsiaTheme="minorEastAsia" w:hAnsiTheme="minorHAnsi" w:cstheme="minorBidi"/>
                <w:noProof/>
                <w:sz w:val="22"/>
                <w:szCs w:val="22"/>
              </w:rPr>
              <w:tab/>
            </w:r>
            <w:r w:rsidR="007159AC" w:rsidRPr="00A532B5">
              <w:rPr>
                <w:rStyle w:val="Hyperlink"/>
                <w:noProof/>
              </w:rPr>
              <w:t>Beyond-CMOS Materials and Devices</w:t>
            </w:r>
            <w:r w:rsidR="007159AC">
              <w:rPr>
                <w:noProof/>
                <w:webHidden/>
              </w:rPr>
              <w:tab/>
            </w:r>
            <w:r w:rsidR="007159AC">
              <w:rPr>
                <w:noProof/>
                <w:webHidden/>
              </w:rPr>
              <w:fldChar w:fldCharType="begin"/>
            </w:r>
            <w:r w:rsidR="007159AC">
              <w:rPr>
                <w:noProof/>
                <w:webHidden/>
              </w:rPr>
              <w:instrText xml:space="preserve"> PAGEREF _Toc491082124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25" w:history="1">
            <w:r w:rsidR="007159AC" w:rsidRPr="00A532B5">
              <w:rPr>
                <w:rStyle w:val="Hyperlink"/>
                <w:noProof/>
              </w:rPr>
              <w:t>1.3.</w:t>
            </w:r>
            <w:r w:rsidR="007159AC">
              <w:rPr>
                <w:rFonts w:asciiTheme="minorHAnsi" w:eastAsiaTheme="minorEastAsia" w:hAnsiTheme="minorHAnsi" w:cstheme="minorBidi"/>
                <w:noProof/>
                <w:sz w:val="22"/>
                <w:szCs w:val="22"/>
              </w:rPr>
              <w:tab/>
            </w:r>
            <w:r w:rsidR="007159AC" w:rsidRPr="00A532B5">
              <w:rPr>
                <w:rStyle w:val="Hyperlink"/>
                <w:noProof/>
              </w:rPr>
              <w:t>Graphene as a Beyond-CMOS Material</w:t>
            </w:r>
            <w:r w:rsidR="007159AC">
              <w:rPr>
                <w:noProof/>
                <w:webHidden/>
              </w:rPr>
              <w:tab/>
            </w:r>
            <w:r w:rsidR="007159AC">
              <w:rPr>
                <w:noProof/>
                <w:webHidden/>
              </w:rPr>
              <w:fldChar w:fldCharType="begin"/>
            </w:r>
            <w:r w:rsidR="007159AC">
              <w:rPr>
                <w:noProof/>
                <w:webHidden/>
              </w:rPr>
              <w:instrText xml:space="preserve"> PAGEREF _Toc491082125 \h </w:instrText>
            </w:r>
            <w:r w:rsidR="007159AC">
              <w:rPr>
                <w:noProof/>
                <w:webHidden/>
              </w:rPr>
            </w:r>
            <w:r w:rsidR="007159AC">
              <w:rPr>
                <w:noProof/>
                <w:webHidden/>
              </w:rPr>
              <w:fldChar w:fldCharType="separate"/>
            </w:r>
            <w:r w:rsidR="000773F4">
              <w:rPr>
                <w:noProof/>
                <w:webHidden/>
              </w:rPr>
              <w:t>2</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26" w:history="1">
            <w:r w:rsidR="007159AC" w:rsidRPr="00A532B5">
              <w:rPr>
                <w:rStyle w:val="Hyperlink"/>
                <w:noProof/>
              </w:rPr>
              <w:t>1.4.</w:t>
            </w:r>
            <w:r w:rsidR="007159AC">
              <w:rPr>
                <w:rFonts w:asciiTheme="minorHAnsi" w:eastAsiaTheme="minorEastAsia" w:hAnsiTheme="minorHAnsi" w:cstheme="minorBidi"/>
                <w:noProof/>
                <w:sz w:val="22"/>
                <w:szCs w:val="22"/>
              </w:rPr>
              <w:tab/>
            </w:r>
            <w:r w:rsidR="007159AC" w:rsidRPr="00A532B5">
              <w:rPr>
                <w:rStyle w:val="Hyperlink"/>
                <w:noProof/>
              </w:rPr>
              <w:t>Overview of Document</w:t>
            </w:r>
            <w:r w:rsidR="007159AC">
              <w:rPr>
                <w:noProof/>
                <w:webHidden/>
              </w:rPr>
              <w:tab/>
            </w:r>
            <w:r w:rsidR="007159AC">
              <w:rPr>
                <w:noProof/>
                <w:webHidden/>
              </w:rPr>
              <w:fldChar w:fldCharType="begin"/>
            </w:r>
            <w:r w:rsidR="007159AC">
              <w:rPr>
                <w:noProof/>
                <w:webHidden/>
              </w:rPr>
              <w:instrText xml:space="preserve"> PAGEREF _Toc491082126 \h </w:instrText>
            </w:r>
            <w:r w:rsidR="007159AC">
              <w:rPr>
                <w:noProof/>
                <w:webHidden/>
              </w:rPr>
            </w:r>
            <w:r w:rsidR="007159AC">
              <w:rPr>
                <w:noProof/>
                <w:webHidden/>
              </w:rPr>
              <w:fldChar w:fldCharType="separate"/>
            </w:r>
            <w:r w:rsidR="000773F4">
              <w:rPr>
                <w:noProof/>
                <w:webHidden/>
              </w:rPr>
              <w:t>3</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27" w:history="1">
            <w:r w:rsidR="007159AC" w:rsidRPr="00A532B5">
              <w:rPr>
                <w:rStyle w:val="Hyperlink"/>
                <w:noProof/>
              </w:rPr>
              <w:t>2)</w:t>
            </w:r>
            <w:r w:rsidR="007159AC">
              <w:rPr>
                <w:rFonts w:asciiTheme="minorHAnsi" w:eastAsiaTheme="minorEastAsia" w:hAnsiTheme="minorHAnsi" w:cstheme="minorBidi"/>
                <w:noProof/>
                <w:sz w:val="22"/>
                <w:szCs w:val="22"/>
              </w:rPr>
              <w:tab/>
            </w:r>
            <w:r w:rsidR="007159AC" w:rsidRPr="00A532B5">
              <w:rPr>
                <w:rStyle w:val="Hyperlink"/>
                <w:noProof/>
              </w:rPr>
              <w:t>The Electronic Properties of Graphene</w:t>
            </w:r>
            <w:r w:rsidR="007159AC">
              <w:rPr>
                <w:noProof/>
                <w:webHidden/>
              </w:rPr>
              <w:tab/>
            </w:r>
            <w:r w:rsidR="007159AC">
              <w:rPr>
                <w:noProof/>
                <w:webHidden/>
              </w:rPr>
              <w:fldChar w:fldCharType="begin"/>
            </w:r>
            <w:r w:rsidR="007159AC">
              <w:rPr>
                <w:noProof/>
                <w:webHidden/>
              </w:rPr>
              <w:instrText xml:space="preserve"> PAGEREF _Toc491082127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28" w:history="1">
            <w:r w:rsidR="007159AC" w:rsidRPr="00A532B5">
              <w:rPr>
                <w:rStyle w:val="Hyperlink"/>
                <w:noProof/>
              </w:rPr>
              <w:t>2.1.</w:t>
            </w:r>
            <w:r w:rsidR="007159AC">
              <w:rPr>
                <w:rFonts w:asciiTheme="minorHAnsi" w:eastAsiaTheme="minorEastAsia" w:hAnsiTheme="minorHAnsi" w:cstheme="minorBidi"/>
                <w:noProof/>
                <w:sz w:val="22"/>
                <w:szCs w:val="22"/>
              </w:rPr>
              <w:tab/>
            </w:r>
            <w:r w:rsidR="007159AC" w:rsidRPr="00A532B5">
              <w:rPr>
                <w:rStyle w:val="Hyperlink"/>
                <w:noProof/>
              </w:rPr>
              <w:t>Electronic Band Structure of Graphene</w:t>
            </w:r>
            <w:r w:rsidR="007159AC">
              <w:rPr>
                <w:noProof/>
                <w:webHidden/>
              </w:rPr>
              <w:tab/>
            </w:r>
            <w:r w:rsidR="007159AC">
              <w:rPr>
                <w:noProof/>
                <w:webHidden/>
              </w:rPr>
              <w:fldChar w:fldCharType="begin"/>
            </w:r>
            <w:r w:rsidR="007159AC">
              <w:rPr>
                <w:noProof/>
                <w:webHidden/>
              </w:rPr>
              <w:instrText xml:space="preserve"> PAGEREF _Toc491082128 \h </w:instrText>
            </w:r>
            <w:r w:rsidR="007159AC">
              <w:rPr>
                <w:noProof/>
                <w:webHidden/>
              </w:rPr>
            </w:r>
            <w:r w:rsidR="007159AC">
              <w:rPr>
                <w:noProof/>
                <w:webHidden/>
              </w:rPr>
              <w:fldChar w:fldCharType="separate"/>
            </w:r>
            <w:r w:rsidR="000773F4">
              <w:rPr>
                <w:noProof/>
                <w:webHidden/>
              </w:rPr>
              <w:t>5</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29" w:history="1">
            <w:r w:rsidR="007159AC" w:rsidRPr="00A532B5">
              <w:rPr>
                <w:rStyle w:val="Hyperlink"/>
                <w:noProof/>
              </w:rPr>
              <w:t>2.2.</w:t>
            </w:r>
            <w:r w:rsidR="007159AC">
              <w:rPr>
                <w:rFonts w:asciiTheme="minorHAnsi" w:eastAsiaTheme="minorEastAsia" w:hAnsiTheme="minorHAnsi" w:cstheme="minorBidi"/>
                <w:noProof/>
                <w:sz w:val="22"/>
                <w:szCs w:val="22"/>
              </w:rPr>
              <w:tab/>
            </w:r>
            <w:r w:rsidR="007159AC" w:rsidRPr="00A532B5">
              <w:rPr>
                <w:rStyle w:val="Hyperlink"/>
                <w:noProof/>
              </w:rPr>
              <w:t>Klein Tunneling and the Absence of Backscattering</w:t>
            </w:r>
            <w:r w:rsidR="007159AC">
              <w:rPr>
                <w:noProof/>
                <w:webHidden/>
              </w:rPr>
              <w:tab/>
            </w:r>
            <w:r w:rsidR="007159AC">
              <w:rPr>
                <w:noProof/>
                <w:webHidden/>
              </w:rPr>
              <w:fldChar w:fldCharType="begin"/>
            </w:r>
            <w:r w:rsidR="007159AC">
              <w:rPr>
                <w:noProof/>
                <w:webHidden/>
              </w:rPr>
              <w:instrText xml:space="preserve"> PAGEREF _Toc491082129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30" w:history="1">
            <w:r w:rsidR="007159AC" w:rsidRPr="00A532B5">
              <w:rPr>
                <w:rStyle w:val="Hyperlink"/>
                <w:noProof/>
              </w:rPr>
              <w:t>2.3.</w:t>
            </w:r>
            <w:r w:rsidR="007159AC">
              <w:rPr>
                <w:rFonts w:asciiTheme="minorHAnsi" w:eastAsiaTheme="minorEastAsia" w:hAnsiTheme="minorHAnsi" w:cstheme="minorBidi"/>
                <w:noProof/>
                <w:sz w:val="22"/>
                <w:szCs w:val="22"/>
              </w:rPr>
              <w:tab/>
            </w:r>
            <w:r w:rsidR="007159AC" w:rsidRPr="00A532B5">
              <w:rPr>
                <w:rStyle w:val="Hyperlink"/>
                <w:noProof/>
              </w:rPr>
              <w:t>The Role of the Substrate</w:t>
            </w:r>
            <w:r w:rsidR="007159AC">
              <w:rPr>
                <w:noProof/>
                <w:webHidden/>
              </w:rPr>
              <w:tab/>
            </w:r>
            <w:r w:rsidR="007159AC">
              <w:rPr>
                <w:noProof/>
                <w:webHidden/>
              </w:rPr>
              <w:fldChar w:fldCharType="begin"/>
            </w:r>
            <w:r w:rsidR="007159AC">
              <w:rPr>
                <w:noProof/>
                <w:webHidden/>
              </w:rPr>
              <w:instrText xml:space="preserve"> PAGEREF _Toc491082130 \h </w:instrText>
            </w:r>
            <w:r w:rsidR="007159AC">
              <w:rPr>
                <w:noProof/>
                <w:webHidden/>
              </w:rPr>
            </w:r>
            <w:r w:rsidR="007159AC">
              <w:rPr>
                <w:noProof/>
                <w:webHidden/>
              </w:rPr>
              <w:fldChar w:fldCharType="separate"/>
            </w:r>
            <w:r w:rsidR="000773F4">
              <w:rPr>
                <w:noProof/>
                <w:webHidden/>
              </w:rPr>
              <w:t>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31" w:history="1">
            <w:r w:rsidR="007159AC" w:rsidRPr="00A532B5">
              <w:rPr>
                <w:rStyle w:val="Hyperlink"/>
                <w:noProof/>
              </w:rPr>
              <w:t>2.4.</w:t>
            </w:r>
            <w:r w:rsidR="007159AC">
              <w:rPr>
                <w:rFonts w:asciiTheme="minorHAnsi" w:eastAsiaTheme="minorEastAsia" w:hAnsiTheme="minorHAnsi" w:cstheme="minorBidi"/>
                <w:noProof/>
                <w:sz w:val="22"/>
                <w:szCs w:val="22"/>
              </w:rPr>
              <w:tab/>
            </w:r>
            <w:r w:rsidR="007159AC" w:rsidRPr="00A532B5">
              <w:rPr>
                <w:rStyle w:val="Hyperlink"/>
                <w:noProof/>
              </w:rPr>
              <w:t>Contact-Induced Doping</w:t>
            </w:r>
            <w:r w:rsidR="007159AC">
              <w:rPr>
                <w:noProof/>
                <w:webHidden/>
              </w:rPr>
              <w:tab/>
            </w:r>
            <w:r w:rsidR="007159AC">
              <w:rPr>
                <w:noProof/>
                <w:webHidden/>
              </w:rPr>
              <w:fldChar w:fldCharType="begin"/>
            </w:r>
            <w:r w:rsidR="007159AC">
              <w:rPr>
                <w:noProof/>
                <w:webHidden/>
              </w:rPr>
              <w:instrText xml:space="preserve"> PAGEREF _Toc491082131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32" w:history="1">
            <w:r w:rsidR="007159AC" w:rsidRPr="00A532B5">
              <w:rPr>
                <w:rStyle w:val="Hyperlink"/>
                <w:noProof/>
              </w:rPr>
              <w:t>2.5.</w:t>
            </w:r>
            <w:r w:rsidR="007159AC">
              <w:rPr>
                <w:rFonts w:asciiTheme="minorHAnsi" w:eastAsiaTheme="minorEastAsia" w:hAnsiTheme="minorHAnsi" w:cstheme="minorBidi"/>
                <w:noProof/>
                <w:sz w:val="22"/>
                <w:szCs w:val="22"/>
              </w:rPr>
              <w:tab/>
            </w:r>
            <w:r w:rsidR="007159AC" w:rsidRPr="00A532B5">
              <w:rPr>
                <w:rStyle w:val="Hyperlink"/>
                <w:noProof/>
              </w:rPr>
              <w:t>Charge Transport in CVD Graphene</w:t>
            </w:r>
            <w:r w:rsidR="007159AC">
              <w:rPr>
                <w:noProof/>
                <w:webHidden/>
              </w:rPr>
              <w:tab/>
            </w:r>
            <w:r w:rsidR="007159AC">
              <w:rPr>
                <w:noProof/>
                <w:webHidden/>
              </w:rPr>
              <w:fldChar w:fldCharType="begin"/>
            </w:r>
            <w:r w:rsidR="007159AC">
              <w:rPr>
                <w:noProof/>
                <w:webHidden/>
              </w:rPr>
              <w:instrText xml:space="preserve"> PAGEREF _Toc491082132 \h </w:instrText>
            </w:r>
            <w:r w:rsidR="007159AC">
              <w:rPr>
                <w:noProof/>
                <w:webHidden/>
              </w:rPr>
            </w:r>
            <w:r w:rsidR="007159AC">
              <w:rPr>
                <w:noProof/>
                <w:webHidden/>
              </w:rPr>
              <w:fldChar w:fldCharType="separate"/>
            </w:r>
            <w:r w:rsidR="000773F4">
              <w:rPr>
                <w:noProof/>
                <w:webHidden/>
              </w:rPr>
              <w:t>10</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33" w:history="1">
            <w:r w:rsidR="007159AC" w:rsidRPr="00A532B5">
              <w:rPr>
                <w:rStyle w:val="Hyperlink"/>
                <w:noProof/>
              </w:rPr>
              <w:t>2.6.</w:t>
            </w:r>
            <w:r w:rsidR="007159AC">
              <w:rPr>
                <w:rFonts w:asciiTheme="minorHAnsi" w:eastAsiaTheme="minorEastAsia" w:hAnsiTheme="minorHAnsi" w:cstheme="minorBidi"/>
                <w:noProof/>
                <w:sz w:val="22"/>
                <w:szCs w:val="22"/>
              </w:rPr>
              <w:tab/>
            </w:r>
            <w:r w:rsidR="007159AC" w:rsidRPr="00A532B5">
              <w:rPr>
                <w:rStyle w:val="Hyperlink"/>
                <w:noProof/>
              </w:rPr>
              <w:t>Characterization of Graphene</w:t>
            </w:r>
            <w:r w:rsidR="007159AC">
              <w:rPr>
                <w:noProof/>
                <w:webHidden/>
              </w:rPr>
              <w:tab/>
            </w:r>
            <w:r w:rsidR="007159AC">
              <w:rPr>
                <w:noProof/>
                <w:webHidden/>
              </w:rPr>
              <w:fldChar w:fldCharType="begin"/>
            </w:r>
            <w:r w:rsidR="007159AC">
              <w:rPr>
                <w:noProof/>
                <w:webHidden/>
              </w:rPr>
              <w:instrText xml:space="preserve"> PAGEREF _Toc491082133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34" w:history="1">
            <w:r w:rsidR="007159AC" w:rsidRPr="00A532B5">
              <w:rPr>
                <w:rStyle w:val="Hyperlink"/>
                <w:noProof/>
              </w:rPr>
              <w:t>2.6.1</w:t>
            </w:r>
            <w:r w:rsidR="007159AC">
              <w:rPr>
                <w:rFonts w:asciiTheme="minorHAnsi" w:eastAsiaTheme="minorEastAsia" w:hAnsiTheme="minorHAnsi" w:cstheme="minorBidi"/>
                <w:noProof/>
                <w:sz w:val="22"/>
                <w:szCs w:val="22"/>
              </w:rPr>
              <w:tab/>
            </w:r>
            <w:r w:rsidR="007159AC" w:rsidRPr="00A532B5">
              <w:rPr>
                <w:rStyle w:val="Hyperlink"/>
                <w:noProof/>
              </w:rPr>
              <w:t>Optical Contrast</w:t>
            </w:r>
            <w:r w:rsidR="007159AC">
              <w:rPr>
                <w:noProof/>
                <w:webHidden/>
              </w:rPr>
              <w:tab/>
            </w:r>
            <w:r w:rsidR="007159AC">
              <w:rPr>
                <w:noProof/>
                <w:webHidden/>
              </w:rPr>
              <w:fldChar w:fldCharType="begin"/>
            </w:r>
            <w:r w:rsidR="007159AC">
              <w:rPr>
                <w:noProof/>
                <w:webHidden/>
              </w:rPr>
              <w:instrText xml:space="preserve"> PAGEREF _Toc491082134 \h </w:instrText>
            </w:r>
            <w:r w:rsidR="007159AC">
              <w:rPr>
                <w:noProof/>
                <w:webHidden/>
              </w:rPr>
            </w:r>
            <w:r w:rsidR="007159AC">
              <w:rPr>
                <w:noProof/>
                <w:webHidden/>
              </w:rPr>
              <w:fldChar w:fldCharType="separate"/>
            </w:r>
            <w:r w:rsidR="000773F4">
              <w:rPr>
                <w:noProof/>
                <w:webHidden/>
              </w:rPr>
              <w:t>11</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35" w:history="1">
            <w:r w:rsidR="007159AC" w:rsidRPr="00A532B5">
              <w:rPr>
                <w:rStyle w:val="Hyperlink"/>
                <w:noProof/>
              </w:rPr>
              <w:t>2.6.2</w:t>
            </w:r>
            <w:r w:rsidR="007159AC">
              <w:rPr>
                <w:rFonts w:asciiTheme="minorHAnsi" w:eastAsiaTheme="minorEastAsia" w:hAnsiTheme="minorHAnsi" w:cstheme="minorBidi"/>
                <w:noProof/>
                <w:sz w:val="22"/>
                <w:szCs w:val="22"/>
              </w:rPr>
              <w:tab/>
            </w:r>
            <w:r w:rsidR="007159AC" w:rsidRPr="00A532B5">
              <w:rPr>
                <w:rStyle w:val="Hyperlink"/>
                <w:noProof/>
              </w:rPr>
              <w:t>Raman Analysis</w:t>
            </w:r>
            <w:r w:rsidR="007159AC">
              <w:rPr>
                <w:noProof/>
                <w:webHidden/>
              </w:rPr>
              <w:tab/>
            </w:r>
            <w:r w:rsidR="007159AC">
              <w:rPr>
                <w:noProof/>
                <w:webHidden/>
              </w:rPr>
              <w:fldChar w:fldCharType="begin"/>
            </w:r>
            <w:r w:rsidR="007159AC">
              <w:rPr>
                <w:noProof/>
                <w:webHidden/>
              </w:rPr>
              <w:instrText xml:space="preserve"> PAGEREF _Toc491082135 \h </w:instrText>
            </w:r>
            <w:r w:rsidR="007159AC">
              <w:rPr>
                <w:noProof/>
                <w:webHidden/>
              </w:rPr>
            </w:r>
            <w:r w:rsidR="007159AC">
              <w:rPr>
                <w:noProof/>
                <w:webHidden/>
              </w:rPr>
              <w:fldChar w:fldCharType="separate"/>
            </w:r>
            <w:r w:rsidR="000773F4">
              <w:rPr>
                <w:noProof/>
                <w:webHidden/>
              </w:rPr>
              <w:t>12</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36" w:history="1">
            <w:r w:rsidR="007159AC" w:rsidRPr="00A532B5">
              <w:rPr>
                <w:rStyle w:val="Hyperlink"/>
                <w:noProof/>
              </w:rPr>
              <w:t>2.6.3</w:t>
            </w:r>
            <w:r w:rsidR="007159AC">
              <w:rPr>
                <w:rFonts w:asciiTheme="minorHAnsi" w:eastAsiaTheme="minorEastAsia" w:hAnsiTheme="minorHAnsi" w:cstheme="minorBidi"/>
                <w:noProof/>
                <w:sz w:val="22"/>
                <w:szCs w:val="22"/>
              </w:rPr>
              <w:tab/>
            </w:r>
            <w:r w:rsidR="007159AC" w:rsidRPr="00A532B5">
              <w:rPr>
                <w:rStyle w:val="Hyperlink"/>
                <w:noProof/>
              </w:rPr>
              <w:t>Constant Mobility Model</w:t>
            </w:r>
            <w:r w:rsidR="007159AC">
              <w:rPr>
                <w:noProof/>
                <w:webHidden/>
              </w:rPr>
              <w:tab/>
            </w:r>
            <w:r w:rsidR="007159AC">
              <w:rPr>
                <w:noProof/>
                <w:webHidden/>
              </w:rPr>
              <w:fldChar w:fldCharType="begin"/>
            </w:r>
            <w:r w:rsidR="007159AC">
              <w:rPr>
                <w:noProof/>
                <w:webHidden/>
              </w:rPr>
              <w:instrText xml:space="preserve"> PAGEREF _Toc491082136 \h </w:instrText>
            </w:r>
            <w:r w:rsidR="007159AC">
              <w:rPr>
                <w:noProof/>
                <w:webHidden/>
              </w:rPr>
            </w:r>
            <w:r w:rsidR="007159AC">
              <w:rPr>
                <w:noProof/>
                <w:webHidden/>
              </w:rPr>
              <w:fldChar w:fldCharType="separate"/>
            </w:r>
            <w:r w:rsidR="000773F4">
              <w:rPr>
                <w:noProof/>
                <w:webHidden/>
              </w:rPr>
              <w:t>14</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37" w:history="1">
            <w:r w:rsidR="007159AC" w:rsidRPr="00A532B5">
              <w:rPr>
                <w:rStyle w:val="Hyperlink"/>
                <w:noProof/>
              </w:rPr>
              <w:t>3)</w:t>
            </w:r>
            <w:r w:rsidR="007159AC">
              <w:rPr>
                <w:rFonts w:asciiTheme="minorHAnsi" w:eastAsiaTheme="minorEastAsia" w:hAnsiTheme="minorHAnsi" w:cstheme="minorBidi"/>
                <w:noProof/>
                <w:sz w:val="22"/>
                <w:szCs w:val="22"/>
              </w:rPr>
              <w:tab/>
            </w:r>
            <w:r w:rsidR="007159AC" w:rsidRPr="00A532B5">
              <w:rPr>
                <w:rStyle w:val="Hyperlink"/>
                <w:noProof/>
              </w:rPr>
              <w:t>All-Graphene Neuromorphic Computing Architectures</w:t>
            </w:r>
            <w:r w:rsidR="007159AC">
              <w:rPr>
                <w:noProof/>
                <w:webHidden/>
              </w:rPr>
              <w:tab/>
            </w:r>
            <w:r w:rsidR="007159AC">
              <w:rPr>
                <w:noProof/>
                <w:webHidden/>
              </w:rPr>
              <w:fldChar w:fldCharType="begin"/>
            </w:r>
            <w:r w:rsidR="007159AC">
              <w:rPr>
                <w:noProof/>
                <w:webHidden/>
              </w:rPr>
              <w:instrText xml:space="preserve"> PAGEREF _Toc491082137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38" w:history="1">
            <w:r w:rsidR="007159AC" w:rsidRPr="00A532B5">
              <w:rPr>
                <w:rStyle w:val="Hyperlink"/>
                <w:noProof/>
              </w:rPr>
              <w:t>3.1.</w:t>
            </w:r>
            <w:r w:rsidR="007159AC">
              <w:rPr>
                <w:rFonts w:asciiTheme="minorHAnsi" w:eastAsiaTheme="minorEastAsia" w:hAnsiTheme="minorHAnsi" w:cstheme="minorBidi"/>
                <w:noProof/>
                <w:sz w:val="22"/>
                <w:szCs w:val="22"/>
              </w:rPr>
              <w:tab/>
            </w:r>
            <w:r w:rsidR="007159AC" w:rsidRPr="00A532B5">
              <w:rPr>
                <w:rStyle w:val="Hyperlink"/>
                <w:noProof/>
              </w:rPr>
              <w:t>Cellular Neural Networks (CNNs)</w:t>
            </w:r>
            <w:r w:rsidR="007159AC">
              <w:rPr>
                <w:noProof/>
                <w:webHidden/>
              </w:rPr>
              <w:tab/>
            </w:r>
            <w:r w:rsidR="007159AC">
              <w:rPr>
                <w:noProof/>
                <w:webHidden/>
              </w:rPr>
              <w:fldChar w:fldCharType="begin"/>
            </w:r>
            <w:r w:rsidR="007159AC">
              <w:rPr>
                <w:noProof/>
                <w:webHidden/>
              </w:rPr>
              <w:instrText xml:space="preserve"> PAGEREF _Toc491082138 \h </w:instrText>
            </w:r>
            <w:r w:rsidR="007159AC">
              <w:rPr>
                <w:noProof/>
                <w:webHidden/>
              </w:rPr>
            </w:r>
            <w:r w:rsidR="007159AC">
              <w:rPr>
                <w:noProof/>
                <w:webHidden/>
              </w:rPr>
              <w:fldChar w:fldCharType="separate"/>
            </w:r>
            <w:r w:rsidR="000773F4">
              <w:rPr>
                <w:noProof/>
                <w:webHidden/>
              </w:rPr>
              <w:t>16</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39" w:history="1">
            <w:r w:rsidR="007159AC" w:rsidRPr="00A532B5">
              <w:rPr>
                <w:rStyle w:val="Hyperlink"/>
                <w:noProof/>
              </w:rPr>
              <w:t>3.2.</w:t>
            </w:r>
            <w:r w:rsidR="007159AC">
              <w:rPr>
                <w:rFonts w:asciiTheme="minorHAnsi" w:eastAsiaTheme="minorEastAsia" w:hAnsiTheme="minorHAnsi" w:cstheme="minorBidi"/>
                <w:noProof/>
                <w:sz w:val="22"/>
                <w:szCs w:val="22"/>
              </w:rPr>
              <w:tab/>
            </w:r>
            <w:r w:rsidR="007159AC" w:rsidRPr="00A532B5">
              <w:rPr>
                <w:rStyle w:val="Hyperlink"/>
                <w:noProof/>
              </w:rPr>
              <w:t>All-Resistance CNNs</w:t>
            </w:r>
            <w:r w:rsidR="007159AC">
              <w:rPr>
                <w:noProof/>
                <w:webHidden/>
              </w:rPr>
              <w:tab/>
            </w:r>
            <w:r w:rsidR="007159AC">
              <w:rPr>
                <w:noProof/>
                <w:webHidden/>
              </w:rPr>
              <w:fldChar w:fldCharType="begin"/>
            </w:r>
            <w:r w:rsidR="007159AC">
              <w:rPr>
                <w:noProof/>
                <w:webHidden/>
              </w:rPr>
              <w:instrText xml:space="preserve"> PAGEREF _Toc491082139 \h </w:instrText>
            </w:r>
            <w:r w:rsidR="007159AC">
              <w:rPr>
                <w:noProof/>
                <w:webHidden/>
              </w:rPr>
            </w:r>
            <w:r w:rsidR="007159AC">
              <w:rPr>
                <w:noProof/>
                <w:webHidden/>
              </w:rPr>
              <w:fldChar w:fldCharType="separate"/>
            </w:r>
            <w:r w:rsidR="000773F4">
              <w:rPr>
                <w:noProof/>
                <w:webHidden/>
              </w:rPr>
              <w:t>18</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40" w:history="1">
            <w:r w:rsidR="007159AC" w:rsidRPr="00A532B5">
              <w:rPr>
                <w:rStyle w:val="Hyperlink"/>
                <w:noProof/>
              </w:rPr>
              <w:t>3.2.1</w:t>
            </w:r>
            <w:r w:rsidR="007159AC">
              <w:rPr>
                <w:rFonts w:asciiTheme="minorHAnsi" w:eastAsiaTheme="minorEastAsia" w:hAnsiTheme="minorHAnsi" w:cstheme="minorBidi"/>
                <w:noProof/>
                <w:sz w:val="22"/>
                <w:szCs w:val="22"/>
              </w:rPr>
              <w:tab/>
            </w:r>
            <w:r w:rsidR="007159AC" w:rsidRPr="00A532B5">
              <w:rPr>
                <w:rStyle w:val="Hyperlink"/>
                <w:noProof/>
              </w:rPr>
              <w:t>Limitations of All-Resistance CNNs architecture</w:t>
            </w:r>
            <w:r w:rsidR="007159AC">
              <w:rPr>
                <w:noProof/>
                <w:webHidden/>
              </w:rPr>
              <w:tab/>
            </w:r>
            <w:r w:rsidR="007159AC">
              <w:rPr>
                <w:noProof/>
                <w:webHidden/>
              </w:rPr>
              <w:fldChar w:fldCharType="begin"/>
            </w:r>
            <w:r w:rsidR="007159AC">
              <w:rPr>
                <w:noProof/>
                <w:webHidden/>
              </w:rPr>
              <w:instrText xml:space="preserve"> PAGEREF _Toc491082140 \h </w:instrText>
            </w:r>
            <w:r w:rsidR="007159AC">
              <w:rPr>
                <w:noProof/>
                <w:webHidden/>
              </w:rPr>
            </w:r>
            <w:r w:rsidR="007159AC">
              <w:rPr>
                <w:noProof/>
                <w:webHidden/>
              </w:rPr>
              <w:fldChar w:fldCharType="separate"/>
            </w:r>
            <w:r w:rsidR="000773F4">
              <w:rPr>
                <w:noProof/>
                <w:webHidden/>
              </w:rPr>
              <w:t>1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41" w:history="1">
            <w:r w:rsidR="007159AC" w:rsidRPr="00A532B5">
              <w:rPr>
                <w:rStyle w:val="Hyperlink"/>
                <w:noProof/>
              </w:rPr>
              <w:t>3.3.</w:t>
            </w:r>
            <w:r w:rsidR="007159AC">
              <w:rPr>
                <w:rFonts w:asciiTheme="minorHAnsi" w:eastAsiaTheme="minorEastAsia" w:hAnsiTheme="minorHAnsi" w:cstheme="minorBidi"/>
                <w:noProof/>
                <w:sz w:val="22"/>
                <w:szCs w:val="22"/>
              </w:rPr>
              <w:tab/>
            </w:r>
            <w:r w:rsidR="007159AC" w:rsidRPr="00A532B5">
              <w:rPr>
                <w:rStyle w:val="Hyperlink"/>
                <w:noProof/>
              </w:rPr>
              <w:t>Graphene Neurons and Synapses</w:t>
            </w:r>
            <w:r w:rsidR="007159AC">
              <w:rPr>
                <w:noProof/>
                <w:webHidden/>
              </w:rPr>
              <w:tab/>
            </w:r>
            <w:r w:rsidR="007159AC">
              <w:rPr>
                <w:noProof/>
                <w:webHidden/>
              </w:rPr>
              <w:fldChar w:fldCharType="begin"/>
            </w:r>
            <w:r w:rsidR="007159AC">
              <w:rPr>
                <w:noProof/>
                <w:webHidden/>
              </w:rPr>
              <w:instrText xml:space="preserve"> PAGEREF _Toc491082141 \h </w:instrText>
            </w:r>
            <w:r w:rsidR="007159AC">
              <w:rPr>
                <w:noProof/>
                <w:webHidden/>
              </w:rPr>
            </w:r>
            <w:r w:rsidR="007159AC">
              <w:rPr>
                <w:noProof/>
                <w:webHidden/>
              </w:rPr>
              <w:fldChar w:fldCharType="separate"/>
            </w:r>
            <w:r w:rsidR="000773F4">
              <w:rPr>
                <w:noProof/>
                <w:webHidden/>
              </w:rPr>
              <w:t>21</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42" w:history="1">
            <w:r w:rsidR="007159AC" w:rsidRPr="00A532B5">
              <w:rPr>
                <w:rStyle w:val="Hyperlink"/>
                <w:noProof/>
              </w:rPr>
              <w:t>3.3.1</w:t>
            </w:r>
            <w:r w:rsidR="007159AC">
              <w:rPr>
                <w:rFonts w:asciiTheme="minorHAnsi" w:eastAsiaTheme="minorEastAsia" w:hAnsiTheme="minorHAnsi" w:cstheme="minorBidi"/>
                <w:noProof/>
                <w:sz w:val="22"/>
                <w:szCs w:val="22"/>
              </w:rPr>
              <w:tab/>
            </w:r>
            <w:r w:rsidR="007159AC" w:rsidRPr="00A532B5">
              <w:rPr>
                <w:rStyle w:val="Hyperlink"/>
                <w:noProof/>
              </w:rPr>
              <w:t>Scaling limits of graphene all-resistance CNNs</w:t>
            </w:r>
            <w:r w:rsidR="007159AC">
              <w:rPr>
                <w:noProof/>
                <w:webHidden/>
              </w:rPr>
              <w:tab/>
            </w:r>
            <w:r w:rsidR="007159AC">
              <w:rPr>
                <w:noProof/>
                <w:webHidden/>
              </w:rPr>
              <w:fldChar w:fldCharType="begin"/>
            </w:r>
            <w:r w:rsidR="007159AC">
              <w:rPr>
                <w:noProof/>
                <w:webHidden/>
              </w:rPr>
              <w:instrText xml:space="preserve"> PAGEREF _Toc491082142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43" w:history="1">
            <w:r w:rsidR="007159AC" w:rsidRPr="00A532B5">
              <w:rPr>
                <w:rStyle w:val="Hyperlink"/>
                <w:noProof/>
              </w:rPr>
              <w:t>3.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43 \h </w:instrText>
            </w:r>
            <w:r w:rsidR="007159AC">
              <w:rPr>
                <w:noProof/>
                <w:webHidden/>
              </w:rPr>
            </w:r>
            <w:r w:rsidR="007159AC">
              <w:rPr>
                <w:noProof/>
                <w:webHidden/>
              </w:rPr>
              <w:fldChar w:fldCharType="separate"/>
            </w:r>
            <w:r w:rsidR="000773F4">
              <w:rPr>
                <w:noProof/>
                <w:webHidden/>
              </w:rPr>
              <w:t>24</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44" w:history="1">
            <w:r w:rsidR="007159AC" w:rsidRPr="00A532B5">
              <w:rPr>
                <w:rStyle w:val="Hyperlink"/>
                <w:noProof/>
              </w:rPr>
              <w:t>3.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44 \h </w:instrText>
            </w:r>
            <w:r w:rsidR="007159AC">
              <w:rPr>
                <w:noProof/>
                <w:webHidden/>
              </w:rPr>
            </w:r>
            <w:r w:rsidR="007159AC">
              <w:rPr>
                <w:noProof/>
                <w:webHidden/>
              </w:rPr>
              <w:fldChar w:fldCharType="separate"/>
            </w:r>
            <w:r w:rsidR="000773F4">
              <w:rPr>
                <w:noProof/>
                <w:webHidden/>
              </w:rPr>
              <w:t>27</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45" w:history="1">
            <w:r w:rsidR="007159AC" w:rsidRPr="00A532B5">
              <w:rPr>
                <w:rStyle w:val="Hyperlink"/>
                <w:noProof/>
              </w:rPr>
              <w:t>4)</w:t>
            </w:r>
            <w:r w:rsidR="007159AC">
              <w:rPr>
                <w:rFonts w:asciiTheme="minorHAnsi" w:eastAsiaTheme="minorEastAsia" w:hAnsiTheme="minorHAnsi" w:cstheme="minorBidi"/>
                <w:noProof/>
                <w:sz w:val="22"/>
                <w:szCs w:val="22"/>
              </w:rPr>
              <w:tab/>
            </w:r>
            <w:r w:rsidR="007159AC" w:rsidRPr="00A532B5">
              <w:rPr>
                <w:rStyle w:val="Hyperlink"/>
                <w:noProof/>
              </w:rPr>
              <w:t>Graphene Low-Loss Diodes</w:t>
            </w:r>
            <w:r w:rsidR="007159AC">
              <w:rPr>
                <w:noProof/>
                <w:webHidden/>
              </w:rPr>
              <w:tab/>
            </w:r>
            <w:r w:rsidR="007159AC">
              <w:rPr>
                <w:noProof/>
                <w:webHidden/>
              </w:rPr>
              <w:fldChar w:fldCharType="begin"/>
            </w:r>
            <w:r w:rsidR="007159AC">
              <w:rPr>
                <w:noProof/>
                <w:webHidden/>
              </w:rPr>
              <w:instrText xml:space="preserve"> PAGEREF _Toc491082145 \h </w:instrText>
            </w:r>
            <w:r w:rsidR="007159AC">
              <w:rPr>
                <w:noProof/>
                <w:webHidden/>
              </w:rPr>
            </w:r>
            <w:r w:rsidR="007159AC">
              <w:rPr>
                <w:noProof/>
                <w:webHidden/>
              </w:rPr>
              <w:fldChar w:fldCharType="separate"/>
            </w:r>
            <w:r w:rsidR="000773F4">
              <w:rPr>
                <w:noProof/>
                <w:webHidden/>
              </w:rPr>
              <w:t>2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46" w:history="1">
            <w:r w:rsidR="007159AC" w:rsidRPr="00A532B5">
              <w:rPr>
                <w:rStyle w:val="Hyperlink"/>
                <w:noProof/>
              </w:rPr>
              <w:t>4.1.</w:t>
            </w:r>
            <w:r w:rsidR="007159AC">
              <w:rPr>
                <w:rFonts w:asciiTheme="minorHAnsi" w:eastAsiaTheme="minorEastAsia" w:hAnsiTheme="minorHAnsi" w:cstheme="minorBidi"/>
                <w:noProof/>
                <w:sz w:val="22"/>
                <w:szCs w:val="22"/>
              </w:rPr>
              <w:tab/>
            </w:r>
            <w:r w:rsidR="007159AC" w:rsidRPr="00A532B5">
              <w:rPr>
                <w:rStyle w:val="Hyperlink"/>
                <w:noProof/>
              </w:rPr>
              <w:t>Geometric Graphene Diodes</w:t>
            </w:r>
            <w:r w:rsidR="007159AC">
              <w:rPr>
                <w:noProof/>
                <w:webHidden/>
              </w:rPr>
              <w:tab/>
            </w:r>
            <w:r w:rsidR="007159AC">
              <w:rPr>
                <w:noProof/>
                <w:webHidden/>
              </w:rPr>
              <w:fldChar w:fldCharType="begin"/>
            </w:r>
            <w:r w:rsidR="007159AC">
              <w:rPr>
                <w:noProof/>
                <w:webHidden/>
              </w:rPr>
              <w:instrText xml:space="preserve"> PAGEREF _Toc491082146 \h </w:instrText>
            </w:r>
            <w:r w:rsidR="007159AC">
              <w:rPr>
                <w:noProof/>
                <w:webHidden/>
              </w:rPr>
            </w:r>
            <w:r w:rsidR="007159AC">
              <w:rPr>
                <w:noProof/>
                <w:webHidden/>
              </w:rPr>
              <w:fldChar w:fldCharType="separate"/>
            </w:r>
            <w:r w:rsidR="000773F4">
              <w:rPr>
                <w:noProof/>
                <w:webHidden/>
              </w:rPr>
              <w:t>30</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47" w:history="1">
            <w:r w:rsidR="007159AC" w:rsidRPr="00A532B5">
              <w:rPr>
                <w:rStyle w:val="Hyperlink"/>
                <w:noProof/>
              </w:rPr>
              <w:t>4.2.</w:t>
            </w:r>
            <w:r w:rsidR="007159AC">
              <w:rPr>
                <w:rFonts w:asciiTheme="minorHAnsi" w:eastAsiaTheme="minorEastAsia" w:hAnsiTheme="minorHAnsi" w:cstheme="minorBidi"/>
                <w:noProof/>
                <w:sz w:val="22"/>
                <w:szCs w:val="22"/>
              </w:rPr>
              <w:tab/>
            </w:r>
            <w:r w:rsidR="007159AC" w:rsidRPr="00A532B5">
              <w:rPr>
                <w:rStyle w:val="Hyperlink"/>
                <w:noProof/>
              </w:rPr>
              <w:t>Oblique Incidence Diodes</w:t>
            </w:r>
            <w:r w:rsidR="007159AC">
              <w:rPr>
                <w:noProof/>
                <w:webHidden/>
              </w:rPr>
              <w:tab/>
            </w:r>
            <w:r w:rsidR="007159AC">
              <w:rPr>
                <w:noProof/>
                <w:webHidden/>
              </w:rPr>
              <w:fldChar w:fldCharType="begin"/>
            </w:r>
            <w:r w:rsidR="007159AC">
              <w:rPr>
                <w:noProof/>
                <w:webHidden/>
              </w:rPr>
              <w:instrText xml:space="preserve"> PAGEREF _Toc491082147 \h </w:instrText>
            </w:r>
            <w:r w:rsidR="007159AC">
              <w:rPr>
                <w:noProof/>
                <w:webHidden/>
              </w:rPr>
            </w:r>
            <w:r w:rsidR="007159AC">
              <w:rPr>
                <w:noProof/>
                <w:webHidden/>
              </w:rPr>
              <w:fldChar w:fldCharType="separate"/>
            </w:r>
            <w:r w:rsidR="000773F4">
              <w:rPr>
                <w:noProof/>
                <w:webHidden/>
              </w:rPr>
              <w:t>31</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48" w:history="1">
            <w:r w:rsidR="007159AC" w:rsidRPr="00A532B5">
              <w:rPr>
                <w:rStyle w:val="Hyperlink"/>
                <w:noProof/>
              </w:rPr>
              <w:t>4.3.</w:t>
            </w:r>
            <w:r w:rsidR="007159AC">
              <w:rPr>
                <w:rFonts w:asciiTheme="minorHAnsi" w:eastAsiaTheme="minorEastAsia" w:hAnsiTheme="minorHAnsi" w:cstheme="minorBidi"/>
                <w:noProof/>
                <w:sz w:val="22"/>
                <w:szCs w:val="22"/>
              </w:rPr>
              <w:tab/>
            </w:r>
            <w:r w:rsidR="007159AC" w:rsidRPr="00A532B5">
              <w:rPr>
                <w:rStyle w:val="Hyperlink"/>
                <w:noProof/>
              </w:rPr>
              <w:t>Performance Limitations</w:t>
            </w:r>
            <w:r w:rsidR="007159AC">
              <w:rPr>
                <w:noProof/>
                <w:webHidden/>
              </w:rPr>
              <w:tab/>
            </w:r>
            <w:r w:rsidR="007159AC">
              <w:rPr>
                <w:noProof/>
                <w:webHidden/>
              </w:rPr>
              <w:fldChar w:fldCharType="begin"/>
            </w:r>
            <w:r w:rsidR="007159AC">
              <w:rPr>
                <w:noProof/>
                <w:webHidden/>
              </w:rPr>
              <w:instrText xml:space="preserve"> PAGEREF _Toc491082148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49" w:history="1">
            <w:r w:rsidR="007159AC" w:rsidRPr="00A532B5">
              <w:rPr>
                <w:rStyle w:val="Hyperlink"/>
                <w:noProof/>
              </w:rPr>
              <w:t>4.3.1</w:t>
            </w:r>
            <w:r w:rsidR="007159AC">
              <w:rPr>
                <w:rFonts w:asciiTheme="minorHAnsi" w:eastAsiaTheme="minorEastAsia" w:hAnsiTheme="minorHAnsi" w:cstheme="minorBidi"/>
                <w:noProof/>
                <w:sz w:val="22"/>
                <w:szCs w:val="22"/>
              </w:rPr>
              <w:tab/>
            </w:r>
            <w:r w:rsidR="007159AC" w:rsidRPr="00A532B5">
              <w:rPr>
                <w:rStyle w:val="Hyperlink"/>
                <w:noProof/>
              </w:rPr>
              <w:t>Lead Resistance</w:t>
            </w:r>
            <w:r w:rsidR="007159AC">
              <w:rPr>
                <w:noProof/>
                <w:webHidden/>
              </w:rPr>
              <w:tab/>
            </w:r>
            <w:r w:rsidR="007159AC">
              <w:rPr>
                <w:noProof/>
                <w:webHidden/>
              </w:rPr>
              <w:fldChar w:fldCharType="begin"/>
            </w:r>
            <w:r w:rsidR="007159AC">
              <w:rPr>
                <w:noProof/>
                <w:webHidden/>
              </w:rPr>
              <w:instrText xml:space="preserve"> PAGEREF _Toc491082149 \h </w:instrText>
            </w:r>
            <w:r w:rsidR="007159AC">
              <w:rPr>
                <w:noProof/>
                <w:webHidden/>
              </w:rPr>
            </w:r>
            <w:r w:rsidR="007159AC">
              <w:rPr>
                <w:noProof/>
                <w:webHidden/>
              </w:rPr>
              <w:fldChar w:fldCharType="separate"/>
            </w:r>
            <w:r w:rsidR="000773F4">
              <w:rPr>
                <w:noProof/>
                <w:webHidden/>
              </w:rPr>
              <w:t>33</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50" w:history="1">
            <w:r w:rsidR="007159AC" w:rsidRPr="00A532B5">
              <w:rPr>
                <w:rStyle w:val="Hyperlink"/>
                <w:noProof/>
              </w:rPr>
              <w:t>4.3.2</w:t>
            </w:r>
            <w:r w:rsidR="007159AC">
              <w:rPr>
                <w:rFonts w:asciiTheme="minorHAnsi" w:eastAsiaTheme="minorEastAsia" w:hAnsiTheme="minorHAnsi" w:cstheme="minorBidi"/>
                <w:noProof/>
                <w:sz w:val="22"/>
                <w:szCs w:val="22"/>
              </w:rPr>
              <w:tab/>
            </w:r>
            <w:r w:rsidR="007159AC" w:rsidRPr="00A532B5">
              <w:rPr>
                <w:rStyle w:val="Hyperlink"/>
                <w:noProof/>
              </w:rPr>
              <w:t>Thermal broadening of energy distribution</w:t>
            </w:r>
            <w:r w:rsidR="007159AC">
              <w:rPr>
                <w:noProof/>
                <w:webHidden/>
              </w:rPr>
              <w:tab/>
            </w:r>
            <w:r w:rsidR="007159AC">
              <w:rPr>
                <w:noProof/>
                <w:webHidden/>
              </w:rPr>
              <w:fldChar w:fldCharType="begin"/>
            </w:r>
            <w:r w:rsidR="007159AC">
              <w:rPr>
                <w:noProof/>
                <w:webHidden/>
              </w:rPr>
              <w:instrText xml:space="preserve"> PAGEREF _Toc491082150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51" w:history="1">
            <w:r w:rsidR="007159AC" w:rsidRPr="00A532B5">
              <w:rPr>
                <w:rStyle w:val="Hyperlink"/>
                <w:noProof/>
              </w:rPr>
              <w:t>4.3.3</w:t>
            </w:r>
            <w:r w:rsidR="007159AC">
              <w:rPr>
                <w:rFonts w:asciiTheme="minorHAnsi" w:eastAsiaTheme="minorEastAsia" w:hAnsiTheme="minorHAnsi" w:cstheme="minorBidi"/>
                <w:noProof/>
                <w:sz w:val="22"/>
                <w:szCs w:val="22"/>
              </w:rPr>
              <w:tab/>
            </w:r>
            <w:r w:rsidR="007159AC" w:rsidRPr="00A532B5">
              <w:rPr>
                <w:rStyle w:val="Hyperlink"/>
                <w:noProof/>
              </w:rPr>
              <w:t>Momentum Distribution Smearing by Scattering</w:t>
            </w:r>
            <w:r w:rsidR="007159AC">
              <w:rPr>
                <w:noProof/>
                <w:webHidden/>
              </w:rPr>
              <w:tab/>
            </w:r>
            <w:r w:rsidR="007159AC">
              <w:rPr>
                <w:noProof/>
                <w:webHidden/>
              </w:rPr>
              <w:fldChar w:fldCharType="begin"/>
            </w:r>
            <w:r w:rsidR="007159AC">
              <w:rPr>
                <w:noProof/>
                <w:webHidden/>
              </w:rPr>
              <w:instrText xml:space="preserve"> PAGEREF _Toc491082151 \h </w:instrText>
            </w:r>
            <w:r w:rsidR="007159AC">
              <w:rPr>
                <w:noProof/>
                <w:webHidden/>
              </w:rPr>
            </w:r>
            <w:r w:rsidR="007159AC">
              <w:rPr>
                <w:noProof/>
                <w:webHidden/>
              </w:rPr>
              <w:fldChar w:fldCharType="separate"/>
            </w:r>
            <w:r w:rsidR="000773F4">
              <w:rPr>
                <w:noProof/>
                <w:webHidden/>
              </w:rPr>
              <w:t>34</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2" w:history="1">
            <w:r w:rsidR="007159AC" w:rsidRPr="00A532B5">
              <w:rPr>
                <w:rStyle w:val="Hyperlink"/>
                <w:noProof/>
              </w:rPr>
              <w:t>4.4.</w:t>
            </w:r>
            <w:r w:rsidR="007159AC">
              <w:rPr>
                <w:rFonts w:asciiTheme="minorHAnsi" w:eastAsiaTheme="minorEastAsia" w:hAnsiTheme="minorHAnsi" w:cstheme="minorBidi"/>
                <w:noProof/>
                <w:sz w:val="22"/>
                <w:szCs w:val="22"/>
              </w:rPr>
              <w:tab/>
            </w:r>
            <w:r w:rsidR="007159AC" w:rsidRPr="00A532B5">
              <w:rPr>
                <w:rStyle w:val="Hyperlink"/>
                <w:noProof/>
              </w:rPr>
              <w:t>Measurement Results</w:t>
            </w:r>
            <w:r w:rsidR="007159AC">
              <w:rPr>
                <w:noProof/>
                <w:webHidden/>
              </w:rPr>
              <w:tab/>
            </w:r>
            <w:r w:rsidR="007159AC">
              <w:rPr>
                <w:noProof/>
                <w:webHidden/>
              </w:rPr>
              <w:fldChar w:fldCharType="begin"/>
            </w:r>
            <w:r w:rsidR="007159AC">
              <w:rPr>
                <w:noProof/>
                <w:webHidden/>
              </w:rPr>
              <w:instrText xml:space="preserve"> PAGEREF _Toc491082152 \h </w:instrText>
            </w:r>
            <w:r w:rsidR="007159AC">
              <w:rPr>
                <w:noProof/>
                <w:webHidden/>
              </w:rPr>
            </w:r>
            <w:r w:rsidR="007159AC">
              <w:rPr>
                <w:noProof/>
                <w:webHidden/>
              </w:rPr>
              <w:fldChar w:fldCharType="separate"/>
            </w:r>
            <w:r w:rsidR="000773F4">
              <w:rPr>
                <w:noProof/>
                <w:webHidden/>
              </w:rPr>
              <w:t>35</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3" w:history="1">
            <w:r w:rsidR="007159AC" w:rsidRPr="00A532B5">
              <w:rPr>
                <w:rStyle w:val="Hyperlink"/>
                <w:noProof/>
              </w:rPr>
              <w:t>4.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3 \h </w:instrText>
            </w:r>
            <w:r w:rsidR="007159AC">
              <w:rPr>
                <w:noProof/>
                <w:webHidden/>
              </w:rPr>
            </w:r>
            <w:r w:rsidR="007159AC">
              <w:rPr>
                <w:noProof/>
                <w:webHidden/>
              </w:rPr>
              <w:fldChar w:fldCharType="separate"/>
            </w:r>
            <w:r w:rsidR="000773F4">
              <w:rPr>
                <w:noProof/>
                <w:webHidden/>
              </w:rPr>
              <w:t>37</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54" w:history="1">
            <w:r w:rsidR="007159AC" w:rsidRPr="00A532B5">
              <w:rPr>
                <w:rStyle w:val="Hyperlink"/>
                <w:noProof/>
              </w:rPr>
              <w:t>5)</w:t>
            </w:r>
            <w:r w:rsidR="007159AC">
              <w:rPr>
                <w:rFonts w:asciiTheme="minorHAnsi" w:eastAsiaTheme="minorEastAsia" w:hAnsiTheme="minorHAnsi" w:cstheme="minorBidi"/>
                <w:noProof/>
                <w:sz w:val="22"/>
                <w:szCs w:val="22"/>
              </w:rPr>
              <w:tab/>
            </w:r>
            <w:r w:rsidR="007159AC" w:rsidRPr="00A532B5">
              <w:rPr>
                <w:rStyle w:val="Hyperlink"/>
                <w:noProof/>
              </w:rPr>
              <w:t>Diffusive-Transport Graphene Couplers</w:t>
            </w:r>
            <w:r w:rsidR="007159AC">
              <w:rPr>
                <w:noProof/>
                <w:webHidden/>
              </w:rPr>
              <w:tab/>
            </w:r>
            <w:r w:rsidR="007159AC">
              <w:rPr>
                <w:noProof/>
                <w:webHidden/>
              </w:rPr>
              <w:fldChar w:fldCharType="begin"/>
            </w:r>
            <w:r w:rsidR="007159AC">
              <w:rPr>
                <w:noProof/>
                <w:webHidden/>
              </w:rPr>
              <w:instrText xml:space="preserve"> PAGEREF _Toc491082154 \h </w:instrText>
            </w:r>
            <w:r w:rsidR="007159AC">
              <w:rPr>
                <w:noProof/>
                <w:webHidden/>
              </w:rPr>
            </w:r>
            <w:r w:rsidR="007159AC">
              <w:rPr>
                <w:noProof/>
                <w:webHidden/>
              </w:rPr>
              <w:fldChar w:fldCharType="separate"/>
            </w:r>
            <w:r w:rsidR="000773F4">
              <w:rPr>
                <w:noProof/>
                <w:webHidden/>
              </w:rPr>
              <w:t>38</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5" w:history="1">
            <w:r w:rsidR="007159AC" w:rsidRPr="00A532B5">
              <w:rPr>
                <w:rStyle w:val="Hyperlink"/>
                <w:noProof/>
              </w:rPr>
              <w:t>5.1.</w:t>
            </w:r>
            <w:r w:rsidR="007159AC">
              <w:rPr>
                <w:rFonts w:asciiTheme="minorHAnsi" w:eastAsiaTheme="minorEastAsia" w:hAnsiTheme="minorHAnsi" w:cstheme="minorBidi"/>
                <w:noProof/>
                <w:sz w:val="22"/>
                <w:szCs w:val="22"/>
              </w:rPr>
              <w:tab/>
            </w:r>
            <w:r w:rsidR="007159AC" w:rsidRPr="00A532B5">
              <w:rPr>
                <w:rStyle w:val="Hyperlink"/>
                <w:noProof/>
              </w:rPr>
              <w:t>Modeling Diffusive-Transport Current Coupling</w:t>
            </w:r>
            <w:r w:rsidR="007159AC">
              <w:rPr>
                <w:noProof/>
                <w:webHidden/>
              </w:rPr>
              <w:tab/>
            </w:r>
            <w:r w:rsidR="007159AC">
              <w:rPr>
                <w:noProof/>
                <w:webHidden/>
              </w:rPr>
              <w:fldChar w:fldCharType="begin"/>
            </w:r>
            <w:r w:rsidR="007159AC">
              <w:rPr>
                <w:noProof/>
                <w:webHidden/>
              </w:rPr>
              <w:instrText xml:space="preserve"> PAGEREF _Toc491082155 \h </w:instrText>
            </w:r>
            <w:r w:rsidR="007159AC">
              <w:rPr>
                <w:noProof/>
                <w:webHidden/>
              </w:rPr>
            </w:r>
            <w:r w:rsidR="007159AC">
              <w:rPr>
                <w:noProof/>
                <w:webHidden/>
              </w:rPr>
              <w:fldChar w:fldCharType="separate"/>
            </w:r>
            <w:r w:rsidR="000773F4">
              <w:rPr>
                <w:noProof/>
                <w:webHidden/>
              </w:rPr>
              <w:t>3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6" w:history="1">
            <w:r w:rsidR="007159AC" w:rsidRPr="00A532B5">
              <w:rPr>
                <w:rStyle w:val="Hyperlink"/>
                <w:noProof/>
              </w:rPr>
              <w:t>5.2.</w:t>
            </w:r>
            <w:r w:rsidR="007159AC">
              <w:rPr>
                <w:rFonts w:asciiTheme="minorHAnsi" w:eastAsiaTheme="minorEastAsia" w:hAnsiTheme="minorHAnsi" w:cstheme="minorBidi"/>
                <w:noProof/>
                <w:sz w:val="22"/>
                <w:szCs w:val="22"/>
              </w:rPr>
              <w:tab/>
            </w:r>
            <w:r w:rsidR="007159AC" w:rsidRPr="00A532B5">
              <w:rPr>
                <w:rStyle w:val="Hyperlink"/>
                <w:noProof/>
              </w:rPr>
              <w:t>Dependence Current Coupling Coefficient on Coupling Distance</w:t>
            </w:r>
            <w:r w:rsidR="007159AC">
              <w:rPr>
                <w:noProof/>
                <w:webHidden/>
              </w:rPr>
              <w:tab/>
            </w:r>
            <w:r w:rsidR="007159AC">
              <w:rPr>
                <w:noProof/>
                <w:webHidden/>
              </w:rPr>
              <w:fldChar w:fldCharType="begin"/>
            </w:r>
            <w:r w:rsidR="007159AC">
              <w:rPr>
                <w:noProof/>
                <w:webHidden/>
              </w:rPr>
              <w:instrText xml:space="preserve"> PAGEREF _Toc491082156 \h </w:instrText>
            </w:r>
            <w:r w:rsidR="007159AC">
              <w:rPr>
                <w:noProof/>
                <w:webHidden/>
              </w:rPr>
            </w:r>
            <w:r w:rsidR="007159AC">
              <w:rPr>
                <w:noProof/>
                <w:webHidden/>
              </w:rPr>
              <w:fldChar w:fldCharType="separate"/>
            </w:r>
            <w:r w:rsidR="000773F4">
              <w:rPr>
                <w:noProof/>
                <w:webHidden/>
              </w:rPr>
              <w:t>42</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7" w:history="1">
            <w:r w:rsidR="007159AC" w:rsidRPr="00A532B5">
              <w:rPr>
                <w:rStyle w:val="Hyperlink"/>
                <w:noProof/>
              </w:rPr>
              <w:t>5.3.</w:t>
            </w:r>
            <w:r w:rsidR="007159AC">
              <w:rPr>
                <w:rFonts w:asciiTheme="minorHAnsi" w:eastAsiaTheme="minorEastAsia" w:hAnsiTheme="minorHAnsi" w:cstheme="minorBidi"/>
                <w:noProof/>
                <w:sz w:val="22"/>
                <w:szCs w:val="22"/>
              </w:rPr>
              <w:tab/>
            </w:r>
            <w:r w:rsidR="007159AC" w:rsidRPr="00A532B5">
              <w:rPr>
                <w:rStyle w:val="Hyperlink"/>
                <w:noProof/>
              </w:rPr>
              <w:t>Estimation of the tunneling resistance</w:t>
            </w:r>
            <w:r w:rsidR="007159AC">
              <w:rPr>
                <w:noProof/>
                <w:webHidden/>
              </w:rPr>
              <w:tab/>
            </w:r>
            <w:r w:rsidR="007159AC">
              <w:rPr>
                <w:noProof/>
                <w:webHidden/>
              </w:rPr>
              <w:fldChar w:fldCharType="begin"/>
            </w:r>
            <w:r w:rsidR="007159AC">
              <w:rPr>
                <w:noProof/>
                <w:webHidden/>
              </w:rPr>
              <w:instrText xml:space="preserve"> PAGEREF _Toc491082157 \h </w:instrText>
            </w:r>
            <w:r w:rsidR="007159AC">
              <w:rPr>
                <w:noProof/>
                <w:webHidden/>
              </w:rPr>
            </w:r>
            <w:r w:rsidR="007159AC">
              <w:rPr>
                <w:noProof/>
                <w:webHidden/>
              </w:rPr>
              <w:fldChar w:fldCharType="separate"/>
            </w:r>
            <w:r w:rsidR="000773F4">
              <w:rPr>
                <w:noProof/>
                <w:webHidden/>
              </w:rPr>
              <w:t>43</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8" w:history="1">
            <w:r w:rsidR="007159AC" w:rsidRPr="00A532B5">
              <w:rPr>
                <w:rStyle w:val="Hyperlink"/>
                <w:noProof/>
              </w:rPr>
              <w:t>5.4.</w:t>
            </w:r>
            <w:r w:rsidR="007159AC">
              <w:rPr>
                <w:rFonts w:asciiTheme="minorHAnsi" w:eastAsiaTheme="minorEastAsia" w:hAnsiTheme="minorHAnsi" w:cstheme="minorBidi"/>
                <w:noProof/>
                <w:sz w:val="22"/>
                <w:szCs w:val="22"/>
              </w:rPr>
              <w:tab/>
            </w:r>
            <w:r w:rsidR="007159AC" w:rsidRPr="00A532B5">
              <w:rPr>
                <w:rStyle w:val="Hyperlink"/>
                <w:noProof/>
              </w:rPr>
              <w:t>Impact of Current Coupling on Deeply Scaled Interconnects</w:t>
            </w:r>
            <w:r w:rsidR="007159AC">
              <w:rPr>
                <w:noProof/>
                <w:webHidden/>
              </w:rPr>
              <w:tab/>
            </w:r>
            <w:r w:rsidR="007159AC">
              <w:rPr>
                <w:noProof/>
                <w:webHidden/>
              </w:rPr>
              <w:fldChar w:fldCharType="begin"/>
            </w:r>
            <w:r w:rsidR="007159AC">
              <w:rPr>
                <w:noProof/>
                <w:webHidden/>
              </w:rPr>
              <w:instrText xml:space="preserve"> PAGEREF _Toc491082158 \h </w:instrText>
            </w:r>
            <w:r w:rsidR="007159AC">
              <w:rPr>
                <w:noProof/>
                <w:webHidden/>
              </w:rPr>
            </w:r>
            <w:r w:rsidR="007159AC">
              <w:rPr>
                <w:noProof/>
                <w:webHidden/>
              </w:rPr>
              <w:fldChar w:fldCharType="separate"/>
            </w:r>
            <w:r w:rsidR="000773F4">
              <w:rPr>
                <w:noProof/>
                <w:webHidden/>
              </w:rPr>
              <w:t>47</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59" w:history="1">
            <w:r w:rsidR="007159AC" w:rsidRPr="00A532B5">
              <w:rPr>
                <w:rStyle w:val="Hyperlink"/>
                <w:noProof/>
              </w:rPr>
              <w:t>5.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59 \h </w:instrText>
            </w:r>
            <w:r w:rsidR="007159AC">
              <w:rPr>
                <w:noProof/>
                <w:webHidden/>
              </w:rPr>
            </w:r>
            <w:r w:rsidR="007159AC">
              <w:rPr>
                <w:noProof/>
                <w:webHidden/>
              </w:rPr>
              <w:fldChar w:fldCharType="separate"/>
            </w:r>
            <w:r w:rsidR="000773F4">
              <w:rPr>
                <w:noProof/>
                <w:webHidden/>
              </w:rPr>
              <w:t>48</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60" w:history="1">
            <w:r w:rsidR="007159AC" w:rsidRPr="00A532B5">
              <w:rPr>
                <w:rStyle w:val="Hyperlink"/>
                <w:noProof/>
              </w:rPr>
              <w:t>6)</w:t>
            </w:r>
            <w:r w:rsidR="007159AC">
              <w:rPr>
                <w:rFonts w:asciiTheme="minorHAnsi" w:eastAsiaTheme="minorEastAsia" w:hAnsiTheme="minorHAnsi" w:cstheme="minorBidi"/>
                <w:noProof/>
                <w:sz w:val="22"/>
                <w:szCs w:val="22"/>
              </w:rPr>
              <w:tab/>
            </w:r>
            <w:r w:rsidR="007159AC" w:rsidRPr="00A532B5">
              <w:rPr>
                <w:rStyle w:val="Hyperlink"/>
                <w:noProof/>
              </w:rPr>
              <w:t>Current Technological Limitations on Graphene Devices and Circuits</w:t>
            </w:r>
            <w:r w:rsidR="007159AC">
              <w:rPr>
                <w:noProof/>
                <w:webHidden/>
              </w:rPr>
              <w:tab/>
            </w:r>
            <w:r w:rsidR="007159AC">
              <w:rPr>
                <w:noProof/>
                <w:webHidden/>
              </w:rPr>
              <w:fldChar w:fldCharType="begin"/>
            </w:r>
            <w:r w:rsidR="007159AC">
              <w:rPr>
                <w:noProof/>
                <w:webHidden/>
              </w:rPr>
              <w:instrText xml:space="preserve"> PAGEREF _Toc491082160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61" w:history="1">
            <w:r w:rsidR="007159AC" w:rsidRPr="00A532B5">
              <w:rPr>
                <w:rStyle w:val="Hyperlink"/>
                <w:noProof/>
              </w:rPr>
              <w:t>6.1.</w:t>
            </w:r>
            <w:r w:rsidR="007159AC">
              <w:rPr>
                <w:rFonts w:asciiTheme="minorHAnsi" w:eastAsiaTheme="minorEastAsia" w:hAnsiTheme="minorHAnsi" w:cstheme="minorBidi"/>
                <w:noProof/>
                <w:sz w:val="22"/>
                <w:szCs w:val="22"/>
              </w:rPr>
              <w:tab/>
            </w:r>
            <w:r w:rsidR="007159AC" w:rsidRPr="00A532B5">
              <w:rPr>
                <w:rStyle w:val="Hyperlink"/>
                <w:noProof/>
              </w:rPr>
              <w:t>Contact Engineering</w:t>
            </w:r>
            <w:r w:rsidR="007159AC">
              <w:rPr>
                <w:noProof/>
                <w:webHidden/>
              </w:rPr>
              <w:tab/>
            </w:r>
            <w:r w:rsidR="007159AC">
              <w:rPr>
                <w:noProof/>
                <w:webHidden/>
              </w:rPr>
              <w:fldChar w:fldCharType="begin"/>
            </w:r>
            <w:r w:rsidR="007159AC">
              <w:rPr>
                <w:noProof/>
                <w:webHidden/>
              </w:rPr>
              <w:instrText xml:space="preserve"> PAGEREF _Toc491082161 \h </w:instrText>
            </w:r>
            <w:r w:rsidR="007159AC">
              <w:rPr>
                <w:noProof/>
                <w:webHidden/>
              </w:rPr>
            </w:r>
            <w:r w:rsidR="007159AC">
              <w:rPr>
                <w:noProof/>
                <w:webHidden/>
              </w:rPr>
              <w:fldChar w:fldCharType="separate"/>
            </w:r>
            <w:r w:rsidR="000773F4">
              <w:rPr>
                <w:noProof/>
                <w:webHidden/>
              </w:rPr>
              <w:t>50</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62" w:history="1">
            <w:r w:rsidR="007159AC" w:rsidRPr="00A532B5">
              <w:rPr>
                <w:rStyle w:val="Hyperlink"/>
                <w:noProof/>
              </w:rPr>
              <w:t>6.1.1</w:t>
            </w:r>
            <w:r w:rsidR="007159AC">
              <w:rPr>
                <w:rFonts w:asciiTheme="minorHAnsi" w:eastAsiaTheme="minorEastAsia" w:hAnsiTheme="minorHAnsi" w:cstheme="minorBidi"/>
                <w:noProof/>
                <w:sz w:val="22"/>
                <w:szCs w:val="22"/>
              </w:rPr>
              <w:tab/>
            </w:r>
            <w:r w:rsidR="007159AC" w:rsidRPr="00A532B5">
              <w:rPr>
                <w:rStyle w:val="Hyperlink"/>
                <w:noProof/>
              </w:rPr>
              <w:t>Electrical Resistance</w:t>
            </w:r>
            <w:r w:rsidR="007159AC">
              <w:rPr>
                <w:noProof/>
                <w:webHidden/>
              </w:rPr>
              <w:tab/>
            </w:r>
            <w:r w:rsidR="007159AC">
              <w:rPr>
                <w:noProof/>
                <w:webHidden/>
              </w:rPr>
              <w:fldChar w:fldCharType="begin"/>
            </w:r>
            <w:r w:rsidR="007159AC">
              <w:rPr>
                <w:noProof/>
                <w:webHidden/>
              </w:rPr>
              <w:instrText xml:space="preserve"> PAGEREF _Toc491082162 \h </w:instrText>
            </w:r>
            <w:r w:rsidR="007159AC">
              <w:rPr>
                <w:noProof/>
                <w:webHidden/>
              </w:rPr>
            </w:r>
            <w:r w:rsidR="007159AC">
              <w:rPr>
                <w:noProof/>
                <w:webHidden/>
              </w:rPr>
              <w:fldChar w:fldCharType="separate"/>
            </w:r>
            <w:r w:rsidR="000773F4">
              <w:rPr>
                <w:noProof/>
                <w:webHidden/>
              </w:rPr>
              <w:t>51</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63" w:history="1">
            <w:r w:rsidR="007159AC" w:rsidRPr="00A532B5">
              <w:rPr>
                <w:rStyle w:val="Hyperlink"/>
                <w:noProof/>
              </w:rPr>
              <w:t>6.1.2</w:t>
            </w:r>
            <w:r w:rsidR="007159AC">
              <w:rPr>
                <w:rFonts w:asciiTheme="minorHAnsi" w:eastAsiaTheme="minorEastAsia" w:hAnsiTheme="minorHAnsi" w:cstheme="minorBidi"/>
                <w:noProof/>
                <w:sz w:val="22"/>
                <w:szCs w:val="22"/>
              </w:rPr>
              <w:tab/>
            </w:r>
            <w:r w:rsidR="007159AC" w:rsidRPr="00A532B5">
              <w:rPr>
                <w:rStyle w:val="Hyperlink"/>
                <w:noProof/>
              </w:rPr>
              <w:t>Thermal Interface Resistance</w:t>
            </w:r>
            <w:r w:rsidR="007159AC">
              <w:rPr>
                <w:noProof/>
                <w:webHidden/>
              </w:rPr>
              <w:tab/>
            </w:r>
            <w:r w:rsidR="007159AC">
              <w:rPr>
                <w:noProof/>
                <w:webHidden/>
              </w:rPr>
              <w:fldChar w:fldCharType="begin"/>
            </w:r>
            <w:r w:rsidR="007159AC">
              <w:rPr>
                <w:noProof/>
                <w:webHidden/>
              </w:rPr>
              <w:instrText xml:space="preserve"> PAGEREF _Toc491082163 \h </w:instrText>
            </w:r>
            <w:r w:rsidR="007159AC">
              <w:rPr>
                <w:noProof/>
                <w:webHidden/>
              </w:rPr>
            </w:r>
            <w:r w:rsidR="007159AC">
              <w:rPr>
                <w:noProof/>
                <w:webHidden/>
              </w:rPr>
              <w:fldChar w:fldCharType="separate"/>
            </w:r>
            <w:r w:rsidR="000773F4">
              <w:rPr>
                <w:noProof/>
                <w:webHidden/>
              </w:rPr>
              <w:t>52</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64" w:history="1">
            <w:r w:rsidR="007159AC" w:rsidRPr="00A532B5">
              <w:rPr>
                <w:rStyle w:val="Hyperlink"/>
                <w:noProof/>
              </w:rPr>
              <w:t>6.2.</w:t>
            </w:r>
            <w:r w:rsidR="007159AC">
              <w:rPr>
                <w:rFonts w:asciiTheme="minorHAnsi" w:eastAsiaTheme="minorEastAsia" w:hAnsiTheme="minorHAnsi" w:cstheme="minorBidi"/>
                <w:noProof/>
                <w:sz w:val="22"/>
                <w:szCs w:val="22"/>
              </w:rPr>
              <w:tab/>
            </w:r>
            <w:r w:rsidR="007159AC" w:rsidRPr="00A532B5">
              <w:rPr>
                <w:rStyle w:val="Hyperlink"/>
                <w:noProof/>
              </w:rPr>
              <w:t>Stress in dual-gated Graphene FETs during Processing</w:t>
            </w:r>
            <w:r w:rsidR="007159AC">
              <w:rPr>
                <w:noProof/>
                <w:webHidden/>
              </w:rPr>
              <w:tab/>
            </w:r>
            <w:r w:rsidR="007159AC">
              <w:rPr>
                <w:noProof/>
                <w:webHidden/>
              </w:rPr>
              <w:fldChar w:fldCharType="begin"/>
            </w:r>
            <w:r w:rsidR="007159AC">
              <w:rPr>
                <w:noProof/>
                <w:webHidden/>
              </w:rPr>
              <w:instrText xml:space="preserve"> PAGEREF _Toc491082164 \h </w:instrText>
            </w:r>
            <w:r w:rsidR="007159AC">
              <w:rPr>
                <w:noProof/>
                <w:webHidden/>
              </w:rPr>
            </w:r>
            <w:r w:rsidR="007159AC">
              <w:rPr>
                <w:noProof/>
                <w:webHidden/>
              </w:rPr>
              <w:fldChar w:fldCharType="separate"/>
            </w:r>
            <w:r w:rsidR="000773F4">
              <w:rPr>
                <w:noProof/>
                <w:webHidden/>
              </w:rPr>
              <w:t>54</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65" w:history="1">
            <w:r w:rsidR="007159AC" w:rsidRPr="00A532B5">
              <w:rPr>
                <w:rStyle w:val="Hyperlink"/>
                <w:noProof/>
              </w:rPr>
              <w:t>6.3.</w:t>
            </w:r>
            <w:r w:rsidR="007159AC">
              <w:rPr>
                <w:rFonts w:asciiTheme="minorHAnsi" w:eastAsiaTheme="minorEastAsia" w:hAnsiTheme="minorHAnsi" w:cstheme="minorBidi"/>
                <w:noProof/>
                <w:sz w:val="22"/>
                <w:szCs w:val="22"/>
              </w:rPr>
              <w:tab/>
            </w:r>
            <w:r w:rsidR="007159AC" w:rsidRPr="00A532B5">
              <w:rPr>
                <w:rStyle w:val="Hyperlink"/>
                <w:noProof/>
              </w:rPr>
              <w:t>Impact of Metal-Ion Containing Developers on the Performance of Graphene FETs</w:t>
            </w:r>
            <w:r w:rsidR="007159AC">
              <w:rPr>
                <w:noProof/>
                <w:webHidden/>
              </w:rPr>
              <w:tab/>
            </w:r>
            <w:r w:rsidR="007159AC">
              <w:rPr>
                <w:noProof/>
                <w:webHidden/>
              </w:rPr>
              <w:fldChar w:fldCharType="begin"/>
            </w:r>
            <w:r w:rsidR="007159AC">
              <w:rPr>
                <w:noProof/>
                <w:webHidden/>
              </w:rPr>
              <w:instrText xml:space="preserve"> PAGEREF _Toc491082165 \h </w:instrText>
            </w:r>
            <w:r w:rsidR="007159AC">
              <w:rPr>
                <w:noProof/>
                <w:webHidden/>
              </w:rPr>
            </w:r>
            <w:r w:rsidR="007159AC">
              <w:rPr>
                <w:noProof/>
                <w:webHidden/>
              </w:rPr>
              <w:fldChar w:fldCharType="separate"/>
            </w:r>
            <w:r w:rsidR="000773F4">
              <w:rPr>
                <w:noProof/>
                <w:webHidden/>
              </w:rPr>
              <w:t>58</w:t>
            </w:r>
            <w:r w:rsidR="007159AC">
              <w:rPr>
                <w:noProof/>
                <w:webHidden/>
              </w:rPr>
              <w:fldChar w:fldCharType="end"/>
            </w:r>
          </w:hyperlink>
        </w:p>
        <w:p w:rsidR="007159AC" w:rsidRDefault="0014219B">
          <w:pPr>
            <w:pStyle w:val="TOC3"/>
            <w:tabs>
              <w:tab w:val="left" w:pos="1760"/>
              <w:tab w:val="right" w:leader="dot" w:pos="9350"/>
            </w:tabs>
            <w:rPr>
              <w:rFonts w:asciiTheme="minorHAnsi" w:eastAsiaTheme="minorEastAsia" w:hAnsiTheme="minorHAnsi" w:cstheme="minorBidi"/>
              <w:noProof/>
              <w:sz w:val="22"/>
              <w:szCs w:val="22"/>
            </w:rPr>
          </w:pPr>
          <w:hyperlink w:anchor="_Toc491082166" w:history="1">
            <w:r w:rsidR="007159AC" w:rsidRPr="00A532B5">
              <w:rPr>
                <w:rStyle w:val="Hyperlink"/>
                <w:noProof/>
              </w:rPr>
              <w:t>6.3.1</w:t>
            </w:r>
            <w:r w:rsidR="007159AC">
              <w:rPr>
                <w:rFonts w:asciiTheme="minorHAnsi" w:eastAsiaTheme="minorEastAsia" w:hAnsiTheme="minorHAnsi" w:cstheme="minorBidi"/>
                <w:noProof/>
                <w:sz w:val="22"/>
                <w:szCs w:val="22"/>
              </w:rPr>
              <w:tab/>
            </w:r>
            <w:r w:rsidR="007159AC" w:rsidRPr="00A532B5">
              <w:rPr>
                <w:rStyle w:val="Hyperlink"/>
                <w:noProof/>
              </w:rPr>
              <w:t>Relation Between Charge Carrier Mobility and Charged-Impurity Concentration</w:t>
            </w:r>
            <w:r w:rsidR="007159AC">
              <w:rPr>
                <w:noProof/>
                <w:webHidden/>
              </w:rPr>
              <w:tab/>
            </w:r>
            <w:r w:rsidR="007159AC">
              <w:rPr>
                <w:noProof/>
                <w:webHidden/>
              </w:rPr>
              <w:fldChar w:fldCharType="begin"/>
            </w:r>
            <w:r w:rsidR="007159AC">
              <w:rPr>
                <w:noProof/>
                <w:webHidden/>
              </w:rPr>
              <w:instrText xml:space="preserve"> PAGEREF _Toc491082166 \h </w:instrText>
            </w:r>
            <w:r w:rsidR="007159AC">
              <w:rPr>
                <w:noProof/>
                <w:webHidden/>
              </w:rPr>
            </w:r>
            <w:r w:rsidR="007159AC">
              <w:rPr>
                <w:noProof/>
                <w:webHidden/>
              </w:rPr>
              <w:fldChar w:fldCharType="separate"/>
            </w:r>
            <w:r w:rsidR="000773F4">
              <w:rPr>
                <w:noProof/>
                <w:webHidden/>
              </w:rPr>
              <w:t>62</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67" w:history="1">
            <w:r w:rsidR="007159AC" w:rsidRPr="00A532B5">
              <w:rPr>
                <w:rStyle w:val="Hyperlink"/>
                <w:noProof/>
              </w:rPr>
              <w:t>6.4.</w:t>
            </w:r>
            <w:r w:rsidR="007159AC">
              <w:rPr>
                <w:rFonts w:asciiTheme="minorHAnsi" w:eastAsiaTheme="minorEastAsia" w:hAnsiTheme="minorHAnsi" w:cstheme="minorBidi"/>
                <w:noProof/>
                <w:sz w:val="22"/>
                <w:szCs w:val="22"/>
              </w:rPr>
              <w:tab/>
            </w:r>
            <w:r w:rsidR="007159AC" w:rsidRPr="00A532B5">
              <w:rPr>
                <w:rStyle w:val="Hyperlink"/>
                <w:noProof/>
              </w:rPr>
              <w:t>Photoresist Residuals on Graphene Channels</w:t>
            </w:r>
            <w:r w:rsidR="007159AC">
              <w:rPr>
                <w:noProof/>
                <w:webHidden/>
              </w:rPr>
              <w:tab/>
            </w:r>
            <w:r w:rsidR="007159AC">
              <w:rPr>
                <w:noProof/>
                <w:webHidden/>
              </w:rPr>
              <w:fldChar w:fldCharType="begin"/>
            </w:r>
            <w:r w:rsidR="007159AC">
              <w:rPr>
                <w:noProof/>
                <w:webHidden/>
              </w:rPr>
              <w:instrText xml:space="preserve"> PAGEREF _Toc491082167 \h </w:instrText>
            </w:r>
            <w:r w:rsidR="007159AC">
              <w:rPr>
                <w:noProof/>
                <w:webHidden/>
              </w:rPr>
            </w:r>
            <w:r w:rsidR="007159AC">
              <w:rPr>
                <w:noProof/>
                <w:webHidden/>
              </w:rPr>
              <w:fldChar w:fldCharType="separate"/>
            </w:r>
            <w:r w:rsidR="000773F4">
              <w:rPr>
                <w:noProof/>
                <w:webHidden/>
              </w:rPr>
              <w:t>63</w:t>
            </w:r>
            <w:r w:rsidR="007159AC">
              <w:rPr>
                <w:noProof/>
                <w:webHidden/>
              </w:rPr>
              <w:fldChar w:fldCharType="end"/>
            </w:r>
          </w:hyperlink>
        </w:p>
        <w:p w:rsidR="007159AC" w:rsidRDefault="0014219B">
          <w:pPr>
            <w:pStyle w:val="TOC1"/>
            <w:tabs>
              <w:tab w:val="left" w:pos="880"/>
              <w:tab w:val="right" w:leader="dot" w:pos="9350"/>
            </w:tabs>
            <w:rPr>
              <w:rFonts w:asciiTheme="minorHAnsi" w:eastAsiaTheme="minorEastAsia" w:hAnsiTheme="minorHAnsi" w:cstheme="minorBidi"/>
              <w:noProof/>
              <w:sz w:val="22"/>
              <w:szCs w:val="22"/>
            </w:rPr>
          </w:pPr>
          <w:hyperlink w:anchor="_Toc491082168" w:history="1">
            <w:r w:rsidR="007159AC" w:rsidRPr="00A532B5">
              <w:rPr>
                <w:rStyle w:val="Hyperlink"/>
                <w:noProof/>
              </w:rPr>
              <w:t>7)</w:t>
            </w:r>
            <w:r w:rsidR="007159AC">
              <w:rPr>
                <w:rFonts w:asciiTheme="minorHAnsi" w:eastAsiaTheme="minorEastAsia" w:hAnsiTheme="minorHAnsi" w:cstheme="minorBidi"/>
                <w:noProof/>
                <w:sz w:val="22"/>
                <w:szCs w:val="22"/>
              </w:rPr>
              <w:tab/>
            </w:r>
            <w:r w:rsidR="007159AC" w:rsidRPr="00A532B5">
              <w:rPr>
                <w:rStyle w:val="Hyperlink"/>
                <w:noProof/>
              </w:rPr>
              <w:t>Conclusion and Future Work</w:t>
            </w:r>
            <w:r w:rsidR="007159AC">
              <w:rPr>
                <w:noProof/>
                <w:webHidden/>
              </w:rPr>
              <w:tab/>
            </w:r>
            <w:r w:rsidR="007159AC">
              <w:rPr>
                <w:noProof/>
                <w:webHidden/>
              </w:rPr>
              <w:fldChar w:fldCharType="begin"/>
            </w:r>
            <w:r w:rsidR="007159AC">
              <w:rPr>
                <w:noProof/>
                <w:webHidden/>
              </w:rPr>
              <w:instrText xml:space="preserve"> PAGEREF _Toc491082168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69" w:history="1">
            <w:r w:rsidR="007159AC" w:rsidRPr="00A532B5">
              <w:rPr>
                <w:rStyle w:val="Hyperlink"/>
                <w:noProof/>
              </w:rPr>
              <w:t>7.1.</w:t>
            </w:r>
            <w:r w:rsidR="007159AC">
              <w:rPr>
                <w:rFonts w:asciiTheme="minorHAnsi" w:eastAsiaTheme="minorEastAsia" w:hAnsiTheme="minorHAnsi" w:cstheme="minorBidi"/>
                <w:noProof/>
                <w:sz w:val="22"/>
                <w:szCs w:val="22"/>
              </w:rPr>
              <w:tab/>
            </w:r>
            <w:r w:rsidR="007159AC" w:rsidRPr="00A532B5">
              <w:rPr>
                <w:rStyle w:val="Hyperlink"/>
                <w:noProof/>
              </w:rPr>
              <w:t>Alloyed Contacts for Optimized Thermal and Electrical Contact Resistance</w:t>
            </w:r>
            <w:r w:rsidR="007159AC">
              <w:rPr>
                <w:noProof/>
                <w:webHidden/>
              </w:rPr>
              <w:tab/>
            </w:r>
            <w:r w:rsidR="007159AC">
              <w:rPr>
                <w:noProof/>
                <w:webHidden/>
              </w:rPr>
              <w:fldChar w:fldCharType="begin"/>
            </w:r>
            <w:r w:rsidR="007159AC">
              <w:rPr>
                <w:noProof/>
                <w:webHidden/>
              </w:rPr>
              <w:instrText xml:space="preserve"> PAGEREF _Toc491082169 \h </w:instrText>
            </w:r>
            <w:r w:rsidR="007159AC">
              <w:rPr>
                <w:noProof/>
                <w:webHidden/>
              </w:rPr>
            </w:r>
            <w:r w:rsidR="007159AC">
              <w:rPr>
                <w:noProof/>
                <w:webHidden/>
              </w:rPr>
              <w:fldChar w:fldCharType="separate"/>
            </w:r>
            <w:r w:rsidR="000773F4">
              <w:rPr>
                <w:noProof/>
                <w:webHidden/>
              </w:rPr>
              <w:t>65</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0" w:history="1">
            <w:r w:rsidR="007159AC" w:rsidRPr="00A532B5">
              <w:rPr>
                <w:rStyle w:val="Hyperlink"/>
                <w:noProof/>
              </w:rPr>
              <w:t>7.2.</w:t>
            </w:r>
            <w:r w:rsidR="007159AC">
              <w:rPr>
                <w:rFonts w:asciiTheme="minorHAnsi" w:eastAsiaTheme="minorEastAsia" w:hAnsiTheme="minorHAnsi" w:cstheme="minorBidi"/>
                <w:noProof/>
                <w:sz w:val="22"/>
                <w:szCs w:val="22"/>
              </w:rPr>
              <w:tab/>
            </w:r>
            <w:r w:rsidR="007159AC" w:rsidRPr="00A532B5">
              <w:rPr>
                <w:rStyle w:val="Hyperlink"/>
                <w:noProof/>
              </w:rPr>
              <w:t>Mixing 2D Materials for Optimized Contacts</w:t>
            </w:r>
            <w:r w:rsidR="007159AC">
              <w:rPr>
                <w:noProof/>
                <w:webHidden/>
              </w:rPr>
              <w:tab/>
            </w:r>
            <w:r w:rsidR="007159AC">
              <w:rPr>
                <w:noProof/>
                <w:webHidden/>
              </w:rPr>
              <w:fldChar w:fldCharType="begin"/>
            </w:r>
            <w:r w:rsidR="007159AC">
              <w:rPr>
                <w:noProof/>
                <w:webHidden/>
              </w:rPr>
              <w:instrText xml:space="preserve"> PAGEREF _Toc491082170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1" w:history="1">
            <w:r w:rsidR="007159AC" w:rsidRPr="00A532B5">
              <w:rPr>
                <w:rStyle w:val="Hyperlink"/>
                <w:noProof/>
              </w:rPr>
              <w:t>7.3.</w:t>
            </w:r>
            <w:r w:rsidR="007159AC">
              <w:rPr>
                <w:rFonts w:asciiTheme="minorHAnsi" w:eastAsiaTheme="minorEastAsia" w:hAnsiTheme="minorHAnsi" w:cstheme="minorBidi"/>
                <w:noProof/>
                <w:sz w:val="22"/>
                <w:szCs w:val="22"/>
              </w:rPr>
              <w:tab/>
            </w:r>
            <w:r w:rsidR="007159AC" w:rsidRPr="00A532B5">
              <w:rPr>
                <w:rStyle w:val="Hyperlink"/>
                <w:noProof/>
              </w:rPr>
              <w:t>Oblique incidence diodes using exfoliated graphene encapsulated by hBN</w:t>
            </w:r>
            <w:r w:rsidR="007159AC">
              <w:rPr>
                <w:noProof/>
                <w:webHidden/>
              </w:rPr>
              <w:tab/>
            </w:r>
            <w:r w:rsidR="007159AC">
              <w:rPr>
                <w:noProof/>
                <w:webHidden/>
              </w:rPr>
              <w:fldChar w:fldCharType="begin"/>
            </w:r>
            <w:r w:rsidR="007159AC">
              <w:rPr>
                <w:noProof/>
                <w:webHidden/>
              </w:rPr>
              <w:instrText xml:space="preserve"> PAGEREF _Toc491082171 \h </w:instrText>
            </w:r>
            <w:r w:rsidR="007159AC">
              <w:rPr>
                <w:noProof/>
                <w:webHidden/>
              </w:rPr>
            </w:r>
            <w:r w:rsidR="007159AC">
              <w:rPr>
                <w:noProof/>
                <w:webHidden/>
              </w:rPr>
              <w:fldChar w:fldCharType="separate"/>
            </w:r>
            <w:r w:rsidR="000773F4">
              <w:rPr>
                <w:noProof/>
                <w:webHidden/>
              </w:rPr>
              <w:t>67</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2" w:history="1">
            <w:r w:rsidR="007159AC" w:rsidRPr="00A532B5">
              <w:rPr>
                <w:rStyle w:val="Hyperlink"/>
                <w:noProof/>
              </w:rPr>
              <w:t>7.4.</w:t>
            </w:r>
            <w:r w:rsidR="007159AC">
              <w:rPr>
                <w:rFonts w:asciiTheme="minorHAnsi" w:eastAsiaTheme="minorEastAsia" w:hAnsiTheme="minorHAnsi" w:cstheme="minorBidi"/>
                <w:noProof/>
                <w:sz w:val="22"/>
                <w:szCs w:val="22"/>
              </w:rPr>
              <w:tab/>
            </w:r>
            <w:r w:rsidR="007159AC" w:rsidRPr="00A532B5">
              <w:rPr>
                <w:rStyle w:val="Hyperlink"/>
                <w:noProof/>
              </w:rPr>
              <w:t>CVD Graphene over CVD hBN</w:t>
            </w:r>
            <w:r w:rsidR="007159AC">
              <w:rPr>
                <w:noProof/>
                <w:webHidden/>
              </w:rPr>
              <w:tab/>
            </w:r>
            <w:r w:rsidR="007159AC">
              <w:rPr>
                <w:noProof/>
                <w:webHidden/>
              </w:rPr>
              <w:fldChar w:fldCharType="begin"/>
            </w:r>
            <w:r w:rsidR="007159AC">
              <w:rPr>
                <w:noProof/>
                <w:webHidden/>
              </w:rPr>
              <w:instrText xml:space="preserve"> PAGEREF _Toc491082172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3" w:history="1">
            <w:r w:rsidR="007159AC" w:rsidRPr="00A532B5">
              <w:rPr>
                <w:rStyle w:val="Hyperlink"/>
                <w:noProof/>
              </w:rPr>
              <w:t>7.5.</w:t>
            </w:r>
            <w:r w:rsidR="007159AC">
              <w:rPr>
                <w:rFonts w:asciiTheme="minorHAnsi" w:eastAsiaTheme="minorEastAsia" w:hAnsiTheme="minorHAnsi" w:cstheme="minorBidi"/>
                <w:noProof/>
                <w:sz w:val="22"/>
                <w:szCs w:val="22"/>
              </w:rPr>
              <w:tab/>
            </w:r>
            <w:r w:rsidR="007159AC" w:rsidRPr="00A532B5">
              <w:rPr>
                <w:rStyle w:val="Hyperlink"/>
                <w:noProof/>
              </w:rPr>
              <w:t>Conclusion</w:t>
            </w:r>
            <w:r w:rsidR="007159AC">
              <w:rPr>
                <w:noProof/>
                <w:webHidden/>
              </w:rPr>
              <w:tab/>
            </w:r>
            <w:r w:rsidR="007159AC">
              <w:rPr>
                <w:noProof/>
                <w:webHidden/>
              </w:rPr>
              <w:fldChar w:fldCharType="begin"/>
            </w:r>
            <w:r w:rsidR="007159AC">
              <w:rPr>
                <w:noProof/>
                <w:webHidden/>
              </w:rPr>
              <w:instrText xml:space="preserve"> PAGEREF _Toc491082173 \h </w:instrText>
            </w:r>
            <w:r w:rsidR="007159AC">
              <w:rPr>
                <w:noProof/>
                <w:webHidden/>
              </w:rPr>
            </w:r>
            <w:r w:rsidR="007159AC">
              <w:rPr>
                <w:noProof/>
                <w:webHidden/>
              </w:rPr>
              <w:fldChar w:fldCharType="separate"/>
            </w:r>
            <w:r w:rsidR="000773F4">
              <w:rPr>
                <w:noProof/>
                <w:webHidden/>
              </w:rPr>
              <w:t>68</w:t>
            </w:r>
            <w:r w:rsidR="007159AC">
              <w:rPr>
                <w:noProof/>
                <w:webHidden/>
              </w:rPr>
              <w:fldChar w:fldCharType="end"/>
            </w:r>
          </w:hyperlink>
        </w:p>
        <w:p w:rsidR="007159AC" w:rsidRDefault="0014219B">
          <w:pPr>
            <w:pStyle w:val="TOC1"/>
            <w:tabs>
              <w:tab w:val="right" w:leader="dot" w:pos="9350"/>
            </w:tabs>
            <w:rPr>
              <w:rFonts w:asciiTheme="minorHAnsi" w:eastAsiaTheme="minorEastAsia" w:hAnsiTheme="minorHAnsi" w:cstheme="minorBidi"/>
              <w:noProof/>
              <w:sz w:val="22"/>
              <w:szCs w:val="22"/>
            </w:rPr>
          </w:pPr>
          <w:hyperlink w:anchor="_Toc491082174" w:history="1">
            <w:r w:rsidR="007159AC" w:rsidRPr="00A532B5">
              <w:rPr>
                <w:rStyle w:val="Hyperlink"/>
                <w:noProof/>
              </w:rPr>
              <w:t>References</w:t>
            </w:r>
            <w:r w:rsidR="007159AC">
              <w:rPr>
                <w:noProof/>
                <w:webHidden/>
              </w:rPr>
              <w:tab/>
            </w:r>
            <w:r w:rsidR="007159AC">
              <w:rPr>
                <w:noProof/>
                <w:webHidden/>
              </w:rPr>
              <w:fldChar w:fldCharType="begin"/>
            </w:r>
            <w:r w:rsidR="007159AC">
              <w:rPr>
                <w:noProof/>
                <w:webHidden/>
              </w:rPr>
              <w:instrText xml:space="preserve"> PAGEREF _Toc491082174 \h </w:instrText>
            </w:r>
            <w:r w:rsidR="007159AC">
              <w:rPr>
                <w:noProof/>
                <w:webHidden/>
              </w:rPr>
            </w:r>
            <w:r w:rsidR="007159AC">
              <w:rPr>
                <w:noProof/>
                <w:webHidden/>
              </w:rPr>
              <w:fldChar w:fldCharType="separate"/>
            </w:r>
            <w:r w:rsidR="000773F4">
              <w:rPr>
                <w:noProof/>
                <w:webHidden/>
              </w:rPr>
              <w:t>69</w:t>
            </w:r>
            <w:r w:rsidR="007159AC">
              <w:rPr>
                <w:noProof/>
                <w:webHidden/>
              </w:rPr>
              <w:fldChar w:fldCharType="end"/>
            </w:r>
          </w:hyperlink>
        </w:p>
        <w:p w:rsidR="007159AC" w:rsidRDefault="0014219B">
          <w:pPr>
            <w:pStyle w:val="TOC1"/>
            <w:tabs>
              <w:tab w:val="left" w:pos="1840"/>
              <w:tab w:val="right" w:leader="dot" w:pos="9350"/>
            </w:tabs>
            <w:rPr>
              <w:rFonts w:asciiTheme="minorHAnsi" w:eastAsiaTheme="minorEastAsia" w:hAnsiTheme="minorHAnsi" w:cstheme="minorBidi"/>
              <w:noProof/>
              <w:sz w:val="22"/>
              <w:szCs w:val="22"/>
            </w:rPr>
          </w:pPr>
          <w:hyperlink w:anchor="_Toc491082175" w:history="1">
            <w:r w:rsidR="007159AC" w:rsidRPr="00A532B5">
              <w:rPr>
                <w:rStyle w:val="Hyperlink"/>
                <w:noProof/>
              </w:rPr>
              <w:t>Appendix A)</w:t>
            </w:r>
            <w:r w:rsidR="007159AC">
              <w:rPr>
                <w:rFonts w:asciiTheme="minorHAnsi" w:eastAsiaTheme="minorEastAsia" w:hAnsiTheme="minorHAnsi" w:cstheme="minorBidi"/>
                <w:noProof/>
                <w:sz w:val="22"/>
                <w:szCs w:val="22"/>
              </w:rPr>
              <w:tab/>
            </w:r>
            <w:r w:rsidR="007159AC" w:rsidRPr="00A532B5">
              <w:rPr>
                <w:rStyle w:val="Hyperlink"/>
                <w:noProof/>
              </w:rPr>
              <w:t>Graphene Processing</w:t>
            </w:r>
            <w:r w:rsidR="007159AC">
              <w:rPr>
                <w:noProof/>
                <w:webHidden/>
              </w:rPr>
              <w:tab/>
            </w:r>
            <w:r w:rsidR="007159AC">
              <w:rPr>
                <w:noProof/>
                <w:webHidden/>
              </w:rPr>
              <w:fldChar w:fldCharType="begin"/>
            </w:r>
            <w:r w:rsidR="007159AC">
              <w:rPr>
                <w:noProof/>
                <w:webHidden/>
              </w:rPr>
              <w:instrText xml:space="preserve"> PAGEREF _Toc491082175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6" w:history="1">
            <w:r w:rsidR="007159AC" w:rsidRPr="00A532B5">
              <w:rPr>
                <w:rStyle w:val="Hyperlink"/>
                <w:noProof/>
              </w:rPr>
              <w:t>A.1.</w:t>
            </w:r>
            <w:r w:rsidR="007159AC">
              <w:rPr>
                <w:rFonts w:asciiTheme="minorHAnsi" w:eastAsiaTheme="minorEastAsia" w:hAnsiTheme="minorHAnsi" w:cstheme="minorBidi"/>
                <w:noProof/>
                <w:sz w:val="22"/>
                <w:szCs w:val="22"/>
              </w:rPr>
              <w:tab/>
            </w:r>
            <w:r w:rsidR="007159AC" w:rsidRPr="00A532B5">
              <w:rPr>
                <w:rStyle w:val="Hyperlink"/>
                <w:noProof/>
              </w:rPr>
              <w:t>Preprocessing Anneal</w:t>
            </w:r>
            <w:r w:rsidR="007159AC">
              <w:rPr>
                <w:noProof/>
                <w:webHidden/>
              </w:rPr>
              <w:tab/>
            </w:r>
            <w:r w:rsidR="007159AC">
              <w:rPr>
                <w:noProof/>
                <w:webHidden/>
              </w:rPr>
              <w:fldChar w:fldCharType="begin"/>
            </w:r>
            <w:r w:rsidR="007159AC">
              <w:rPr>
                <w:noProof/>
                <w:webHidden/>
              </w:rPr>
              <w:instrText xml:space="preserve"> PAGEREF _Toc491082176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7" w:history="1">
            <w:r w:rsidR="007159AC" w:rsidRPr="00A532B5">
              <w:rPr>
                <w:rStyle w:val="Hyperlink"/>
                <w:noProof/>
              </w:rPr>
              <w:t>A.2.</w:t>
            </w:r>
            <w:r w:rsidR="007159AC">
              <w:rPr>
                <w:rFonts w:asciiTheme="minorHAnsi" w:eastAsiaTheme="minorEastAsia" w:hAnsiTheme="minorHAnsi" w:cstheme="minorBidi"/>
                <w:noProof/>
                <w:sz w:val="22"/>
                <w:szCs w:val="22"/>
              </w:rPr>
              <w:tab/>
            </w:r>
            <w:r w:rsidR="007159AC" w:rsidRPr="00A532B5">
              <w:rPr>
                <w:rStyle w:val="Hyperlink"/>
                <w:noProof/>
              </w:rPr>
              <w:t>Photoresist spin coat</w:t>
            </w:r>
            <w:r w:rsidR="007159AC">
              <w:rPr>
                <w:noProof/>
                <w:webHidden/>
              </w:rPr>
              <w:tab/>
            </w:r>
            <w:r w:rsidR="007159AC">
              <w:rPr>
                <w:noProof/>
                <w:webHidden/>
              </w:rPr>
              <w:fldChar w:fldCharType="begin"/>
            </w:r>
            <w:r w:rsidR="007159AC">
              <w:rPr>
                <w:noProof/>
                <w:webHidden/>
              </w:rPr>
              <w:instrText xml:space="preserve"> PAGEREF _Toc491082177 \h </w:instrText>
            </w:r>
            <w:r w:rsidR="007159AC">
              <w:rPr>
                <w:noProof/>
                <w:webHidden/>
              </w:rPr>
            </w:r>
            <w:r w:rsidR="007159AC">
              <w:rPr>
                <w:noProof/>
                <w:webHidden/>
              </w:rPr>
              <w:fldChar w:fldCharType="separate"/>
            </w:r>
            <w:r w:rsidR="000773F4">
              <w:rPr>
                <w:noProof/>
                <w:webHidden/>
              </w:rPr>
              <w:t>98</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8" w:history="1">
            <w:r w:rsidR="007159AC" w:rsidRPr="00A532B5">
              <w:rPr>
                <w:rStyle w:val="Hyperlink"/>
                <w:noProof/>
              </w:rPr>
              <w:t>A.3.</w:t>
            </w:r>
            <w:r w:rsidR="007159AC">
              <w:rPr>
                <w:rFonts w:asciiTheme="minorHAnsi" w:eastAsiaTheme="minorEastAsia" w:hAnsiTheme="minorHAnsi" w:cstheme="minorBidi"/>
                <w:noProof/>
                <w:sz w:val="22"/>
                <w:szCs w:val="22"/>
              </w:rPr>
              <w:tab/>
            </w:r>
            <w:r w:rsidR="007159AC" w:rsidRPr="00A532B5">
              <w:rPr>
                <w:rStyle w:val="Hyperlink"/>
                <w:noProof/>
              </w:rPr>
              <w:t>Photolithography</w:t>
            </w:r>
            <w:r w:rsidR="007159AC">
              <w:rPr>
                <w:noProof/>
                <w:webHidden/>
              </w:rPr>
              <w:tab/>
            </w:r>
            <w:r w:rsidR="007159AC">
              <w:rPr>
                <w:noProof/>
                <w:webHidden/>
              </w:rPr>
              <w:fldChar w:fldCharType="begin"/>
            </w:r>
            <w:r w:rsidR="007159AC">
              <w:rPr>
                <w:noProof/>
                <w:webHidden/>
              </w:rPr>
              <w:instrText xml:space="preserve"> PAGEREF _Toc491082178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79" w:history="1">
            <w:r w:rsidR="007159AC" w:rsidRPr="00A532B5">
              <w:rPr>
                <w:rStyle w:val="Hyperlink"/>
                <w:noProof/>
              </w:rPr>
              <w:t>A.4.</w:t>
            </w:r>
            <w:r w:rsidR="007159AC">
              <w:rPr>
                <w:rFonts w:asciiTheme="minorHAnsi" w:eastAsiaTheme="minorEastAsia" w:hAnsiTheme="minorHAnsi" w:cstheme="minorBidi"/>
                <w:noProof/>
                <w:sz w:val="22"/>
                <w:szCs w:val="22"/>
              </w:rPr>
              <w:tab/>
            </w:r>
            <w:r w:rsidR="007159AC" w:rsidRPr="00A532B5">
              <w:rPr>
                <w:rStyle w:val="Hyperlink"/>
                <w:noProof/>
              </w:rPr>
              <w:t>Electron-Beam Lithography</w:t>
            </w:r>
            <w:r w:rsidR="007159AC">
              <w:rPr>
                <w:noProof/>
                <w:webHidden/>
              </w:rPr>
              <w:tab/>
            </w:r>
            <w:r w:rsidR="007159AC">
              <w:rPr>
                <w:noProof/>
                <w:webHidden/>
              </w:rPr>
              <w:fldChar w:fldCharType="begin"/>
            </w:r>
            <w:r w:rsidR="007159AC">
              <w:rPr>
                <w:noProof/>
                <w:webHidden/>
              </w:rPr>
              <w:instrText xml:space="preserve"> PAGEREF _Toc491082179 \h </w:instrText>
            </w:r>
            <w:r w:rsidR="007159AC">
              <w:rPr>
                <w:noProof/>
                <w:webHidden/>
              </w:rPr>
            </w:r>
            <w:r w:rsidR="007159AC">
              <w:rPr>
                <w:noProof/>
                <w:webHidden/>
              </w:rPr>
              <w:fldChar w:fldCharType="separate"/>
            </w:r>
            <w:r w:rsidR="000773F4">
              <w:rPr>
                <w:noProof/>
                <w:webHidden/>
              </w:rPr>
              <w:t>99</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80" w:history="1">
            <w:r w:rsidR="007159AC" w:rsidRPr="00A532B5">
              <w:rPr>
                <w:rStyle w:val="Hyperlink"/>
                <w:noProof/>
              </w:rPr>
              <w:t>A.5.</w:t>
            </w:r>
            <w:r w:rsidR="007159AC">
              <w:rPr>
                <w:rFonts w:asciiTheme="minorHAnsi" w:eastAsiaTheme="minorEastAsia" w:hAnsiTheme="minorHAnsi" w:cstheme="minorBidi"/>
                <w:noProof/>
                <w:sz w:val="22"/>
                <w:szCs w:val="22"/>
              </w:rPr>
              <w:tab/>
            </w:r>
            <w:r w:rsidR="007159AC" w:rsidRPr="00A532B5">
              <w:rPr>
                <w:rStyle w:val="Hyperlink"/>
                <w:noProof/>
              </w:rPr>
              <w:t>Electron-Beam Evaporation</w:t>
            </w:r>
            <w:r w:rsidR="007159AC">
              <w:rPr>
                <w:noProof/>
                <w:webHidden/>
              </w:rPr>
              <w:tab/>
            </w:r>
            <w:r w:rsidR="007159AC">
              <w:rPr>
                <w:noProof/>
                <w:webHidden/>
              </w:rPr>
              <w:fldChar w:fldCharType="begin"/>
            </w:r>
            <w:r w:rsidR="007159AC">
              <w:rPr>
                <w:noProof/>
                <w:webHidden/>
              </w:rPr>
              <w:instrText xml:space="preserve"> PAGEREF _Toc491082180 \h </w:instrText>
            </w:r>
            <w:r w:rsidR="007159AC">
              <w:rPr>
                <w:noProof/>
                <w:webHidden/>
              </w:rPr>
            </w:r>
            <w:r w:rsidR="007159AC">
              <w:rPr>
                <w:noProof/>
                <w:webHidden/>
              </w:rPr>
              <w:fldChar w:fldCharType="separate"/>
            </w:r>
            <w:r w:rsidR="000773F4">
              <w:rPr>
                <w:noProof/>
                <w:webHidden/>
              </w:rPr>
              <w:t>100</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81" w:history="1">
            <w:r w:rsidR="007159AC" w:rsidRPr="00A532B5">
              <w:rPr>
                <w:rStyle w:val="Hyperlink"/>
                <w:noProof/>
              </w:rPr>
              <w:t>A.6.</w:t>
            </w:r>
            <w:r w:rsidR="007159AC">
              <w:rPr>
                <w:rFonts w:asciiTheme="minorHAnsi" w:eastAsiaTheme="minorEastAsia" w:hAnsiTheme="minorHAnsi" w:cstheme="minorBidi"/>
                <w:noProof/>
                <w:sz w:val="22"/>
                <w:szCs w:val="22"/>
              </w:rPr>
              <w:tab/>
            </w:r>
            <w:r w:rsidR="007159AC" w:rsidRPr="00A532B5">
              <w:rPr>
                <w:rStyle w:val="Hyperlink"/>
                <w:noProof/>
              </w:rPr>
              <w:t>Top Gate Oxide/Passivation Deposition</w:t>
            </w:r>
            <w:r w:rsidR="007159AC">
              <w:rPr>
                <w:noProof/>
                <w:webHidden/>
              </w:rPr>
              <w:tab/>
            </w:r>
            <w:r w:rsidR="007159AC">
              <w:rPr>
                <w:noProof/>
                <w:webHidden/>
              </w:rPr>
              <w:fldChar w:fldCharType="begin"/>
            </w:r>
            <w:r w:rsidR="007159AC">
              <w:rPr>
                <w:noProof/>
                <w:webHidden/>
              </w:rPr>
              <w:instrText xml:space="preserve"> PAGEREF _Toc491082181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82" w:history="1">
            <w:r w:rsidR="007159AC" w:rsidRPr="00A532B5">
              <w:rPr>
                <w:rStyle w:val="Hyperlink"/>
                <w:noProof/>
              </w:rPr>
              <w:t>A.7.</w:t>
            </w:r>
            <w:r w:rsidR="007159AC">
              <w:rPr>
                <w:rFonts w:asciiTheme="minorHAnsi" w:eastAsiaTheme="minorEastAsia" w:hAnsiTheme="minorHAnsi" w:cstheme="minorBidi"/>
                <w:noProof/>
                <w:sz w:val="22"/>
                <w:szCs w:val="22"/>
              </w:rPr>
              <w:tab/>
            </w:r>
            <w:r w:rsidR="007159AC" w:rsidRPr="00A532B5">
              <w:rPr>
                <w:rStyle w:val="Hyperlink"/>
                <w:noProof/>
              </w:rPr>
              <w:t>Graphene etching</w:t>
            </w:r>
            <w:r w:rsidR="007159AC">
              <w:rPr>
                <w:noProof/>
                <w:webHidden/>
              </w:rPr>
              <w:tab/>
            </w:r>
            <w:r w:rsidR="007159AC">
              <w:rPr>
                <w:noProof/>
                <w:webHidden/>
              </w:rPr>
              <w:fldChar w:fldCharType="begin"/>
            </w:r>
            <w:r w:rsidR="007159AC">
              <w:rPr>
                <w:noProof/>
                <w:webHidden/>
              </w:rPr>
              <w:instrText xml:space="preserve"> PAGEREF _Toc491082182 \h </w:instrText>
            </w:r>
            <w:r w:rsidR="007159AC">
              <w:rPr>
                <w:noProof/>
                <w:webHidden/>
              </w:rPr>
            </w:r>
            <w:r w:rsidR="007159AC">
              <w:rPr>
                <w:noProof/>
                <w:webHidden/>
              </w:rPr>
              <w:fldChar w:fldCharType="separate"/>
            </w:r>
            <w:r w:rsidR="000773F4">
              <w:rPr>
                <w:noProof/>
                <w:webHidden/>
              </w:rPr>
              <w:t>101</w:t>
            </w:r>
            <w:r w:rsidR="007159AC">
              <w:rPr>
                <w:noProof/>
                <w:webHidden/>
              </w:rPr>
              <w:fldChar w:fldCharType="end"/>
            </w:r>
          </w:hyperlink>
        </w:p>
        <w:p w:rsidR="007159AC" w:rsidRDefault="0014219B">
          <w:pPr>
            <w:pStyle w:val="TOC2"/>
            <w:tabs>
              <w:tab w:val="left" w:pos="1320"/>
              <w:tab w:val="right" w:leader="dot" w:pos="9350"/>
            </w:tabs>
            <w:rPr>
              <w:rFonts w:asciiTheme="minorHAnsi" w:eastAsiaTheme="minorEastAsia" w:hAnsiTheme="minorHAnsi" w:cstheme="minorBidi"/>
              <w:noProof/>
              <w:sz w:val="22"/>
              <w:szCs w:val="22"/>
            </w:rPr>
          </w:pPr>
          <w:hyperlink w:anchor="_Toc491082183" w:history="1">
            <w:r w:rsidR="007159AC" w:rsidRPr="00A532B5">
              <w:rPr>
                <w:rStyle w:val="Hyperlink"/>
                <w:noProof/>
              </w:rPr>
              <w:t>A.8.</w:t>
            </w:r>
            <w:r w:rsidR="007159AC">
              <w:rPr>
                <w:rFonts w:asciiTheme="minorHAnsi" w:eastAsiaTheme="minorEastAsia" w:hAnsiTheme="minorHAnsi" w:cstheme="minorBidi"/>
                <w:noProof/>
                <w:sz w:val="22"/>
                <w:szCs w:val="22"/>
              </w:rPr>
              <w:tab/>
            </w:r>
            <w:r w:rsidR="007159AC" w:rsidRPr="00A532B5">
              <w:rPr>
                <w:rStyle w:val="Hyperlink"/>
                <w:noProof/>
              </w:rPr>
              <w:t>Backside oxide etch</w:t>
            </w:r>
            <w:r w:rsidR="007159AC">
              <w:rPr>
                <w:noProof/>
                <w:webHidden/>
              </w:rPr>
              <w:tab/>
            </w:r>
            <w:r w:rsidR="007159AC">
              <w:rPr>
                <w:noProof/>
                <w:webHidden/>
              </w:rPr>
              <w:fldChar w:fldCharType="begin"/>
            </w:r>
            <w:r w:rsidR="007159AC">
              <w:rPr>
                <w:noProof/>
                <w:webHidden/>
              </w:rPr>
              <w:instrText xml:space="preserve"> PAGEREF _Toc491082183 \h </w:instrText>
            </w:r>
            <w:r w:rsidR="007159AC">
              <w:rPr>
                <w:noProof/>
                <w:webHidden/>
              </w:rPr>
            </w:r>
            <w:r w:rsidR="007159AC">
              <w:rPr>
                <w:noProof/>
                <w:webHidden/>
              </w:rPr>
              <w:fldChar w:fldCharType="separate"/>
            </w:r>
            <w:r w:rsidR="000773F4">
              <w:rPr>
                <w:noProof/>
                <w:webHidden/>
              </w:rPr>
              <w:t>102</w:t>
            </w:r>
            <w:r w:rsidR="007159AC">
              <w:rPr>
                <w:noProof/>
                <w:webHidden/>
              </w:rPr>
              <w:fldChar w:fldCharType="end"/>
            </w:r>
          </w:hyperlink>
        </w:p>
        <w:p w:rsidR="007159AC" w:rsidRDefault="0014219B">
          <w:pPr>
            <w:pStyle w:val="TOC1"/>
            <w:tabs>
              <w:tab w:val="left" w:pos="1827"/>
              <w:tab w:val="right" w:leader="dot" w:pos="9350"/>
            </w:tabs>
            <w:rPr>
              <w:rFonts w:asciiTheme="minorHAnsi" w:eastAsiaTheme="minorEastAsia" w:hAnsiTheme="minorHAnsi" w:cstheme="minorBidi"/>
              <w:noProof/>
              <w:sz w:val="22"/>
              <w:szCs w:val="22"/>
            </w:rPr>
          </w:pPr>
          <w:hyperlink w:anchor="_Toc491082184" w:history="1">
            <w:r w:rsidR="007159AC" w:rsidRPr="00A532B5">
              <w:rPr>
                <w:rStyle w:val="Hyperlink"/>
                <w:noProof/>
              </w:rPr>
              <w:t>Appendix B)</w:t>
            </w:r>
            <w:r w:rsidR="007159AC">
              <w:rPr>
                <w:rFonts w:asciiTheme="minorHAnsi" w:eastAsiaTheme="minorEastAsia" w:hAnsiTheme="minorHAnsi" w:cstheme="minorBidi"/>
                <w:noProof/>
                <w:sz w:val="22"/>
                <w:szCs w:val="22"/>
              </w:rPr>
              <w:tab/>
            </w:r>
            <w:r w:rsidR="007159AC" w:rsidRPr="00A532B5">
              <w:rPr>
                <w:rStyle w:val="Hyperlink"/>
                <w:noProof/>
              </w:rPr>
              <w:t>Fabrication of a Dual-Gated Graphene FET</w:t>
            </w:r>
            <w:r w:rsidR="007159AC">
              <w:rPr>
                <w:noProof/>
                <w:webHidden/>
              </w:rPr>
              <w:tab/>
            </w:r>
            <w:r w:rsidR="007159AC">
              <w:rPr>
                <w:noProof/>
                <w:webHidden/>
              </w:rPr>
              <w:fldChar w:fldCharType="begin"/>
            </w:r>
            <w:r w:rsidR="007159AC">
              <w:rPr>
                <w:noProof/>
                <w:webHidden/>
              </w:rPr>
              <w:instrText xml:space="preserve"> PAGEREF _Toc491082184 \h </w:instrText>
            </w:r>
            <w:r w:rsidR="007159AC">
              <w:rPr>
                <w:noProof/>
                <w:webHidden/>
              </w:rPr>
            </w:r>
            <w:r w:rsidR="007159AC">
              <w:rPr>
                <w:noProof/>
                <w:webHidden/>
              </w:rPr>
              <w:fldChar w:fldCharType="separate"/>
            </w:r>
            <w:r w:rsidR="000773F4">
              <w:rPr>
                <w:noProof/>
                <w:webHidden/>
              </w:rPr>
              <w:t>104</w:t>
            </w:r>
            <w:r w:rsidR="007159AC">
              <w:rPr>
                <w:noProof/>
                <w:webHidden/>
              </w:rPr>
              <w:fldChar w:fldCharType="end"/>
            </w:r>
          </w:hyperlink>
        </w:p>
        <w:p w:rsidR="007159AC" w:rsidRDefault="0014219B">
          <w:pPr>
            <w:pStyle w:val="TOC1"/>
            <w:tabs>
              <w:tab w:val="left" w:pos="1827"/>
              <w:tab w:val="right" w:leader="dot" w:pos="9350"/>
            </w:tabs>
            <w:rPr>
              <w:rFonts w:asciiTheme="minorHAnsi" w:eastAsiaTheme="minorEastAsia" w:hAnsiTheme="minorHAnsi" w:cstheme="minorBidi"/>
              <w:noProof/>
              <w:sz w:val="22"/>
              <w:szCs w:val="22"/>
            </w:rPr>
          </w:pPr>
          <w:hyperlink w:anchor="_Toc491082185" w:history="1">
            <w:r w:rsidR="007159AC" w:rsidRPr="00A532B5">
              <w:rPr>
                <w:rStyle w:val="Hyperlink"/>
                <w:noProof/>
              </w:rPr>
              <w:t>Appendix C)</w:t>
            </w:r>
            <w:r w:rsidR="007159AC">
              <w:rPr>
                <w:rFonts w:asciiTheme="minorHAnsi" w:eastAsiaTheme="minorEastAsia" w:hAnsiTheme="minorHAnsi" w:cstheme="minorBidi"/>
                <w:noProof/>
                <w:sz w:val="22"/>
                <w:szCs w:val="22"/>
              </w:rPr>
              <w:tab/>
            </w:r>
            <w:r w:rsidR="007159AC" w:rsidRPr="00A532B5">
              <w:rPr>
                <w:rStyle w:val="Hyperlink"/>
                <w:noProof/>
              </w:rPr>
              <w:t>Measurement Setup for Dual-Gated Graphene FETs</w:t>
            </w:r>
            <w:r w:rsidR="007159AC">
              <w:rPr>
                <w:noProof/>
                <w:webHidden/>
              </w:rPr>
              <w:tab/>
            </w:r>
            <w:r w:rsidR="007159AC">
              <w:rPr>
                <w:noProof/>
                <w:webHidden/>
              </w:rPr>
              <w:fldChar w:fldCharType="begin"/>
            </w:r>
            <w:r w:rsidR="007159AC">
              <w:rPr>
                <w:noProof/>
                <w:webHidden/>
              </w:rPr>
              <w:instrText xml:space="preserve"> PAGEREF _Toc491082185 \h </w:instrText>
            </w:r>
            <w:r w:rsidR="007159AC">
              <w:rPr>
                <w:noProof/>
                <w:webHidden/>
              </w:rPr>
            </w:r>
            <w:r w:rsidR="007159AC">
              <w:rPr>
                <w:noProof/>
                <w:webHidden/>
              </w:rPr>
              <w:fldChar w:fldCharType="separate"/>
            </w:r>
            <w:r w:rsidR="000773F4">
              <w:rPr>
                <w:noProof/>
                <w:webHidden/>
              </w:rPr>
              <w:t>110</w:t>
            </w:r>
            <w:r w:rsidR="007159AC">
              <w:rPr>
                <w:noProof/>
                <w:webHidden/>
              </w:rPr>
              <w:fldChar w:fldCharType="end"/>
            </w:r>
          </w:hyperlink>
        </w:p>
        <w:p w:rsidR="007159AC" w:rsidRDefault="0014219B">
          <w:pPr>
            <w:pStyle w:val="TOC1"/>
            <w:tabs>
              <w:tab w:val="left" w:pos="1931"/>
              <w:tab w:val="right" w:leader="dot" w:pos="9350"/>
            </w:tabs>
            <w:rPr>
              <w:rFonts w:asciiTheme="minorHAnsi" w:eastAsiaTheme="minorEastAsia" w:hAnsiTheme="minorHAnsi" w:cstheme="minorBidi"/>
              <w:noProof/>
              <w:sz w:val="22"/>
              <w:szCs w:val="22"/>
            </w:rPr>
          </w:pPr>
          <w:hyperlink w:anchor="_Toc491082186" w:history="1">
            <w:r w:rsidR="007159AC" w:rsidRPr="00A532B5">
              <w:rPr>
                <w:rStyle w:val="Hyperlink"/>
                <w:noProof/>
              </w:rPr>
              <w:t>Appendix D)</w:t>
            </w:r>
            <w:r w:rsidR="007159AC">
              <w:rPr>
                <w:rFonts w:asciiTheme="minorHAnsi" w:eastAsiaTheme="minorEastAsia" w:hAnsiTheme="minorHAnsi" w:cstheme="minorBidi"/>
                <w:noProof/>
                <w:sz w:val="22"/>
                <w:szCs w:val="22"/>
              </w:rPr>
              <w:tab/>
            </w:r>
            <w:r w:rsidR="007159AC" w:rsidRPr="00A532B5">
              <w:rPr>
                <w:rStyle w:val="Hyperlink"/>
                <w:noProof/>
              </w:rPr>
              <w:t>Derivation of the Current Coupling Coefficient in a Diffusive-Transport Graphene Coupler</w:t>
            </w:r>
            <w:r w:rsidR="007159AC">
              <w:rPr>
                <w:noProof/>
                <w:webHidden/>
              </w:rPr>
              <w:tab/>
            </w:r>
            <w:r w:rsidR="007159AC">
              <w:rPr>
                <w:noProof/>
                <w:webHidden/>
              </w:rPr>
              <w:fldChar w:fldCharType="begin"/>
            </w:r>
            <w:r w:rsidR="007159AC">
              <w:rPr>
                <w:noProof/>
                <w:webHidden/>
              </w:rPr>
              <w:instrText xml:space="preserve"> PAGEREF _Toc491082186 \h </w:instrText>
            </w:r>
            <w:r w:rsidR="007159AC">
              <w:rPr>
                <w:noProof/>
                <w:webHidden/>
              </w:rPr>
            </w:r>
            <w:r w:rsidR="007159AC">
              <w:rPr>
                <w:noProof/>
                <w:webHidden/>
              </w:rPr>
              <w:fldChar w:fldCharType="separate"/>
            </w:r>
            <w:r w:rsidR="000773F4">
              <w:rPr>
                <w:noProof/>
                <w:webHidden/>
              </w:rPr>
              <w:t>111</w:t>
            </w:r>
            <w:r w:rsidR="007159AC">
              <w:rPr>
                <w:noProof/>
                <w:webHidden/>
              </w:rPr>
              <w:fldChar w:fldCharType="end"/>
            </w:r>
          </w:hyperlink>
        </w:p>
        <w:p w:rsidR="00C07B5A" w:rsidRDefault="00C07B5A">
          <w:r>
            <w:rPr>
              <w:b/>
              <w:bCs/>
              <w:noProof/>
            </w:rPr>
            <w:lastRenderedPageBreak/>
            <w:fldChar w:fldCharType="end"/>
          </w:r>
        </w:p>
      </w:sdtContent>
    </w:sdt>
    <w:p w:rsidR="009F02EE" w:rsidRPr="009F02EE" w:rsidRDefault="009F02EE" w:rsidP="009F02EE"/>
    <w:p w:rsidR="000952A7" w:rsidRPr="000952A7" w:rsidRDefault="000952A7" w:rsidP="000952A7">
      <w:pPr>
        <w:ind w:firstLine="0"/>
      </w:pP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5F5145" w:rsidRDefault="0020417A" w:rsidP="005F5145">
      <w:pPr>
        <w:pStyle w:val="Heading1"/>
        <w:numPr>
          <w:ilvl w:val="0"/>
          <w:numId w:val="0"/>
        </w:numPr>
      </w:pPr>
      <w:bookmarkStart w:id="3" w:name="_Toc491082121"/>
      <w:r>
        <w:lastRenderedPageBreak/>
        <w:t>List of Figures</w:t>
      </w:r>
      <w:bookmarkEnd w:id="3"/>
    </w:p>
    <w:p w:rsidR="000773F4" w:rsidRDefault="00445722">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9153929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1 (a) Hexagonal placement of Carbon atoms in graphene can be analyzed as two interleaving triangular sublattices or a triangular lattice with a two-atom unit cell. The real spaces basis vectors are a</w:t>
        </w:r>
        <w:r w:rsidR="000773F4" w:rsidRPr="009373E2">
          <w:rPr>
            <w:rStyle w:val="Hyperlink"/>
            <w:noProof/>
            <w:vertAlign w:val="subscript"/>
          </w:rPr>
          <w:t>1</w:t>
        </w:r>
        <w:r w:rsidR="000773F4" w:rsidRPr="009373E2">
          <w:rPr>
            <w:rStyle w:val="Hyperlink"/>
            <w:noProof/>
          </w:rPr>
          <w:t xml:space="preserve"> and a</w:t>
        </w:r>
        <w:r w:rsidR="000773F4" w:rsidRPr="009373E2">
          <w:rPr>
            <w:rStyle w:val="Hyperlink"/>
            <w:noProof/>
            <w:vertAlign w:val="subscript"/>
          </w:rPr>
          <w:t>2</w:t>
        </w:r>
        <w:r w:rsidR="000773F4" w:rsidRPr="009373E2">
          <w:rPr>
            <w:rStyle w:val="Hyperlink"/>
            <w:noProof/>
          </w:rPr>
          <w:t>. (b) The Brillouin zone of graphene in reciprocal space is hexagonal. The alternate vertices of the hexagon belong to two different groups, each containing the vertices that are reachable from one another by integral multiples of the reciprocal lattice bases b</w:t>
        </w:r>
        <w:r w:rsidR="000773F4" w:rsidRPr="009373E2">
          <w:rPr>
            <w:rStyle w:val="Hyperlink"/>
            <w:noProof/>
            <w:vertAlign w:val="subscript"/>
          </w:rPr>
          <w:t>1</w:t>
        </w:r>
        <w:r w:rsidR="000773F4" w:rsidRPr="009373E2">
          <w:rPr>
            <w:rStyle w:val="Hyperlink"/>
            <w:noProof/>
          </w:rPr>
          <w:t xml:space="preserve"> and b</w:t>
        </w:r>
        <w:r w:rsidR="000773F4" w:rsidRPr="009373E2">
          <w:rPr>
            <w:rStyle w:val="Hyperlink"/>
            <w:noProof/>
            <w:vertAlign w:val="subscript"/>
          </w:rPr>
          <w:t>2</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296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29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2 (a) The conduction and valence band touch at the vertices of the Brillouin zone. The points of contact have zero energy and are known as the Dirac points. The conduction and valence bands are symmetry around the zero energy plane. (b) Contour plot of the conduction band energy dispersion showing its symmetry. The zero energy points are shown in dark blue.</w:t>
        </w:r>
        <w:r w:rsidR="000773F4">
          <w:rPr>
            <w:noProof/>
            <w:webHidden/>
          </w:rPr>
          <w:tab/>
        </w:r>
        <w:r w:rsidR="000773F4">
          <w:rPr>
            <w:noProof/>
            <w:webHidden/>
          </w:rPr>
          <w:fldChar w:fldCharType="begin"/>
        </w:r>
        <w:r w:rsidR="000773F4">
          <w:rPr>
            <w:noProof/>
            <w:webHidden/>
          </w:rPr>
          <w:instrText xml:space="preserve"> PAGEREF _Toc491539297 \h </w:instrText>
        </w:r>
        <w:r w:rsidR="000773F4">
          <w:rPr>
            <w:noProof/>
            <w:webHidden/>
          </w:rPr>
        </w:r>
        <w:r w:rsidR="000773F4">
          <w:rPr>
            <w:noProof/>
            <w:webHidden/>
          </w:rPr>
          <w:fldChar w:fldCharType="separate"/>
        </w:r>
        <w:r w:rsidR="000773F4">
          <w:rPr>
            <w:noProof/>
            <w:webHidden/>
          </w:rPr>
          <w:t>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29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3 Energy dispersion relation around the K point for energies between -1 and 1 eV. The energy is proportional to the magnitude of momentum away from the k point, making the dispersion relation look conical in 3D.</w:t>
        </w:r>
        <w:r w:rsidR="000773F4">
          <w:rPr>
            <w:noProof/>
            <w:webHidden/>
          </w:rPr>
          <w:tab/>
        </w:r>
        <w:r w:rsidR="000773F4">
          <w:rPr>
            <w:noProof/>
            <w:webHidden/>
          </w:rPr>
          <w:fldChar w:fldCharType="begin"/>
        </w:r>
        <w:r w:rsidR="000773F4">
          <w:rPr>
            <w:noProof/>
            <w:webHidden/>
          </w:rPr>
          <w:instrText xml:space="preserve"> PAGEREF _Toc491539298 \h </w:instrText>
        </w:r>
        <w:r w:rsidR="000773F4">
          <w:rPr>
            <w:noProof/>
            <w:webHidden/>
          </w:rPr>
        </w:r>
        <w:r w:rsidR="000773F4">
          <w:rPr>
            <w:noProof/>
            <w:webHidden/>
          </w:rPr>
          <w:fldChar w:fldCharType="separate"/>
        </w:r>
        <w:r w:rsidR="000773F4">
          <w:rPr>
            <w:noProof/>
            <w:webHidden/>
          </w:rPr>
          <w:t>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29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2.4 (a) Brillouin zone of graphene with the high-symmetry points labelled. The high-symmetry cut path </w:t>
        </w:r>
        <w:r w:rsidR="000773F4" w:rsidRPr="009373E2">
          <w:rPr>
            <w:rStyle w:val="Hyperlink"/>
            <w:rFonts w:cs="Times"/>
            <w:noProof/>
          </w:rPr>
          <w:t>ΓMKΓ is marked by the perimeter of the highlighted triangle. (b) a contour plot of the conduction band with the high symmetry cut path highlighted in red.</w:t>
        </w:r>
        <w:r w:rsidR="000773F4">
          <w:rPr>
            <w:noProof/>
            <w:webHidden/>
          </w:rPr>
          <w:tab/>
        </w:r>
        <w:r w:rsidR="000773F4">
          <w:rPr>
            <w:noProof/>
            <w:webHidden/>
          </w:rPr>
          <w:fldChar w:fldCharType="begin"/>
        </w:r>
        <w:r w:rsidR="000773F4">
          <w:rPr>
            <w:noProof/>
            <w:webHidden/>
          </w:rPr>
          <w:instrText xml:space="preserve"> PAGEREF _Toc491539299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5 Energy dispersion relation across high-symmetry paths in graphene as obtained using the tight-binding approximation with a nearest-neighbor hopping energy of 2.7 eV. The blue curve represents the conduction band while the red curve represents the valence band.</w:t>
        </w:r>
        <w:r w:rsidR="000773F4">
          <w:rPr>
            <w:noProof/>
            <w:webHidden/>
          </w:rPr>
          <w:tab/>
        </w:r>
        <w:r w:rsidR="000773F4">
          <w:rPr>
            <w:noProof/>
            <w:webHidden/>
          </w:rPr>
          <w:fldChar w:fldCharType="begin"/>
        </w:r>
        <w:r w:rsidR="000773F4">
          <w:rPr>
            <w:noProof/>
            <w:webHidden/>
          </w:rPr>
          <w:instrText xml:space="preserve"> PAGEREF _Toc491539300 \h </w:instrText>
        </w:r>
        <w:r w:rsidR="000773F4">
          <w:rPr>
            <w:noProof/>
            <w:webHidden/>
          </w:rPr>
        </w:r>
        <w:r w:rsidR="000773F4">
          <w:rPr>
            <w:noProof/>
            <w:webHidden/>
          </w:rPr>
          <w:fldChar w:fldCharType="separate"/>
        </w:r>
        <w:r w:rsidR="000773F4">
          <w:rPr>
            <w:noProof/>
            <w:webHidden/>
          </w:rPr>
          <w:t>8</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6 Raman spectrum of a graphene sample over hBN showing the distinct G and 2D peaks. The lack of a D peak around 1350 cm</w:t>
        </w:r>
        <w:r w:rsidR="000773F4" w:rsidRPr="009373E2">
          <w:rPr>
            <w:rStyle w:val="Hyperlink"/>
            <w:noProof/>
            <w:vertAlign w:val="superscript"/>
          </w:rPr>
          <w:t>-1</w:t>
        </w:r>
        <w:r w:rsidR="000773F4" w:rsidRPr="009373E2">
          <w:rPr>
            <w:rStyle w:val="Hyperlink"/>
            <w:noProof/>
            <w:vertAlign w:val="subscript"/>
          </w:rPr>
          <w:t xml:space="preserve"> </w:t>
        </w:r>
        <w:r w:rsidR="000773F4" w:rsidRPr="009373E2">
          <w:rPr>
            <w:rStyle w:val="Hyperlink"/>
            <w:noProof/>
          </w:rPr>
          <w:t>demonstrates the low defect density in the graphene flake.</w:t>
        </w:r>
        <w:r w:rsidR="000773F4">
          <w:rPr>
            <w:noProof/>
            <w:webHidden/>
          </w:rPr>
          <w:tab/>
        </w:r>
        <w:r w:rsidR="000773F4">
          <w:rPr>
            <w:noProof/>
            <w:webHidden/>
          </w:rPr>
          <w:fldChar w:fldCharType="begin"/>
        </w:r>
        <w:r w:rsidR="000773F4">
          <w:rPr>
            <w:noProof/>
            <w:webHidden/>
          </w:rPr>
          <w:instrText xml:space="preserve"> PAGEREF _Toc491539301 \h </w:instrText>
        </w:r>
        <w:r w:rsidR="000773F4">
          <w:rPr>
            <w:noProof/>
            <w:webHidden/>
          </w:rPr>
        </w:r>
        <w:r w:rsidR="000773F4">
          <w:rPr>
            <w:noProof/>
            <w:webHidden/>
          </w:rPr>
          <w:fldChar w:fldCharType="separate"/>
        </w:r>
        <w:r w:rsidR="000773F4">
          <w:rPr>
            <w:noProof/>
            <w:webHidden/>
          </w:rPr>
          <w:t>1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2.7 Measured data and fit results computed using the constant mobility model for back-gated graphene FETs. The RMSE is 0.653 k</w:t>
        </w:r>
        <w:r w:rsidR="000773F4" w:rsidRPr="009373E2">
          <w:rPr>
            <w:rStyle w:val="Hyperlink"/>
            <w:rFonts w:cs="Times"/>
            <w:noProof/>
          </w:rPr>
          <w:t>Ω.</w:t>
        </w:r>
        <w:r w:rsidR="000773F4">
          <w:rPr>
            <w:noProof/>
            <w:webHidden/>
          </w:rPr>
          <w:tab/>
        </w:r>
        <w:r w:rsidR="000773F4">
          <w:rPr>
            <w:noProof/>
            <w:webHidden/>
          </w:rPr>
          <w:fldChar w:fldCharType="begin"/>
        </w:r>
        <w:r w:rsidR="000773F4">
          <w:rPr>
            <w:noProof/>
            <w:webHidden/>
          </w:rPr>
          <w:instrText xml:space="preserve"> PAGEREF _Toc491539302 \h </w:instrText>
        </w:r>
        <w:r w:rsidR="000773F4">
          <w:rPr>
            <w:noProof/>
            <w:webHidden/>
          </w:rPr>
        </w:r>
        <w:r w:rsidR="000773F4">
          <w:rPr>
            <w:noProof/>
            <w:webHidden/>
          </w:rPr>
          <w:fldChar w:fldCharType="separate"/>
        </w:r>
        <w:r w:rsidR="000773F4">
          <w:rPr>
            <w:noProof/>
            <w:webHidden/>
          </w:rPr>
          <w:t>1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1 Nearest-Neighbor CNN. The neurons (nodes) are shown as red squares, while the synapses are the blue arrows. The Cell,shown in gray, is composed of a single neuron and the synapses connecting it to its neighbors.</w:t>
        </w:r>
        <w:r w:rsidR="000773F4">
          <w:rPr>
            <w:noProof/>
            <w:webHidden/>
          </w:rPr>
          <w:tab/>
        </w:r>
        <w:r w:rsidR="000773F4">
          <w:rPr>
            <w:noProof/>
            <w:webHidden/>
          </w:rPr>
          <w:fldChar w:fldCharType="begin"/>
        </w:r>
        <w:r w:rsidR="000773F4">
          <w:rPr>
            <w:noProof/>
            <w:webHidden/>
          </w:rPr>
          <w:instrText xml:space="preserve"> PAGEREF _Toc491539303 \h </w:instrText>
        </w:r>
        <w:r w:rsidR="000773F4">
          <w:rPr>
            <w:noProof/>
            <w:webHidden/>
          </w:rPr>
        </w:r>
        <w:r w:rsidR="000773F4">
          <w:rPr>
            <w:noProof/>
            <w:webHidden/>
          </w:rPr>
          <w:fldChar w:fldCharType="separate"/>
        </w:r>
        <w:r w:rsidR="000773F4">
          <w:rPr>
            <w:noProof/>
            <w:webHidden/>
          </w:rPr>
          <w:t>1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2 All-resistance architecture CNN architecture. The potential dividers inside the red and blue boxes provide the synaptic weighting of the neuron output (capacitor voltage), using digitally controlled resistors. The pull-up- and pull-down resistors (</w:t>
        </w:r>
        <m:oMath>
          <m:r>
            <w:rPr>
              <w:rStyle w:val="Hyperlink"/>
              <w:rFonts w:ascii="Cambria Math" w:hAnsi="Cambria Math"/>
              <w:noProof/>
            </w:rPr>
            <m:t>RPU</m:t>
          </m:r>
        </m:oMath>
        <w:r w:rsidR="000773F4" w:rsidRPr="009373E2">
          <w:rPr>
            <w:rStyle w:val="Hyperlink"/>
            <w:noProof/>
          </w:rPr>
          <w:t xml:space="preserve"> and </w:t>
        </w:r>
        <m:oMath>
          <m:r>
            <w:rPr>
              <w:rStyle w:val="Hyperlink"/>
              <w:rFonts w:ascii="Cambria Math" w:hAnsi="Cambria Math"/>
              <w:noProof/>
            </w:rPr>
            <m:t>RPD</m:t>
          </m:r>
        </m:oMath>
        <w:r w:rsidR="000773F4" w:rsidRPr="009373E2">
          <w:rPr>
            <w:rStyle w:val="Hyperlink"/>
            <w:noProof/>
          </w:rPr>
          <w:t>) are analog voltage-controlled resistors, with the resistance control inputs connected to the synoptically-weighted output of the neighboring neurons.</w:t>
        </w:r>
        <w:r w:rsidR="000773F4">
          <w:rPr>
            <w:noProof/>
            <w:webHidden/>
          </w:rPr>
          <w:tab/>
        </w:r>
        <w:r w:rsidR="000773F4">
          <w:rPr>
            <w:noProof/>
            <w:webHidden/>
          </w:rPr>
          <w:fldChar w:fldCharType="begin"/>
        </w:r>
        <w:r w:rsidR="000773F4">
          <w:rPr>
            <w:noProof/>
            <w:webHidden/>
          </w:rPr>
          <w:instrText xml:space="preserve"> PAGEREF _Toc491539304 \h </w:instrText>
        </w:r>
        <w:r w:rsidR="000773F4">
          <w:rPr>
            <w:noProof/>
            <w:webHidden/>
          </w:rPr>
        </w:r>
        <w:r w:rsidR="000773F4">
          <w:rPr>
            <w:noProof/>
            <w:webHidden/>
          </w:rPr>
          <w:fldChar w:fldCharType="separate"/>
        </w:r>
        <w:r w:rsidR="000773F4">
          <w:rPr>
            <w:noProof/>
            <w:webHidden/>
          </w:rPr>
          <w:t>19</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3 Cross-section of an n-gate graphene device. There are n top gates and one common back gate.</w:t>
        </w:r>
        <w:r w:rsidR="000773F4">
          <w:rPr>
            <w:noProof/>
            <w:webHidden/>
          </w:rPr>
          <w:tab/>
        </w:r>
        <w:r w:rsidR="000773F4">
          <w:rPr>
            <w:noProof/>
            <w:webHidden/>
          </w:rPr>
          <w:fldChar w:fldCharType="begin"/>
        </w:r>
        <w:r w:rsidR="000773F4">
          <w:rPr>
            <w:noProof/>
            <w:webHidden/>
          </w:rPr>
          <w:instrText xml:space="preserve"> PAGEREF _Toc491539305 \h </w:instrText>
        </w:r>
        <w:r w:rsidR="000773F4">
          <w:rPr>
            <w:noProof/>
            <w:webHidden/>
          </w:rPr>
        </w:r>
        <w:r w:rsidR="000773F4">
          <w:rPr>
            <w:noProof/>
            <w:webHidden/>
          </w:rPr>
          <w:fldChar w:fldCharType="separate"/>
        </w:r>
        <w:r w:rsidR="000773F4">
          <w:rPr>
            <w:noProof/>
            <w:webHidden/>
          </w:rPr>
          <w:t>21</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4 (a) Resistance vs back gate voltage of a section of a graphene channel at two top gate voltages V</w:t>
        </w:r>
        <w:r w:rsidR="000773F4" w:rsidRPr="009373E2">
          <w:rPr>
            <w:rStyle w:val="Hyperlink"/>
            <w:noProof/>
            <w:vertAlign w:val="subscript"/>
          </w:rPr>
          <w:t>1</w:t>
        </w:r>
        <w:r w:rsidR="000773F4" w:rsidRPr="009373E2">
          <w:rPr>
            <w:rStyle w:val="Hyperlink"/>
            <w:noProof/>
          </w:rPr>
          <w:t xml:space="preserve"> and V</w:t>
        </w:r>
        <w:r w:rsidR="000773F4" w:rsidRPr="009373E2">
          <w:rPr>
            <w:rStyle w:val="Hyperlink"/>
            <w:noProof/>
            <w:vertAlign w:val="subscript"/>
          </w:rPr>
          <w:t>0</w:t>
        </w:r>
        <w:r w:rsidR="000773F4" w:rsidRPr="009373E2">
          <w:rPr>
            <w:rStyle w:val="Hyperlink"/>
            <w:noProof/>
          </w:rPr>
          <w:t>, and (b) resistance change, defined as R(V</w:t>
        </w:r>
        <w:r w:rsidR="000773F4" w:rsidRPr="009373E2">
          <w:rPr>
            <w:rStyle w:val="Hyperlink"/>
            <w:noProof/>
            <w:vertAlign w:val="subscript"/>
          </w:rPr>
          <w:t>0</w:t>
        </w:r>
        <w:r w:rsidR="000773F4" w:rsidRPr="009373E2">
          <w:rPr>
            <w:rStyle w:val="Hyperlink"/>
            <w:noProof/>
          </w:rPr>
          <w:t>)-R(V</w:t>
        </w:r>
        <w:r w:rsidR="000773F4" w:rsidRPr="009373E2">
          <w:rPr>
            <w:rStyle w:val="Hyperlink"/>
            <w:noProof/>
            <w:vertAlign w:val="subscript"/>
          </w:rPr>
          <w:t>0</w:t>
        </w:r>
        <w:r w:rsidR="000773F4" w:rsidRPr="009373E2">
          <w:rPr>
            <w:rStyle w:val="Hyperlink"/>
            <w:noProof/>
          </w:rPr>
          <w:t>), vs back gate voltage. Using a back-gate voltage around V</w:t>
        </w:r>
        <w:r w:rsidR="000773F4" w:rsidRPr="009373E2">
          <w:rPr>
            <w:rStyle w:val="Hyperlink"/>
            <w:noProof/>
            <w:vertAlign w:val="subscript"/>
          </w:rPr>
          <w:t>1</w:t>
        </w:r>
        <w:r w:rsidR="000773F4" w:rsidRPr="009373E2">
          <w:rPr>
            <w:rStyle w:val="Hyperlink"/>
            <w:noProof/>
          </w:rPr>
          <w:t xml:space="preserve"> would cause a positive resistance change, while using a back-gate voltage around V</w:t>
        </w:r>
        <w:r w:rsidR="000773F4" w:rsidRPr="009373E2">
          <w:rPr>
            <w:rStyle w:val="Hyperlink"/>
            <w:noProof/>
            <w:vertAlign w:val="subscript"/>
          </w:rPr>
          <w:t>0</w:t>
        </w:r>
        <w:r w:rsidR="000773F4" w:rsidRPr="009373E2">
          <w:rPr>
            <w:rStyle w:val="Hyperlink"/>
            <w:noProof/>
          </w:rPr>
          <w:t xml:space="preserve"> would cause a negative resistance change.</w:t>
        </w:r>
        <w:r w:rsidR="000773F4">
          <w:rPr>
            <w:noProof/>
            <w:webHidden/>
          </w:rPr>
          <w:tab/>
        </w:r>
        <w:r w:rsidR="000773F4">
          <w:rPr>
            <w:noProof/>
            <w:webHidden/>
          </w:rPr>
          <w:fldChar w:fldCharType="begin"/>
        </w:r>
        <w:r w:rsidR="000773F4">
          <w:rPr>
            <w:noProof/>
            <w:webHidden/>
          </w:rPr>
          <w:instrText xml:space="preserve"> PAGEREF _Toc491539306 \h </w:instrText>
        </w:r>
        <w:r w:rsidR="000773F4">
          <w:rPr>
            <w:noProof/>
            <w:webHidden/>
          </w:rPr>
        </w:r>
        <w:r w:rsidR="000773F4">
          <w:rPr>
            <w:noProof/>
            <w:webHidden/>
          </w:rPr>
          <w:fldChar w:fldCharType="separate"/>
        </w:r>
        <w:r w:rsidR="000773F4">
          <w:rPr>
            <w:noProof/>
            <w:webHidden/>
          </w:rPr>
          <w:t>2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3.5 (a) Optical microscope, and (b) False color SEM image of 3-bit graphene synapse. The binary-scaled gate lengths are distributed in a common centroid fashion to reduce the effect of process gradient on gate strength. The spacing between the two contacts is 9 </w:t>
        </w:r>
        <w:r w:rsidR="000773F4" w:rsidRPr="009373E2">
          <w:rPr>
            <w:rStyle w:val="Hyperlink"/>
            <w:rFonts w:cs="Times"/>
            <w:noProof/>
          </w:rPr>
          <w:t>µ</w:t>
        </w:r>
        <w:r w:rsidR="000773F4" w:rsidRPr="009373E2">
          <w:rPr>
            <w:rStyle w:val="Hyperlink"/>
            <w:noProof/>
          </w:rPr>
          <w:t xml:space="preserve">m, and the width of the channel is 2.75 </w:t>
        </w:r>
        <w:r w:rsidR="000773F4" w:rsidRPr="009373E2">
          <w:rPr>
            <w:rStyle w:val="Hyperlink"/>
            <w:rFonts w:cs="Times"/>
            <w:noProof/>
          </w:rPr>
          <w:t>µ</w:t>
        </w:r>
        <w:r w:rsidR="000773F4" w:rsidRPr="009373E2">
          <w:rPr>
            <w:rStyle w:val="Hyperlink"/>
            <w:noProof/>
          </w:rPr>
          <w:t>m.</w:t>
        </w:r>
        <w:r w:rsidR="000773F4">
          <w:rPr>
            <w:noProof/>
            <w:webHidden/>
          </w:rPr>
          <w:tab/>
        </w:r>
        <w:r w:rsidR="000773F4">
          <w:rPr>
            <w:noProof/>
            <w:webHidden/>
          </w:rPr>
          <w:fldChar w:fldCharType="begin"/>
        </w:r>
        <w:r w:rsidR="000773F4">
          <w:rPr>
            <w:noProof/>
            <w:webHidden/>
          </w:rPr>
          <w:instrText xml:space="preserve"> PAGEREF _Toc491539307 \h </w:instrText>
        </w:r>
        <w:r w:rsidR="000773F4">
          <w:rPr>
            <w:noProof/>
            <w:webHidden/>
          </w:rPr>
        </w:r>
        <w:r w:rsidR="000773F4">
          <w:rPr>
            <w:noProof/>
            <w:webHidden/>
          </w:rPr>
          <w:fldChar w:fldCharType="separate"/>
        </w:r>
        <w:r w:rsidR="000773F4">
          <w:rPr>
            <w:noProof/>
            <w:webHidden/>
          </w:rPr>
          <w:t>2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6 Resistance change vs applied digital code word at a back-gate voltage of (a) 22.67 V, and (b) 8V. These back gate voltage correspond to the maximum resistance change in each direction. The top gate voltage used was 0.067 V and 0V for binary 0 and binary 1, respectively. The dotted black line represents the best linear fit.</w:t>
        </w:r>
        <w:r w:rsidR="000773F4">
          <w:rPr>
            <w:noProof/>
            <w:webHidden/>
          </w:rPr>
          <w:tab/>
        </w:r>
        <w:r w:rsidR="000773F4">
          <w:rPr>
            <w:noProof/>
            <w:webHidden/>
          </w:rPr>
          <w:fldChar w:fldCharType="begin"/>
        </w:r>
        <w:r w:rsidR="000773F4">
          <w:rPr>
            <w:noProof/>
            <w:webHidden/>
          </w:rPr>
          <w:instrText xml:space="preserve"> PAGEREF _Toc491539308 \h </w:instrText>
        </w:r>
        <w:r w:rsidR="000773F4">
          <w:rPr>
            <w:noProof/>
            <w:webHidden/>
          </w:rPr>
        </w:r>
        <w:r w:rsidR="000773F4">
          <w:rPr>
            <w:noProof/>
            <w:webHidden/>
          </w:rPr>
          <w:fldChar w:fldCharType="separate"/>
        </w:r>
        <w:r w:rsidR="000773F4">
          <w:rPr>
            <w:noProof/>
            <w:webHidden/>
          </w:rPr>
          <w:t>2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0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3.7 Extracted resistance change per unit square for each gate. The extracted values show that the gates have equal strength.</w:t>
        </w:r>
        <w:r w:rsidR="000773F4">
          <w:rPr>
            <w:noProof/>
            <w:webHidden/>
          </w:rPr>
          <w:tab/>
        </w:r>
        <w:r w:rsidR="000773F4">
          <w:rPr>
            <w:noProof/>
            <w:webHidden/>
          </w:rPr>
          <w:fldChar w:fldCharType="begin"/>
        </w:r>
        <w:r w:rsidR="000773F4">
          <w:rPr>
            <w:noProof/>
            <w:webHidden/>
          </w:rPr>
          <w:instrText xml:space="preserve"> PAGEREF _Toc491539309 \h </w:instrText>
        </w:r>
        <w:r w:rsidR="000773F4">
          <w:rPr>
            <w:noProof/>
            <w:webHidden/>
          </w:rPr>
        </w:r>
        <w:r w:rsidR="000773F4">
          <w:rPr>
            <w:noProof/>
            <w:webHidden/>
          </w:rPr>
          <w:fldChar w:fldCharType="separate"/>
        </w:r>
        <w:r w:rsidR="000773F4">
          <w:rPr>
            <w:noProof/>
            <w:webHidden/>
          </w:rPr>
          <w:t>2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1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r w:rsidR="000773F4">
          <w:rPr>
            <w:noProof/>
            <w:webHidden/>
          </w:rPr>
          <w:tab/>
        </w:r>
        <w:r w:rsidR="000773F4">
          <w:rPr>
            <w:noProof/>
            <w:webHidden/>
          </w:rPr>
          <w:fldChar w:fldCharType="begin"/>
        </w:r>
        <w:r w:rsidR="000773F4">
          <w:rPr>
            <w:noProof/>
            <w:webHidden/>
          </w:rPr>
          <w:instrText xml:space="preserve"> PAGEREF _Toc491539310 \h </w:instrText>
        </w:r>
        <w:r w:rsidR="000773F4">
          <w:rPr>
            <w:noProof/>
            <w:webHidden/>
          </w:rPr>
        </w:r>
        <w:r w:rsidR="000773F4">
          <w:rPr>
            <w:noProof/>
            <w:webHidden/>
          </w:rPr>
          <w:fldChar w:fldCharType="separate"/>
        </w:r>
        <w:r w:rsidR="000773F4">
          <w:rPr>
            <w:noProof/>
            <w:webHidden/>
          </w:rPr>
          <w:t>30</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2 Schematic presentation of charge carrier motion across an oblique carrier when </w:t>
        </w:r>
        <m:oMath>
          <m:r>
            <w:rPr>
              <w:rStyle w:val="Hyperlink"/>
              <w:rFonts w:ascii="Cambria Math" w:hAnsi="Cambria Math"/>
              <w:noProof/>
            </w:rPr>
            <m:t>ED2&lt;ED1</m:t>
          </m:r>
        </m:oMath>
        <w:r w:rsidR="000773F4" w:rsidRPr="009373E2">
          <w:rPr>
            <w:rStyle w:val="Hyperlink"/>
            <w:noProof/>
          </w:rPr>
          <w:t xml:space="preserve">, causing transmission away from the normal. Further increase in </w:t>
        </w:r>
        <m:oMath>
          <m:r>
            <w:rPr>
              <w:rStyle w:val="Hyperlink"/>
              <w:rFonts w:ascii="Cambria Math" w:hAnsi="Cambria Math"/>
              <w:noProof/>
            </w:rPr>
            <m:t>θ1</m:t>
          </m:r>
        </m:oMath>
        <w:r w:rsidR="000773F4" w:rsidRPr="009373E2">
          <w:rPr>
            <w:rStyle w:val="Hyperlink"/>
            <w:noProof/>
          </w:rPr>
          <w:t xml:space="preserve"> will cause </w:t>
        </w:r>
        <m:oMath>
          <m:r>
            <w:rPr>
              <w:rStyle w:val="Hyperlink"/>
              <w:rFonts w:ascii="Cambria Math" w:hAnsi="Cambria Math"/>
              <w:noProof/>
            </w:rPr>
            <m:t>θ2</m:t>
          </m:r>
        </m:oMath>
        <w:r w:rsidR="000773F4" w:rsidRPr="009373E2">
          <w:rPr>
            <w:rStyle w:val="Hyperlink"/>
            <w:noProof/>
          </w:rPr>
          <w:t xml:space="preserve"> to </w:t>
        </w:r>
        <w:r w:rsidR="000773F4" w:rsidRPr="009373E2">
          <w:rPr>
            <w:rStyle w:val="Hyperlink"/>
            <w:noProof/>
          </w:rPr>
          <w:lastRenderedPageBreak/>
          <w:t xml:space="preserve">increase till it reaches 90 degrees. Further increase in </w:t>
        </w:r>
        <m:oMath>
          <m:r>
            <w:rPr>
              <w:rStyle w:val="Hyperlink"/>
              <w:rFonts w:ascii="Cambria Math" w:hAnsi="Cambria Math"/>
              <w:noProof/>
            </w:rPr>
            <m:t>θ1</m:t>
          </m:r>
        </m:oMath>
        <w:r w:rsidR="000773F4" w:rsidRPr="009373E2">
          <w:rPr>
            <w:rStyle w:val="Hyperlink"/>
            <w:noProof/>
          </w:rPr>
          <w:t xml:space="preserve"> causes total internal reflection of charge carriers.</w:t>
        </w:r>
        <w:r w:rsidR="000773F4">
          <w:rPr>
            <w:noProof/>
            <w:webHidden/>
          </w:rPr>
          <w:tab/>
        </w:r>
        <w:r w:rsidR="000773F4">
          <w:rPr>
            <w:noProof/>
            <w:webHidden/>
          </w:rPr>
          <w:fldChar w:fldCharType="begin"/>
        </w:r>
        <w:r w:rsidR="000773F4">
          <w:rPr>
            <w:noProof/>
            <w:webHidden/>
          </w:rPr>
          <w:instrText xml:space="preserve"> PAGEREF _Toc491539311 \h </w:instrText>
        </w:r>
        <w:r w:rsidR="000773F4">
          <w:rPr>
            <w:noProof/>
            <w:webHidden/>
          </w:rPr>
        </w:r>
        <w:r w:rsidR="000773F4">
          <w:rPr>
            <w:noProof/>
            <w:webHidden/>
          </w:rPr>
          <w:fldChar w:fldCharType="separate"/>
        </w:r>
        <w:r w:rsidR="000773F4">
          <w:rPr>
            <w:noProof/>
            <w:webHidden/>
          </w:rPr>
          <w:t>31</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3 (a) Cross-section, and (b) Top view of oblique incidence diode. The whole device lies on a back gate that is not shown for clarity. The top gate is oblique relative to the channel. The potential barrier can be set by controlling the voltage of the top and back gates.</w:t>
        </w:r>
        <w:r w:rsidR="000773F4">
          <w:rPr>
            <w:noProof/>
            <w:webHidden/>
          </w:rPr>
          <w:tab/>
        </w:r>
        <w:r w:rsidR="000773F4">
          <w:rPr>
            <w:noProof/>
            <w:webHidden/>
          </w:rPr>
          <w:fldChar w:fldCharType="begin"/>
        </w:r>
        <w:r w:rsidR="000773F4">
          <w:rPr>
            <w:noProof/>
            <w:webHidden/>
          </w:rPr>
          <w:instrText xml:space="preserve"> PAGEREF _Toc491539312 \h </w:instrText>
        </w:r>
        <w:r w:rsidR="000773F4">
          <w:rPr>
            <w:noProof/>
            <w:webHidden/>
          </w:rPr>
        </w:r>
        <w:r w:rsidR="000773F4">
          <w:rPr>
            <w:noProof/>
            <w:webHidden/>
          </w:rPr>
          <w:fldChar w:fldCharType="separate"/>
        </w:r>
        <w:r w:rsidR="000773F4">
          <w:rPr>
            <w:noProof/>
            <w:webHidden/>
          </w:rPr>
          <w:t>32</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4.4 Transmission coefficient when crossing abrupt barrier of between </w:t>
        </w:r>
        <m:oMath>
          <m:r>
            <w:rPr>
              <w:rStyle w:val="Hyperlink"/>
              <w:rFonts w:ascii="Cambria Math" w:hAnsi="Cambria Math"/>
              <w:noProof/>
            </w:rPr>
            <m:t xml:space="preserve"> ED1=0.5</m:t>
          </m:r>
        </m:oMath>
        <w:r w:rsidR="000773F4" w:rsidRPr="009373E2">
          <w:rPr>
            <w:rStyle w:val="Hyperlink"/>
            <w:noProof/>
          </w:rPr>
          <w:t xml:space="preserve"> eV and </w:t>
        </w:r>
        <m:oMath>
          <m:r>
            <w:rPr>
              <w:rStyle w:val="Hyperlink"/>
              <w:rFonts w:ascii="Cambria Math" w:hAnsi="Cambria Math"/>
              <w:noProof/>
            </w:rPr>
            <m:t>ED2=-0.5</m:t>
          </m:r>
        </m:oMath>
        <w:r w:rsidR="000773F4" w:rsidRPr="009373E2">
          <w:rPr>
            <w:rStyle w:val="Hyperlink"/>
            <w:noProof/>
          </w:rPr>
          <w:t xml:space="preserve"> eV. (a) from region 1 to region 2, and (b) from region 2 to region 1.</w:t>
        </w:r>
        <w:r w:rsidR="000773F4">
          <w:rPr>
            <w:noProof/>
            <w:webHidden/>
          </w:rPr>
          <w:tab/>
        </w:r>
        <w:r w:rsidR="000773F4">
          <w:rPr>
            <w:noProof/>
            <w:webHidden/>
          </w:rPr>
          <w:fldChar w:fldCharType="begin"/>
        </w:r>
        <w:r w:rsidR="000773F4">
          <w:rPr>
            <w:noProof/>
            <w:webHidden/>
          </w:rPr>
          <w:instrText xml:space="preserve"> PAGEREF _Toc491539313 \h </w:instrText>
        </w:r>
        <w:r w:rsidR="000773F4">
          <w:rPr>
            <w:noProof/>
            <w:webHidden/>
          </w:rPr>
        </w:r>
        <w:r w:rsidR="000773F4">
          <w:rPr>
            <w:noProof/>
            <w:webHidden/>
          </w:rPr>
          <w:fldChar w:fldCharType="separate"/>
        </w:r>
        <w:r w:rsidR="000773F4">
          <w:rPr>
            <w:noProof/>
            <w:webHidden/>
          </w:rPr>
          <w:t>3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5 False color SEM image of one of the fabricated diode devices with a 45</w:t>
        </w:r>
        <w:r w:rsidR="000773F4" w:rsidRPr="009373E2">
          <w:rPr>
            <w:rStyle w:val="Hyperlink"/>
            <w:rFonts w:cs="Times"/>
            <w:noProof/>
          </w:rPr>
          <w:t xml:space="preserve">° </w:t>
        </w:r>
        <w:r w:rsidR="000773F4" w:rsidRPr="009373E2">
          <w:rPr>
            <w:rStyle w:val="Hyperlink"/>
            <w:noProof/>
          </w:rPr>
          <w:t>oblique top gate.</w:t>
        </w:r>
        <w:r w:rsidR="000773F4">
          <w:rPr>
            <w:noProof/>
            <w:webHidden/>
          </w:rPr>
          <w:tab/>
        </w:r>
        <w:r w:rsidR="000773F4">
          <w:rPr>
            <w:noProof/>
            <w:webHidden/>
          </w:rPr>
          <w:fldChar w:fldCharType="begin"/>
        </w:r>
        <w:r w:rsidR="000773F4">
          <w:rPr>
            <w:noProof/>
            <w:webHidden/>
          </w:rPr>
          <w:instrText xml:space="preserve"> PAGEREF _Toc491539314 \h </w:instrText>
        </w:r>
        <w:r w:rsidR="000773F4">
          <w:rPr>
            <w:noProof/>
            <w:webHidden/>
          </w:rPr>
        </w:r>
        <w:r w:rsidR="000773F4">
          <w:rPr>
            <w:noProof/>
            <w:webHidden/>
          </w:rPr>
          <w:fldChar w:fldCharType="separate"/>
        </w:r>
        <w:r w:rsidR="000773F4">
          <w:rPr>
            <w:noProof/>
            <w:webHidden/>
          </w:rPr>
          <w:t>3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6 Measured I/V characteristics of oblique-incidence diode with a 20</w:t>
        </w:r>
        <w:r w:rsidR="000773F4" w:rsidRPr="009373E2">
          <w:rPr>
            <w:rStyle w:val="Hyperlink"/>
            <w:rFonts w:cs="Times"/>
            <w:noProof/>
          </w:rPr>
          <w:t>°</w:t>
        </w:r>
        <w:r w:rsidR="000773F4" w:rsidRPr="009373E2">
          <w:rPr>
            <w:rStyle w:val="Hyperlink"/>
            <w:noProof/>
          </w:rPr>
          <w:t xml:space="preserve"> oblique gate. The asymmetry is defined by fitting a constant forward conduction resistance for the range of V</w:t>
        </w:r>
        <w:r w:rsidR="000773F4" w:rsidRPr="009373E2">
          <w:rPr>
            <w:rStyle w:val="Hyperlink"/>
            <w:noProof/>
            <w:vertAlign w:val="subscript"/>
          </w:rPr>
          <w:t>DS</w:t>
        </w:r>
        <w:r w:rsidR="000773F4" w:rsidRPr="009373E2">
          <w:rPr>
            <w:rStyle w:val="Hyperlink"/>
            <w:noProof/>
          </w:rPr>
          <w:t>&gt;0, and a constant backward conduction resistance for the range of V</w:t>
        </w:r>
        <w:r w:rsidR="000773F4" w:rsidRPr="009373E2">
          <w:rPr>
            <w:rStyle w:val="Hyperlink"/>
            <w:noProof/>
            <w:vertAlign w:val="subscript"/>
          </w:rPr>
          <w:t>DS</w:t>
        </w:r>
        <w:r w:rsidR="000773F4" w:rsidRPr="009373E2">
          <w:rPr>
            <w:rStyle w:val="Hyperlink"/>
            <w:noProof/>
          </w:rPr>
          <w:t>&lt;0, and using their ratio to define the asymmetry. The measurements were performed at a back gate voltage of 10 V and a top gate voltage of -0.1 V yielding an asymmetry of 1.33. The back gate/top gate oxide was 285/10 nm SiO</w:t>
        </w:r>
        <w:r w:rsidR="000773F4" w:rsidRPr="009373E2">
          <w:rPr>
            <w:rStyle w:val="Hyperlink"/>
            <w:noProof/>
            <w:vertAlign w:val="subscript"/>
          </w:rPr>
          <w:t>2</w:t>
        </w:r>
        <w:r w:rsidR="000773F4" w:rsidRPr="009373E2">
          <w:rPr>
            <w:rStyle w:val="Hyperlink"/>
            <w:noProof/>
          </w:rPr>
          <w:t>/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respectively.</w:t>
        </w:r>
        <w:r w:rsidR="000773F4">
          <w:rPr>
            <w:noProof/>
            <w:webHidden/>
          </w:rPr>
          <w:tab/>
        </w:r>
        <w:r w:rsidR="000773F4">
          <w:rPr>
            <w:noProof/>
            <w:webHidden/>
          </w:rPr>
          <w:fldChar w:fldCharType="begin"/>
        </w:r>
        <w:r w:rsidR="000773F4">
          <w:rPr>
            <w:noProof/>
            <w:webHidden/>
          </w:rPr>
          <w:instrText xml:space="preserve"> PAGEREF _Toc491539315 \h </w:instrText>
        </w:r>
        <w:r w:rsidR="000773F4">
          <w:rPr>
            <w:noProof/>
            <w:webHidden/>
          </w:rPr>
        </w:r>
        <w:r w:rsidR="000773F4">
          <w:rPr>
            <w:noProof/>
            <w:webHidden/>
          </w:rPr>
          <w:fldChar w:fldCharType="separate"/>
        </w:r>
        <w:r w:rsidR="000773F4">
          <w:rPr>
            <w:noProof/>
            <w:webHidden/>
          </w:rPr>
          <w:t>3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4.7 Extracted resistance ratio between the backward and forward conductions for each oblique gate angle. The error bars represent the standard deviation of the data. The orange squares are for the data after de-embedding the contact resistance, while the blue triangles show it before de-embedding.</w:t>
        </w:r>
        <w:r w:rsidR="000773F4">
          <w:rPr>
            <w:noProof/>
            <w:webHidden/>
          </w:rPr>
          <w:tab/>
        </w:r>
        <w:r w:rsidR="000773F4">
          <w:rPr>
            <w:noProof/>
            <w:webHidden/>
          </w:rPr>
          <w:fldChar w:fldCharType="begin"/>
        </w:r>
        <w:r w:rsidR="000773F4">
          <w:rPr>
            <w:noProof/>
            <w:webHidden/>
          </w:rPr>
          <w:instrText xml:space="preserve"> PAGEREF _Toc491539316 \h </w:instrText>
        </w:r>
        <w:r w:rsidR="000773F4">
          <w:rPr>
            <w:noProof/>
            <w:webHidden/>
          </w:rPr>
        </w:r>
        <w:r w:rsidR="000773F4">
          <w:rPr>
            <w:noProof/>
            <w:webHidden/>
          </w:rPr>
          <w:fldChar w:fldCharType="separate"/>
        </w:r>
        <w:r w:rsidR="000773F4">
          <w:rPr>
            <w:noProof/>
            <w:webHidden/>
          </w:rPr>
          <w:t>3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5.1 Schematic representation of an electronic graphene coupler. The ribbons are spaced by a distance </w:t>
        </w:r>
        <m:oMath>
          <m:r>
            <w:rPr>
              <w:rStyle w:val="Hyperlink"/>
              <w:rFonts w:ascii="Cambria Math" w:hAnsi="Cambria Math"/>
              <w:noProof/>
            </w:rPr>
            <m:t>d</m:t>
          </m:r>
        </m:oMath>
        <w:r w:rsidR="000773F4" w:rsidRPr="009373E2">
          <w:rPr>
            <w:rStyle w:val="Hyperlink"/>
            <w:noProof/>
          </w:rPr>
          <w:t xml:space="preserve"> apart, over a length of </w:t>
        </w:r>
        <m:oMath>
          <m:r>
            <w:rPr>
              <w:rStyle w:val="Hyperlink"/>
              <w:rFonts w:ascii="Cambria Math" w:hAnsi="Cambria Math"/>
              <w:noProof/>
            </w:rPr>
            <m:t>L</m:t>
          </m:r>
        </m:oMath>
        <w:r w:rsidR="000773F4" w:rsidRPr="009373E2">
          <w:rPr>
            <w:rStyle w:val="Hyperlink"/>
            <w:noProof/>
          </w:rPr>
          <w:t xml:space="preserve">, while each ribbon has a width of </w:t>
        </w:r>
        <m:oMath>
          <m:r>
            <w:rPr>
              <w:rStyle w:val="Hyperlink"/>
              <w:rFonts w:ascii="Cambria Math" w:hAnsi="Cambria Math"/>
              <w:noProof/>
            </w:rPr>
            <m:t>W</m:t>
          </m:r>
        </m:oMath>
        <w:r w:rsidR="000773F4" w:rsidRPr="009373E2">
          <w:rPr>
            <w:rStyle w:val="Hyperlink"/>
            <w:noProof/>
          </w:rPr>
          <w:t>. The graphene is shown in blue while the surrounding oxide is shown in pink. The oxide is only shown below the graphene ribbon for clarity.</w:t>
        </w:r>
        <w:r w:rsidR="000773F4">
          <w:rPr>
            <w:noProof/>
            <w:webHidden/>
          </w:rPr>
          <w:tab/>
        </w:r>
        <w:r w:rsidR="000773F4">
          <w:rPr>
            <w:noProof/>
            <w:webHidden/>
          </w:rPr>
          <w:fldChar w:fldCharType="begin"/>
        </w:r>
        <w:r w:rsidR="000773F4">
          <w:rPr>
            <w:noProof/>
            <w:webHidden/>
          </w:rPr>
          <w:instrText xml:space="preserve"> PAGEREF _Toc491539317 \h </w:instrText>
        </w:r>
        <w:r w:rsidR="000773F4">
          <w:rPr>
            <w:noProof/>
            <w:webHidden/>
          </w:rPr>
        </w:r>
        <w:r w:rsidR="000773F4">
          <w:rPr>
            <w:noProof/>
            <w:webHidden/>
          </w:rPr>
          <w:fldChar w:fldCharType="separate"/>
        </w:r>
        <w:r w:rsidR="000773F4">
          <w:rPr>
            <w:noProof/>
            <w:webHidden/>
          </w:rPr>
          <w:t>39</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2 Cross-section of the graphene coupler with the bottom oxide shown for clarity. The electronic energy dispersion relation for each region is shown above it with the Fermi level depicted by the dotted red line; it is linear in each graphene region and parabolic with a band gap in the dielectric surrounding them. The energy gap in the parabolic region is significantly larger than the energy of charge carriers in each graphene ribbon.</w:t>
        </w:r>
        <w:r w:rsidR="000773F4">
          <w:rPr>
            <w:noProof/>
            <w:webHidden/>
          </w:rPr>
          <w:tab/>
        </w:r>
        <w:r w:rsidR="000773F4">
          <w:rPr>
            <w:noProof/>
            <w:webHidden/>
          </w:rPr>
          <w:fldChar w:fldCharType="begin"/>
        </w:r>
        <w:r w:rsidR="000773F4">
          <w:rPr>
            <w:noProof/>
            <w:webHidden/>
          </w:rPr>
          <w:instrText xml:space="preserve"> PAGEREF _Toc491539318 \h </w:instrText>
        </w:r>
        <w:r w:rsidR="000773F4">
          <w:rPr>
            <w:noProof/>
            <w:webHidden/>
          </w:rPr>
        </w:r>
        <w:r w:rsidR="000773F4">
          <w:rPr>
            <w:noProof/>
            <w:webHidden/>
          </w:rPr>
          <w:fldChar w:fldCharType="separate"/>
        </w:r>
        <w:r w:rsidR="000773F4">
          <w:rPr>
            <w:noProof/>
            <w:webHidden/>
          </w:rPr>
          <w:t>40</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1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3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xml:space="preserve">, and the tunneling resistance </w:t>
        </w:r>
        <w:r w:rsidR="000773F4" w:rsidRPr="009373E2">
          <w:rPr>
            <w:rStyle w:val="Hyperlink"/>
            <w:noProof/>
          </w:rPr>
          <w:lastRenderedPageBreak/>
          <w:t>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19 \h </w:instrText>
        </w:r>
        <w:r w:rsidR="000773F4">
          <w:rPr>
            <w:noProof/>
            <w:webHidden/>
          </w:rPr>
        </w:r>
        <w:r w:rsidR="000773F4">
          <w:rPr>
            <w:noProof/>
            <w:webHidden/>
          </w:rPr>
          <w:fldChar w:fldCharType="separate"/>
        </w:r>
        <w:r w:rsidR="000773F4">
          <w:rPr>
            <w:noProof/>
            <w:webHidden/>
          </w:rPr>
          <w:t>41</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4 (a) Spatial variation of the current and (b) Spatial variation of the voltage across a balanced coupler. The simulations were performed using SPICE over a discretized model comprised of 1000 sections.</w:t>
        </w:r>
        <w:r w:rsidR="000773F4">
          <w:rPr>
            <w:noProof/>
            <w:webHidden/>
          </w:rPr>
          <w:tab/>
        </w:r>
        <w:r w:rsidR="000773F4">
          <w:rPr>
            <w:noProof/>
            <w:webHidden/>
          </w:rPr>
          <w:fldChar w:fldCharType="begin"/>
        </w:r>
        <w:r w:rsidR="000773F4">
          <w:rPr>
            <w:noProof/>
            <w:webHidden/>
          </w:rPr>
          <w:instrText xml:space="preserve"> PAGEREF _Toc491539320 \h </w:instrText>
        </w:r>
        <w:r w:rsidR="000773F4">
          <w:rPr>
            <w:noProof/>
            <w:webHidden/>
          </w:rPr>
        </w:r>
        <w:r w:rsidR="000773F4">
          <w:rPr>
            <w:noProof/>
            <w:webHidden/>
          </w:rPr>
          <w:fldChar w:fldCharType="separate"/>
        </w:r>
        <w:r w:rsidR="000773F4">
          <w:rPr>
            <w:noProof/>
            <w:webHidden/>
          </w:rPr>
          <w:t>4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5 SEM images of 25 nm metal lines created using PMMA photoresist. The images shows an edge roughness standard deviation of 3 nm and the lack of correlation between edges in close proximity; (a) single metal wire, and (b) two metal wires with a separation of 25 nm.</w:t>
        </w:r>
        <w:r w:rsidR="000773F4">
          <w:rPr>
            <w:noProof/>
            <w:webHidden/>
          </w:rPr>
          <w:tab/>
        </w:r>
        <w:r w:rsidR="000773F4">
          <w:rPr>
            <w:noProof/>
            <w:webHidden/>
          </w:rPr>
          <w:fldChar w:fldCharType="begin"/>
        </w:r>
        <w:r w:rsidR="000773F4">
          <w:rPr>
            <w:noProof/>
            <w:webHidden/>
          </w:rPr>
          <w:instrText xml:space="preserve"> PAGEREF _Toc491539321 \h </w:instrText>
        </w:r>
        <w:r w:rsidR="000773F4">
          <w:rPr>
            <w:noProof/>
            <w:webHidden/>
          </w:rPr>
        </w:r>
        <w:r w:rsidR="000773F4">
          <w:rPr>
            <w:noProof/>
            <w:webHidden/>
          </w:rPr>
          <w:fldChar w:fldCharType="separate"/>
        </w:r>
        <w:r w:rsidR="000773F4">
          <w:rPr>
            <w:noProof/>
            <w:webHidden/>
          </w:rPr>
          <w:t>4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5.6 (a) Logarithm of tunneling coupling conductance (</w:t>
        </w:r>
        <m:oMath>
          <m:r>
            <m:rPr>
              <m:sty m:val="p"/>
            </m:rPr>
            <w:rPr>
              <w:rStyle w:val="Hyperlink"/>
              <w:rFonts w:ascii="Cambria Math" w:hAnsi="Cambria Math"/>
              <w:noProof/>
            </w:rPr>
            <m:t>log</m:t>
          </m:r>
          <m:r>
            <w:rPr>
              <w:rStyle w:val="Hyperlink"/>
              <w:rFonts w:ascii="Cambria Math" w:hAnsi="Cambria Math"/>
              <w:noProof/>
            </w:rPr>
            <m:t>10gc</m:t>
          </m:r>
        </m:oMath>
        <w:r w:rsidR="000773F4" w:rsidRPr="009373E2">
          <w:rPr>
            <w:rStyle w:val="Hyperlink"/>
            <w:noProof/>
          </w:rPr>
          <w:t>), and (b) Extinction coefficient (</w:t>
        </w:r>
        <m:oMath>
          <m:r>
            <w:rPr>
              <w:rStyle w:val="Hyperlink"/>
              <w:rFonts w:ascii="Cambria Math" w:hAnsi="Cambria Math"/>
              <w:noProof/>
            </w:rPr>
            <m:t>κ</m:t>
          </m:r>
        </m:oMath>
        <w:r w:rsidR="000773F4" w:rsidRPr="009373E2">
          <w:rPr>
            <w:rStyle w:val="Hyperlink"/>
            <w:noProof/>
          </w:rPr>
          <w:t>) while varying the Fermi level from 0 to 0.3 eV and the separation distance from 1 to 25 nm.</w:t>
        </w:r>
        <w:r w:rsidR="000773F4">
          <w:rPr>
            <w:noProof/>
            <w:webHidden/>
          </w:rPr>
          <w:tab/>
        </w:r>
        <w:r w:rsidR="000773F4">
          <w:rPr>
            <w:noProof/>
            <w:webHidden/>
          </w:rPr>
          <w:fldChar w:fldCharType="begin"/>
        </w:r>
        <w:r w:rsidR="000773F4">
          <w:rPr>
            <w:noProof/>
            <w:webHidden/>
          </w:rPr>
          <w:instrText xml:space="preserve"> PAGEREF _Toc491539322 \h </w:instrText>
        </w:r>
        <w:r w:rsidR="000773F4">
          <w:rPr>
            <w:noProof/>
            <w:webHidden/>
          </w:rPr>
        </w:r>
        <w:r w:rsidR="000773F4">
          <w:rPr>
            <w:noProof/>
            <w:webHidden/>
          </w:rPr>
          <w:fldChar w:fldCharType="separate"/>
        </w:r>
        <w:r w:rsidR="000773F4">
          <w:rPr>
            <w:noProof/>
            <w:webHidden/>
          </w:rPr>
          <w:t>4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 (a) False Color SEM image, and (b) Cross-section of a typical graphene FET. The top gate oxide is used to passivate the device against environmental effects when used or exposed to air.</w:t>
        </w:r>
        <w:r w:rsidR="000773F4">
          <w:rPr>
            <w:noProof/>
            <w:webHidden/>
          </w:rPr>
          <w:tab/>
        </w:r>
        <w:r w:rsidR="000773F4">
          <w:rPr>
            <w:noProof/>
            <w:webHidden/>
          </w:rPr>
          <w:fldChar w:fldCharType="begin"/>
        </w:r>
        <w:r w:rsidR="000773F4">
          <w:rPr>
            <w:noProof/>
            <w:webHidden/>
          </w:rPr>
          <w:instrText xml:space="preserve"> PAGEREF _Toc491539323 \h </w:instrText>
        </w:r>
        <w:r w:rsidR="000773F4">
          <w:rPr>
            <w:noProof/>
            <w:webHidden/>
          </w:rPr>
        </w:r>
        <w:r w:rsidR="000773F4">
          <w:rPr>
            <w:noProof/>
            <w:webHidden/>
          </w:rPr>
          <w:fldChar w:fldCharType="separate"/>
        </w:r>
        <w:r w:rsidR="000773F4">
          <w:rPr>
            <w:noProof/>
            <w:webHidden/>
          </w:rPr>
          <w:t>50</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2 Box plot of extracted contact resistance value for Cr/Pd and Ti/Pd metal stacks. The layer thickness was 1.5/40 nm for each stack. The data analysis was performed using measurements from 25 devices for each metal stack. The box plot whisker edges correspond to the extreme data points, the blue box limits correspond to the 75% and 25% percentile points and the red horizontal line is the median of the data. The results show the the Ti/Pd stack shows less spread and lower contact resistance compared to Cr/Pd.</w:t>
        </w:r>
        <w:r w:rsidR="000773F4">
          <w:rPr>
            <w:noProof/>
            <w:webHidden/>
          </w:rPr>
          <w:tab/>
        </w:r>
        <w:r w:rsidR="000773F4">
          <w:rPr>
            <w:noProof/>
            <w:webHidden/>
          </w:rPr>
          <w:fldChar w:fldCharType="begin"/>
        </w:r>
        <w:r w:rsidR="000773F4">
          <w:rPr>
            <w:noProof/>
            <w:webHidden/>
          </w:rPr>
          <w:instrText xml:space="preserve"> PAGEREF _Toc491539324 \h </w:instrText>
        </w:r>
        <w:r w:rsidR="000773F4">
          <w:rPr>
            <w:noProof/>
            <w:webHidden/>
          </w:rPr>
        </w:r>
        <w:r w:rsidR="000773F4">
          <w:rPr>
            <w:noProof/>
            <w:webHidden/>
          </w:rPr>
          <w:fldChar w:fldCharType="separate"/>
        </w:r>
        <w:r w:rsidR="000773F4">
          <w:rPr>
            <w:noProof/>
            <w:webHidden/>
          </w:rPr>
          <w:t>52</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3 A simplified thermal circuit showing how heat flux generated by Joule heating distributes into the channel and the contact. The thermal current </w:t>
        </w:r>
        <m:oMath>
          <m:r>
            <w:rPr>
              <w:rStyle w:val="Hyperlink"/>
              <w:rFonts w:ascii="Cambria Math" w:hAnsi="Cambria Math"/>
              <w:noProof/>
            </w:rPr>
            <m:t>I</m:t>
          </m:r>
          <m:r>
            <w:rPr>
              <w:rStyle w:val="Hyperlink"/>
              <w:rFonts w:ascii="Cambria Math" w:hAnsi="Cambria Math"/>
              <w:noProof/>
              <w:vertAlign w:val="subscript"/>
            </w:rPr>
            <m:t>jc</m:t>
          </m:r>
        </m:oMath>
        <w:r w:rsidR="000773F4" w:rsidRPr="009373E2">
          <w:rPr>
            <w:rStyle w:val="Hyperlink"/>
            <w:noProof/>
          </w:rPr>
          <w:t xml:space="preserve"> is the heat current generated due to Joule heating at the metal-graphene interface (</w:t>
        </w:r>
        <m:oMath>
          <m:r>
            <w:rPr>
              <w:rStyle w:val="Hyperlink"/>
              <w:rFonts w:ascii="Cambria Math" w:hAnsi="Cambria Math"/>
              <w:noProof/>
            </w:rPr>
            <m:t>I</m:t>
          </m:r>
          <m:r>
            <w:rPr>
              <w:rStyle w:val="Hyperlink"/>
              <w:rFonts w:ascii="Cambria Math" w:hAnsi="Cambria Math"/>
              <w:noProof/>
              <w:vertAlign w:val="subscript"/>
            </w:rPr>
            <m:t>jc</m:t>
          </m:r>
          <m:r>
            <w:rPr>
              <w:rStyle w:val="Hyperlink"/>
              <w:rFonts w:ascii="Cambria Math" w:hAnsi="Cambria Math"/>
              <w:noProof/>
            </w:rPr>
            <m:t>=Ie2RC</m:t>
          </m:r>
        </m:oMath>
        <w:r w:rsidR="000773F4" w:rsidRPr="009373E2">
          <w:rPr>
            <w:rStyle w:val="Hyperlink"/>
            <w:noProof/>
          </w:rPr>
          <w:t xml:space="preserve">), where </w:t>
        </w:r>
        <m:oMath>
          <m:r>
            <w:rPr>
              <w:rStyle w:val="Hyperlink"/>
              <w:rFonts w:ascii="Cambria Math" w:hAnsi="Cambria Math"/>
              <w:noProof/>
            </w:rPr>
            <m:t>Ie</m:t>
          </m:r>
        </m:oMath>
        <w:r w:rsidR="000773F4" w:rsidRPr="009373E2">
          <w:rPr>
            <w:rStyle w:val="Hyperlink"/>
            <w:noProof/>
          </w:rPr>
          <w:t xml:space="preserve"> is the electrical current flowing through the contact and </w:t>
        </w:r>
        <m:oMath>
          <m:r>
            <w:rPr>
              <w:rStyle w:val="Hyperlink"/>
              <w:rFonts w:ascii="Cambria Math" w:hAnsi="Cambria Math"/>
              <w:noProof/>
            </w:rPr>
            <m:t>RC</m:t>
          </m:r>
        </m:oMath>
        <w:r w:rsidR="000773F4" w:rsidRPr="009373E2">
          <w:rPr>
            <w:rStyle w:val="Hyperlink"/>
            <w:noProof/>
          </w:rPr>
          <w:t xml:space="preserve"> is the electrical contact resistance. </w:t>
        </w:r>
        <m:oMath>
          <m:r>
            <w:rPr>
              <w:rStyle w:val="Hyperlink"/>
              <w:rFonts w:ascii="Cambria Math" w:hAnsi="Cambria Math"/>
              <w:noProof/>
            </w:rPr>
            <m:t>Rint</m:t>
          </m:r>
        </m:oMath>
        <w:r w:rsidR="000773F4" w:rsidRPr="009373E2">
          <w:rPr>
            <w:rStyle w:val="Hyperlink"/>
            <w:noProof/>
          </w:rPr>
          <w:t xml:space="preserve">, </w:t>
        </w:r>
        <m:oMath>
          <m:r>
            <w:rPr>
              <w:rStyle w:val="Hyperlink"/>
              <w:rFonts w:ascii="Cambria Math" w:hAnsi="Cambria Math"/>
              <w:noProof/>
            </w:rPr>
            <m:t>Rcont</m:t>
          </m:r>
        </m:oMath>
        <w:r w:rsidR="000773F4" w:rsidRPr="009373E2">
          <w:rPr>
            <w:rStyle w:val="Hyperlink"/>
            <w:noProof/>
          </w:rPr>
          <w:t xml:space="preserve">, </w:t>
        </w:r>
        <m:oMath>
          <m:r>
            <w:rPr>
              <w:rStyle w:val="Hyperlink"/>
              <w:rFonts w:ascii="Cambria Math" w:hAnsi="Cambria Math"/>
              <w:noProof/>
            </w:rPr>
            <m:t>Rch</m:t>
          </m:r>
        </m:oMath>
        <w:r w:rsidR="000773F4" w:rsidRPr="009373E2">
          <w:rPr>
            <w:rStyle w:val="Hyperlink"/>
            <w:noProof/>
          </w:rPr>
          <w:t xml:space="preserve">, </w:t>
        </w:r>
        <m:oMath>
          <m:r>
            <w:rPr>
              <w:rStyle w:val="Hyperlink"/>
              <w:rFonts w:ascii="Cambria Math" w:hAnsi="Cambria Math"/>
              <w:noProof/>
            </w:rPr>
            <m:t>Rg-sub</m:t>
          </m:r>
        </m:oMath>
        <w:r w:rsidR="000773F4" w:rsidRPr="009373E2">
          <w:rPr>
            <w:rStyle w:val="Hyperlink"/>
            <w:noProof/>
          </w:rPr>
          <w:t xml:space="preserve"> and </w:t>
        </w:r>
        <m:oMath>
          <m:r>
            <w:rPr>
              <w:rStyle w:val="Hyperlink"/>
              <w:rFonts w:ascii="Cambria Math" w:hAnsi="Cambria Math"/>
              <w:noProof/>
            </w:rPr>
            <m:t>Rsub</m:t>
          </m:r>
        </m:oMath>
        <w:r w:rsidR="000773F4" w:rsidRPr="009373E2">
          <w:rPr>
            <w:rStyle w:val="Hyperlink"/>
            <w:noProof/>
          </w:rPr>
          <w:t xml:space="preserve"> are the thermal resistances of the metal-graphene interface, metal contact, graphene channel, the graphene-substrate interface and substrate, respectively. All the grounds shown are thermal grounds, representing the temperature of the surrounding.</w:t>
        </w:r>
        <w:r w:rsidR="000773F4">
          <w:rPr>
            <w:noProof/>
            <w:webHidden/>
          </w:rPr>
          <w:tab/>
        </w:r>
        <w:r w:rsidR="000773F4">
          <w:rPr>
            <w:noProof/>
            <w:webHidden/>
          </w:rPr>
          <w:fldChar w:fldCharType="begin"/>
        </w:r>
        <w:r w:rsidR="000773F4">
          <w:rPr>
            <w:noProof/>
            <w:webHidden/>
          </w:rPr>
          <w:instrText xml:space="preserve"> PAGEREF _Toc491539325 \h </w:instrText>
        </w:r>
        <w:r w:rsidR="000773F4">
          <w:rPr>
            <w:noProof/>
            <w:webHidden/>
          </w:rPr>
        </w:r>
        <w:r w:rsidR="000773F4">
          <w:rPr>
            <w:noProof/>
            <w:webHidden/>
          </w:rPr>
          <w:fldChar w:fldCharType="separate"/>
        </w:r>
        <w:r w:rsidR="000773F4">
          <w:rPr>
            <w:noProof/>
            <w:webHidden/>
          </w:rPr>
          <w:t>5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4 Optical microscope image of graphene FET device used to evaluate the stress evolution during fabrication. The graphene channels inside the red box was analyzed using Raman analysis to evaluate the stress during fabrication.</w:t>
        </w:r>
        <w:r w:rsidR="000773F4">
          <w:rPr>
            <w:noProof/>
            <w:webHidden/>
          </w:rPr>
          <w:tab/>
        </w:r>
        <w:r w:rsidR="000773F4">
          <w:rPr>
            <w:noProof/>
            <w:webHidden/>
          </w:rPr>
          <w:fldChar w:fldCharType="begin"/>
        </w:r>
        <w:r w:rsidR="000773F4">
          <w:rPr>
            <w:noProof/>
            <w:webHidden/>
          </w:rPr>
          <w:instrText xml:space="preserve"> PAGEREF _Toc491539326 \h </w:instrText>
        </w:r>
        <w:r w:rsidR="000773F4">
          <w:rPr>
            <w:noProof/>
            <w:webHidden/>
          </w:rPr>
        </w:r>
        <w:r w:rsidR="000773F4">
          <w:rPr>
            <w:noProof/>
            <w:webHidden/>
          </w:rPr>
          <w:fldChar w:fldCharType="separate"/>
        </w:r>
        <w:r w:rsidR="000773F4">
          <w:rPr>
            <w:noProof/>
            <w:webHidden/>
          </w:rPr>
          <w:t>5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5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000773F4" w:rsidRPr="009373E2">
          <w:rPr>
            <w:rStyle w:val="Hyperlink"/>
            <w:noProof/>
            <w:vertAlign w:val="subscript"/>
          </w:rPr>
          <w:t>2</w:t>
        </w:r>
        <w:r w:rsidR="000773F4" w:rsidRPr="009373E2">
          <w:rPr>
            <w:rStyle w:val="Hyperlink"/>
            <w:noProof/>
          </w:rPr>
          <w:t>O</w:t>
        </w:r>
        <w:r w:rsidR="000773F4" w:rsidRPr="009373E2">
          <w:rPr>
            <w:rStyle w:val="Hyperlink"/>
            <w:noProof/>
            <w:vertAlign w:val="subscript"/>
          </w:rPr>
          <w:t>3</w:t>
        </w:r>
        <w:r w:rsidR="000773F4" w:rsidRPr="009373E2">
          <w:rPr>
            <w:rStyle w:val="Hyperlink"/>
            <w:noProof/>
          </w:rP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r w:rsidR="000773F4">
          <w:rPr>
            <w:noProof/>
            <w:webHidden/>
          </w:rPr>
          <w:tab/>
        </w:r>
        <w:r w:rsidR="000773F4">
          <w:rPr>
            <w:noProof/>
            <w:webHidden/>
          </w:rPr>
          <w:fldChar w:fldCharType="begin"/>
        </w:r>
        <w:r w:rsidR="000773F4">
          <w:rPr>
            <w:noProof/>
            <w:webHidden/>
          </w:rPr>
          <w:instrText xml:space="preserve"> PAGEREF _Toc491539327 \h </w:instrText>
        </w:r>
        <w:r w:rsidR="000773F4">
          <w:rPr>
            <w:noProof/>
            <w:webHidden/>
          </w:rPr>
        </w:r>
        <w:r w:rsidR="000773F4">
          <w:rPr>
            <w:noProof/>
            <w:webHidden/>
          </w:rPr>
          <w:fldChar w:fldCharType="separate"/>
        </w:r>
        <w:r w:rsidR="000773F4">
          <w:rPr>
            <w:noProof/>
            <w:webHidden/>
          </w:rPr>
          <w:t>5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6 I</w:t>
        </w:r>
        <w:r w:rsidR="000773F4" w:rsidRPr="009373E2">
          <w:rPr>
            <w:rStyle w:val="Hyperlink"/>
            <w:noProof/>
            <w:vertAlign w:val="subscript"/>
          </w:rPr>
          <w:t>2D</w:t>
        </w:r>
        <w:r w:rsidR="000773F4" w:rsidRPr="009373E2">
          <w:rPr>
            <w:rStyle w:val="Hyperlink"/>
            <w:noProof/>
          </w:rPr>
          <w:t>/I</w:t>
        </w:r>
        <w:r w:rsidR="000773F4" w:rsidRPr="009373E2">
          <w:rPr>
            <w:rStyle w:val="Hyperlink"/>
            <w:noProof/>
            <w:vertAlign w:val="subscript"/>
          </w:rPr>
          <w:t xml:space="preserve">G </w:t>
        </w:r>
        <w:r w:rsidR="000773F4" w:rsidRPr="009373E2">
          <w:rPr>
            <w:rStyle w:val="Hyperlink"/>
            <w:noProof/>
          </w:rPr>
          <w:t>(peaks intensity ratio) versus the 2D peak position (</w:t>
        </w:r>
        <w:r w:rsidR="000773F4" w:rsidRPr="009373E2">
          <w:rPr>
            <w:rStyle w:val="Hyperlink"/>
            <w:rFonts w:cs="Times"/>
            <w:noProof/>
          </w:rPr>
          <w:t>ω</w:t>
        </w:r>
        <w:r w:rsidR="000773F4" w:rsidRPr="009373E2">
          <w:rPr>
            <w:rStyle w:val="Hyperlink"/>
            <w:rFonts w:cs="Times"/>
            <w:noProof/>
            <w:vertAlign w:val="subscript"/>
          </w:rPr>
          <w:t>2D</w:t>
        </w:r>
        <w:r w:rsidR="000773F4" w:rsidRPr="009373E2">
          <w:rPr>
            <w:rStyle w:val="Hyperlink"/>
            <w:noProof/>
          </w:rPr>
          <w:t>). As peak position and peaks intensity ratio does not change significantly after deposition of the contact metal and deposition of seed oxide, this signifies a minimal doping change between these two steps.</w:t>
        </w:r>
        <w:r w:rsidR="000773F4">
          <w:rPr>
            <w:noProof/>
            <w:webHidden/>
          </w:rPr>
          <w:tab/>
        </w:r>
        <w:r w:rsidR="000773F4">
          <w:rPr>
            <w:noProof/>
            <w:webHidden/>
          </w:rPr>
          <w:fldChar w:fldCharType="begin"/>
        </w:r>
        <w:r w:rsidR="000773F4">
          <w:rPr>
            <w:noProof/>
            <w:webHidden/>
          </w:rPr>
          <w:instrText xml:space="preserve"> PAGEREF _Toc491539328 \h </w:instrText>
        </w:r>
        <w:r w:rsidR="000773F4">
          <w:rPr>
            <w:noProof/>
            <w:webHidden/>
          </w:rPr>
        </w:r>
        <w:r w:rsidR="000773F4">
          <w:rPr>
            <w:noProof/>
            <w:webHidden/>
          </w:rPr>
          <w:fldChar w:fldCharType="separate"/>
        </w:r>
        <w:r w:rsidR="000773F4">
          <w:rPr>
            <w:noProof/>
            <w:webHidden/>
          </w:rPr>
          <w:t>5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2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7 Dirac point voltage measured for the devices fabricated using different photoresist. Labels "Up" and "Down" correspond to sweeping the back-gate voltage up and down.</w:t>
        </w:r>
        <w:r w:rsidR="000773F4">
          <w:rPr>
            <w:noProof/>
            <w:webHidden/>
          </w:rPr>
          <w:tab/>
        </w:r>
        <w:r w:rsidR="000773F4">
          <w:rPr>
            <w:noProof/>
            <w:webHidden/>
          </w:rPr>
          <w:fldChar w:fldCharType="begin"/>
        </w:r>
        <w:r w:rsidR="000773F4">
          <w:rPr>
            <w:noProof/>
            <w:webHidden/>
          </w:rPr>
          <w:instrText xml:space="preserve"> PAGEREF _Toc491539329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8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 caused by them.</w:t>
        </w:r>
        <w:r w:rsidR="000773F4">
          <w:rPr>
            <w:noProof/>
            <w:webHidden/>
          </w:rPr>
          <w:tab/>
        </w:r>
        <w:r w:rsidR="000773F4">
          <w:rPr>
            <w:noProof/>
            <w:webHidden/>
          </w:rPr>
          <w:fldChar w:fldCharType="begin"/>
        </w:r>
        <w:r w:rsidR="000773F4">
          <w:rPr>
            <w:noProof/>
            <w:webHidden/>
          </w:rPr>
          <w:instrText xml:space="preserve"> PAGEREF _Toc491539330 \h </w:instrText>
        </w:r>
        <w:r w:rsidR="000773F4">
          <w:rPr>
            <w:noProof/>
            <w:webHidden/>
          </w:rPr>
        </w:r>
        <w:r w:rsidR="000773F4">
          <w:rPr>
            <w:noProof/>
            <w:webHidden/>
          </w:rPr>
          <w:fldChar w:fldCharType="separate"/>
        </w:r>
        <w:r w:rsidR="000773F4">
          <w:rPr>
            <w:noProof/>
            <w:webHidden/>
          </w:rPr>
          <w:t>60</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9 Extracted charged-impurity concentration using different developers. As expected, the MIF developers cause the least density of charged-impurities.</w:t>
        </w:r>
        <w:r w:rsidR="000773F4">
          <w:rPr>
            <w:noProof/>
            <w:webHidden/>
          </w:rPr>
          <w:tab/>
        </w:r>
        <w:r w:rsidR="000773F4">
          <w:rPr>
            <w:noProof/>
            <w:webHidden/>
          </w:rPr>
          <w:fldChar w:fldCharType="begin"/>
        </w:r>
        <w:r w:rsidR="000773F4">
          <w:rPr>
            <w:noProof/>
            <w:webHidden/>
          </w:rPr>
          <w:instrText xml:space="preserve"> PAGEREF _Toc491539331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0 Extracted charge carrier mobility using different developers. MIF developers show higher mobility, which can be attributed to the less charged-impurity scattering as they yield lower charged-impurity concentration.</w:t>
        </w:r>
        <w:r w:rsidR="000773F4">
          <w:rPr>
            <w:noProof/>
            <w:webHidden/>
          </w:rPr>
          <w:tab/>
        </w:r>
        <w:r w:rsidR="000773F4">
          <w:rPr>
            <w:noProof/>
            <w:webHidden/>
          </w:rPr>
          <w:fldChar w:fldCharType="begin"/>
        </w:r>
        <w:r w:rsidR="000773F4">
          <w:rPr>
            <w:noProof/>
            <w:webHidden/>
          </w:rPr>
          <w:instrText xml:space="preserve"> PAGEREF _Toc491539332 \h </w:instrText>
        </w:r>
        <w:r w:rsidR="000773F4">
          <w:rPr>
            <w:noProof/>
            <w:webHidden/>
          </w:rPr>
        </w:r>
        <w:r w:rsidR="000773F4">
          <w:rPr>
            <w:noProof/>
            <w:webHidden/>
          </w:rPr>
          <w:fldChar w:fldCharType="separate"/>
        </w:r>
        <w:r w:rsidR="000773F4">
          <w:rPr>
            <w:noProof/>
            <w:webHidden/>
          </w:rPr>
          <w:t>61</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1 Extracted contact resistance. The median values are considerably far apart, but MIF developers show the lowest spread, indicating the most consistent metal-graphene interface.</w:t>
        </w:r>
        <w:r w:rsidR="000773F4">
          <w:rPr>
            <w:noProof/>
            <w:webHidden/>
          </w:rPr>
          <w:tab/>
        </w:r>
        <w:r w:rsidR="000773F4">
          <w:rPr>
            <w:noProof/>
            <w:webHidden/>
          </w:rPr>
          <w:fldChar w:fldCharType="begin"/>
        </w:r>
        <w:r w:rsidR="000773F4">
          <w:rPr>
            <w:noProof/>
            <w:webHidden/>
          </w:rPr>
          <w:instrText xml:space="preserve"> PAGEREF _Toc491539333 \h </w:instrText>
        </w:r>
        <w:r w:rsidR="000773F4">
          <w:rPr>
            <w:noProof/>
            <w:webHidden/>
          </w:rPr>
        </w:r>
        <w:r w:rsidR="000773F4">
          <w:rPr>
            <w:noProof/>
            <w:webHidden/>
          </w:rPr>
          <w:fldChar w:fldCharType="separate"/>
        </w:r>
        <w:r w:rsidR="000773F4">
          <w:rPr>
            <w:noProof/>
            <w:webHidden/>
          </w:rPr>
          <w:t>62</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 xml:space="preserve">6.12 Extracted charge carrier mobility vs inverse of charged-impurity concentration. the results show a clear inverse relation between the charge carrier mobility and charged-impurity concentration. The best fit equation is </w:t>
        </w:r>
        <m:oMath>
          <m:r>
            <w:rPr>
              <w:rStyle w:val="Hyperlink"/>
              <w:rFonts w:ascii="Cambria Math" w:hAnsi="Cambria Math"/>
              <w:noProof/>
            </w:rPr>
            <m:t xml:space="preserve">μ≅4.24qh1no </m:t>
          </m:r>
        </m:oMath>
        <w:r w:rsidR="000773F4" w:rsidRPr="009373E2">
          <w:rPr>
            <w:rStyle w:val="Hyperlink"/>
            <w:noProof/>
          </w:rPr>
          <w:t>. The dashed line shows the extension of the fit to the origin.</w:t>
        </w:r>
        <w:r w:rsidR="000773F4">
          <w:rPr>
            <w:noProof/>
            <w:webHidden/>
          </w:rPr>
          <w:tab/>
        </w:r>
        <w:r w:rsidR="000773F4">
          <w:rPr>
            <w:noProof/>
            <w:webHidden/>
          </w:rPr>
          <w:fldChar w:fldCharType="begin"/>
        </w:r>
        <w:r w:rsidR="000773F4">
          <w:rPr>
            <w:noProof/>
            <w:webHidden/>
          </w:rPr>
          <w:instrText xml:space="preserve"> PAGEREF _Toc491539334 \h </w:instrText>
        </w:r>
        <w:r w:rsidR="000773F4">
          <w:rPr>
            <w:noProof/>
            <w:webHidden/>
          </w:rPr>
        </w:r>
        <w:r w:rsidR="000773F4">
          <w:rPr>
            <w:noProof/>
            <w:webHidden/>
          </w:rPr>
          <w:fldChar w:fldCharType="separate"/>
        </w:r>
        <w:r w:rsidR="000773F4">
          <w:rPr>
            <w:noProof/>
            <w:webHidden/>
          </w:rPr>
          <w:t>6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6.13 (a) False color SEM image showing the graphene FET with the scan area shown as a yellow line. (b)-(d) AFM scan results for when using CD 26, AZ Developer and AZ400 developer, respectively.</w:t>
        </w:r>
        <w:r w:rsidR="000773F4">
          <w:rPr>
            <w:noProof/>
            <w:webHidden/>
          </w:rPr>
          <w:tab/>
        </w:r>
        <w:r w:rsidR="000773F4">
          <w:rPr>
            <w:noProof/>
            <w:webHidden/>
          </w:rPr>
          <w:fldChar w:fldCharType="begin"/>
        </w:r>
        <w:r w:rsidR="000773F4">
          <w:rPr>
            <w:noProof/>
            <w:webHidden/>
          </w:rPr>
          <w:instrText xml:space="preserve"> PAGEREF _Toc491539335 \h </w:instrText>
        </w:r>
        <w:r w:rsidR="000773F4">
          <w:rPr>
            <w:noProof/>
            <w:webHidden/>
          </w:rPr>
        </w:r>
        <w:r w:rsidR="000773F4">
          <w:rPr>
            <w:noProof/>
            <w:webHidden/>
          </w:rPr>
          <w:fldChar w:fldCharType="separate"/>
        </w:r>
        <w:r w:rsidR="000773F4">
          <w:rPr>
            <w:noProof/>
            <w:webHidden/>
          </w:rPr>
          <w:t>64</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7.1 Thermal Interface and Electrical Conductances of different elemental metals on graphene.</w:t>
        </w:r>
        <w:r w:rsidR="000773F4">
          <w:rPr>
            <w:noProof/>
            <w:webHidden/>
          </w:rPr>
          <w:tab/>
        </w:r>
        <w:r w:rsidR="000773F4">
          <w:rPr>
            <w:noProof/>
            <w:webHidden/>
          </w:rPr>
          <w:fldChar w:fldCharType="begin"/>
        </w:r>
        <w:r w:rsidR="000773F4">
          <w:rPr>
            <w:noProof/>
            <w:webHidden/>
          </w:rPr>
          <w:instrText xml:space="preserve"> PAGEREF _Toc491539336 \h </w:instrText>
        </w:r>
        <w:r w:rsidR="000773F4">
          <w:rPr>
            <w:noProof/>
            <w:webHidden/>
          </w:rPr>
        </w:r>
        <w:r w:rsidR="000773F4">
          <w:rPr>
            <w:noProof/>
            <w:webHidden/>
          </w:rPr>
          <w:fldChar w:fldCharType="separate"/>
        </w:r>
        <w:r w:rsidR="000773F4">
          <w:rPr>
            <w:noProof/>
            <w:webHidden/>
          </w:rPr>
          <w:t>6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a) Before, and (b) after the removal of the back-side oxide from the silicon sample. The back-gate oxide is deposited on the top-side of the sample, while the back-side oxide growth is a byproduct of the thermal oxide growth process.</w:t>
        </w:r>
        <w:r w:rsidR="000773F4">
          <w:rPr>
            <w:noProof/>
            <w:webHidden/>
          </w:rPr>
          <w:tab/>
        </w:r>
        <w:r w:rsidR="000773F4">
          <w:rPr>
            <w:noProof/>
            <w:webHidden/>
          </w:rPr>
          <w:fldChar w:fldCharType="begin"/>
        </w:r>
        <w:r w:rsidR="000773F4">
          <w:rPr>
            <w:noProof/>
            <w:webHidden/>
          </w:rPr>
          <w:instrText xml:space="preserve"> PAGEREF _Toc491539337 \h </w:instrText>
        </w:r>
        <w:r w:rsidR="000773F4">
          <w:rPr>
            <w:noProof/>
            <w:webHidden/>
          </w:rPr>
        </w:r>
        <w:r w:rsidR="000773F4">
          <w:rPr>
            <w:noProof/>
            <w:webHidden/>
          </w:rPr>
          <w:fldChar w:fldCharType="separate"/>
        </w:r>
        <w:r w:rsidR="000773F4">
          <w:rPr>
            <w:noProof/>
            <w:webHidden/>
          </w:rPr>
          <w:t>103</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2 Sample cross-section after (a) Spin coating, and (b) photolithography and development of contact layer.</w:t>
        </w:r>
        <w:r w:rsidR="000773F4">
          <w:rPr>
            <w:noProof/>
            <w:webHidden/>
          </w:rPr>
          <w:tab/>
        </w:r>
        <w:r w:rsidR="000773F4">
          <w:rPr>
            <w:noProof/>
            <w:webHidden/>
          </w:rPr>
          <w:fldChar w:fldCharType="begin"/>
        </w:r>
        <w:r w:rsidR="000773F4">
          <w:rPr>
            <w:noProof/>
            <w:webHidden/>
          </w:rPr>
          <w:instrText xml:space="preserve"> PAGEREF _Toc491539338 \h </w:instrText>
        </w:r>
        <w:r w:rsidR="000773F4">
          <w:rPr>
            <w:noProof/>
            <w:webHidden/>
          </w:rPr>
        </w:r>
        <w:r w:rsidR="000773F4">
          <w:rPr>
            <w:noProof/>
            <w:webHidden/>
          </w:rPr>
          <w:fldChar w:fldCharType="separate"/>
        </w:r>
        <w:r w:rsidR="000773F4">
          <w:rPr>
            <w:noProof/>
            <w:webHidden/>
          </w:rPr>
          <w:t>104</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3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3 Sample cross-section after (a) contact stack evaporation, and (b) contacts lift-off.</w:t>
        </w:r>
        <w:r w:rsidR="000773F4">
          <w:rPr>
            <w:noProof/>
            <w:webHidden/>
          </w:rPr>
          <w:tab/>
        </w:r>
        <w:r w:rsidR="000773F4">
          <w:rPr>
            <w:noProof/>
            <w:webHidden/>
          </w:rPr>
          <w:fldChar w:fldCharType="begin"/>
        </w:r>
        <w:r w:rsidR="000773F4">
          <w:rPr>
            <w:noProof/>
            <w:webHidden/>
          </w:rPr>
          <w:instrText xml:space="preserve"> PAGEREF _Toc491539339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4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0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5 Sample cross-section after (a) Spin coating, and (b) photolithography and development of channel etch mask.</w:t>
        </w:r>
        <w:r w:rsidR="000773F4">
          <w:rPr>
            <w:noProof/>
            <w:webHidden/>
          </w:rPr>
          <w:tab/>
        </w:r>
        <w:r w:rsidR="000773F4">
          <w:rPr>
            <w:noProof/>
            <w:webHidden/>
          </w:rPr>
          <w:fldChar w:fldCharType="begin"/>
        </w:r>
        <w:r w:rsidR="000773F4">
          <w:rPr>
            <w:noProof/>
            <w:webHidden/>
          </w:rPr>
          <w:instrText xml:space="preserve"> PAGEREF _Toc491539341 \h </w:instrText>
        </w:r>
        <w:r w:rsidR="000773F4">
          <w:rPr>
            <w:noProof/>
            <w:webHidden/>
          </w:rPr>
        </w:r>
        <w:r w:rsidR="000773F4">
          <w:rPr>
            <w:noProof/>
            <w:webHidden/>
          </w:rPr>
          <w:fldChar w:fldCharType="separate"/>
        </w:r>
        <w:r w:rsidR="000773F4">
          <w:rPr>
            <w:noProof/>
            <w:webHidden/>
          </w:rPr>
          <w:t>105</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2"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6 Sample cross-section (a) during channel definition, and (b) after etch mask removal. The red arrows signifiy the O</w:t>
        </w:r>
        <w:r w:rsidR="000773F4" w:rsidRPr="009373E2">
          <w:rPr>
            <w:rStyle w:val="Hyperlink"/>
            <w:noProof/>
            <w:vertAlign w:val="subscript"/>
          </w:rPr>
          <w:t>2</w:t>
        </w:r>
        <w:r w:rsidR="000773F4" w:rsidRPr="009373E2">
          <w:rPr>
            <w:rStyle w:val="Hyperlink"/>
            <w:noProof/>
          </w:rPr>
          <w:t xml:space="preserve"> plasma etching the exposed graphene.</w:t>
        </w:r>
        <w:r w:rsidR="000773F4">
          <w:rPr>
            <w:noProof/>
            <w:webHidden/>
          </w:rPr>
          <w:tab/>
        </w:r>
        <w:r w:rsidR="000773F4">
          <w:rPr>
            <w:noProof/>
            <w:webHidden/>
          </w:rPr>
          <w:fldChar w:fldCharType="begin"/>
        </w:r>
        <w:r w:rsidR="000773F4">
          <w:rPr>
            <w:noProof/>
            <w:webHidden/>
          </w:rPr>
          <w:instrText xml:space="preserve"> PAGEREF _Toc491539342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3"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7 Optical microscope image after (a) contact photolithography, and (b) contacts lift-off.</w:t>
        </w:r>
        <w:r w:rsidR="000773F4">
          <w:rPr>
            <w:noProof/>
            <w:webHidden/>
          </w:rPr>
          <w:tab/>
        </w:r>
        <w:r w:rsidR="000773F4">
          <w:rPr>
            <w:noProof/>
            <w:webHidden/>
          </w:rPr>
          <w:fldChar w:fldCharType="begin"/>
        </w:r>
        <w:r w:rsidR="000773F4">
          <w:rPr>
            <w:noProof/>
            <w:webHidden/>
          </w:rPr>
          <w:instrText xml:space="preserve"> PAGEREF _Toc491539343 \h </w:instrText>
        </w:r>
        <w:r w:rsidR="000773F4">
          <w:rPr>
            <w:noProof/>
            <w:webHidden/>
          </w:rPr>
        </w:r>
        <w:r w:rsidR="000773F4">
          <w:rPr>
            <w:noProof/>
            <w:webHidden/>
          </w:rPr>
          <w:fldChar w:fldCharType="separate"/>
        </w:r>
        <w:r w:rsidR="000773F4">
          <w:rPr>
            <w:noProof/>
            <w:webHidden/>
          </w:rPr>
          <w:t>106</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4"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8 Sample cross-section after (a) seed layer evaporation, and (b) top oxide ALD.</w:t>
        </w:r>
        <w:r w:rsidR="000773F4">
          <w:rPr>
            <w:noProof/>
            <w:webHidden/>
          </w:rPr>
          <w:tab/>
        </w:r>
        <w:r w:rsidR="000773F4">
          <w:rPr>
            <w:noProof/>
            <w:webHidden/>
          </w:rPr>
          <w:fldChar w:fldCharType="begin"/>
        </w:r>
        <w:r w:rsidR="000773F4">
          <w:rPr>
            <w:noProof/>
            <w:webHidden/>
          </w:rPr>
          <w:instrText xml:space="preserve"> PAGEREF _Toc491539344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5"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9 Sample cross-section after (a) Spin coating, and (b) e-beam lithography and development of top gate deposition mask.</w:t>
        </w:r>
        <w:r w:rsidR="000773F4">
          <w:rPr>
            <w:noProof/>
            <w:webHidden/>
          </w:rPr>
          <w:tab/>
        </w:r>
        <w:r w:rsidR="000773F4">
          <w:rPr>
            <w:noProof/>
            <w:webHidden/>
          </w:rPr>
          <w:fldChar w:fldCharType="begin"/>
        </w:r>
        <w:r w:rsidR="000773F4">
          <w:rPr>
            <w:noProof/>
            <w:webHidden/>
          </w:rPr>
          <w:instrText xml:space="preserve"> PAGEREF _Toc491539345 \h </w:instrText>
        </w:r>
        <w:r w:rsidR="000773F4">
          <w:rPr>
            <w:noProof/>
            <w:webHidden/>
          </w:rPr>
        </w:r>
        <w:r w:rsidR="000773F4">
          <w:rPr>
            <w:noProof/>
            <w:webHidden/>
          </w:rPr>
          <w:fldChar w:fldCharType="separate"/>
        </w:r>
        <w:r w:rsidR="000773F4">
          <w:rPr>
            <w:noProof/>
            <w:webHidden/>
          </w:rPr>
          <w:t>107</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6"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0 Sample cross-section after (a) top gate metal stack evaporation, and (b) top gate lift-off.</w:t>
        </w:r>
        <w:r w:rsidR="000773F4">
          <w:rPr>
            <w:noProof/>
            <w:webHidden/>
          </w:rPr>
          <w:tab/>
        </w:r>
        <w:r w:rsidR="000773F4">
          <w:rPr>
            <w:noProof/>
            <w:webHidden/>
          </w:rPr>
          <w:fldChar w:fldCharType="begin"/>
        </w:r>
        <w:r w:rsidR="000773F4">
          <w:rPr>
            <w:noProof/>
            <w:webHidden/>
          </w:rPr>
          <w:instrText xml:space="preserve"> PAGEREF _Toc491539346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7"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1 (a) Optical microscope image of graphene synapse, and (b) False color SEM image of the same device.</w:t>
        </w:r>
        <w:r w:rsidR="000773F4">
          <w:rPr>
            <w:noProof/>
            <w:webHidden/>
          </w:rPr>
          <w:tab/>
        </w:r>
        <w:r w:rsidR="000773F4">
          <w:rPr>
            <w:noProof/>
            <w:webHidden/>
          </w:rPr>
          <w:fldChar w:fldCharType="begin"/>
        </w:r>
        <w:r w:rsidR="000773F4">
          <w:rPr>
            <w:noProof/>
            <w:webHidden/>
          </w:rPr>
          <w:instrText xml:space="preserve"> PAGEREF _Toc491539347 \h </w:instrText>
        </w:r>
        <w:r w:rsidR="000773F4">
          <w:rPr>
            <w:noProof/>
            <w:webHidden/>
          </w:rPr>
        </w:r>
        <w:r w:rsidR="000773F4">
          <w:rPr>
            <w:noProof/>
            <w:webHidden/>
          </w:rPr>
          <w:fldChar w:fldCharType="separate"/>
        </w:r>
        <w:r w:rsidR="000773F4">
          <w:rPr>
            <w:noProof/>
            <w:webHidden/>
          </w:rPr>
          <w:t>108</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8"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2 Sample cross-section after (a) Spin coating, and (b) photolithography and development of oxide etch mask.</w:t>
        </w:r>
        <w:r w:rsidR="000773F4">
          <w:rPr>
            <w:noProof/>
            <w:webHidden/>
          </w:rPr>
          <w:tab/>
        </w:r>
        <w:r w:rsidR="000773F4">
          <w:rPr>
            <w:noProof/>
            <w:webHidden/>
          </w:rPr>
          <w:fldChar w:fldCharType="begin"/>
        </w:r>
        <w:r w:rsidR="000773F4">
          <w:rPr>
            <w:noProof/>
            <w:webHidden/>
          </w:rPr>
          <w:instrText xml:space="preserve"> PAGEREF _Toc491539348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49"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3 Sample cross-section (a) during oxide etching, and (b) after etch mask removal. The blue arrows signifiy the accelerated ions used for ion millng or the reactive species if RIE is used for etching the exposed oxide.</w:t>
        </w:r>
        <w:r w:rsidR="000773F4">
          <w:rPr>
            <w:noProof/>
            <w:webHidden/>
          </w:rPr>
          <w:tab/>
        </w:r>
        <w:r w:rsidR="000773F4">
          <w:rPr>
            <w:noProof/>
            <w:webHidden/>
          </w:rPr>
          <w:fldChar w:fldCharType="begin"/>
        </w:r>
        <w:r w:rsidR="000773F4">
          <w:rPr>
            <w:noProof/>
            <w:webHidden/>
          </w:rPr>
          <w:instrText xml:space="preserve"> PAGEREF _Toc491539349 \h </w:instrText>
        </w:r>
        <w:r w:rsidR="000773F4">
          <w:rPr>
            <w:noProof/>
            <w:webHidden/>
          </w:rPr>
        </w:r>
        <w:r w:rsidR="000773F4">
          <w:rPr>
            <w:noProof/>
            <w:webHidden/>
          </w:rPr>
          <w:fldChar w:fldCharType="separate"/>
        </w:r>
        <w:r w:rsidR="000773F4">
          <w:rPr>
            <w:noProof/>
            <w:webHidden/>
          </w:rPr>
          <w:t>109</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50"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4 Measurement setup used when measuring dual-gated FETs and devices. The use of a conducting chuck enables direct connection to the back-gate via the chuck. When no top gate is required, the NI 9264 can be omitted from the test setup.</w:t>
        </w:r>
        <w:r w:rsidR="000773F4">
          <w:rPr>
            <w:noProof/>
            <w:webHidden/>
          </w:rPr>
          <w:tab/>
        </w:r>
        <w:r w:rsidR="000773F4">
          <w:rPr>
            <w:noProof/>
            <w:webHidden/>
          </w:rPr>
          <w:fldChar w:fldCharType="begin"/>
        </w:r>
        <w:r w:rsidR="000773F4">
          <w:rPr>
            <w:noProof/>
            <w:webHidden/>
          </w:rPr>
          <w:instrText xml:space="preserve"> PAGEREF _Toc491539350 \h </w:instrText>
        </w:r>
        <w:r w:rsidR="000773F4">
          <w:rPr>
            <w:noProof/>
            <w:webHidden/>
          </w:rPr>
        </w:r>
        <w:r w:rsidR="000773F4">
          <w:rPr>
            <w:noProof/>
            <w:webHidden/>
          </w:rPr>
          <w:fldChar w:fldCharType="separate"/>
        </w:r>
        <w:r w:rsidR="000773F4">
          <w:rPr>
            <w:noProof/>
            <w:webHidden/>
          </w:rPr>
          <w:t>110</w:t>
        </w:r>
        <w:r w:rsidR="000773F4">
          <w:rPr>
            <w:noProof/>
            <w:webHidden/>
          </w:rPr>
          <w:fldChar w:fldCharType="end"/>
        </w:r>
      </w:hyperlink>
    </w:p>
    <w:p w:rsidR="000773F4" w:rsidRDefault="0014219B">
      <w:pPr>
        <w:pStyle w:val="TableofFigures"/>
        <w:tabs>
          <w:tab w:val="right" w:leader="dot" w:pos="9350"/>
        </w:tabs>
        <w:rPr>
          <w:rFonts w:asciiTheme="minorHAnsi" w:eastAsiaTheme="minorEastAsia" w:hAnsiTheme="minorHAnsi" w:cstheme="minorBidi"/>
          <w:noProof/>
          <w:sz w:val="22"/>
          <w:szCs w:val="22"/>
        </w:rPr>
      </w:pPr>
      <w:hyperlink w:anchor="_Toc491539351" w:history="1">
        <w:r w:rsidR="000773F4" w:rsidRPr="009373E2">
          <w:rPr>
            <w:rStyle w:val="Hyperlink"/>
            <w:noProof/>
          </w:rPr>
          <w:t xml:space="preserve">Figure </w:t>
        </w:r>
        <w:r w:rsidR="000773F4" w:rsidRPr="009373E2">
          <w:rPr>
            <w:rStyle w:val="Hyperlink"/>
            <w:noProof/>
            <w:cs/>
          </w:rPr>
          <w:t>‎</w:t>
        </w:r>
        <w:r w:rsidR="000773F4" w:rsidRPr="009373E2">
          <w:rPr>
            <w:rStyle w:val="Hyperlink"/>
            <w:noProof/>
          </w:rPr>
          <w:t>0.15 Electrical model of graphene coupler. The graphene ribbons are modelled using two distributed resistors with a resistance per unit length of R</w:t>
        </w:r>
        <w:r w:rsidR="000773F4" w:rsidRPr="009373E2">
          <w:rPr>
            <w:rStyle w:val="Hyperlink"/>
            <w:noProof/>
            <w:vertAlign w:val="subscript"/>
          </w:rPr>
          <w:t>1</w:t>
        </w:r>
        <w:r w:rsidR="000773F4" w:rsidRPr="009373E2">
          <w:rPr>
            <w:rStyle w:val="Hyperlink"/>
            <w:noProof/>
          </w:rPr>
          <w:t xml:space="preserve"> and R</w:t>
        </w:r>
        <w:r w:rsidR="000773F4" w:rsidRPr="009373E2">
          <w:rPr>
            <w:rStyle w:val="Hyperlink"/>
            <w:noProof/>
            <w:vertAlign w:val="subscript"/>
          </w:rPr>
          <w:t>2</w:t>
        </w:r>
        <w:r w:rsidR="000773F4" w:rsidRPr="009373E2">
          <w:rPr>
            <w:rStyle w:val="Hyperlink"/>
            <w:noProof/>
          </w:rPr>
          <w:t>, and the tunneling resistance coupling them is modelled using a distributed conductance with conductance per unit length g</w:t>
        </w:r>
        <w:r w:rsidR="000773F4" w:rsidRPr="009373E2">
          <w:rPr>
            <w:rStyle w:val="Hyperlink"/>
            <w:noProof/>
            <w:vertAlign w:val="subscript"/>
          </w:rPr>
          <w:t>c</w:t>
        </w:r>
        <w:r w:rsidR="000773F4" w:rsidRPr="009373E2">
          <w:rPr>
            <w:rStyle w:val="Hyperlink"/>
            <w:noProof/>
          </w:rPr>
          <w:t>.</w:t>
        </w:r>
        <w:r w:rsidR="000773F4">
          <w:rPr>
            <w:noProof/>
            <w:webHidden/>
          </w:rPr>
          <w:tab/>
        </w:r>
        <w:r w:rsidR="000773F4">
          <w:rPr>
            <w:noProof/>
            <w:webHidden/>
          </w:rPr>
          <w:fldChar w:fldCharType="begin"/>
        </w:r>
        <w:r w:rsidR="000773F4">
          <w:rPr>
            <w:noProof/>
            <w:webHidden/>
          </w:rPr>
          <w:instrText xml:space="preserve"> PAGEREF _Toc491539351 \h </w:instrText>
        </w:r>
        <w:r w:rsidR="000773F4">
          <w:rPr>
            <w:noProof/>
            <w:webHidden/>
          </w:rPr>
        </w:r>
        <w:r w:rsidR="000773F4">
          <w:rPr>
            <w:noProof/>
            <w:webHidden/>
          </w:rPr>
          <w:fldChar w:fldCharType="separate"/>
        </w:r>
        <w:r w:rsidR="000773F4">
          <w:rPr>
            <w:noProof/>
            <w:webHidden/>
          </w:rPr>
          <w:t>111</w:t>
        </w:r>
        <w:r w:rsidR="000773F4">
          <w:rPr>
            <w:noProof/>
            <w:webHidden/>
          </w:rPr>
          <w:fldChar w:fldCharType="end"/>
        </w:r>
      </w:hyperlink>
    </w:p>
    <w:p w:rsidR="00EC655C" w:rsidRPr="00EC655C" w:rsidRDefault="00445722" w:rsidP="008A4AC8">
      <w:pPr>
        <w:ind w:firstLine="0"/>
      </w:pPr>
      <w:r>
        <w:fldChar w:fldCharType="end"/>
      </w:r>
    </w:p>
    <w:p w:rsidR="008D38F9" w:rsidRDefault="007562AE" w:rsidP="00B61C65">
      <w:pPr>
        <w:sectPr w:rsidR="008D38F9" w:rsidSect="00EC655C">
          <w:pgSz w:w="12240" w:h="15840"/>
          <w:pgMar w:top="1440" w:right="1440" w:bottom="1440" w:left="1440" w:header="720" w:footer="720" w:gutter="0"/>
          <w:pgNumType w:fmt="lowerRoman"/>
          <w:cols w:space="720"/>
          <w:docGrid w:linePitch="326"/>
        </w:sectPr>
      </w:pPr>
      <w:r>
        <w:fldChar w:fldCharType="begin"/>
      </w:r>
      <w:r>
        <w:instrText xml:space="preserve"> TOC \h \z \c "Figure" </w:instrText>
      </w:r>
      <w:r>
        <w:fldChar w:fldCharType="end"/>
      </w:r>
    </w:p>
    <w:p w:rsidR="00B66FD9" w:rsidRDefault="0020417A" w:rsidP="00AB7B79">
      <w:pPr>
        <w:pStyle w:val="Heading1"/>
      </w:pPr>
      <w:bookmarkStart w:id="4" w:name="_Toc491082122"/>
      <w:r w:rsidRPr="009F5012">
        <w:lastRenderedPageBreak/>
        <w:t>Introduction</w:t>
      </w:r>
      <w:bookmarkEnd w:id="4"/>
    </w:p>
    <w:p w:rsidR="00C1144D" w:rsidRDefault="00C1144D" w:rsidP="00B438CE">
      <w:r>
        <w:t xml:space="preserve">The </w:t>
      </w:r>
      <w:r w:rsidR="00A56307">
        <w:t>s</w:t>
      </w:r>
      <w:r>
        <w:t xml:space="preserve">emiconductor </w:t>
      </w:r>
      <w:r w:rsidR="00A56307">
        <w:t>i</w:t>
      </w:r>
      <w:r>
        <w:t>ndustry has evolved over the d</w:t>
      </w:r>
      <w:r w:rsidR="000C6EE1">
        <w:t>ecades through aggressively shrinking the sizes of transistors and other integrated circuits building elements over the years.</w:t>
      </w:r>
      <w:r w:rsidR="00E14AE5">
        <w:t xml:space="preserve"> This allowed the reduction of cost per function, leading to the versatile use of electronic components and the </w:t>
      </w:r>
      <w:r w:rsidR="00B438CE">
        <w:t>rapid growth</w:t>
      </w:r>
      <w:r w:rsidR="00E14AE5">
        <w:t xml:space="preserve"> of the consumer electronics market.</w:t>
      </w:r>
      <w:r w:rsidR="000C6EE1">
        <w:t xml:space="preserve"> </w:t>
      </w:r>
    </w:p>
    <w:p w:rsidR="00035AE1" w:rsidRPr="00C1144D" w:rsidRDefault="00035AE1" w:rsidP="00990E8D">
      <w:r>
        <w:t xml:space="preserve">In this chapter, we discuss the economics of scaling, and Moore’s law, the driving force behind scaling </w:t>
      </w:r>
      <w:r w:rsidR="00890E79">
        <w:t xml:space="preserve">and </w:t>
      </w:r>
      <w:r>
        <w:t>the growth of the consumer electronics industry. We then discuss beyond-CMOS techniques</w:t>
      </w:r>
      <w:r w:rsidR="00990E8D">
        <w:t>;</w:t>
      </w:r>
      <w:r>
        <w:t xml:space="preserve"> </w:t>
      </w:r>
      <w:r w:rsidR="00990E8D">
        <w:t xml:space="preserve">a method </w:t>
      </w:r>
      <w:r>
        <w:t>used to fuel scaling economics despite the slowdown of Moore’s law. We then introduce the advantages of graphene for use in beyond-CMOS systems and present an overview of this document.</w:t>
      </w:r>
    </w:p>
    <w:p w:rsidR="009F5012" w:rsidRDefault="009F5012" w:rsidP="001C7C42">
      <w:pPr>
        <w:pStyle w:val="Heading2"/>
      </w:pPr>
      <w:bookmarkStart w:id="5" w:name="_Toc491082123"/>
      <w:r>
        <w:t>Economics of Scaling</w:t>
      </w:r>
      <w:r w:rsidR="00FE05D7">
        <w:t xml:space="preserve"> and Moore’s Law</w:t>
      </w:r>
      <w:bookmarkEnd w:id="5"/>
    </w:p>
    <w:p w:rsidR="000A7513" w:rsidRDefault="000A7513" w:rsidP="000235F7">
      <w:r>
        <w:t>Moore’s law focused on reducing the cost per function on a</w:t>
      </w:r>
      <w:r w:rsidR="0057336C">
        <w:t>n integrated circuit to reduce the overall cost of electronic components</w:t>
      </w:r>
      <w:r w:rsidR="00E020D5">
        <w:fldChar w:fldCharType="begin" w:fldLock="1"/>
      </w:r>
      <w:r w:rsidR="00E020D5">
        <w:instrText>ADDIN CSL_CITATION { "citationItems" : [ { "id" : "ITEM-1", "itemData" : { "DOI" : "10.1109/JPROC.1998.658762", "ISSN" : "0018-9219", "author" : [ { "dropping-particle" : "", "family" : "Moore", "given" : "G.E.", "non-dropping-particle" : "", "parse-names" : false, "suffix" : "" } ], "container-title" : "Proceedings of the IEEE", "id" : "ITEM-1", "issue" : "1", "issued" : { "date-parts" : [ [ "1998", "1" ] ] }, "page" : "82-85", "title" : "Cramming More Components Onto Integrated Circuits", "type" : "article-journal", "volume" : "86" }, "uris" : [ "http://www.mendeley.com/documents/?uuid=90cd11f8-122c-4ac8-ab34-b303d1f7a547" ] } ], "mendeley" : { "formattedCitation" : "[1]", "plainTextFormattedCitation" : "[1]", "previouslyFormattedCitation" : "[1]" }, "properties" : { "noteIndex" : 0 }, "schema" : "https://github.com/citation-style-language/schema/raw/master/csl-citation.json" }</w:instrText>
      </w:r>
      <w:r w:rsidR="00E020D5">
        <w:fldChar w:fldCharType="separate"/>
      </w:r>
      <w:r w:rsidR="00E020D5" w:rsidRPr="00E020D5">
        <w:rPr>
          <w:noProof/>
        </w:rPr>
        <w:t>[1]</w:t>
      </w:r>
      <w:r w:rsidR="00E020D5">
        <w:fldChar w:fldCharType="end"/>
      </w:r>
      <w:r w:rsidR="0057336C">
        <w:t xml:space="preserve">. As the cost for a fixed area of the chip was relatively constant, the most straightforward way of reducing the cost per function was to shrink the size of the elements used to implement it, and </w:t>
      </w:r>
      <w:r w:rsidR="009B3D3B">
        <w:t xml:space="preserve">by </w:t>
      </w:r>
      <w:r w:rsidR="0057336C">
        <w:t>us</w:t>
      </w:r>
      <w:r w:rsidR="009B3D3B">
        <w:t>ing</w:t>
      </w:r>
      <w:r w:rsidR="0057336C">
        <w:t xml:space="preserve"> clever circuit techniques to reduce the required area and increase functionality.</w:t>
      </w:r>
      <w:r w:rsidR="000235F7">
        <w:t xml:space="preserve"> The shrinking in transistor size is known as scaling</w:t>
      </w:r>
      <w:r w:rsidR="00E020D5">
        <w:fldChar w:fldCharType="begin" w:fldLock="1"/>
      </w:r>
      <w:r w:rsidR="00F8487A">
        <w:instrText>ADDIN CSL_CITATION { "citationItems" : [ { "id" : "ITEM-1", "itemData" : { "ISSN" : "0018-9219", "author" : [ { "dropping-particle" : "", "family" : "Dennard", "given" : "Robert H", "non-dropping-particle" : "", "parse-names" : false, "suffix" : "" }, { "dropping-particle" : "", "family" : "Gaensslen", "given" : "Fritz H", "non-dropping-particle" : "", "parse-names" : false, "suffix" : "" }, { "dropping-particle" : "", "family" : "Yu", "given" : "Hwa-Nien", "non-dropping-particle" : "", "parse-names" : false, "suffix" : "" }, { "dropping-particle" : "", "family" : "Rideout", "given" : "V Leo", "non-dropping-particle" : "", "parse-names" : false, "suffix" : "" }, { "dropping-particle" : "", "family" : "Bassous", "given" : "Ernest", "non-dropping-particle" : "", "parse-names" : false, "suffix" : "" }, { "dropping-particle" : "", "family" : "Leblanc", "given" : "Andre R", "non-dropping-particle" : "", "parse-names" : false, "suffix" : "" } ], "container-title" : "Proceedings of the IEEE", "id" : "ITEM-1", "issue" : "4", "issued" : { "date-parts" : [ [ "1999" ] ] }, "page" : "668-678", "title" : "Design of ion-implanted MOSFET's with very small physical dimensions", "type" : "article-journal", "volume" : "87" }, "uris" : [ "http://www.mendeley.com/documents/?uuid=33b1cd34-b90e-4c22-a82b-8e27a74b5286", "http://www.mendeley.com/documents/?uuid=7f077246-f2a9-47e3-a718-32eff3135b57" ] } ], "mendeley" : { "formattedCitation" : "[2]", "plainTextFormattedCitation" : "[2]", "previouslyFormattedCitation" : "[2]" }, "properties" : { "noteIndex" : 0 }, "schema" : "https://github.com/citation-style-language/schema/raw/master/csl-citation.json" }</w:instrText>
      </w:r>
      <w:r w:rsidR="00E020D5">
        <w:fldChar w:fldCharType="separate"/>
      </w:r>
      <w:r w:rsidR="00E020D5" w:rsidRPr="00E020D5">
        <w:rPr>
          <w:noProof/>
        </w:rPr>
        <w:t>[2]</w:t>
      </w:r>
      <w:r w:rsidR="00E020D5">
        <w:fldChar w:fldCharType="end"/>
      </w:r>
      <w:r w:rsidR="000235F7">
        <w:t xml:space="preserve">. Scaling initially allowed the increase of device performance, as devices performed better as they </w:t>
      </w:r>
      <w:proofErr w:type="gramStart"/>
      <w:r w:rsidR="000235F7">
        <w:t>were scaled</w:t>
      </w:r>
      <w:r w:rsidR="006C46F3">
        <w:t xml:space="preserve"> down</w:t>
      </w:r>
      <w:proofErr w:type="gramEnd"/>
      <w:r w:rsidR="006C46F3">
        <w:t xml:space="preserve"> in size</w:t>
      </w:r>
      <w:r w:rsidR="000235F7">
        <w:t>.</w:t>
      </w:r>
    </w:p>
    <w:p w:rsidR="000235F7" w:rsidRDefault="00882AF5" w:rsidP="00CC54C3">
      <w:r>
        <w:t xml:space="preserve">The cost of scaling started increasing in the last decade with the increase in </w:t>
      </w:r>
      <w:r w:rsidR="00CC54C3">
        <w:t xml:space="preserve">manufacturing </w:t>
      </w:r>
      <w:r>
        <w:t>cost. In addition, scaling devices down started degrading their performance</w:t>
      </w:r>
      <w:r w:rsidR="00A56307">
        <w:t>,</w:t>
      </w:r>
      <w:r>
        <w:t xml:space="preserve"> causing the onset of variability and other short channel effects that reduced the technical yield of scaling</w:t>
      </w:r>
      <w:r w:rsidR="00CC54C3">
        <w:fldChar w:fldCharType="begin" w:fldLock="1"/>
      </w:r>
      <w:r w:rsidR="00F8487A">
        <w:instrText>ADDIN CSL_CITATION { "citationItems" : [ { "id" : "ITEM-1", "itemData" : { "author" : [ { "dropping-particle" : "", "family" : "Taur", "given" : "Yuan", "non-dropping-particle" : "", "parse-names" : false, "suffix" : "" }, { "dropping-particle" : "", "family" : "Ning", "given" : "Tak H.", "non-dropping-particle" : "", "parse-names" : false, "suffix" : "" } ], "edition" : "2nd", "id" : "ITEM-1", "issued" : { "date-parts" : [ [ "2013" ] ] }, "number-of-pages" : "678", "publisher" : "Cambridge University Press", "title" : "Fundamentals of Modern VLSI Devices", "type" : "book" }, "uris" : [ "http://www.mendeley.com/documents/?uuid=d9655c78-8560-4c80-a408-bffcc7f80e96", "http://www.mendeley.com/documents/?uuid=b9982d47-6470-4973-973c-b2a49cb9521a" ] } ], "mendeley" : { "formattedCitation" : "[3]", "plainTextFormattedCitation" : "[3]", "previouslyFormattedCitation" : "[3]" }, "properties" : { "noteIndex" : 0 }, "schema" : "https://github.com/citation-style-language/schema/raw/master/csl-citation.json" }</w:instrText>
      </w:r>
      <w:r w:rsidR="00CC54C3">
        <w:fldChar w:fldCharType="separate"/>
      </w:r>
      <w:r w:rsidR="00CC54C3" w:rsidRPr="00CC54C3">
        <w:rPr>
          <w:noProof/>
        </w:rPr>
        <w:t>[3]</w:t>
      </w:r>
      <w:r w:rsidR="00CC54C3">
        <w:fldChar w:fldCharType="end"/>
      </w:r>
      <w:r>
        <w:t>.</w:t>
      </w:r>
      <w:r w:rsidR="0066229C">
        <w:t xml:space="preserve"> This caused a slowdown in the scaling trend and disrupted the economics prospects of scaling.</w:t>
      </w:r>
    </w:p>
    <w:p w:rsidR="00C7022E" w:rsidRDefault="0066229C" w:rsidP="00C7022E">
      <w:r>
        <w:t xml:space="preserve">To </w:t>
      </w:r>
      <w:r w:rsidR="00C7022E">
        <w:t>overcome the scaling slowdown, the industry identified the three techniques of continuing economic growth:</w:t>
      </w:r>
    </w:p>
    <w:p w:rsidR="00C7022E" w:rsidRDefault="00C7022E" w:rsidP="00612D1B">
      <w:pPr>
        <w:pStyle w:val="ListParagraph"/>
        <w:numPr>
          <w:ilvl w:val="0"/>
          <w:numId w:val="27"/>
        </w:numPr>
      </w:pPr>
      <w:r>
        <w:lastRenderedPageBreak/>
        <w:t xml:space="preserve">More Moore: </w:t>
      </w:r>
      <w:r w:rsidR="005B39A7">
        <w:t>M</w:t>
      </w:r>
      <w:r>
        <w:t xml:space="preserve">ore scaling according to Moore’s law </w:t>
      </w:r>
      <w:r w:rsidR="00E57CF5">
        <w:t xml:space="preserve">and pushing for </w:t>
      </w:r>
      <w:r w:rsidR="00612D1B">
        <w:t xml:space="preserve">the continuous scaling </w:t>
      </w:r>
      <w:r>
        <w:t xml:space="preserve">down </w:t>
      </w:r>
      <w:r w:rsidR="00612D1B">
        <w:t xml:space="preserve">of </w:t>
      </w:r>
      <w:r>
        <w:t>devices.</w:t>
      </w:r>
    </w:p>
    <w:p w:rsidR="00DE3A1F" w:rsidRDefault="00C7022E" w:rsidP="00612D1B">
      <w:pPr>
        <w:pStyle w:val="ListParagraph"/>
        <w:numPr>
          <w:ilvl w:val="0"/>
          <w:numId w:val="27"/>
        </w:numPr>
      </w:pPr>
      <w:r>
        <w:t>More than Moore:</w:t>
      </w:r>
      <w:r w:rsidR="00612D1B">
        <w:t xml:space="preserve"> Integrating more non-transistor components on chip allowing more functions to be integrated, which reduces the overall system cost and allows integrating more functions on chip</w:t>
      </w:r>
      <w:r w:rsidR="0041331F">
        <w:fldChar w:fldCharType="begin" w:fldLock="1"/>
      </w:r>
      <w:r w:rsidR="0041331F">
        <w:instrText>ADDIN CSL_CITATION { "citationItems" : [ { "id" : "ITEM-1",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1", "issued" : { "date-parts" : [ [ "2010" ] ] }, "title" : "\u201cMore-than-Moore\u201d White Paper", "type" : "article-journal" }, "uris" : [ "http://www.mendeley.com/documents/?uuid=d488c827-13ff-4332-ad1f-148dc952e38c" ] } ], "mendeley" : { "formattedCitation" : "[4]", "plainTextFormattedCitation" : "[4]", "previouslyFormattedCitation" : "[4]" }, "properties" : { "noteIndex" : 0 }, "schema" : "https://github.com/citation-style-language/schema/raw/master/csl-citation.json" }</w:instrText>
      </w:r>
      <w:r w:rsidR="0041331F">
        <w:fldChar w:fldCharType="separate"/>
      </w:r>
      <w:r w:rsidR="0041331F" w:rsidRPr="0041331F">
        <w:rPr>
          <w:noProof/>
        </w:rPr>
        <w:t>[4]</w:t>
      </w:r>
      <w:r w:rsidR="0041331F">
        <w:fldChar w:fldCharType="end"/>
      </w:r>
      <w:r w:rsidR="00612D1B">
        <w:t>.</w:t>
      </w:r>
    </w:p>
    <w:p w:rsidR="00C7022E" w:rsidRDefault="00DE3A1F" w:rsidP="00DE3A1F">
      <w:pPr>
        <w:pStyle w:val="ListParagraph"/>
        <w:numPr>
          <w:ilvl w:val="0"/>
          <w:numId w:val="27"/>
        </w:numPr>
      </w:pPr>
      <w:r>
        <w:t xml:space="preserve">Beyond-CMOS: Introducing new materials and devices to augment or replace the current CMOS technologies. This can be through </w:t>
      </w:r>
      <w:r w:rsidR="00A56307">
        <w:t>the use of</w:t>
      </w:r>
      <w:r>
        <w:t xml:space="preserve"> </w:t>
      </w:r>
      <w:proofErr w:type="spellStart"/>
      <w:r>
        <w:t>SiGe</w:t>
      </w:r>
      <w:proofErr w:type="spellEnd"/>
      <w:r>
        <w:t xml:space="preserve"> wafers, III-V</w:t>
      </w:r>
      <w:r w:rsidR="00C7022E">
        <w:t xml:space="preserve"> </w:t>
      </w:r>
      <w:r>
        <w:t>semiconductors or other non-conventional materials</w:t>
      </w:r>
      <w:r w:rsidR="0041331F">
        <w:fldChar w:fldCharType="begin" w:fldLock="1"/>
      </w:r>
      <w:r w:rsidR="0041331F">
        <w:instrText>ADDIN CSL_CITATION { "citationItems" : [ { "id" : "ITEM-1", "itemData" : { "DOI" : "10.1109/IEDM.2006.346835", "ISBN" : "1-4244-0438-X", "author" : [ { "dropping-particle" : "", "family" : "Hwang", "given" : "Chang-Gyu", "non-dropping-particle" : "", "parse-names" : false, "suffix" : "" } ], "container-title" : "2006 International Electron Devices Meeting", "id" : "ITEM-1", "issued" : { "date-parts" : [ [ "2006" ] ] }, "page" : "1-8", "publisher" : "Ieee", "title" : "New Paradigms in the Silicon Industry", "type" : "paper-conference" }, "uris" : [ "http://www.mendeley.com/documents/?uuid=fee64615-07d3-4b65-962d-d7fef3059350" ] }, { "id" : "ITEM-2", "itemData" : { "author" : [ { "dropping-particle" : "", "family" : "Arden", "given" : "Wolfgang", "non-dropping-particle" : "", "parse-names" : false, "suffix" : "" }, { "dropping-particle" : "", "family" : "Brillou\u00ebt", "given" : "Michel", "non-dropping-particle" : "", "parse-names" : false, "suffix" : "" }, { "dropping-particle" : "", "family" : "Cogez", "given" : "Patrick", "non-dropping-particle" : "", "parse-names" : false, "suffix" : "" }, { "dropping-particle" : "", "family" : "Graef", "given" : "Mart", "non-dropping-particle" : "", "parse-names" : false, "suffix" : "" }, { "dropping-particle" : "", "family" : "Huizing", "given" : "Bert", "non-dropping-particle" : "", "parse-names" : false, "suffix" : "" }, { "dropping-particle" : "", "family" : "Mahnkopf", "given" : "Reinhard", "non-dropping-particle" : "", "parse-names" : false, "suffix" : "" } ], "id" : "ITEM-2", "issued" : { "date-parts" : [ [ "2010" ] ] }, "title" : "\u201cMore-than-Moore\u201d White Paper", "type" : "article-journal" }, "uris" : [ "http://www.mendeley.com/documents/?uuid=d488c827-13ff-4332-ad1f-148dc952e38c" ] }, { "id" : "ITEM-3", "itemData" : { "ISBN" : "9781467394673", "author" : [ { "dropping-particle" : "", "family" : "ISSCC2016", "given" : "", "non-dropping-particle" : "", "parse-names" : false, "suffix" : "" } ], "id" : "ITEM-3", "issued" : { "date-parts" : [ [ "2016" ] ] }, "page" : "8-13", "title" : "SESSION 1 Plenary Moore \u2019 s Law : A Path Forward", "type" : "article-journal" }, "uris" : [ "http://www.mendeley.com/documents/?uuid=1d63c46a-f91e-4212-b752-6f1faf1abd9c" ] }, { "id" : "ITEM-4",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4",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mendeley" : { "formattedCitation" : "[4]\u2013[7]", "plainTextFormattedCitation" : "[4]\u2013[7]", "previouslyFormattedCitation" : "[4]\u2013[7]" }, "properties" : { "noteIndex" : 0 }, "schema" : "https://github.com/citation-style-language/schema/raw/master/csl-citation.json" }</w:instrText>
      </w:r>
      <w:r w:rsidR="0041331F">
        <w:fldChar w:fldCharType="separate"/>
      </w:r>
      <w:r w:rsidR="0041331F" w:rsidRPr="0041331F">
        <w:rPr>
          <w:noProof/>
        </w:rPr>
        <w:t>[4]–[7]</w:t>
      </w:r>
      <w:r w:rsidR="0041331F">
        <w:fldChar w:fldCharType="end"/>
      </w:r>
      <w:r>
        <w:t>.</w:t>
      </w:r>
    </w:p>
    <w:p w:rsidR="008F0C21" w:rsidRPr="000A7513" w:rsidRDefault="008F0C21" w:rsidP="008F0C21">
      <w:r>
        <w:t>In this work, we focus on the use of graphene as a beyond-CMOS material to augment CMOS circuits.</w:t>
      </w:r>
    </w:p>
    <w:p w:rsidR="00063296" w:rsidRDefault="00FE05D7" w:rsidP="001C7C42">
      <w:pPr>
        <w:pStyle w:val="Heading2"/>
      </w:pPr>
      <w:bookmarkStart w:id="6" w:name="_Toc491082124"/>
      <w:r>
        <w:t>Beyond-CMOS Materials and Device</w:t>
      </w:r>
      <w:r w:rsidR="00063296">
        <w:t>s</w:t>
      </w:r>
      <w:bookmarkEnd w:id="6"/>
    </w:p>
    <w:p w:rsidR="00D958DC" w:rsidRDefault="00D958DC" w:rsidP="00DC6B43">
      <w:r>
        <w:t xml:space="preserve">Different beyond-CMOS materials and devices are active fields of research. </w:t>
      </w:r>
      <w:r w:rsidR="00323CAC">
        <w:t xml:space="preserve">RRAM, </w:t>
      </w:r>
      <w:proofErr w:type="spellStart"/>
      <w:r w:rsidR="00323CAC">
        <w:t>FeRAM</w:t>
      </w:r>
      <w:proofErr w:type="spellEnd"/>
      <w:r w:rsidR="00323CAC">
        <w:t>, magnetic logic, and other devices have been proposed to augment or replace some of CMOS functions</w:t>
      </w:r>
      <w:r w:rsidR="00DC6B43">
        <w:fldChar w:fldCharType="begin" w:fldLock="1"/>
      </w:r>
      <w:r w:rsidR="00E227D5">
        <w:instrText>ADDIN CSL_CITATION { "citationItems" : [ { "id" : "ITEM-1", "itemData" : { "ISBN" : "9781467394673", "author" : [ { "dropping-particle" : "", "family" : "ISSCC2016", "given" : "", "non-dropping-particle" : "", "parse-names" : false, "suffix" : "" } ], "id" : "ITEM-1", "issued" : { "date-parts" : [ [ "2016" ] ] }, "page" : "8-13", "title" : "SESSION 1 Plenary Moore \u2019 s Law : A Path Forward", "type" : "article-journal" }, "uris" : [ "http://www.mendeley.com/documents/?uuid=1d63c46a-f91e-4212-b752-6f1faf1abd9c"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CICC.2012.6330621", "ISBN" : "9781467315555", "ISSN" : "08865930", "abstract" : "Phase Change Memory (PCM) technology is a promising candidate for the future non-volatile memory applications. Scaling of PCM into the sub-10 nm regime has been demonstrated using novel applications of nanofabrication techniques. PCM devices using solution-processed GeTe nanoparticles of diameter range 1.8-3.4nm has been demonstrated. Highly scaled (&lt;;2nm) PCM cross-point device using carbon nanotube as the electrode is fabricated proving the scalability of PCM to ultra small dimensions. The use of PCM as a nanoelectronic synapse for neuromorphic computation is also demonstrated as an illustration of PCM application beyond digital memory.", "author" : [ { "dropping-particle" : "", "family" : "Jeyasingh", "given" : "Rakesh", "non-dropping-particle" : "", "parse-names" : false, "suffix" : "" }, { "dropping-particle" : "", "family" : "Liang", "given" : "Jiale", "non-dropping-particle" : "", "parse-names" : false, "suffix" : "" }, { "dropping-particle" : "", "family" : "Caldwell", "given" : "Marissa a.", "non-dropping-particle" : "", "parse-names" : false, "suffix" : "" }, { "dropping-particle" : "", "family" : "Kuzum", "given" : "Duygu", "non-dropping-particle" : "", "parse-names" : false, "suffix" : "" }, { "dropping-particle" : "", "family" : "Wong", "given" : "H. S Philip", "non-dropping-particle" : "", "parse-names" : false, "suffix" : "" } ], "container-title" : "Proceedings of the Custom Integrated Circuits Conference", "id" : "ITEM-3", "issued" : { "date-parts" : [ [ "2012" ] ] }, "title" : "Phase change memory: Scaling and applications", "type" : "article-journal" }, "uris" : [ "http://www.mendeley.com/documents/?uuid=df468aa5-8b1c-4dfc-8aa0-c62c350bae35" ] }, { "id" : "ITEM-4", "itemData" : { "DOI" : "10.1109/IEDM.2013.6724602", "ISBN" : "978-1-4799-2306-9", "author" : [ { "dropping-particle" : "", "family" : "Cha", "given" : "Euijun", "non-dropping-particle" : "", "parse-names" : false, "suffix" : "" }, { "dropping-particle" : "", "family" : "Woo", "given" : "Jiyong", "non-dropping-particle" : "", "parse-names" : false, "suffix" : "" }, { "dropping-particle" : "", "family" : "Lee", "given" : "Daeseok", "non-dropping-particle" : "", "parse-names" : false, "suffix" : "" }, { "dropping-particle" : "", "family" : "Lee", "given" : "Sangheon", "non-dropping-particle" : "", "parse-names" : false, "suffix" : "" }, { "dropping-particle" : "", "family" : "Song", "given" : "Jeonghwan", "non-dropping-particle" : "", "parse-names" : false, "suffix" : "" }, { "dropping-particle" : "", "family" : "Koo", "given" : "Yunmo", "non-dropping-particle" : "", "parse-names" : false, "suffix" : "" }, { "dropping-particle" : "", "family" : "Lee", "given" : "Jihyun", "non-dropping-particle" : "", "parse-names" : false, "suffix" : "" }, { "dropping-particle" : "", "family" : "Park", "given" : "Chan Gyung", "non-dropping-particle" : "", "parse-names" : false, "suffix" : "" }, { "dropping-particle" : "", "family" : "Yang", "given" : "Moon Young", "non-dropping-particle" : "", "parse-names" : false, "suffix" : "" }, { "dropping-particle" : "", "family" : "Kamiya", "given" : "Katsumasa", "non-dropping-particle" : "", "parse-names" : false, "suffix" : "" }, { "dropping-particle" : "", "family" : "Shiraishi", "given" : "Kenji", "non-dropping-particle" : "", "parse-names" : false, "suffix" : "" }, { "dropping-particle" : "", "family" : "Magyari-Kope", "given" : "Blanka", "non-dropping-particle" : "", "parse-names" : false, "suffix" : "" }, { "dropping-particle" : "", "family" : "Nishi", "given" : "Yoshio", "non-dropping-particle" : "", "parse-names" : false, "suffix" : "" }, { "dropping-particle" : "", "family" : "Hwang", "given" : "Hyunsang", "non-dropping-particle" : "", "parse-names" : false, "suffix" : "" } ], "container-title" : "2013 IEEE International Electron Devices Meeting", "id" : "ITEM-4", "issued" : { "date-parts" : [ [ "2013", "12" ] ] }, "page" : "10.5.1-10.5.4", "publisher" : "IEEE", "title" : "Nanoscale (\u223c10nm) 3D vertical ReRAM and NbO&lt;inf&gt;2&lt;/inf&gt; threshold selector with TiN electrode", "type" : "paper-conference" }, "uris" : [ "http://www.mendeley.com/documents/?uuid=80851da3-0fb5-45c1-8587-01fa3a0b2d3e" ] }, { "id" : "ITEM-5",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5", "issue" : "February", "issued" : { "date-parts" : [ [ "2015", "2" ] ] }, "page" : "1-4", "publisher" : "IEEE", "title" : "An RRAM-based Oscillatory Neural Network", "type" : "paper-conference" }, "uris" : [ "http://www.mendeley.com/documents/?uuid=3bcfe16c-0750-4955-8859-f33a708bb133" ] }, { "id" : "ITEM-6",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6", "issued" : { "date-parts" : [ [ "2012" ] ] }, "page" : "231-234", "title" : "RRAM-based synapse for neuromorphic system with pattern recognition function", "type" : "article-journal" }, "uris" : [ "http://www.mendeley.com/documents/?uuid=834af363-bf60-438c-bacb-95e19e081d52" ] }, { "id" : "ITEM-7",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7", "issue" : "2", "issued" : { "date-parts" : [ [ "2015", "6" ] ] }, "page" : "230-241", "title" : "Oscillatory Neural Networks Based on TMO Nano-Oscillators and Multi-Level RRAM Cells", "type" : "article-journal", "volume" : "5" }, "uris" : [ "http://www.mendeley.com/documents/?uuid=76febf55-9f03-4bfa-b88b-f9a7a3515b44" ] }, { "id" : "ITEM-8", "itemData" : { "DOI" : "10.1109/JSSC.2008.920318", "ISBN" : "0018-9200", "ISSN" : "0018-9200", "abstract" : "An RF-DC power conversion system is designed to efficiently convert far-field RF energy to DC voltages at very low received power and voltages. Passive rectifier circuits are designed in a 0.25 mum CMOS technology using floating gate transistors as rectifying diodes. The 36-stage rectifier can rectify input voltages as low as 50 mV with a voltage gain of 6.4 and operates with received power as low as 5.5 muW(22.6 dBm). Optimized for far field, the circuit operates at a distance of 44 m from a 4 W EIRP source. The high voltage range achieved at low load current make it ideal for use in passively powered sensor networks.", "author" : [ { "dropping-particle" : "", "family" : "Le", "given" : "Triet", "non-dropping-particle" : "", "parse-names" : false, "suffix" : "" }, { "dropping-particle" : "", "family" : "Mayaram", "given" : "Karti", "non-dropping-particle" : "", "parse-names" : false, "suffix" : "" }, { "dropping-particle" : "", "family" : "Fiez", "given" : "Terri", "non-dropping-particle" : "", "parse-names" : false, "suffix" : "" } ], "container-title" : "IEEE Journal of Solid-State Circuits", "id" : "ITEM-8", "issue" : "5", "issued" : { "date-parts" : [ [ "2008", "5" ] ] }, "page" : "1287-1302", "title" : "Efficient Far-Field Radio Frequency Energy Harvesting for Passively Powered Sensor Networks", "type" : "article-journal", "volume" : "43" }, "uris" : [ "http://www.mendeley.com/documents/?uuid=f1a93805-56b4-4890-85c8-40862e4b5405" ] }, { "id" : "ITEM-9", "itemData" : { "DOI" : "10.1109/TVLSI.2013.2290083", "ISSN" : "1063-8210", "author" : [ { "dropping-particle" : "", "family" : "Lueders", "given" : "Michael", "non-dropping-particle" : "", "parse-names" : false, "suffix" : "" }, { "dropping-particle" : "", "family" : "Eversmann", "given" : "Bjoern", "non-dropping-particle" : "", "parse-names" : false, "suffix" : "" }, { "dropping-particle" : "", "family" : "Gerber", "given" : "Johannes", "non-dropping-particle" : "", "parse-names" : false, "suffix" : "" }, { "dropping-particle" : "", "family" : "Huber", "given" : "Korbinian", "non-dropping-particle" : "", "parse-names" : false, "suffix" : "" }, { "dropping-particle" : "", "family" : "Kuhn", "given" : "Ruediger", "non-dropping-particle" : "", "parse-names" : false, "suffix" : "" }, { "dropping-particle" : "", "family" : "Zwerg", "given" : "Michael", "non-dropping-particle" : "", "parse-names" : false, "suffix" : "" }, { "dropping-particle" : "", "family" : "Schmitt-Landsiedel", "given" : "Doris", "non-dropping-particle" : "", "parse-names" : false, "suffix" : "" }, { "dropping-particle" : "", "family" : "Brederlow", "given" : "Ralf", "non-dropping-particle" : "", "parse-names" : false, "suffix" : "" } ], "container-title" : "IEEE Transactions on Very Large Scale Integration (VLSI) Systems", "id" : "ITEM-9", "issue" : "11", "issued" : { "date-parts" : [ [ "2014", "11" ] ] }, "page" : "2287-2296", "title" : "Architectural and Circuit Design Techniques for Power Management of Ultra-Low-Power MCU Systems", "type" : "article-journal", "volume" : "22" }, "uris" : [ "http://www.mendeley.com/documents/?uuid=842b32bf-925c-436b-8c5c-f9c01c7806fe" ] }, { "id" : "ITEM-10", "itemData" : { "DOI" : "10.1109/CNNA.2012.6331473", "ISBN" : "978-1-4673-0289-0", "ISSN" : "21650160", "abstract" : "Many of the proposed and emerging nano-scale technologies simply cannot compete with CMOS in terms of energy efficiency for performing Boolean operations. However, the potential for these technologies to perform useful non-Boolean computations remains an opportunity to be explored. In this talk we examine the use of the resonance of coupled nano-scale oscillators as a primitive computational operator for associative processing and develop the architectural structures that could enable such devices to be integrated into mainstream applications.", "author" : [ { "dropping-particle" : "", "family" : "Levitan", "given" : "Steven P.", "non-dropping-particle" : "", "parse-names" : false, "suffix" : "" }, { "dropping-particle" : "", "family" : "Fang", "given" : "Yan", "non-dropping-particle" : "", "parse-names" : false, "suffix" : "" }, { "dropping-particle" : "", "family" : "Dash", "given" : "Denver H.", "non-dropping-particle" : "", "parse-names" : false, "suffix" : "" }, { "dropping-particle" : "", "family" : "Shibata", "given" : "Tadashi", "non-dropping-particle" : "", "parse-names" : false, "suffix" : "" }, { "dropping-particle" : "", "family" : "Nikonov", "given" : "Dmitri E.", "non-dropping-particle" : "", "parse-names" : false, "suffix" : "" }, { "dropping-particle" : "", "family" : "Bourianoff", "given" : "George I.", "non-dropping-particle" : "", "parse-names" : false, "suffix" : "" } ], "container-title" : "2012 13th International Workshop on Cellular Nanoscale Networks and their Applications", "id" : "ITEM-10", "issued" : { "date-parts" : [ [ "2012", "8" ] ] }, "page" : "1-6", "publisher" : "IEEE", "title" : "Non-Boolean associative architectures based on nano-oscillators", "type" : "paper-conference" }, "uris" : [ "http://www.mendeley.com/documents/?uuid=0039b8ba-f0d4-4393-9e67-64963f2addaf" ] }, { "id" : "ITEM-11", "itemData" : { "DOI" : "10.1109/JPROC.2013.2252317", "ISSN" : "0018-9219", "abstract" : "Multiple logic devices are presently under study within the Nanoelectronic Research Initiative (NRI) to carry the development of integrated circuits beyond the complementary metal-oxide-semiconductor (CMOS) roadmap. Structure and operational principles of these devices are described. Theories used for benchmarking these devices are overviewed, and a general methodology is described for consistent estimates of the circuit area, switching time, and energy. The results of the comparison of the NRI logic devices using these benchmarks are presented.", "author" : [ { "dropping-particle" : "", "family" : "Nikonov", "given" : "Dmitri E.", "non-dropping-particle" : "", "parse-names" : false, "suffix" : "" }, { "dropping-particle" : "", "family" : "Young", "given" : "Ian A.", "non-dropping-particle" : "", "parse-names" : false, "suffix" : "" } ], "container-title" : "Proceedings of the IEEE", "id" : "ITEM-11", "issue" : "12", "issued" : { "date-parts" : [ [ "2013", "12" ] ] }, "page" : "2498-2533", "title" : "Overview of Beyond-CMOS Devices and a Uniform Methodology for Their Benchmarking", "title-short" : "Proceedings of the IEEE", "type" : "article-journal", "volume" : "101" }, "uris" : [ "http://www.mendeley.com/documents/?uuid=3ffdb649-fa4b-4f3f-9741-c4bce1a6a415" ] }, { "id" : "ITEM-12", "itemData" : { "DOI" : "10.1038/nnano.2014.207", "ISBN" : "1748-3395 (Electronic)\\r1748-3387 (Linking)", "ISSN" : "1748-3387", "PMID" : "25286272", "abstract" : "The compelling demand for higher performance and lower power consumption in electronic systems is the main driving force of the electronics industry's quest for devices and/or architectures based on new materials. Here, we provide a review of electronic devices based on two-dimensional materials, outlining their potential as a technological option beyond scaled complementary metal-oxide-semiconductor switches. We focus on the performance limits and advantages of these materials and associated technologies, when exploited for both digital and analog applications, focusing on the main figures of merit needed to meet industry requirements. We also discuss the use of two-dimensional materials as an enabling factor for flexible electronics and provide our perspectives on future developments.", "author" : [ { "dropping-particle" : "", "family" : "Fiori", "given" : "Gianluca", "non-dropping-particle" : "", "parse-names" : false, "suffix" : "" }, { "dropping-particle" : "", "family" : "Bonaccorso", "given" : "Francesco", "non-dropping-particle" : "", "parse-names" : false, "suffix" : "" }, { "dropping-particle" : "", "family" : "Iannaccone", "given" : "Giuseppe", "non-dropping-particle" : "", "parse-names" : false, "suffix" : "" }, { "dropping-particle" : "", "family" : "Palacios", "given" : "Tom\u00e1s", "non-dropping-particle" : "", "parse-names" : false, "suffix" : "" }, { "dropping-particle" : "", "family" : "Neumaier", "given" : "Daniel", "non-dropping-particle" : "", "parse-names" : false, "suffix" : "" }, { "dropping-particle" : "", "family" : "Seabaugh", "given" : "Alan", "non-dropping-particle" : "", "parse-names" : false, "suffix" : "" }, { "dropping-particle" : "", "family" : "Banerjee", "given" : "Sanjay K.", "non-dropping-particle" : "", "parse-names" : false, "suffix" : "" }, { "dropping-particle" : "", "family" : "Colombo", "given" : "Luigi", "non-dropping-particle" : "", "parse-names" : false, "suffix" : "" } ], "container-title" : "Nature Nanotechnology", "id" : "ITEM-12", "issue" : "10", "issued" : { "date-parts" : [ [ "2014" ] ] }, "page" : "768-779", "title" : "Electronics based on two-dimensional materials", "type" : "article-journal", "volume" : "9" }, "uris" : [ "http://www.mendeley.com/documents/?uuid=8622533c-9861-4bb9-953e-b1ee88696769" ] }, { "id" : "ITEM-13", "itemData" : { "DOI" : "10.1038/natrevmats.2016.52", "ISSN" : "2058-8437", "author" : [ { "dropping-particle" : "", "family" : "Chhowalla", "given" : "Manish", "non-dropping-particle" : "", "parse-names" : false, "suffix" : "" }, { "dropping-particle" : "", "family" : "Jena", "given" : "Debdeep", "non-dropping-particle" : "", "parse-names" : false, "suffix" : "" }, { "dropping-particle" : "", "family" : "Zhang", "given" : "Hua", "non-dropping-particle" : "", "parse-names" : false, "suffix" : "" } ], "container-title" : "Nature Reviews Materials", "id" : "ITEM-13", "issue" : "11", "issued" : { "date-parts" : [ [ "2016", "8", "17" ] ] }, "page" : "16052", "title" : "Two-dimensional semiconductors for transistors", "type" : "article-journal", "volume" : "1" }, "uris" : [ "http://www.mendeley.com/documents/?uuid=904af551-04df-4726-bbfa-ec8a06b59f43" ] } ], "mendeley" : { "formattedCitation" : "[6]\u2013[18]", "plainTextFormattedCitation" : "[6]\u2013[18]", "previouslyFormattedCitation" : "[6]\u2013[18]" }, "properties" : { "noteIndex" : 0 }, "schema" : "https://github.com/citation-style-language/schema/raw/master/csl-citation.json" }</w:instrText>
      </w:r>
      <w:r w:rsidR="00DC6B43">
        <w:fldChar w:fldCharType="separate"/>
      </w:r>
      <w:r w:rsidR="00DC6B43" w:rsidRPr="00DC6B43">
        <w:rPr>
          <w:noProof/>
        </w:rPr>
        <w:t>[6]–[18]</w:t>
      </w:r>
      <w:r w:rsidR="00DC6B43">
        <w:fldChar w:fldCharType="end"/>
      </w:r>
      <w:r w:rsidR="00A56307">
        <w:t xml:space="preserve">. </w:t>
      </w:r>
      <w:r w:rsidR="00323CAC">
        <w:t xml:space="preserve">Different technologies target the replacement of their CMOS counterparts, as well as implementing novel functions and architectures for computation and memory. </w:t>
      </w:r>
    </w:p>
    <w:p w:rsidR="00323CAC" w:rsidRPr="00D958DC" w:rsidRDefault="00323CAC" w:rsidP="00323CAC">
      <w:r>
        <w:t>The compatibility of beyond-CMOS devices with current CMOS infrastructure is a fundamental pillar in the conception of these devices. The CMOS infrastructure and economics prevents the rapid replacement of CMOS, and all beyond-CMOS technologies focus on augmenting CMOS.</w:t>
      </w:r>
    </w:p>
    <w:p w:rsidR="00063296" w:rsidRDefault="00063296" w:rsidP="001C7C42">
      <w:pPr>
        <w:pStyle w:val="Heading2"/>
      </w:pPr>
      <w:bookmarkStart w:id="7" w:name="_Toc491082125"/>
      <w:r w:rsidRPr="00063296">
        <w:t>Graphene as a Beyond-CMOS Material</w:t>
      </w:r>
      <w:bookmarkEnd w:id="7"/>
    </w:p>
    <w:p w:rsidR="00D135B9" w:rsidRDefault="00D135B9" w:rsidP="00DC6B43">
      <w:r>
        <w:t>Graphene’s 2D nature and inherent compatibility with CMOS make it an ideal choice for heterogeneous integration. The high charge carrier mobility</w:t>
      </w:r>
      <w:r w:rsidR="00A56307">
        <w:t xml:space="preserve"> and</w:t>
      </w:r>
      <w:r>
        <w:t xml:space="preserve"> large surface-to-volume ratio</w:t>
      </w:r>
      <w:r w:rsidR="00011229">
        <w:t xml:space="preserve"> make it suitable for the implementation of high-performance circuits and sensors</w:t>
      </w:r>
      <w:r w:rsidR="00DC6B43">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id" : "ITEM-2",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2", "issue" : "3", "issued" : { "date-parts" : [ [ "2007", "3" ] ] }, "page" : "183-91", "title" : "The rise of graphene.", "type" : "article-journal", "volume" : "6" }, "uris" : [ "http://www.mendeley.com/documents/?uuid=530a974a-0af9-40e5-b883-687bf07c903a" ] }, { "id" : "ITEM-3",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3",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9]\u2013[21]", "plainTextFormattedCitation" : "[19]\u2013[21]", "previouslyFormattedCitation" : "[19]\u2013[21]" }, "properties" : { "noteIndex" : 0 }, "schema" : "https://github.com/citation-style-language/schema/raw/master/csl-citation.json" }</w:instrText>
      </w:r>
      <w:r w:rsidR="00DC6B43">
        <w:fldChar w:fldCharType="separate"/>
      </w:r>
      <w:r w:rsidR="00DC6B43" w:rsidRPr="00DC6B43">
        <w:rPr>
          <w:noProof/>
        </w:rPr>
        <w:t>[19]–[21]</w:t>
      </w:r>
      <w:r w:rsidR="00DC6B43">
        <w:fldChar w:fldCharType="end"/>
      </w:r>
      <w:r w:rsidR="00011229">
        <w:t>. However, current technological limitations and non-idealities limit the implementation of graphene circuits.</w:t>
      </w:r>
    </w:p>
    <w:p w:rsidR="00011229" w:rsidRPr="00D135B9" w:rsidRDefault="00011229" w:rsidP="00A56307">
      <w:r>
        <w:lastRenderedPageBreak/>
        <w:t>In this work, we focus on the use of graphene to implement non-transistor devices</w:t>
      </w:r>
      <w:r w:rsidR="00A56307">
        <w:t xml:space="preserve"> that implement </w:t>
      </w:r>
      <w:r>
        <w:t>circuit functions</w:t>
      </w:r>
      <w:r w:rsidR="00A56307">
        <w:t xml:space="preserve"> directly</w:t>
      </w:r>
      <w:r w:rsidR="00437E47">
        <w:t xml:space="preserve"> in </w:t>
      </w:r>
      <w:r w:rsidR="00B50C0A">
        <w:t>function-in-a-device approach</w:t>
      </w:r>
      <w:r>
        <w:t>. We focus on the use of graphene for the implementation of neuromorphic computing architectures, low-loss diodes and discuss the limits of scaling graphene interconnects by studying graphene current couplers. We also discuss the current technological limitations that hamper the performance of graphene devices.</w:t>
      </w:r>
      <w:r w:rsidR="00E15FD0">
        <w:t xml:space="preserve"> We focus on the use of CVD graphene throughout this work because it is the most suitable for heterogeneous integration with CMOS.</w:t>
      </w:r>
    </w:p>
    <w:p w:rsidR="00063296" w:rsidRDefault="00063296" w:rsidP="001C7C42">
      <w:pPr>
        <w:pStyle w:val="Heading2"/>
      </w:pPr>
      <w:bookmarkStart w:id="8" w:name="_Toc491082126"/>
      <w:r w:rsidRPr="00063296">
        <w:t>Overview of Document</w:t>
      </w:r>
      <w:bookmarkEnd w:id="8"/>
    </w:p>
    <w:p w:rsidR="00F573E4" w:rsidRDefault="00F573E4" w:rsidP="00CE7554">
      <w:r>
        <w:t>We begin by discussing the basic electronic properties of graphene in Chapter 2, outlining the basic electronic properties and the role the substrate and contacts play in affecting the behavior of graphene devices. We also discuss the</w:t>
      </w:r>
      <w:r w:rsidR="00E15FD0">
        <w:t xml:space="preserve"> charge transport</w:t>
      </w:r>
      <w:r>
        <w:t xml:space="preserve"> </w:t>
      </w:r>
      <w:r w:rsidR="00E15FD0">
        <w:t xml:space="preserve">in CVD graphene, which we used throughout this thesis, and </w:t>
      </w:r>
      <w:r>
        <w:t>methods to characterize graphene</w:t>
      </w:r>
      <w:r w:rsidR="00CE7554">
        <w:t>.</w:t>
      </w:r>
    </w:p>
    <w:p w:rsidR="0022757C" w:rsidRDefault="00CE7554" w:rsidP="00760925">
      <w:r>
        <w:t xml:space="preserve">Chapter 3 presents an implementation of </w:t>
      </w:r>
      <w:r w:rsidR="003C0422">
        <w:t xml:space="preserve">an </w:t>
      </w:r>
      <w:r>
        <w:t xml:space="preserve">all-graphene neuromorphic computing architecture. It focuses on the implementation </w:t>
      </w:r>
      <w:r w:rsidR="00760925">
        <w:t>of nearest-neighbor cellular neural networks using graphene. We discuss how to build the building blocks of the system (neurons and synapses) using graphene and present measurement results from prototype devices used to characterize graphene neurons.</w:t>
      </w:r>
    </w:p>
    <w:p w:rsidR="00CE7554" w:rsidRDefault="0022757C" w:rsidP="00E21A9E">
      <w:r>
        <w:t xml:space="preserve">Chapter 4 focuses on the implementation of low-loss, zero turn-on voltage, diodes using graphene. We begin </w:t>
      </w:r>
      <w:r w:rsidR="003C0422">
        <w:t>with</w:t>
      </w:r>
      <w:r>
        <w:t xml:space="preserve"> </w:t>
      </w:r>
      <w:r w:rsidR="00E21A9E">
        <w:t xml:space="preserve">an overview of previously proposed low-loss graphene diodes, before proposing a new architecture that depends on the photon-like behavior of charge carriers in graphene for rectification. We present measurements </w:t>
      </w:r>
      <w:r w:rsidR="00FA1896">
        <w:t>from</w:t>
      </w:r>
      <w:r w:rsidR="00E21A9E">
        <w:t xml:space="preserve"> prototype devices used to assess the performance of the proposed diode structure, showing how it outperforms all previously published devices. We conclude </w:t>
      </w:r>
      <w:r w:rsidR="00FA1896">
        <w:t>with</w:t>
      </w:r>
      <w:r w:rsidR="00E21A9E">
        <w:t xml:space="preserve"> a discussion on the limitations of performance of the proposed architecture.</w:t>
      </w:r>
    </w:p>
    <w:p w:rsidR="00D2349E" w:rsidRDefault="00D2349E" w:rsidP="00D2349E">
      <w:r>
        <w:t xml:space="preserve">Chapter 5 focuses on the analysis of current couplers using graphene ribbons operating in the diffusive regime, and using it as a method to analyze the scaling limits of graphene interconnects. </w:t>
      </w:r>
      <w:r>
        <w:lastRenderedPageBreak/>
        <w:t>We present a model for the diffusive transport coupler, discussing its performance and limitations before using it to assess the scaling limits of graphene interconnects.</w:t>
      </w:r>
    </w:p>
    <w:p w:rsidR="00D2349E" w:rsidRDefault="00D2349E" w:rsidP="004A1D36">
      <w:r>
        <w:t xml:space="preserve">Chapter 6 summarizes a number of technological limitations that limit the performance of graphene devices and circuits. We discuss the role of electrical and thermal contact resistance, the evolution of stress in dual-gated graphene devices and the impact of photoresist chemistry on graphene FET performance. </w:t>
      </w:r>
      <w:r w:rsidR="004A1D36">
        <w:t>We then discuss the effect of photoresist residuals on graphene performance.</w:t>
      </w:r>
    </w:p>
    <w:p w:rsidR="00035158" w:rsidRDefault="00035158" w:rsidP="00035158">
      <w:r>
        <w:t xml:space="preserve">Chapter 7 concludes this work, describing </w:t>
      </w:r>
      <w:r w:rsidR="00DB4511">
        <w:t>possible</w:t>
      </w:r>
      <w:r>
        <w:t xml:space="preserve"> ways </w:t>
      </w:r>
      <w:r w:rsidR="00E55BD6">
        <w:t>to</w:t>
      </w:r>
      <w:r>
        <w:t xml:space="preserve"> alleviate the current technological limitations and proposing different ways graphene </w:t>
      </w:r>
      <w:proofErr w:type="gramStart"/>
      <w:r>
        <w:t>can be used</w:t>
      </w:r>
      <w:proofErr w:type="gramEnd"/>
      <w:r>
        <w:t xml:space="preserve"> in electronics.</w:t>
      </w:r>
    </w:p>
    <w:p w:rsidR="00B91BA4" w:rsidRPr="00F573E4" w:rsidRDefault="00B91BA4" w:rsidP="00B91BA4">
      <w:r>
        <w:t xml:space="preserve">We have </w:t>
      </w:r>
      <w:proofErr w:type="gramStart"/>
      <w:r>
        <w:t>4</w:t>
      </w:r>
      <w:proofErr w:type="gramEnd"/>
      <w:r>
        <w:t xml:space="preserve"> appendices at the end of this work. Appendix </w:t>
      </w:r>
      <w:proofErr w:type="gramStart"/>
      <w:r>
        <w:t>A</w:t>
      </w:r>
      <w:proofErr w:type="gramEnd"/>
      <w:r>
        <w:t xml:space="preserve"> details the nanofabrication processing parameters used throughout this work; Appendix B describes the steps used to fabricate a dual-gated graphene device; Appendix C outlines the measurement setup used when characterizing the prototype devices presented; and Appendix D gives a detailed derivation of the electrical model of a graphene current coupler operating in the diffusive regime.</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bookmarkStart w:id="9" w:name="_Toc491082127"/>
      <w:r>
        <w:lastRenderedPageBreak/>
        <w:t>The Electronic Properties of Graphene</w:t>
      </w:r>
      <w:bookmarkEnd w:id="9"/>
    </w:p>
    <w:p w:rsidR="003E619F" w:rsidRDefault="00FB4754" w:rsidP="0075144B">
      <w:r>
        <w:t xml:space="preserve">In this chapter, we discuss the electronic properties of graphene integral to this work. We start with a description of graphene’s </w:t>
      </w:r>
      <w:r w:rsidR="00E55BD6">
        <w:t xml:space="preserve">band structure, elaborating </w:t>
      </w:r>
      <w:r>
        <w:t>its basic features. We then discuss the Klein</w:t>
      </w:r>
      <w:r w:rsidR="0075144B">
        <w:t xml:space="preserve"> </w:t>
      </w:r>
      <w:r>
        <w:t>tunneling in graphene, and how it differs from normal quantum mechanical tunneling</w:t>
      </w:r>
      <w:r w:rsidR="00010281">
        <w:t xml:space="preserve"> and </w:t>
      </w:r>
      <w:r w:rsidR="00E95461">
        <w:t xml:space="preserve">how it affects </w:t>
      </w:r>
      <w:r w:rsidR="00010281">
        <w:t>device performance</w:t>
      </w:r>
      <w:r>
        <w:t xml:space="preserve">. We then turn our discussion </w:t>
      </w:r>
      <w:r w:rsidR="00E55BD6">
        <w:t>towards</w:t>
      </w:r>
      <w:r>
        <w:t xml:space="preserve"> experimental </w:t>
      </w:r>
      <w:r w:rsidR="001D5826">
        <w:t>aspects that</w:t>
      </w:r>
      <w:r>
        <w:t xml:space="preserve"> affect graphene’s performance</w:t>
      </w:r>
      <w:r w:rsidR="00BE7B86">
        <w:t xml:space="preserve">, discussing </w:t>
      </w:r>
      <w:r>
        <w:t xml:space="preserve">how the presence of a substrate affects graphene. </w:t>
      </w:r>
      <w:r w:rsidR="00E55BD6">
        <w:t xml:space="preserve">Next, we </w:t>
      </w:r>
      <w:r>
        <w:t xml:space="preserve">discuss the </w:t>
      </w:r>
      <w:r w:rsidR="00707E69">
        <w:t xml:space="preserve">nature of </w:t>
      </w:r>
      <w:r>
        <w:t>charge transport in CVD graphene</w:t>
      </w:r>
      <w:r w:rsidR="00707E69">
        <w:t xml:space="preserve">, followed by a discussion of how metal contacts </w:t>
      </w:r>
      <w:r w:rsidR="003449B4">
        <w:t>dope</w:t>
      </w:r>
      <w:r w:rsidR="00707E69">
        <w:t xml:space="preserve"> graphene in their vicinity.</w:t>
      </w:r>
    </w:p>
    <w:p w:rsidR="00746475" w:rsidRPr="003E619F" w:rsidRDefault="00746475" w:rsidP="00FB4754">
      <w:r>
        <w:t xml:space="preserve">We then turn </w:t>
      </w:r>
      <w:r w:rsidR="009B3BF8">
        <w:t>to</w:t>
      </w:r>
      <w:r>
        <w:t xml:space="preserve"> the characterization methods of graphene, discussing the Raman analysis of graphene, which allows us to identify the number of layers and infer the information about the quality of the material. We then conclude </w:t>
      </w:r>
      <w:r w:rsidR="009B3BF8">
        <w:t>with</w:t>
      </w:r>
      <w:r>
        <w:t xml:space="preserve"> a description of the electrical model used to characterize and describe the devices presented in this work.</w:t>
      </w:r>
    </w:p>
    <w:p w:rsidR="00000977" w:rsidRDefault="00000977" w:rsidP="001C7C42">
      <w:pPr>
        <w:pStyle w:val="Heading2"/>
      </w:pPr>
      <w:bookmarkStart w:id="10" w:name="_Toc491082128"/>
      <w:r>
        <w:t>Electronic Band Structure of Graphene</w:t>
      </w:r>
      <w:bookmarkEnd w:id="10"/>
    </w:p>
    <w:p w:rsidR="001D5826" w:rsidRDefault="001D5826" w:rsidP="003469BC">
      <w:r>
        <w:t xml:space="preserve">Graphene’s atoms lie in a hexagonal lattice with the atoms placed 1.42 </w:t>
      </w:r>
      <w:r>
        <w:rPr>
          <w:rFonts w:cs="Times"/>
        </w:rPr>
        <w:t>Å</w:t>
      </w:r>
      <w:r w:rsidR="00660B0D">
        <w:rPr>
          <w:rFonts w:cs="Times"/>
        </w:rPr>
        <w:t xml:space="preserve"> apart</w:t>
      </w:r>
      <w:r w:rsidR="00862966">
        <w:rPr>
          <w:rFonts w:cs="Times"/>
        </w:rPr>
        <w:t xml:space="preserve"> </w:t>
      </w:r>
      <w:r w:rsidR="00F470D7">
        <w:rPr>
          <w:rFonts w:cs="Times"/>
        </w:rPr>
        <w:fldChar w:fldCharType="begin" w:fldLock="1"/>
      </w:r>
      <w:r w:rsidR="00105039">
        <w:rPr>
          <w:rFonts w:cs="Times"/>
        </w:rPr>
        <w:instrText>ADDIN CSL_CITATION { "citationItems" : [ { "id" : "ITEM-1",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 "issue" : "30", "issued" : { "date-parts" : [ [ "2005" ] ] }, "page" : "10451-10453", "title" : "Two-dimensional atomic crystals", "type" : "article-journal", "volume" : "102" }, "uris" : [ "http://www.mendeley.com/documents/?uuid=1392dbda-f213-442c-8786-16b74ed95a47"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mendeley" : { "formattedCitation" : "[19], [22]", "plainTextFormattedCitation" : "[19], [22]", "previouslyFormattedCitation" : "[19], [22]" }, "properties" : { "noteIndex" : 0 }, "schema" : "https://github.com/citation-style-language/schema/raw/master/csl-citation.json" }</w:instrText>
      </w:r>
      <w:r w:rsidR="00F470D7">
        <w:rPr>
          <w:rFonts w:cs="Times"/>
        </w:rPr>
        <w:fldChar w:fldCharType="separate"/>
      </w:r>
      <w:r w:rsidR="00F8487A" w:rsidRPr="00F8487A">
        <w:rPr>
          <w:rFonts w:cs="Times"/>
          <w:noProof/>
        </w:rPr>
        <w:t>[19], [22]</w:t>
      </w:r>
      <w:r w:rsidR="00F470D7">
        <w:rPr>
          <w:rFonts w:cs="Times"/>
        </w:rPr>
        <w:fldChar w:fldCharType="end"/>
      </w:r>
      <w:r>
        <w:t>. The hexagonal lattice corresponds to a two-atom unit cell in a triangular lattice</w:t>
      </w:r>
      <w:r w:rsidR="00132669">
        <w:t xml:space="preserve"> as shown in</w:t>
      </w:r>
      <w:r w:rsidR="003469BC">
        <w:t xml:space="preserve">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a)</w:t>
      </w:r>
      <w:r>
        <w:t xml:space="preserve">. </w:t>
      </w:r>
      <w:r w:rsidR="00132669">
        <w:t>The corresponding Brillouin zone is hexagonal, but the vertices of the hexagon are grouped into two distinct groups</w:t>
      </w:r>
      <w:r w:rsidR="00AB741B">
        <w:t>, K and K’. Each group contains the points that can be connected by integral multiples of the reciprocal lattice basis</w:t>
      </w:r>
      <w:r w:rsidR="008C5674">
        <w:t xml:space="preserve"> as shown in </w:t>
      </w:r>
      <w:r w:rsidR="003469BC">
        <w:fldChar w:fldCharType="begin"/>
      </w:r>
      <w:r w:rsidR="003469BC">
        <w:instrText xml:space="preserve"> REF _Ref490426375 \h </w:instrText>
      </w:r>
      <w:r w:rsidR="003469BC">
        <w:fldChar w:fldCharType="separate"/>
      </w:r>
      <w:r w:rsidR="00085442">
        <w:t xml:space="preserve">Figure </w:t>
      </w:r>
      <w:r w:rsidR="00085442">
        <w:rPr>
          <w:noProof/>
          <w:cs/>
        </w:rPr>
        <w:t>‎</w:t>
      </w:r>
      <w:proofErr w:type="gramStart"/>
      <w:r w:rsidR="00085442">
        <w:rPr>
          <w:noProof/>
        </w:rPr>
        <w:t>2</w:t>
      </w:r>
      <w:r w:rsidR="00085442">
        <w:t>.</w:t>
      </w:r>
      <w:r w:rsidR="00085442">
        <w:rPr>
          <w:noProof/>
        </w:rPr>
        <w:t>1</w:t>
      </w:r>
      <w:proofErr w:type="gramEnd"/>
      <w:r w:rsidR="003469BC">
        <w:fldChar w:fldCharType="end"/>
      </w:r>
      <w:r w:rsidR="003469BC">
        <w:t>(b)</w:t>
      </w:r>
      <w:r w:rsidR="00AB741B">
        <w:t>.</w:t>
      </w:r>
      <w:r w:rsidR="005B15E3">
        <w:t xml:space="preserve"> The high symmetry points of the Brillouin zone are the center (</w:t>
      </w:r>
      <w:r w:rsidR="005B15E3">
        <w:rPr>
          <w:rFonts w:cs="Times"/>
        </w:rPr>
        <w:t>Γ</w:t>
      </w:r>
      <w:r w:rsidR="005B15E3">
        <w:t>), vertices (K and K’), and midpoint between the vertices (M)</w:t>
      </w:r>
      <w:r w:rsidR="00F470D7">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F470D7">
        <w:fldChar w:fldCharType="separate"/>
      </w:r>
      <w:r w:rsidR="00DC6B43" w:rsidRPr="00DC6B43">
        <w:rPr>
          <w:noProof/>
        </w:rPr>
        <w:t>[19]</w:t>
      </w:r>
      <w:r w:rsidR="00F470D7">
        <w:fldChar w:fldCharType="end"/>
      </w:r>
      <w:r w:rsidR="005B15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8C5674" w:rsidTr="00F25430">
        <w:tc>
          <w:tcPr>
            <w:tcW w:w="4675" w:type="dxa"/>
            <w:vAlign w:val="bottom"/>
          </w:tcPr>
          <w:p w:rsidR="008C5674" w:rsidRDefault="008C5674" w:rsidP="00F25430">
            <w:pPr>
              <w:ind w:firstLine="0"/>
              <w:jc w:val="center"/>
            </w:pPr>
            <w:r>
              <w:rPr>
                <w:noProof/>
              </w:rPr>
              <w:lastRenderedPageBreak/>
              <w:drawing>
                <wp:inline distT="0" distB="0" distL="0" distR="0" wp14:anchorId="090AFF56" wp14:editId="05F248B5">
                  <wp:extent cx="2831730" cy="187447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31730" cy="1874476"/>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F25430">
            <w:pPr>
              <w:ind w:firstLine="0"/>
              <w:jc w:val="center"/>
            </w:pPr>
          </w:p>
          <w:p w:rsidR="008C5674" w:rsidRDefault="008C5674" w:rsidP="00F25430">
            <w:pPr>
              <w:ind w:firstLine="0"/>
              <w:jc w:val="center"/>
            </w:pPr>
            <w:r>
              <w:t>(a)</w:t>
            </w:r>
          </w:p>
        </w:tc>
        <w:tc>
          <w:tcPr>
            <w:tcW w:w="4675" w:type="dxa"/>
            <w:vAlign w:val="bottom"/>
          </w:tcPr>
          <w:p w:rsidR="008C5674" w:rsidRDefault="008C5674" w:rsidP="00F25430">
            <w:pPr>
              <w:ind w:firstLine="0"/>
              <w:jc w:val="center"/>
            </w:pPr>
            <w:r>
              <w:rPr>
                <w:noProof/>
              </w:rPr>
              <w:drawing>
                <wp:inline distT="0" distB="0" distL="0" distR="0" wp14:anchorId="3ADBFFA7" wp14:editId="24EB707A">
                  <wp:extent cx="2150163" cy="2314682"/>
                  <wp:effectExtent l="0" t="0" r="254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50163" cy="2314682"/>
                          </a:xfrm>
                          <a:prstGeom prst="rect">
                            <a:avLst/>
                          </a:prstGeom>
                          <a:ln>
                            <a:noFill/>
                          </a:ln>
                          <a:extLst>
                            <a:ext uri="{53640926-AAD7-44D8-BBD7-CCE9431645EC}">
                              <a14:shadowObscured xmlns:a14="http://schemas.microsoft.com/office/drawing/2010/main"/>
                            </a:ext>
                          </a:extLst>
                        </pic:spPr>
                      </pic:pic>
                    </a:graphicData>
                  </a:graphic>
                </wp:inline>
              </w:drawing>
            </w:r>
          </w:p>
          <w:p w:rsidR="008C5674" w:rsidRDefault="008C5674" w:rsidP="0036762D">
            <w:pPr>
              <w:keepNext/>
              <w:ind w:firstLine="0"/>
              <w:jc w:val="center"/>
            </w:pPr>
            <w:r>
              <w:t>(b)</w:t>
            </w:r>
          </w:p>
        </w:tc>
      </w:tr>
    </w:tbl>
    <w:p w:rsidR="008C5674" w:rsidRDefault="0036762D" w:rsidP="006C6A60">
      <w:pPr>
        <w:pStyle w:val="Caption"/>
      </w:pPr>
      <w:bookmarkStart w:id="11" w:name="_Ref490426375"/>
      <w:bookmarkStart w:id="12" w:name="_Toc490653256"/>
      <w:bookmarkStart w:id="13" w:name="_Toc490654360"/>
      <w:bookmarkStart w:id="14" w:name="_Toc491539296"/>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1</w:t>
        </w:r>
      </w:fldSimple>
      <w:bookmarkEnd w:id="11"/>
      <w:r>
        <w:t xml:space="preserve"> (a) Hexagonal placement of Carbon atoms in graphene </w:t>
      </w:r>
      <w:proofErr w:type="gramStart"/>
      <w:r>
        <w:t>can be analyzed</w:t>
      </w:r>
      <w:proofErr w:type="gramEnd"/>
      <w:r>
        <w:t xml:space="preserve"> as two interleaving triangular </w:t>
      </w:r>
      <w:proofErr w:type="spellStart"/>
      <w:r>
        <w:t>sublattices</w:t>
      </w:r>
      <w:proofErr w:type="spellEnd"/>
      <w:r>
        <w:t xml:space="preserve"> or a triangular lattice with a two-atom unit cell.</w:t>
      </w:r>
      <w:r w:rsidR="00487947">
        <w:t xml:space="preserve"> The real spaces basis vectors are a</w:t>
      </w:r>
      <w:r w:rsidR="00487947" w:rsidRPr="00487947">
        <w:rPr>
          <w:vertAlign w:val="subscript"/>
        </w:rPr>
        <w:t>1</w:t>
      </w:r>
      <w:r w:rsidR="00487947">
        <w:t xml:space="preserve"> and a</w:t>
      </w:r>
      <w:r w:rsidR="00487947" w:rsidRPr="00487947">
        <w:rPr>
          <w:vertAlign w:val="subscript"/>
        </w:rPr>
        <w:t>2</w:t>
      </w:r>
      <w:r w:rsidR="00487947">
        <w:t>.</w:t>
      </w:r>
      <w:r>
        <w:t xml:space="preserve"> (b) The Brillouin zone of graphene in reciprocal space is hexagonal. The alternate vertices of the hexagon belong to two different groups, each containing the vertices that </w:t>
      </w:r>
      <w:r w:rsidR="00947910">
        <w:t>are reachable</w:t>
      </w:r>
      <w:r>
        <w:t xml:space="preserve"> </w:t>
      </w:r>
      <w:r w:rsidR="00487947">
        <w:t xml:space="preserve">from one another </w:t>
      </w:r>
      <w:r>
        <w:t xml:space="preserve">by integral multiples of the reciprocal lattice bases </w:t>
      </w:r>
      <w:r w:rsidR="00487947">
        <w:t>b</w:t>
      </w:r>
      <w:r w:rsidR="00487947" w:rsidRPr="00487947">
        <w:rPr>
          <w:vertAlign w:val="subscript"/>
        </w:rPr>
        <w:t>1</w:t>
      </w:r>
      <w:r w:rsidR="00487947">
        <w:t xml:space="preserve"> and b</w:t>
      </w:r>
      <w:r w:rsidR="00487947" w:rsidRPr="00487947">
        <w:rPr>
          <w:vertAlign w:val="subscript"/>
        </w:rPr>
        <w:t>2</w:t>
      </w:r>
      <w:r>
        <w:t>.</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73AEF" w:rsidTr="003A4876">
        <w:tc>
          <w:tcPr>
            <w:tcW w:w="4680" w:type="dxa"/>
            <w:vAlign w:val="bottom"/>
          </w:tcPr>
          <w:p w:rsidR="00273AEF" w:rsidRDefault="00273AEF" w:rsidP="003853E4">
            <w:pPr>
              <w:ind w:firstLine="0"/>
              <w:jc w:val="center"/>
            </w:pPr>
            <w:r>
              <w:rPr>
                <w:noProof/>
              </w:rPr>
              <w:drawing>
                <wp:inline distT="0" distB="0" distL="0" distR="0" wp14:anchorId="6E45CCF2" wp14:editId="06D442AC">
                  <wp:extent cx="2834640" cy="2125980"/>
                  <wp:effectExtent l="0" t="0" r="381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34640" cy="2125980"/>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0" w:type="dxa"/>
            <w:vAlign w:val="bottom"/>
          </w:tcPr>
          <w:p w:rsidR="00273AEF" w:rsidRDefault="00273AEF" w:rsidP="003853E4">
            <w:pPr>
              <w:ind w:firstLine="0"/>
              <w:jc w:val="center"/>
            </w:pPr>
            <w:r>
              <w:rPr>
                <w:noProof/>
              </w:rPr>
              <w:drawing>
                <wp:inline distT="0" distB="0" distL="0" distR="0" wp14:anchorId="180E838C" wp14:editId="7FD95B23">
                  <wp:extent cx="2834640" cy="2372081"/>
                  <wp:effectExtent l="0" t="0" r="38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4" cstate="print">
                            <a:extLst>
                              <a:ext uri="{28A0092B-C50C-407E-A947-70E740481C1C}">
                                <a14:useLocalDpi xmlns:a14="http://schemas.microsoft.com/office/drawing/2010/main" val="0"/>
                              </a:ext>
                            </a:extLst>
                          </a:blip>
                          <a:srcRect r="10375"/>
                          <a:stretch/>
                        </pic:blipFill>
                        <pic:spPr bwMode="auto">
                          <a:xfrm>
                            <a:off x="0" y="0"/>
                            <a:ext cx="2834640" cy="2372081"/>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A4876">
            <w:pPr>
              <w:keepNext/>
              <w:ind w:firstLine="0"/>
              <w:jc w:val="center"/>
            </w:pPr>
            <w:r>
              <w:t>(b)</w:t>
            </w:r>
          </w:p>
        </w:tc>
      </w:tr>
    </w:tbl>
    <w:p w:rsidR="003A4876" w:rsidRDefault="003A4876" w:rsidP="006C6A60">
      <w:pPr>
        <w:pStyle w:val="Caption"/>
      </w:pPr>
      <w:bookmarkStart w:id="15" w:name="_Toc490653257"/>
      <w:bookmarkStart w:id="16" w:name="_Toc490654361"/>
      <w:bookmarkStart w:id="17" w:name="_Toc491539297"/>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2</w:t>
        </w:r>
      </w:fldSimple>
      <w:r>
        <w:t xml:space="preserve"> (a) </w:t>
      </w:r>
      <w:proofErr w:type="gramStart"/>
      <w:r>
        <w:t>The</w:t>
      </w:r>
      <w:proofErr w:type="gramEnd"/>
      <w:r>
        <w:t xml:space="preserve"> conduction and valence band touch at the vertices of the Brillouin zone. The points of contact have zero energy and </w:t>
      </w:r>
      <w:proofErr w:type="gramStart"/>
      <w:r>
        <w:t>are known</w:t>
      </w:r>
      <w:proofErr w:type="gramEnd"/>
      <w:r>
        <w:t xml:space="preserve"> as the Dirac points.</w:t>
      </w:r>
      <w:r w:rsidR="007C7852">
        <w:t xml:space="preserve"> The conduction and valence bands are symmetry around the zero energy plane</w:t>
      </w:r>
      <w:r w:rsidR="005E0E4A">
        <w:t>.</w:t>
      </w:r>
      <w:r w:rsidR="007C7852">
        <w:t xml:space="preserve"> (b) Contour plo</w:t>
      </w:r>
      <w:r w:rsidR="000E11C7">
        <w:t>t</w:t>
      </w:r>
      <w:r w:rsidR="007C7852">
        <w:t xml:space="preserve"> of the </w:t>
      </w:r>
      <w:proofErr w:type="gramStart"/>
      <w:r w:rsidR="000E11C7">
        <w:t>c</w:t>
      </w:r>
      <w:r w:rsidR="007C7852">
        <w:t xml:space="preserve">onduction band </w:t>
      </w:r>
      <w:r w:rsidR="008D0820">
        <w:t>energy dispersion</w:t>
      </w:r>
      <w:proofErr w:type="gramEnd"/>
      <w:r w:rsidR="008D0820">
        <w:t xml:space="preserve"> showing its symmetry. The </w:t>
      </w:r>
      <w:r w:rsidR="00EB1E25">
        <w:t xml:space="preserve">zero energy </w:t>
      </w:r>
      <w:r w:rsidR="008D0820">
        <w:t xml:space="preserve">points </w:t>
      </w:r>
      <w:proofErr w:type="gramStart"/>
      <w:r w:rsidR="008D0820">
        <w:t>are shown</w:t>
      </w:r>
      <w:proofErr w:type="gramEnd"/>
      <w:r w:rsidR="008D0820">
        <w:t xml:space="preserve"> in dark blue.</w:t>
      </w:r>
      <w:bookmarkEnd w:id="15"/>
      <w:bookmarkEnd w:id="16"/>
      <w:bookmarkEnd w:id="17"/>
    </w:p>
    <w:p w:rsidR="00273AEF" w:rsidRDefault="003A4876" w:rsidP="007F2749">
      <w:r>
        <w:t xml:space="preserve">The electronic band structure of graphene shows the conduction and valence bands touch at the vertices of the Brillouin zone. These are the points of zero energy and </w:t>
      </w:r>
      <w:proofErr w:type="gramStart"/>
      <w:r>
        <w:t>are known</w:t>
      </w:r>
      <w:proofErr w:type="gramEnd"/>
      <w:r>
        <w:t xml:space="preserve"> as the Dirac </w:t>
      </w:r>
      <w:r>
        <w:lastRenderedPageBreak/>
        <w:t xml:space="preserve">points. Near the Dirac point, the </w:t>
      </w:r>
      <w:r w:rsidR="007F2749">
        <w:t>energy is proportional to the magnitude of momentum, similar to massless Dirac fermions</w:t>
      </w:r>
      <w:r w:rsidR="009F4B8E">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F4B8E">
        <w:fldChar w:fldCharType="separate"/>
      </w:r>
      <w:r w:rsidR="00DC6B43" w:rsidRPr="00DC6B43">
        <w:rPr>
          <w:noProof/>
        </w:rPr>
        <w:t>[19]</w:t>
      </w:r>
      <w:r w:rsidR="009F4B8E">
        <w:fldChar w:fldCharType="end"/>
      </w:r>
      <w:r w:rsidR="007F2749">
        <w:t>, and the dispersion relation looks conical up to energies in excess of 1 eV</w:t>
      </w:r>
      <w:r w:rsidR="00AB2BBF">
        <w:t xml:space="preserve"> </w:t>
      </w:r>
      <w:r w:rsidR="00AB2BBF">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AB2BBF">
        <w:fldChar w:fldCharType="separate"/>
      </w:r>
      <w:r w:rsidR="00DC6B43" w:rsidRPr="00DC6B43">
        <w:rPr>
          <w:noProof/>
        </w:rPr>
        <w:t>[23]</w:t>
      </w:r>
      <w:r w:rsidR="00AB2BBF">
        <w:fldChar w:fldCharType="end"/>
      </w:r>
      <w:r w:rsidR="00985BB8">
        <w:t xml:space="preserve"> as shown in </w:t>
      </w:r>
      <w:r w:rsidR="00985BB8">
        <w:fldChar w:fldCharType="begin"/>
      </w:r>
      <w:r w:rsidR="00985BB8">
        <w:instrText xml:space="preserve"> REF _Ref490429734 \h </w:instrText>
      </w:r>
      <w:r w:rsidR="00985BB8">
        <w:fldChar w:fldCharType="separate"/>
      </w:r>
      <w:r w:rsidR="00085442">
        <w:t xml:space="preserve">Figure </w:t>
      </w:r>
      <w:r w:rsidR="00085442">
        <w:rPr>
          <w:noProof/>
          <w:cs/>
        </w:rPr>
        <w:t>‎</w:t>
      </w:r>
      <w:r w:rsidR="00085442">
        <w:rPr>
          <w:noProof/>
        </w:rPr>
        <w:t>2</w:t>
      </w:r>
      <w:r w:rsidR="00085442">
        <w:t>.</w:t>
      </w:r>
      <w:r w:rsidR="00085442">
        <w:rPr>
          <w:noProof/>
        </w:rPr>
        <w:t>3</w:t>
      </w:r>
      <w:r w:rsidR="00985BB8">
        <w:fldChar w:fldCharType="end"/>
      </w:r>
      <w:r w:rsidR="007F2749">
        <w:t>.</w:t>
      </w:r>
      <w:r w:rsidR="00181C8D">
        <w:t xml:space="preserve"> All the plots assume a nearest-neighbor hopping energy of 2.7 eV</w:t>
      </w:r>
      <w:r w:rsidR="0094099C">
        <w:fldChar w:fldCharType="begin" w:fldLock="1"/>
      </w:r>
      <w:r w:rsidR="00DC6B43">
        <w:instrText>ADDIN CSL_CITATION { "citationItems" : [ { "id" : "ITEM-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 "issue" : "1", "issued" : { "date-parts" : [ [ "2009", "1" ] ] }, "page" : "109-162", "title" : "The electronic properties of graphene", "type" : "article-journal", "volume" : "81" }, "uris" : [ "http://www.mendeley.com/documents/?uuid=8ed504b8-47ce-4dd8-89b9-2166963a528f" ] } ], "mendeley" : { "formattedCitation" : "[19]", "plainTextFormattedCitation" : "[19]", "previouslyFormattedCitation" : "[19]" }, "properties" : { "noteIndex" : 0 }, "schema" : "https://github.com/citation-style-language/schema/raw/master/csl-citation.json" }</w:instrText>
      </w:r>
      <w:r w:rsidR="0094099C">
        <w:fldChar w:fldCharType="separate"/>
      </w:r>
      <w:r w:rsidR="00DC6B43" w:rsidRPr="00DC6B43">
        <w:rPr>
          <w:noProof/>
        </w:rPr>
        <w:t>[19]</w:t>
      </w:r>
      <w:r w:rsidR="0094099C">
        <w:fldChar w:fldCharType="end"/>
      </w:r>
      <w:r w:rsidR="00181C8D">
        <w:t>.</w:t>
      </w:r>
    </w:p>
    <w:p w:rsidR="00783D8A" w:rsidRDefault="00951A74" w:rsidP="0094099C">
      <w:r>
        <w:t xml:space="preserve">The linear dispersion relation for energies less than </w:t>
      </w:r>
      <w:proofErr w:type="gramStart"/>
      <w:r>
        <w:t>1</w:t>
      </w:r>
      <w:proofErr w:type="gramEnd"/>
      <w:r>
        <w:t xml:space="preserve"> eV make use of Dirac equation to describe charge carriers</w:t>
      </w:r>
      <w:r w:rsidR="00F23D7F">
        <w:t>. It is</w:t>
      </w:r>
      <w:r>
        <w:t xml:space="preserve"> a very accurate approximation, as most devices operate in this range of energies</w:t>
      </w:r>
      <w:r w:rsidR="00E24604">
        <w:fldChar w:fldCharType="begin" w:fldLock="1"/>
      </w:r>
      <w:r w:rsidR="00DC6B43">
        <w:instrText>ADDIN CSL_CITATION { "citationItems" : [ { "id" : "ITEM-1",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1", "issue" : "3", "issued" : { "date-parts" : [ [ "2014", "7", "21" ] ] }, "page" : "034507", "title" : "Theoretical analysis of high-field transport in graphene on a substrate", "type" : "article-journal", "volume" : "116" }, "uris" : [ "http://www.mendeley.com/documents/?uuid=66f27c54-ad8b-4526-a1aa-f3cd33c95703" ] } ], "mendeley" : { "formattedCitation" : "[23]", "plainTextFormattedCitation" : "[23]", "previouslyFormattedCitation" : "[23]" }, "properties" : { "noteIndex" : 0 }, "schema" : "https://github.com/citation-style-language/schema/raw/master/csl-citation.json" }</w:instrText>
      </w:r>
      <w:r w:rsidR="00E24604">
        <w:fldChar w:fldCharType="separate"/>
      </w:r>
      <w:r w:rsidR="00DC6B43" w:rsidRPr="00DC6B43">
        <w:rPr>
          <w:noProof/>
        </w:rPr>
        <w:t>[23]</w:t>
      </w:r>
      <w:r w:rsidR="00E24604">
        <w:fldChar w:fldCharType="end"/>
      </w:r>
      <w:r>
        <w:t>.</w:t>
      </w:r>
      <w:r w:rsidR="00601610">
        <w:t xml:space="preserve"> In this range as well, the density of states is proportional to the energy of the charge carrier.</w:t>
      </w:r>
      <w:r w:rsidR="00FA2A9F">
        <w:t xml:space="preserve"> </w:t>
      </w:r>
      <w:r w:rsidR="00E46F61">
        <w:t>This unique description</w:t>
      </w:r>
      <w:r w:rsidR="00FA2A9F">
        <w:t xml:space="preserve"> of charge carriers in graphene as massless Dirac fermions lead</w:t>
      </w:r>
      <w:r w:rsidR="00E46F61">
        <w:t xml:space="preserve">s to very interesting </w:t>
      </w:r>
      <w:r w:rsidR="0094099C">
        <w:t>electronic properties</w:t>
      </w:r>
      <w:r w:rsidR="0094099C">
        <w:fldChar w:fldCharType="begin" w:fldLock="1"/>
      </w:r>
      <w:r w:rsidR="00105039">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id" : "ITEM-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 "issue" : "2", "issued" : { "date-parts" : [ [ "2011", "5" ] ] }, "page" : "407-470", "title" : "Electronic transport in two-dimensional graphene", "type" : "article-journal", "volume" : "83" }, "uris" : [ "http://www.mendeley.com/documents/?uuid=3b9193da-6b06-4418-87be-23b23179696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4", "issue" : "2", "issued" : { "date-parts" : [ [ "2009" ] ] }, "page" : "023120", "title" : "High-field transport and velocity saturation in graphene", "type" : "article-journal", "volume" : "95" }, "uris" : [ "http://www.mendeley.com/documents/?uuid=11fef40b-0a08-4b58-8dc1-77f25b9e5c77" ] }, { "id" : "ITEM-5",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5",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6",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6",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7", "itemData" : { "DOI" : "10.1063/1.4884614", "ISSN" : "0021-8979", "author" : [ { "dropping-particle" : "", "family" : "Serov", "given" : "Andrey Y.", "non-dropping-particle" : "", "parse-names" : false, "suffix" : "" }, { "dropping-particle" : "", "family" : "Ong", "given" : "Zhun-Yong", "non-dropping-particle" : "", "parse-names" : false, "suffix" : "" }, { "dropping-particle" : "V.", "family" : "Fischetti", "given" : "Massimo", "non-dropping-particle" : "", "parse-names" : false, "suffix" : "" }, { "dropping-particle" : "", "family" : "Pop", "given" : "Eric", "non-dropping-particle" : "", "parse-names" : false, "suffix" : "" } ], "container-title" : "Journal of Applied Physics", "id" : "ITEM-7", "issue" : "3", "issued" : { "date-parts" : [ [ "2014", "7", "21" ] ] }, "page" : "034507", "title" : "Theoretical analysis of high-field transport in graphene on a substrate", "type" : "article-journal", "volume" : "116" }, "uris" : [ "http://www.mendeley.com/documents/?uuid=66f27c54-ad8b-4526-a1aa-f3cd33c95703" ] }, { "id" : "ITEM-8",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8", "issue" : "4", "issued" : { "date-parts" : [ [ "2011", "4" ] ] }, "page" : "222-5", "publisher" : "Nature Publishing Group", "title" : "Gate-controlled guiding of electrons in graphene.", "type" : "article-journal", "volume" : "6" }, "uris" : [ "http://www.mendeley.com/documents/?uuid=1d00cd10-8156-4ecf-84fa-8888cd9b455d"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073/pnas.0502848102", "ISBN" : "0027-8424", "ISSN" : "0027-8424", "PMID" : "16027370", "abstract" : "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author" : [ { "dropping-particle" : "", "family" : "Novoselov", "given" : "K S", "non-dropping-particle" : "", "parse-names" : false, "suffix" : "" }, { "dropping-particle" : "", "family" : "Jiang", "given" : "D", "non-dropping-particle" : "", "parse-names" : false, "suffix" : "" }, { "dropping-particle" : "", "family" : "Schedin", "given" : "F", "non-dropping-particle" : "", "parse-names" : false, "suffix" : "" }, { "dropping-particle" : "", "family" : "Booth", "given" : "T J", "non-dropping-particle" : "", "parse-names" : false, "suffix" : "" }, { "dropping-particle" : "V", "family" : "Khotkevich", "given" : "V", "non-dropping-particle" : "", "parse-names" : false, "suffix" : "" }, { "dropping-particle" : "V", "family" : "Morozov", "given" : "S", "non-dropping-particle" : "", "parse-names" : false, "suffix" : "" }, { "dropping-particle" : "", "family" : "Geim", "given" : "A K", "non-dropping-particle" : "", "parse-names" : false, "suffix" : "" } ], "container-title" : "Proceedings of the National Academy of Sciences of the United States of America", "id" : "ITEM-10", "issue" : "30", "issued" : { "date-parts" : [ [ "2005" ] ] }, "page" : "10451-10453", "title" : "Two-dimensional atomic crystals", "type" : "article-journal", "volume" : "102" }, "uris" : [ "http://www.mendeley.com/documents/?uuid=1392dbda-f213-442c-8786-16b74ed95a47"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2", "issue" : "7", "issued" : { "date-parts" : [ [ "2010" ] ] }, "page" : "487-496", "publisher" : "Nature Publishing Group", "title" : "Graphene transistors", "type" : "article-journal", "volume" : "5" }, "uris" : [ "http://www.mendeley.com/documents/?uuid=53b67491-15af-49d2-8fa6-a16203fa9034" ] }, { "id" : "ITEM-1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3", "issue" : "9-10", "issued" : { "date-parts" : [ [ "2008", "6" ] ] }, "page" : "351-355", "title" : "Ultrahigh electron mobility in suspended graphene", "type" : "article-journal", "volume" : "146" }, "uris" : [ "http://www.mendeley.com/documents/?uuid=edf83fcf-ffe6-428c-849d-5dd565f4989b" ] }, { "id" : "ITEM-1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14", "issue" : "9", "issued" : { "date-parts" : [ [ "2008", "8" ] ] }, "page" : "096802", "title" : "Temperature-Dependent Transport in Suspended Graphene", "type" : "article-journal", "volume" : "101" }, "uris" : [ "http://www.mendeley.com/documents/?uuid=7835357a-7427-4fae-b06d-7af1af203fee" ] }, { "id" : "ITEM-15", "itemData" : { "DOI" : "10.1140/epjb/e2006-00203-1", "ISBN" : "2006002031", "ISSN" : "1434-6028", "author" : [ { "dropping-particle" : "", "family" : "Katsnelson", "given" : "M. I.", "non-dropping-particle" : "", "parse-names" : false, "suffix" : "" } ], "container-title" : "The European Physical Journal B", "id" : "ITEM-15", "issue" : "2", "issued" : { "date-parts" : [ [ "2006", "5", "30" ] ] }, "page" : "157-160", "title" : "Zitterbewegung, chirality, and minimal conductivity in graphene", "type" : "article-journal", "volume" : "51" }, "uris" : [ "http://www.mendeley.com/documents/?uuid=c0a47e1b-bfc3-4fb1-8b9b-a08cf7b7684f" ] }, { "id" : "ITEM-16",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16", "issue" : "7065", "issued" : { "date-parts" : [ [ "2005", "11", "10" ] ] }, "page" : "197-200", "title" : "Two-dimensional gas of massless Dirac fermions in graphene.", "type" : "article-journal", "volume" : "438" }, "uris" : [ "http://www.mendeley.com/documents/?uuid=0feabe29-42a9-4a66-b859-91857c362c31" ] }, { "id" : "ITEM-1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17", "issue" : "1", "issued" : { "date-parts" : [ [ "2009", "1" ] ] }, "page" : "109-162", "title" : "The electronic properties of graphene", "type" : "article-journal", "volume" : "81" }, "uris" : [ "http://www.mendeley.com/documents/?uuid=8ed504b8-47ce-4dd8-89b9-2166963a528f" ] }, { "id" : "ITEM-18",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18", "issue" : "3", "issued" : { "date-parts" : [ [ "2007", "3" ] ] }, "page" : "183-91", "title" : "The rise of graphene.", "type" : "article-journal", "volume" : "6" }, "uris" : [ "http://www.mendeley.com/documents/?uuid=530a974a-0af9-40e5-b883-687bf07c903a" ] }, { "id" : "ITEM-19", "itemData" : { "DOI" : "10.1126/science.1102896", "ISSN" : "1095-9203", "PMID" : "15499015", "abstract" : "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New York, N.Y.)", "id" : "ITEM-19", "issue" : "5696", "issued" : { "date-parts" : [ [ "2004", "10", "22" ] ] }, "page" : "666-9", "title" : "Electric field effect in atomically thin carbon films.", "type" : "article-journal", "volume" : "306" }, "uris" : [ "http://www.mendeley.com/documents/?uuid=f62b4316-2018-436d-9e07-c04e7428bf01" ] }, { "id" : "ITEM-2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20", "issue" : "23", "issued" : { "date-parts" : [ [ "2009", "6" ] ] }, "page" : "236805", "title" : "Defect Scattering in Graphene", "type" : "article-journal", "volume" : "102" }, "uris" : [ "http://www.mendeley.com/documents/?uuid=ae3dab25-ae81-4a56-a8c5-09b61b067eda" ] }, { "id" : "ITEM-21", "itemData" : { "DOI" : "10.1063/1.2776887", "ISSN" : "0003695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Applied Physics Letters", "id" : "ITEM-21", "issue" : "9", "issued" : { "date-parts" : [ [ "2007" ] ] }, "page" : "092109", "title" : "Carrier statistics and quantum capacitance of graphene sheets and ribbons", "type" : "article-journal", "volume" : "91" }, "uris" : [ "http://www.mendeley.com/documents/?uuid=000067c7-be71-48a2-ae45-bc6f278ac9eb" ] }, { "id" : "ITEM-22",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22",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3", "itemData" : { "DOI" : "10.1143/JPSJ.75.074716", "ISSN" : "0031-9015", "author" : [ { "dropping-particle" : "", "family" : "Ando", "given" : "Tsuneya", "non-dropping-particle" : "", "parse-names" : false, "suffix" : "" } ], "container-title" : "Journal of the Physical Society of Japan", "id" : "ITEM-23", "issue" : "7", "issued" : { "date-parts" : [ [ "2006", "7", "15" ] ] }, "page" : "074716", "title" : "Screening Effect and Impurity Scattering in Monolayer Graphene", "type" : "article-journal", "volume" : "75" }, "uris" : [ "http://www.mendeley.com/documents/?uuid=95dc010b-176f-43b6-b1be-ea0d7822d13c" ] } ], "mendeley" : { "formattedCitation" : "[19], [20], [22]\u2013[42]", "plainTextFormattedCitation" : "[19], [20], [22]\u2013[42]", "previouslyFormattedCitation" : "[19], [20], [22]\u2013[42]" }, "properties" : { "noteIndex" : 0 }, "schema" : "https://github.com/citation-style-language/schema/raw/master/csl-citation.json" }</w:instrText>
      </w:r>
      <w:r w:rsidR="0094099C">
        <w:fldChar w:fldCharType="separate"/>
      </w:r>
      <w:r w:rsidR="00F8487A" w:rsidRPr="00F8487A">
        <w:rPr>
          <w:noProof/>
        </w:rPr>
        <w:t>[19], [20], [22]–[42]</w:t>
      </w:r>
      <w:r w:rsidR="0094099C">
        <w:fldChar w:fldCharType="end"/>
      </w:r>
      <w:r w:rsidR="00605BAB">
        <w:t>.</w:t>
      </w:r>
    </w:p>
    <w:p w:rsidR="007F2749" w:rsidRDefault="007F2749" w:rsidP="00783D8A">
      <w:pPr>
        <w:ind w:firstLine="0"/>
        <w:jc w:val="center"/>
      </w:pPr>
      <w:r>
        <w:rPr>
          <w:noProof/>
        </w:rPr>
        <w:drawing>
          <wp:inline distT="0" distB="0" distL="0" distR="0">
            <wp:extent cx="3657600" cy="246640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_k_cones.png"/>
                    <pic:cNvPicPr/>
                  </pic:nvPicPr>
                  <pic:blipFill rotWithShape="1">
                    <a:blip r:embed="rId15" cstate="print">
                      <a:extLst>
                        <a:ext uri="{28A0092B-C50C-407E-A947-70E740481C1C}">
                          <a14:useLocalDpi xmlns:a14="http://schemas.microsoft.com/office/drawing/2010/main" val="0"/>
                        </a:ext>
                      </a:extLst>
                    </a:blip>
                    <a:srcRect t="10090"/>
                    <a:stretch/>
                  </pic:blipFill>
                  <pic:spPr bwMode="auto">
                    <a:xfrm>
                      <a:off x="0" y="0"/>
                      <a:ext cx="3657600" cy="2466409"/>
                    </a:xfrm>
                    <a:prstGeom prst="rect">
                      <a:avLst/>
                    </a:prstGeom>
                    <a:ln>
                      <a:noFill/>
                    </a:ln>
                    <a:extLst>
                      <a:ext uri="{53640926-AAD7-44D8-BBD7-CCE9431645EC}">
                        <a14:shadowObscured xmlns:a14="http://schemas.microsoft.com/office/drawing/2010/main"/>
                      </a:ext>
                    </a:extLst>
                  </pic:spPr>
                </pic:pic>
              </a:graphicData>
            </a:graphic>
          </wp:inline>
        </w:drawing>
      </w:r>
    </w:p>
    <w:p w:rsidR="007F2749" w:rsidRDefault="007F2749" w:rsidP="006C6A60">
      <w:pPr>
        <w:pStyle w:val="Caption"/>
      </w:pPr>
      <w:bookmarkStart w:id="18" w:name="_Ref490429734"/>
      <w:bookmarkStart w:id="19" w:name="_Toc490653258"/>
      <w:bookmarkStart w:id="20" w:name="_Toc490654362"/>
      <w:bookmarkStart w:id="21" w:name="_Toc491539298"/>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3</w:t>
        </w:r>
      </w:fldSimple>
      <w:bookmarkEnd w:id="18"/>
      <w:r>
        <w:t xml:space="preserve"> Energy dispersion relation around the K point for energies between </w:t>
      </w:r>
      <w:proofErr w:type="gramStart"/>
      <w:r>
        <w:t>-1</w:t>
      </w:r>
      <w:proofErr w:type="gramEnd"/>
      <w:r>
        <w:t xml:space="preserve"> and 1 eV. The energy is proportional to the magnitude of momentum away from the k point, making the dispersion relation look conical in 3D.</w:t>
      </w:r>
      <w:bookmarkEnd w:id="19"/>
      <w:bookmarkEnd w:id="20"/>
      <w:bookmarkEnd w:id="21"/>
    </w:p>
    <w:p w:rsidR="00273AEF" w:rsidRDefault="00612EAD" w:rsidP="001E4B6E">
      <w:r>
        <w:t xml:space="preserve">The symmetry of the Brillouin zone allows us to use the </w:t>
      </w:r>
      <w:proofErr w:type="gramStart"/>
      <w:r>
        <w:t>3</w:t>
      </w:r>
      <w:proofErr w:type="gramEnd"/>
      <w:r>
        <w:t xml:space="preserve"> high symmetry points to describe the energy describe the energy dispersion relation. The most commonly used cut is the </w:t>
      </w:r>
      <w:r>
        <w:rPr>
          <w:rFonts w:cs="Times"/>
        </w:rPr>
        <w:t>Γ</w:t>
      </w:r>
      <w:r>
        <w:t>MK</w:t>
      </w:r>
      <w:r>
        <w:rPr>
          <w:rFonts w:cs="Times"/>
        </w:rPr>
        <w:t>Γ cut path</w:t>
      </w:r>
      <w:r w:rsidR="00872B4A">
        <w:rPr>
          <w:rFonts w:cs="Times"/>
        </w:rPr>
        <w:t xml:space="preserve"> shown in </w:t>
      </w:r>
      <w:r w:rsidR="00872B4A">
        <w:rPr>
          <w:rFonts w:cs="Times"/>
        </w:rPr>
        <w:fldChar w:fldCharType="begin"/>
      </w:r>
      <w:r w:rsidR="00872B4A">
        <w:rPr>
          <w:rFonts w:cs="Times"/>
        </w:rPr>
        <w:instrText xml:space="preserve"> REF _Ref490430608 \h </w:instrText>
      </w:r>
      <w:r w:rsidR="00872B4A">
        <w:rPr>
          <w:rFonts w:cs="Times"/>
        </w:rPr>
      </w:r>
      <w:r w:rsidR="00872B4A">
        <w:rPr>
          <w:rFonts w:cs="Times"/>
        </w:rPr>
        <w:fldChar w:fldCharType="separate"/>
      </w:r>
      <w:r w:rsidR="00085442">
        <w:t xml:space="preserve">Figure </w:t>
      </w:r>
      <w:r w:rsidR="00085442">
        <w:rPr>
          <w:noProof/>
          <w:cs/>
        </w:rPr>
        <w:t>‎</w:t>
      </w:r>
      <w:r w:rsidR="00085442">
        <w:rPr>
          <w:noProof/>
        </w:rPr>
        <w:t>2</w:t>
      </w:r>
      <w:r w:rsidR="00085442">
        <w:t>.</w:t>
      </w:r>
      <w:r w:rsidR="00085442">
        <w:rPr>
          <w:noProof/>
        </w:rPr>
        <w:t>4</w:t>
      </w:r>
      <w:r w:rsidR="00872B4A">
        <w:rPr>
          <w:rFonts w:cs="Times"/>
        </w:rPr>
        <w:fldChar w:fldCharType="end"/>
      </w:r>
      <w:r>
        <w:rPr>
          <w:rFonts w:cs="Times"/>
        </w:rPr>
        <w:t xml:space="preserve">. </w:t>
      </w:r>
      <w:r w:rsidR="007F4CA5">
        <w:rPr>
          <w:rFonts w:cs="Times"/>
        </w:rPr>
        <w:t>The energy dispersion relation along the high symmetry cut</w:t>
      </w:r>
      <w:r w:rsidR="002A71C1">
        <w:rPr>
          <w:rFonts w:cs="Times"/>
        </w:rPr>
        <w:t xml:space="preserve"> </w:t>
      </w:r>
      <w:proofErr w:type="gramStart"/>
      <w:r w:rsidR="002A71C1">
        <w:rPr>
          <w:rFonts w:cs="Times"/>
        </w:rPr>
        <w:t>is shown</w:t>
      </w:r>
      <w:proofErr w:type="gramEnd"/>
      <w:r w:rsidR="002A71C1">
        <w:rPr>
          <w:rFonts w:cs="Times"/>
        </w:rPr>
        <w:t xml:space="preserve"> in </w:t>
      </w:r>
      <w:r w:rsidR="002A71C1">
        <w:rPr>
          <w:rFonts w:cs="Times"/>
        </w:rPr>
        <w:fldChar w:fldCharType="begin"/>
      </w:r>
      <w:r w:rsidR="002A71C1">
        <w:rPr>
          <w:rFonts w:cs="Times"/>
        </w:rPr>
        <w:instrText xml:space="preserve"> REF _Ref490430763 \h </w:instrText>
      </w:r>
      <w:r w:rsidR="002A71C1">
        <w:rPr>
          <w:rFonts w:cs="Times"/>
        </w:rPr>
      </w:r>
      <w:r w:rsidR="002A71C1">
        <w:rPr>
          <w:rFonts w:cs="Times"/>
        </w:rPr>
        <w:fldChar w:fldCharType="separate"/>
      </w:r>
      <w:r w:rsidR="00085442">
        <w:t xml:space="preserve">Figure </w:t>
      </w:r>
      <w:r w:rsidR="00085442">
        <w:rPr>
          <w:noProof/>
          <w:cs/>
        </w:rPr>
        <w:t>‎</w:t>
      </w:r>
      <w:r w:rsidR="00085442">
        <w:rPr>
          <w:noProof/>
        </w:rPr>
        <w:t>2</w:t>
      </w:r>
      <w:r w:rsidR="00085442">
        <w:t>.</w:t>
      </w:r>
      <w:r w:rsidR="00085442">
        <w:rPr>
          <w:noProof/>
        </w:rPr>
        <w:t>5</w:t>
      </w:r>
      <w:r w:rsidR="002A71C1">
        <w:rPr>
          <w:rFonts w:cs="Times"/>
        </w:rPr>
        <w:fldChar w:fldCharType="end"/>
      </w:r>
      <w:r w:rsidR="001E4B6E">
        <w:rPr>
          <w:rFonts w:cs="Times"/>
        </w:rPr>
        <w:t xml:space="preserve">, clearly </w:t>
      </w:r>
      <w:r w:rsidR="00F23D7F">
        <w:rPr>
          <w:rFonts w:cs="Times"/>
        </w:rPr>
        <w:t>depicting</w:t>
      </w:r>
      <w:r w:rsidR="001E4B6E">
        <w:rPr>
          <w:rFonts w:cs="Times"/>
        </w:rPr>
        <w:t xml:space="preserve"> the Dirac point at the K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273AEF" w:rsidTr="00401D32">
        <w:tc>
          <w:tcPr>
            <w:tcW w:w="4674" w:type="dxa"/>
            <w:vAlign w:val="bottom"/>
          </w:tcPr>
          <w:p w:rsidR="00273AEF" w:rsidRDefault="00273AEF" w:rsidP="003853E4">
            <w:pPr>
              <w:ind w:firstLine="0"/>
              <w:jc w:val="center"/>
            </w:pPr>
            <w:r>
              <w:rPr>
                <w:noProof/>
              </w:rPr>
              <w:lastRenderedPageBreak/>
              <w:drawing>
                <wp:inline distT="0" distB="0" distL="0" distR="0" wp14:anchorId="6E45CCF2" wp14:editId="06D442AC">
                  <wp:extent cx="2286000" cy="246091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460913"/>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3853E4">
            <w:pPr>
              <w:ind w:firstLine="0"/>
              <w:jc w:val="center"/>
            </w:pPr>
            <w:r>
              <w:t>(a)</w:t>
            </w:r>
          </w:p>
        </w:tc>
        <w:tc>
          <w:tcPr>
            <w:tcW w:w="4686" w:type="dxa"/>
            <w:vAlign w:val="bottom"/>
          </w:tcPr>
          <w:p w:rsidR="00273AEF" w:rsidRDefault="00273AEF" w:rsidP="003853E4">
            <w:pPr>
              <w:ind w:firstLine="0"/>
              <w:jc w:val="center"/>
            </w:pPr>
            <w:r>
              <w:rPr>
                <w:noProof/>
              </w:rPr>
              <w:drawing>
                <wp:inline distT="0" distB="0" distL="0" distR="0" wp14:anchorId="180E838C" wp14:editId="7FD95B23">
                  <wp:extent cx="2834640" cy="254012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7" cstate="print">
                            <a:extLst>
                              <a:ext uri="{28A0092B-C50C-407E-A947-70E740481C1C}">
                                <a14:useLocalDpi xmlns:a14="http://schemas.microsoft.com/office/drawing/2010/main" val="0"/>
                              </a:ext>
                            </a:extLst>
                          </a:blip>
                          <a:srcRect l="3488" r="12816"/>
                          <a:stretch/>
                        </pic:blipFill>
                        <pic:spPr bwMode="auto">
                          <a:xfrm>
                            <a:off x="0" y="0"/>
                            <a:ext cx="2834640" cy="2540126"/>
                          </a:xfrm>
                          <a:prstGeom prst="rect">
                            <a:avLst/>
                          </a:prstGeom>
                          <a:ln>
                            <a:noFill/>
                          </a:ln>
                          <a:extLst>
                            <a:ext uri="{53640926-AAD7-44D8-BBD7-CCE9431645EC}">
                              <a14:shadowObscured xmlns:a14="http://schemas.microsoft.com/office/drawing/2010/main"/>
                            </a:ext>
                          </a:extLst>
                        </pic:spPr>
                      </pic:pic>
                    </a:graphicData>
                  </a:graphic>
                </wp:inline>
              </w:drawing>
            </w:r>
          </w:p>
          <w:p w:rsidR="00273AEF" w:rsidRDefault="00273AEF" w:rsidP="00EB7822">
            <w:pPr>
              <w:keepNext/>
              <w:ind w:firstLine="0"/>
              <w:jc w:val="center"/>
            </w:pPr>
            <w:r>
              <w:t>(b)</w:t>
            </w:r>
          </w:p>
        </w:tc>
      </w:tr>
    </w:tbl>
    <w:p w:rsidR="00EB7822" w:rsidRDefault="00EB7822" w:rsidP="006C6A60">
      <w:pPr>
        <w:pStyle w:val="Caption"/>
        <w:rPr>
          <w:rFonts w:cs="Times"/>
        </w:rPr>
      </w:pPr>
      <w:bookmarkStart w:id="22" w:name="_Ref490430608"/>
      <w:bookmarkStart w:id="23" w:name="_Toc490653259"/>
      <w:bookmarkStart w:id="24" w:name="_Toc490654363"/>
      <w:bookmarkStart w:id="25" w:name="_Toc491539299"/>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4</w:t>
        </w:r>
      </w:fldSimple>
      <w:bookmarkEnd w:id="22"/>
      <w:r>
        <w:t xml:space="preserve"> (a) Brillouin zone of graphene with the high-symmetry points labelled. The high-symmetry cut path </w:t>
      </w:r>
      <w:r>
        <w:rPr>
          <w:rFonts w:cs="Times"/>
        </w:rPr>
        <w:t xml:space="preserve">ΓMKΓ </w:t>
      </w:r>
      <w:proofErr w:type="gramStart"/>
      <w:r>
        <w:rPr>
          <w:rFonts w:cs="Times"/>
        </w:rPr>
        <w:t>is</w:t>
      </w:r>
      <w:r w:rsidR="00604C5F">
        <w:rPr>
          <w:rFonts w:cs="Times"/>
        </w:rPr>
        <w:t xml:space="preserve"> marked</w:t>
      </w:r>
      <w:proofErr w:type="gramEnd"/>
      <w:r w:rsidR="00604C5F">
        <w:rPr>
          <w:rFonts w:cs="Times"/>
        </w:rPr>
        <w:t xml:space="preserve"> by the</w:t>
      </w:r>
      <w:r>
        <w:rPr>
          <w:rFonts w:cs="Times"/>
        </w:rPr>
        <w:t xml:space="preserve"> perimeter of the highlighted triangle. (b) </w:t>
      </w:r>
      <w:proofErr w:type="gramStart"/>
      <w:r>
        <w:rPr>
          <w:rFonts w:cs="Times"/>
        </w:rPr>
        <w:t>a</w:t>
      </w:r>
      <w:proofErr w:type="gramEnd"/>
      <w:r>
        <w:rPr>
          <w:rFonts w:cs="Times"/>
        </w:rPr>
        <w:t xml:space="preserve"> contour plot of the conduction band with the high symmetry cut path highlighted in red.</w:t>
      </w:r>
      <w:bookmarkEnd w:id="23"/>
      <w:bookmarkEnd w:id="24"/>
      <w:bookmarkEnd w:id="25"/>
    </w:p>
    <w:p w:rsidR="00A16F6F" w:rsidRDefault="00401D32" w:rsidP="00872B4A">
      <w:pPr>
        <w:keepNext/>
        <w:ind w:firstLine="0"/>
        <w:jc w:val="center"/>
      </w:pPr>
      <w:r>
        <w:rPr>
          <w:noProof/>
        </w:rPr>
        <w:drawing>
          <wp:inline distT="0" distB="0" distL="0" distR="0">
            <wp:extent cx="4572000"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ene_ban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273AEF" w:rsidRPr="00273AEF" w:rsidRDefault="00A16F6F" w:rsidP="006C6A60">
      <w:pPr>
        <w:pStyle w:val="Caption"/>
      </w:pPr>
      <w:bookmarkStart w:id="26" w:name="_Ref490430763"/>
      <w:bookmarkStart w:id="27" w:name="_Toc490653260"/>
      <w:bookmarkStart w:id="28" w:name="_Toc490654364"/>
      <w:bookmarkStart w:id="29" w:name="_Toc491539300"/>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5</w:t>
        </w:r>
      </w:fldSimple>
      <w:bookmarkEnd w:id="26"/>
      <w:r>
        <w:t xml:space="preserve"> Energy dispersion relation across high-symmetry paths in graphene as obtained using the tight-binding approximation with a </w:t>
      </w:r>
      <w:r w:rsidR="001314BB">
        <w:t xml:space="preserve">nearest-neighbor </w:t>
      </w:r>
      <w:r>
        <w:t>hopping energy of 2.7 eV.</w:t>
      </w:r>
      <w:r w:rsidR="00BB2E05">
        <w:t xml:space="preserve"> The blue curve represents the conduction band while the red curve represents the valence band.</w:t>
      </w:r>
      <w:bookmarkEnd w:id="27"/>
      <w:bookmarkEnd w:id="28"/>
      <w:bookmarkEnd w:id="29"/>
    </w:p>
    <w:p w:rsidR="003469BC" w:rsidRPr="003469BC" w:rsidRDefault="003469BC" w:rsidP="003469BC"/>
    <w:p w:rsidR="00000977" w:rsidRDefault="00000977" w:rsidP="00E54821">
      <w:pPr>
        <w:pStyle w:val="Heading2"/>
      </w:pPr>
      <w:bookmarkStart w:id="30" w:name="_Toc491082129"/>
      <w:r>
        <w:t>Klein</w:t>
      </w:r>
      <w:r w:rsidR="00E54821">
        <w:t xml:space="preserve"> </w:t>
      </w:r>
      <w:r>
        <w:t>Tunneling and the Absence of Backscattering</w:t>
      </w:r>
      <w:bookmarkEnd w:id="30"/>
    </w:p>
    <w:p w:rsidR="00E54821" w:rsidRDefault="00E54821" w:rsidP="00ED39C7">
      <w:r>
        <w:t>Klein tunneling</w:t>
      </w:r>
      <w:r w:rsidR="00E24604">
        <w:t xml:space="preserve"> is the absence of back scattering of massless relativistic particles incident normally on a potential barrier</w:t>
      </w:r>
      <w:r w:rsidR="00ED39C7">
        <w:fldChar w:fldCharType="begin" w:fldLock="1"/>
      </w:r>
      <w:r w:rsidR="00DC6B43">
        <w:instrText>ADDIN CSL_CITATION { "citationItems" : [ { "id" : "ITEM-1", "itemData" : { "DOI" : "10.1119/1.3658629", "ISSN" : "0002-9505", "author" : [ { "dropping-particle" : "", "family" : "Robinson", "given" : "T. R.", "non-dropping-particle" : "", "parse-names" : false, "suffix" : "" } ], "container-title" : "American Journal of Physics", "id" : "ITEM-1", "issue" : "2", "issued" : { "date-parts" : [ [ "2012", "2" ] ] }, "page" : "141-147", "title" : "On Klein tunneling in graphene", "type" : "article-journal", "volume" : "80" }, "uris" : [ "http://www.mendeley.com/documents/?uuid=efe92cd3-1e74-499e-8c9d-3adb15e7a178" ] }, { "id" : "ITEM-2",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2", "issue" : "9", "issued" : { "date-parts" : [ [ "2006", "8", "20" ] ] }, "page" : "620-625", "title" : "Chiral tunnelling and the Klein paradox in\u00a0graphene", "type" : "article-journal", "volume" : "2" }, "uris" : [ "http://www.mendeley.com/documents/?uuid=210edc77-bdc4-4c49-a602-1c4f01931a38" ] } ], "mendeley" : { "formattedCitation" : "[43], [44]", "plainTextFormattedCitation" : "[43], [44]", "previouslyFormattedCitation" : "[43], [44]" }, "properties" : { "noteIndex" : 0 }, "schema" : "https://github.com/citation-style-language/schema/raw/master/csl-citation.json" }</w:instrText>
      </w:r>
      <w:r w:rsidR="00ED39C7">
        <w:fldChar w:fldCharType="separate"/>
      </w:r>
      <w:r w:rsidR="00DC6B43" w:rsidRPr="00DC6B43">
        <w:rPr>
          <w:noProof/>
        </w:rPr>
        <w:t>[43], [44]</w:t>
      </w:r>
      <w:r w:rsidR="00ED39C7">
        <w:fldChar w:fldCharType="end"/>
      </w:r>
      <w:r w:rsidR="00E24604">
        <w:t xml:space="preserve">. </w:t>
      </w:r>
      <w:r w:rsidR="00ED39C7">
        <w:t>As a virtue of graphene’s linear dispersion relation, charge carriers in graphene demonstrate Klein tunneling even in disordered graphene</w:t>
      </w:r>
      <w:r w:rsidR="00ED39C7">
        <w:fldChar w:fldCharType="begin" w:fldLock="1"/>
      </w:r>
      <w:r w:rsidR="00DC6B43">
        <w:instrText>ADDIN CSL_CITATION { "citationItems" : [ { "id" : "ITEM-1",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 "issue" : "2", "issued" : { "date-parts" : [ [ "2011", "5" ] ] }, "page" : "407-470", "title" : "Electronic transport in two-dimensional graphene", "type" : "article-journal", "volume" : "83" }, "uris" : [ "http://www.mendeley.com/documents/?uuid=3b9193da-6b06-4418-87be-23b23179696d" ] }, { "id" : "ITEM-2",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3",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3", "issue" : "7", "issued" : { "date-parts" : [ [ "2008", "2" ] ] }, "page" : "075420", "title" : "Effect of disorder on a graphene p-n junction", "type" : "article-journal", "volume" : "77" }, "uris" : [ "http://www.mendeley.com/documents/?uuid=174416c7-332a-4445-9e6f-0bcec679bc94"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5", "issue" : "24", "issued" : { "date-parts" : [ [ "2010", "6" ] ] }, "page" : "245431", "title" : "Smooth electron waveguides in graphene", "type" : "article-journal", "volume" : "81" }, "uris" : [ "http://www.mendeley.com/documents/?uuid=e2e91409-8000-4ade-83a7-cdd7ef685ea3" ] }, { "id" : "ITEM-6",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6", "issue" : "15", "issued" : { "date-parts" : [ [ "2008", "10" ] ] }, "page" : "156804", "title" : "Klein Backscattering and Fabry-P\u00e9rot Interference in Graphene Heterojunctions", "type" : "article-journal", "volume" : "101" }, "uris" : [ "http://www.mendeley.com/documents/?uuid=0c7e6da1-c407-481d-aa12-cf5e28ea4bfc" ] }, { "id" : "ITEM-7",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7", "issue" : "1", "issued" : { "date-parts" : [ [ "2009", "1" ] ] }, "page" : "109-162", "title" : "The electronic properties of graphene", "type" : "article-journal", "volume" : "81" }, "uris" : [ "http://www.mendeley.com/documents/?uuid=8ed504b8-47ce-4dd8-89b9-2166963a528f"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9", "issue" : "9", "issued" : { "date-parts" : [ [ "2012", "9", "12" ] ] }, "page" : "4460-4", "title" : "Angle-dependent carrier transmission in graphene p-n junctions.", "type" : "article-journal", "volume" : "12" }, "uris" : [ "http://www.mendeley.com/documents/?uuid=2bb5264e-7204-4c58-bd0a-426a324e1fc1" ] }, { "id" : "ITEM-10",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10", "issue" : "19", "issued" : { "date-parts" : [ [ "2007", "11", "8" ] ] }, "page" : "192107", "publisher" : "AIP Publishing", "title" : "Electronic transport in locally gated graphene nanoconstrictions", "type" : "article-journal", "volume" : "91" }, "uris" : [ "http://www.mendeley.com/documents/?uuid=08aa350a-9c5e-4cda-8180-3f2af36845ab" ] }, { "id" : "ITEM-1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12", "itemData" : { "DOI" : "10.1103/PhysRevLett.100.116804", "ISSN" : "0031-9007", "author" : [ { "dropping-particle" : "", "family" : "Zhang", "given" : "L. M.", "non-dropping-particle" : "", "parse-names" : false, "suffix" : "" }, { "dropping-particle" : "", "family" : "Fogler", "given" : "M. M.", "non-dropping-particle" : "", "parse-names" : false, "suffix" : "" } ], "container-title" : "Physical Review Letters", "id" : "ITEM-12", "issue" : "11", "issued" : { "date-parts" : [ [ "2008", "3" ] ] }, "page" : "116804", "title" : "Nonlinear Screening and Ballistic Transport in a Graphene p-n Junction", "type" : "article-journal", "volume" : "100" }, "uris" : [ "http://www.mendeley.com/documents/?uuid=bce53067-d70f-4871-b108-014cd51b78dd" ] }, { "id" : "ITEM-1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3", "issue" : "3", "issued" : { "date-parts" : [ [ "2010", "9", "16" ] ] }, "page" : "2673-2700", "title" : "Colloquium: The transport properties of graphene: An introduction", "type" : "article-journal", "volume" : "82" }, "uris" : [ "http://www.mendeley.com/documents/?uuid=bc0e657e-a91f-48dd-9282-6155a2f21e09" ] }, { "id" : "ITEM-1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14", "issue" : "4", "issued" : { "date-parts" : [ [ "2011", "4" ] ] }, "page" : "222-5", "publisher" : "Nature Publishing Group", "title" : "Gate-controlled guiding of electrons in graphene.", "type" : "article-journal", "volume" : "6" }, "uris" : [ "http://www.mendeley.com/documents/?uuid=1d00cd10-8156-4ecf-84fa-8888cd9b455d" ] }, { "id" : "ITEM-15",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5",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6",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6", "issue" : "2", "issued" : { "date-parts" : [ [ "2009", "1" ] ] }, "page" : "026807", "title" : "Evidence for Klein Tunneling in Graphene p-n Junctions", "type" : "article-journal", "volume" : "102" }, "uris" : [ "http://www.mendeley.com/documents/?uuid=b1bba592-16cc-4b7c-b544-f63abe48b149" ] }, { "id" : "ITEM-17",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17", "issue" : "12", "issued" : { "date-parts" : [ [ "2010", "3" ] ] }, "page" : "121408", "title" : "Signatures of Klein tunneling in disordered graphene p-n-p junctions", "type" : "article-journal", "volume" : "81" }, "uris" : [ "http://www.mendeley.com/documents/?uuid=4bf395e5-cd22-4760-8d6d-76f5f9e9e2a5" ] }, { "id" : "ITEM-18",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8", "issue" : "11", "issued" : { "date-parts" : [ [ "2016" ] ] }, "page" : "1-14", "title" : "Contact doping, Klein tunneling, and asymmetry of shot noise in suspended graphene", "type" : "article-journal", "volume" : "93" }, "uris" : [ "http://www.mendeley.com/documents/?uuid=57c5db55-88fd-460d-a442-8398945d0a5c" ] }, { "id" : "ITEM-19",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9", "issue" : "3", "issued" : { "date-parts" : [ [ "2011", "10", "10" ] ] }, "page" : "301-317", "title" : "Klein tunneling in graphene: optics with massless electrons", "type" : "article-journal", "volume" : "83" }, "uris" : [ "http://www.mendeley.com/documents/?uuid=cc4bd9f6-83f3-48db-827b-b3fba5dfb5e5" ] } ], "mendeley" : { "formattedCitation" : "[19], [25], [26], [30], [31], [45]\u2013[58]", "plainTextFormattedCitation" : "[19], [25], [26], [30], [31], [45]\u2013[58]", "previouslyFormattedCitation" : "[19], [25], [26], [30], [31], [45]\u2013[58]" }, "properties" : { "noteIndex" : 0 }, "schema" : "https://github.com/citation-style-language/schema/raw/master/csl-citation.json" }</w:instrText>
      </w:r>
      <w:r w:rsidR="00ED39C7">
        <w:fldChar w:fldCharType="separate"/>
      </w:r>
      <w:r w:rsidR="00DC6B43" w:rsidRPr="00DC6B43">
        <w:rPr>
          <w:noProof/>
        </w:rPr>
        <w:t>[19], [25], [26], [30], [31], [45]–[58]</w:t>
      </w:r>
      <w:r w:rsidR="00ED39C7">
        <w:fldChar w:fldCharType="end"/>
      </w:r>
      <w:r w:rsidR="00ED39C7">
        <w:t>.</w:t>
      </w:r>
    </w:p>
    <w:p w:rsidR="00ED39C7" w:rsidRPr="00E54821" w:rsidRDefault="00ED39C7" w:rsidP="00055596">
      <w:r>
        <w:t>Klein tunneling causes the lack of rectification in graphene PN junctions</w:t>
      </w:r>
      <w:r w:rsidR="008C5CAF">
        <w:fldChar w:fldCharType="begin" w:fldLock="1"/>
      </w:r>
      <w:r w:rsidR="00DC6B43">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2",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3",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3", "issue" : "12", "issued" : { "date-parts" : [ [ "2010", "3" ] ] }, "page" : "121408", "title" : "Signatures of Klein tunneling in disordered graphene p-n-p junctions", "type" : "article-journal", "volume" : "81" }, "uris" : [ "http://www.mendeley.com/documents/?uuid=4bf395e5-cd22-4760-8d6d-76f5f9e9e2a5" ] } ], "mendeley" : { "formattedCitation" : "[52], [55], [56]", "plainTextFormattedCitation" : "[52], [55], [56]", "previouslyFormattedCitation" : "[52], [55], [56]" }, "properties" : { "noteIndex" : 0 }, "schema" : "https://github.com/citation-style-language/schema/raw/master/csl-citation.json" }</w:instrText>
      </w:r>
      <w:r w:rsidR="008C5CAF">
        <w:fldChar w:fldCharType="separate"/>
      </w:r>
      <w:r w:rsidR="00DC6B43" w:rsidRPr="00DC6B43">
        <w:rPr>
          <w:noProof/>
        </w:rPr>
        <w:t>[52], [55], [56]</w:t>
      </w:r>
      <w:r w:rsidR="008C5CAF">
        <w:fldChar w:fldCharType="end"/>
      </w:r>
      <w:r>
        <w:t>.</w:t>
      </w:r>
      <w:r w:rsidR="002904C8">
        <w:t xml:space="preserve"> It allows graphene </w:t>
      </w:r>
      <w:r w:rsidR="00F36780">
        <w:t xml:space="preserve">o </w:t>
      </w:r>
      <w:r w:rsidR="002904C8">
        <w:t>operate in the p or n-type doping regimes, or even cascade regions of different doping types without rectification</w:t>
      </w:r>
      <w:r w:rsidR="00D93F6D">
        <w:fldChar w:fldCharType="begin" w:fldLock="1"/>
      </w:r>
      <w:r w:rsidR="00DC6B43">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id" : "ITEM-3",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3", "issue" : "2", "issued" : { "date-parts" : [ [ "2009", "1" ] ] }, "page" : "026807", "title" : "Evidence for Klein Tunneling in Graphene p-n Junctions", "type" : "article-journal", "volume" : "102" }, "uris" : [ "http://www.mendeley.com/documents/?uuid=b1bba592-16cc-4b7c-b544-f63abe48b149" ] }, { "id" : "ITEM-4",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4", "issue" : "12", "issued" : { "date-parts" : [ [ "2010", "3" ] ] }, "page" : "121408", "title" : "Signatures of Klein tunneling in disordered graphene p-n-p junctions", "type" : "article-journal", "volume" : "81" }, "uris" : [ "http://www.mendeley.com/documents/?uuid=4bf395e5-cd22-4760-8d6d-76f5f9e9e2a5" ] }, { "id" : "ITEM-5",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5", "issue" : "7", "issued" : { "date-parts" : [ [ "2008", "2" ] ] }, "page" : "075420", "title" : "Effect of disorder on a graphene p-n junction", "type" : "article-journal", "volume" : "77" }, "uris" : [ "http://www.mendeley.com/documents/?uuid=174416c7-332a-4445-9e6f-0bcec679bc94" ] }, { "id" : "ITEM-6",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6", "issue" : "11", "issued" : { "date-parts" : [ [ "2016" ] ] }, "page" : "1-14", "title" : "Contact doping, Klein tunneling, and asymmetry of shot noise in suspended graphene", "type" : "article-journal", "volume" : "93" }, "uris" : [ "http://www.mendeley.com/documents/?uuid=57c5db55-88fd-460d-a442-8398945d0a5c" ] }, { "id" : "ITEM-7", "itemData" : { "DOI" : "10.1021/nl801059v", "ISSN" : "1530-6984", "PMID" : "18543979", "abstract" : "We have fabricated graphene devices with a top gate separated from the graphene layer by an air gap-a design which does not decrease the mobility of charge carriers under the gate. This gate is used to realize p-n-p structures where the conducting properties of chiral carriers are studied. The band profile of the structures is calculated taking into account the specifics of the graphene density of states and is used to find the resistance of the p-n junctions expected for chiral carriers. We show that ballistic p-n junctions have larger resistance than diffusive ones. This is caused by suppressed transmission of chiral carriers at angles away from the normal to the junction.", "author" : [ { "dropping-particle" : "V", "family" : "Gorbachev", "given" : "Roman", "non-dropping-particle" : "", "parse-names" : false, "suffix" : "" }, { "dropping-particle" : "", "family" : "Mayorov", "given" : "Alexander S", "non-dropping-particle" : "", "parse-names" : false, "suffix" : "" }, { "dropping-particle" : "", "family" : "Savchenko", "given" : "Alexander K", "non-dropping-particle" : "", "parse-names" : false, "suffix" : "" }, { "dropping-particle" : "", "family" : "Horsell", "given" : "David W", "non-dropping-particle" : "", "parse-names" : false, "suffix" : "" }, { "dropping-particle" : "", "family" : "Guinea", "given" : "Francisco", "non-dropping-particle" : "", "parse-names" : false, "suffix" : "" } ], "container-title" : "Nano letters", "id" : "ITEM-7", "issue" : "7", "issued" : { "date-parts" : [ [ "2008", "7" ] ] }, "page" : "1995-9", "title" : "Conductance of p-n-p graphene structures with \"air-bridge\" top gates.", "type" : "article-journal", "volume" : "8" }, "uris" : [ "http://www.mendeley.com/documents/?uuid=c4ce676b-d151-46c6-b93c-69f17e3fa87f"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9",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mendeley" : { "formattedCitation" : "[46], [52], [55]\u2013[57], [59]\u2013[62]", "plainTextFormattedCitation" : "[46], [52], [55]\u2013[57], [59]\u2013[62]", "previouslyFormattedCitation" : "[46], [52], [55]\u2013[57], [59]\u2013[62]" }, "properties" : { "noteIndex" : 0 }, "schema" : "https://github.com/citation-style-language/schema/raw/master/csl-citation.json" }</w:instrText>
      </w:r>
      <w:r w:rsidR="00D93F6D">
        <w:fldChar w:fldCharType="separate"/>
      </w:r>
      <w:r w:rsidR="00DC6B43" w:rsidRPr="00DC6B43">
        <w:rPr>
          <w:noProof/>
        </w:rPr>
        <w:t>[46], [52], [55]–[57], [59]–[62]</w:t>
      </w:r>
      <w:r w:rsidR="00D93F6D">
        <w:fldChar w:fldCharType="end"/>
      </w:r>
      <w:r w:rsidR="002904C8">
        <w:t>.</w:t>
      </w:r>
      <w:r w:rsidR="00126B25">
        <w:t xml:space="preserve"> Klein tunneling is the basis of operation of the graphene neurons</w:t>
      </w:r>
      <w:r w:rsidR="00055596">
        <w:t>,</w:t>
      </w:r>
      <w:r w:rsidR="00126B25">
        <w:t xml:space="preserve"> synapses</w:t>
      </w:r>
      <w:r w:rsidR="00055596">
        <w:t xml:space="preserve"> and diodes, which </w:t>
      </w:r>
      <w:proofErr w:type="gramStart"/>
      <w:r w:rsidR="00055596">
        <w:t>are presented</w:t>
      </w:r>
      <w:proofErr w:type="gramEnd"/>
      <w:r w:rsidR="00055596">
        <w:t xml:space="preserve"> in chapters 3 and 4, respectively.</w:t>
      </w:r>
    </w:p>
    <w:p w:rsidR="00D00DA9" w:rsidRDefault="00D00DA9" w:rsidP="001C7C42">
      <w:pPr>
        <w:pStyle w:val="Heading2"/>
      </w:pPr>
      <w:bookmarkStart w:id="31" w:name="_Toc491082130"/>
      <w:r>
        <w:t>The Role of the Substrate</w:t>
      </w:r>
      <w:bookmarkEnd w:id="31"/>
    </w:p>
    <w:p w:rsidR="0079245D" w:rsidRDefault="00B229A6" w:rsidP="00B229A6">
      <w:r>
        <w:t>Simple</w:t>
      </w:r>
      <w:r w:rsidR="0079245D">
        <w:t xml:space="preserve"> theoretical analysis of graphene assumes </w:t>
      </w:r>
      <w:r>
        <w:t xml:space="preserve">no interaction </w:t>
      </w:r>
      <w:r w:rsidR="0079245D">
        <w:t>between the graphene</w:t>
      </w:r>
      <w:r>
        <w:t xml:space="preserve"> and the substrate</w:t>
      </w:r>
      <w:r w:rsidR="0079245D">
        <w:t xml:space="preserve">. The use of a substrate breaks this </w:t>
      </w:r>
      <w:r>
        <w:t>assumption</w:t>
      </w:r>
      <w:r w:rsidR="002C2198">
        <w:t xml:space="preserve"> by adding </w:t>
      </w:r>
      <w:r w:rsidR="0079245D">
        <w:t>different sources of scattering as substrate roughness, substrate phonons, and charges at substrate-graphene interface cause scattering, doping and creates hysteresis in the transfer characteristics, when changing the substrate gating voltage</w:t>
      </w:r>
      <w:r w:rsidR="005B7951">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5B7951">
        <w:fldChar w:fldCharType="separate"/>
      </w:r>
      <w:r w:rsidR="00DC6B43" w:rsidRPr="00DC6B43">
        <w:rPr>
          <w:noProof/>
        </w:rPr>
        <w:t>[26], [33], [34], [63]–[82]</w:t>
      </w:r>
      <w:r w:rsidR="005B7951">
        <w:fldChar w:fldCharType="end"/>
      </w:r>
      <w:r w:rsidR="0079245D">
        <w:t>.</w:t>
      </w:r>
      <w:r w:rsidR="00962309">
        <w:t xml:space="preserve"> </w:t>
      </w:r>
      <w:r w:rsidR="00F36780">
        <w:t>In addition, s</w:t>
      </w:r>
      <w:r w:rsidR="00962309">
        <w:t xml:space="preserve">ubstrate roughness </w:t>
      </w:r>
      <w:r w:rsidR="00F36780">
        <w:t>causes</w:t>
      </w:r>
      <w:r w:rsidR="003D67A8">
        <w:t xml:space="preserve"> </w:t>
      </w:r>
      <w:r w:rsidR="00A80DDB">
        <w:t>structural distortion,</w:t>
      </w:r>
      <w:r w:rsidR="00C353EA">
        <w:t xml:space="preserve"> </w:t>
      </w:r>
      <w:r w:rsidR="003D67A8">
        <w:t>which give rise to charge puddles</w:t>
      </w:r>
      <w:r w:rsidR="005B7951">
        <w:fldChar w:fldCharType="begin" w:fldLock="1"/>
      </w:r>
      <w:r w:rsidR="00DC6B43">
        <w:instrText>ADDIN CSL_CITATION { "citationItems" : [ { "id" : "ITEM-1",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 "issue" : "February", "issued" : { "date-parts" : [ [ "2007" ] ] }, "page" : "13", "title" : "Observation of Electron-Hole Puddles in Graphene Using a Scanning Single Electron Transistor", "type" : "article-journal", "volume" : "4" }, "uris" : [ "http://www.mendeley.com/documents/?uuid=82db8d80-9574-4e62-89e6-527297746a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mendeley" : { "formattedCitation" : "[41], [75], [83]", "plainTextFormattedCitation" : "[41], [75], [83]", "previouslyFormattedCitation" : "[41], [75], [83]" }, "properties" : { "noteIndex" : 0 }, "schema" : "https://github.com/citation-style-language/schema/raw/master/csl-citation.json" }</w:instrText>
      </w:r>
      <w:r w:rsidR="005B7951">
        <w:fldChar w:fldCharType="separate"/>
      </w:r>
      <w:r w:rsidR="00DC6B43" w:rsidRPr="00DC6B43">
        <w:rPr>
          <w:noProof/>
        </w:rPr>
        <w:t>[41], [75], [83]</w:t>
      </w:r>
      <w:r w:rsidR="005B7951">
        <w:fldChar w:fldCharType="end"/>
      </w:r>
      <w:r w:rsidR="00962309">
        <w:t>.</w:t>
      </w:r>
    </w:p>
    <w:p w:rsidR="00207CDE" w:rsidRDefault="00207CDE" w:rsidP="001D11E4">
      <w:r>
        <w:t>The substrate role is important in exfoliated graphene</w:t>
      </w:r>
      <w:r w:rsidR="00BD46A3">
        <w:t>, where the optical interference allows the quick identification of graphene optically</w:t>
      </w:r>
      <w:r w:rsidR="009E23DE">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E23DE">
        <w:fldChar w:fldCharType="separate"/>
      </w:r>
      <w:r w:rsidR="00DC6B43" w:rsidRPr="00DC6B43">
        <w:rPr>
          <w:noProof/>
        </w:rPr>
        <w:t>[84]–[86]</w:t>
      </w:r>
      <w:r w:rsidR="009E23DE">
        <w:fldChar w:fldCharType="end"/>
      </w:r>
      <w:r w:rsidR="00BD46A3">
        <w:t xml:space="preserve">. </w:t>
      </w:r>
      <w:r w:rsidR="001D11E4">
        <w:t>Although graphene can be suspended between contacts</w:t>
      </w:r>
      <w:r w:rsidR="009E23DE">
        <w:fldChar w:fldCharType="begin" w:fldLock="1"/>
      </w:r>
      <w:r w:rsidR="00DC6B43">
        <w:instrText>ADDIN CSL_CITATION { "citationItems" : [ { "id" : "ITEM-1",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1", "issue" : "11", "issued" : { "date-parts" : [ [ "2016" ] ] }, "page" : "1-14", "title" : "Contact doping, Klein tunneling, and asymmetry of shot noise in suspended graphene", "type" : "article-journal", "volume" : "93" }, "uris" : [ "http://www.mendeley.com/documents/?uuid=57c5db55-88fd-460d-a442-8398945d0a5c" ] }, { "id" : "ITEM-2",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2", "issue" : "5", "issued" : { "date-parts" : [ [ "2010" ] ] }, "page" : "1864-1868", "title" : "Suspended graphene sensors with improved signal and reduced noise", "type" : "article-journal", "volume" : "10" }, "uris" : [ "http://www.mendeley.com/documents/?uuid=c4e549f5-608f-465f-a690-cd88f7bc6326" ] }, { "id" : "ITEM-3",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3", "issue" : "9-10", "issued" : { "date-parts" : [ [ "2008", "6" ] ] }, "page" : "351-355", "title" : "Ultrahigh electron mobility in suspended graphene", "type" : "article-journal", "volume" : "146" }, "uris" : [ "http://www.mendeley.com/documents/?uuid=edf83fcf-ffe6-428c-849d-5dd565f4989b" ] }, { "id" : "ITEM-4",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4", "issue" : "4", "issued" : { "date-parts" : [ [ "2011" ] ] }, "page" : "1-7", "title" : "Electron-hole asymmetry in two-terminal graphene devices", "type" : "article-journal", "volume" : "84" }, "uris" : [ "http://www.mendeley.com/documents/?uuid=4e9423fc-fee0-44e1-a049-b0ea20241a17" ] }, { "id" : "ITEM-5",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5", "issue" : "10", "issued" : { "date-parts" : [ [ "2010", "10", "22" ] ] }, "page" : "722-726", "publisher" : "Nature Publishing Group", "title" : "Boron nitride substrates for high-quality graphene electronics", "type" : "article-journal", "volume" : "5" }, "uris" : [ "http://www.mendeley.com/documents/?uuid=8f0255be-4689-4c8f-8ff1-af99786e1141" ] }, { "id" : "ITEM-6",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6", "issue" : "3", "issued" : { "date-parts" : [ [ "2010", "9", "16" ] ] }, "page" : "2673-2700", "title" : "Colloquium: The transport properties of graphene: An introduction", "type" : "article-journal", "volume" : "82" }, "uris" : [ "http://www.mendeley.com/documents/?uuid=bc0e657e-a91f-48dd-9282-6155a2f21e09" ] } ], "mendeley" : { "formattedCitation" : "[26], [32], [34], [57], [66], [74]", "plainTextFormattedCitation" : "[26], [32], [34], [57], [66], [74]", "previouslyFormattedCitation" : "[26], [32], [34], [57], [66], [74]" }, "properties" : { "noteIndex" : 0 }, "schema" : "https://github.com/citation-style-language/schema/raw/master/csl-citation.json" }</w:instrText>
      </w:r>
      <w:r w:rsidR="009E23DE">
        <w:fldChar w:fldCharType="separate"/>
      </w:r>
      <w:r w:rsidR="00DC6B43" w:rsidRPr="00DC6B43">
        <w:rPr>
          <w:noProof/>
        </w:rPr>
        <w:t>[26], [32], [34], [57], [66], [74]</w:t>
      </w:r>
      <w:r w:rsidR="009E23DE">
        <w:fldChar w:fldCharType="end"/>
      </w:r>
      <w:r w:rsidR="001D11E4">
        <w:t>, t</w:t>
      </w:r>
      <w:r w:rsidR="00BD46A3">
        <w:t>he substrate acts as a mechanical support for the graphene ribbon, and substrate dielectric engineering allows the control of top and back gate strengths. Selection of the substrate affects the phonon-induced doping, and proper selection is crucial to prevent mobility degradation</w:t>
      </w:r>
      <w:r w:rsidR="004117A6">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4117A6">
        <w:fldChar w:fldCharType="separate"/>
      </w:r>
      <w:r w:rsidR="00DC6B43" w:rsidRPr="00DC6B43">
        <w:rPr>
          <w:noProof/>
        </w:rPr>
        <w:t>[87]</w:t>
      </w:r>
      <w:r w:rsidR="004117A6">
        <w:fldChar w:fldCharType="end"/>
      </w:r>
      <w:r w:rsidR="00BD46A3">
        <w:t>.</w:t>
      </w:r>
    </w:p>
    <w:p w:rsidR="00F573E4" w:rsidRDefault="00F573E4" w:rsidP="00F573E4">
      <w:pPr>
        <w:pStyle w:val="Heading2"/>
      </w:pPr>
      <w:bookmarkStart w:id="32" w:name="_Toc491082131"/>
      <w:r>
        <w:lastRenderedPageBreak/>
        <w:t>Contact-Induced Doping</w:t>
      </w:r>
      <w:bookmarkEnd w:id="32"/>
    </w:p>
    <w:p w:rsidR="00F573E4" w:rsidRDefault="00F573E4" w:rsidP="00F573E4">
      <w:r>
        <w:t>Metals in contact with the graphene induce doping and modifications in the band structure of graphene. Ab-initio calculations and experimental results verify that metals contacts dope the graphene, and some metals cause Fermi level pinning</w:t>
      </w:r>
      <w:r>
        <w:fldChar w:fldCharType="begin" w:fldLock="1"/>
      </w:r>
      <w:r w:rsidR="00DC6B43">
        <w:instrText>ADDIN CSL_CITATION { "citationItems" : [ { "id" : "ITEM-1",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1", "issue" : "3", "issued" : { "date-parts" : [ [ "2011" ] ] }, "page" : "032107", "title" : "Contact resistance in top-gated graphene field-effect transistors", "type" : "article-journal", "volume" : "99" }, "uris" : [ "http://www.mendeley.com/documents/?uuid=5647d911-0e14-4403-b0ea-7666c6d156bd" ] }, { "id" : "ITEM-2",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2", "issue" : "7", "issued" : { "date-parts" : [ [ "2009", "8" ] ] }, "page" : "075406", "title" : "Electronic doping and scattering by transition metals on graphene", "type" : "article-journal", "volume" : "80" }, "uris" : [ "http://www.mendeley.com/documents/?uuid=b382c4f4-d883-487e-9ebc-cf5a285d5bb0" ] }, { "id" : "ITEM-3",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3", "issue" : "11", "issued" : { "date-parts" : [ [ "2016" ] ] }, "page" : "1-14", "title" : "Contact doping, Klein tunneling, and asymmetry of shot noise in suspended graphene", "type" : "article-journal", "volume" : "93" }, "uris" : [ "http://www.mendeley.com/documents/?uuid=57c5db55-88fd-460d-a442-8398945d0a5c" ] }, { "id" : "ITEM-4", "itemData" : { "ISBN" : "9784863480094", "author" : [ { "dropping-particle" : "", "family" : "Chen", "given" : "Zhihong", "non-dropping-particle" : "", "parse-names" : false, "suffix" : "" }, { "dropping-particle" : "", "family" : "Appenzeller", "given" : "Joerg", "non-dropping-particle" : "", "parse-names" : false, "suffix" : "" } ], "container-title" : "IEEE Electron Device Meeting", "id" : "ITEM-4", "issued" : { "date-parts" : [ [ "2009" ] ] }, "page" : "128-129", "title" : "Gate modulation of graphene contacts \u2013 on the scaling of graphene FETs", "type" : "article-journal" }, "uris" : [ "http://www.mendeley.com/documents/?uuid=4a7bc217-c0f1-40e2-a69e-1bc8411bf9b9" ] }, { "id" : "ITEM-5",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5", "issue" : "5", "issued" : { "date-parts" : [ [ "2011" ] ] }, "page" : "053103", "title" : "Contacting graphene", "type" : "article-journal", "volume" : "98" }, "uris" : [ "http://www.mendeley.com/documents/?uuid=b05820c6-1b59-44ba-97d7-beb20df80186" ] }, { "id" : "ITEM-6", "itemData" : { "DOI" : "10.1063/1.2998396", "ISBN" : "00036951", "ISSN" : "00036951", "abstract" : "Graphene field-effect transistors with Co contacts as source and drain electrodes show anomalous distorted transfer characteristics. The anomaly appears only in short-channel devices (shorter than approximately 3 um) and originates from a contact-induced effect. Band alteration of a graphene channel by the contacts is discussed as a possible mechanism for the anomalous characteristics observed.", "author" : [ { "dropping-particle" : "", "family" : "Nouchi", "given" : "Ryo", "non-dropping-particle" : "", "parse-names" : false, "suffix" : "" }, { "dropping-particle" : "", "family" : "Shiraishi", "given" : "Masashi", "non-dropping-particle" : "", "parse-names" : false, "suffix" : "" }, { "dropping-particle" : "", "family" : "Suzuki", "given" : "Yoshishige", "non-dropping-particle" : "", "parse-names" : false, "suffix" : "" } ], "container-title" : "Applied Physics Letters", "id" : "ITEM-6", "issue" : "15", "issued" : { "date-parts" : [ [ "2008" ] ] }, "page" : "152104", "title" : "Transfer characteristics in graphene field-effect transistors with Co contacts", "type" : "article-journal", "volume" : "93" }, "uris" : [ "http://www.mendeley.com/documents/?uuid=79e4e456-7e33-4669-85ff-72e5a87838e4" ] }, { "id" : "ITEM-7",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7", "issue" : "10", "issued" : { "date-parts" : [ [ "2016" ] ] }, "page" : "105301", "title" : "The nature of graphene\u2013metal bonding probed by Raman spectroscopy: the special case of cobalt", "type" : "article-journal", "volume" : "49" }, "uris" : [ "http://www.mendeley.com/documents/?uuid=319333c2-ec51-4d6e-b23a-acaa230eae77" ] }, { "id" : "ITEM-8",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8", "issue" : "8", "issued" : { "date-parts" : [ [ "2015" ] ] }, "page" : "083107", "title" : "Competitive interfacial charge transfer to graphene from the electrode contacts and surface adsorbates", "type" : "article-journal", "volume" : "106" }, "uris" : [ "http://www.mendeley.com/documents/?uuid=d8e0727a-77da-4dd7-adc5-4ce7d8fe80e4" ] }, { "id" : "ITEM-9",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9", "issue" : "2", "issued" : { "date-parts" : [ [ "2013" ] ] }, "page" : "024503", "title" : "Carrier density modulation in graphene underneath Ni electrode", "type" : "article-journal", "volume" : "114" }, "uris" : [ "http://www.mendeley.com/documents/?uuid=67296da8-933a-4235-946e-1ca576983e7d"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id" : "ITEM-11",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11", "issue" : "16", "issued" : { "date-parts" : [ [ "2013", "4", "5" ] ] }, "page" : "165410", "title" : "First-principles calculation of thermal transport in metal/graphene systems", "type" : "article-journal", "volume" : "87" }, "uris" : [ "http://www.mendeley.com/documents/?uuid=363e9bf1-22f2-4486-b0e6-80285a8fc4a2" ] }, { "id" : "ITEM-1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2", "issue" : "33", "issued" : { "date-parts" : [ [ "2010" ] ] }, "page" : "334214", "title" : "Intrinsic doping and gate hysteresis in graphene field effect devices fabricated on SiO2 substrates.", "type" : "article-journal", "volume" : "22" }, "uris" : [ "http://www.mendeley.com/documents/?uuid=e779a079-5822-475d-923e-5dd2866d4cbe" ] }, { "id" : "ITEM-13",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13",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14", "itemData" : { "DOI" : "10.1103/PhysRevB.87.075414", "ISSN" : "1098-0121", "author" : [ { "dropping-particle" : "", "family" : "Bokdam", "given" : "Menno", "non-dropping-particle" : "", "parse-names" : false, "suffix" : "" }, { "dropping-particle" : "", "family" : "Khomyakov", "given" : "Petr", "non-dropping-particle" : "", "parse-names" : false, "suffix" : "" }, { "dropping-particle" : "", "family" : "Brocks", "given" : "Geert", "non-dropping-particle" : "", "parse-names" : false, "suffix" : "" }, { "dropping-particle" : "", "family" : "Kelly", "given" : "Paul", "non-dropping-particle" : "", "parse-names" : false, "suffix" : "" } ], "container-title" : "Physical Review B", "id" : "ITEM-14", "issue" : "7", "issued" : { "date-parts" : [ [ "2013", "2", "7" ] ] }, "page" : "075414", "title" : "Field effect doping of graphene in metal|dielectric|graphene heterostructures: A model based upon first-principles calculations", "type" : "article-journal", "volume" : "87" }, "uris" : [ "http://www.mendeley.com/documents/?uuid=3e2f5ca7-9b66-492b-a731-4fa54b894bb0" ] }, { "id" : "ITEM-15", "itemData" : { "DOI" : "10.1103/PhysRevB.79.075428", "ISSN" : "1098-0121", "author" : [ { "dropping-particle" : "", "family" : "Cayssol", "given" : "J.",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B", "id" : "ITEM-15", "issue" : "7", "issued" : { "date-parts" : [ [ "2009", "2" ] ] }, "page" : "075428", "title" : "Contact resistance and shot noise in graphene transistors", "type" : "article-journal", "volume" : "79" }, "uris" : [ "http://www.mendeley.com/documents/?uuid=5a69ca9b-963a-48cb-a7cb-d312c596e567" ] }, { "id" : "ITEM-16",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6", "issue" : "19", "issued" : { "date-parts" : [ [ "2009" ] ] }, "page" : "1-12", "title" : "First-principles study of the interaction and charge transfer between graphene and metals", "type" : "article-journal", "volume" : "79" }, "uris" : [ "http://www.mendeley.com/documents/?uuid=00395c80-ba91-4de2-b32b-55b250b93b6d" ] }, { "id" : "ITEM-17", "itemData" : { "DOI" : "10.1063/1.4875709", "ISSN" : "0003-6951", "abstract" : "We report an alternative approach to lower contact resistance and extend charge transfer length by forming graphene antidot arrays under metal electrode to introduce edge contact of graphene. The edge contact resistivity of ?2.2?10?9 X?cm2 is experimentally estimated, based on the experiment and one-dimensional equivalent circuit model, and the result agrees well with the previous theoretical report. The proposed contact module structure can open alternative ways to overcome the poor contact performance and the current crowding effect at the metal-graphene contact.", "author" : [ { "dropping-particle" : "", "family" : "Min Song", "given" : "Seung", "non-dropping-particle" : "", "parse-names" : false, "suffix" : "" }, { "dropping-particle" : "", "family" : "Yong Kim", "given" : "Taek", "non-dropping-particle" : "", "parse-names" : false, "suffix" : "" }, { "dropping-particle" : "", "family" : "Jae Sul", "given" : "One", "non-dropping-particle" : "", "parse-names" : false, "suffix" : "" }, { "dropping-particle" : "", "family" : "Cheol Shin", "given" : "Woo", "non-dropping-particle" : "", "parse-names" : false, "suffix" : "" }, { "dropping-particle" : "", "family" : "Jin Cho", "given" : "Byung", "non-dropping-particle" : "", "parse-names" : false, "suffix" : "" } ], "container-title" : "Applied Physics Letters", "id" : "ITEM-17", "issue" : "18", "issued" : { "date-parts" : [ [ "2014" ] ] }, "page" : "183506", "title" : "Improvement of graphene\u2013metal contact resistance by introducing edge contacts at graphene under metal", "type" : "article-journal", "volume" : "104" }, "uris" : [ "http://www.mendeley.com/documents/?uuid=39dbf3cf-1c0a-44e7-9469-2d1ae18703f7" ] }, { "id" : "ITEM-18",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8", "issued" : { "date-parts" : [ [ "2011", "12" ] ] }, "page" : "2.4.1-2.4.4", "publisher" : "Ieee", "title" : "Is graphene contacting with metal still graphene?", "type" : "article-journal", "volume" : "5" }, "uris" : [ "http://www.mendeley.com/documents/?uuid=65cd0c73-599b-44d9-a7ba-55cbdcfce8e3" ] }, { "id" : "ITEM-19",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19", "issued" : { "date-parts" : [ [ "2014" ] ] }, "number-of-pages" : "129", "publisher" : "University of Toulouse", "title" : "Graphene: FET and metal contact modeling", "type" : "thesis" }, "uris" : [ "http://www.mendeley.com/documents/?uuid=8f05e076-3904-496e-ba95-30b7710f0496" ] }, { "id" : "ITEM-2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2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21",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21",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22",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22", "issued" : { "date-parts" : [ [ "2013" ] ] }, "page" : "4-5", "title" : "Reproducible and Reliable Metal / graphene Contact by UV-Ozone Treatment of the Contact Interface", "type" : "article-journal" }, "uris" : [ "http://www.mendeley.com/documents/?uuid=9d72d9a4-f47b-4a27-8970-79551c5c4f28" ] }, { "id" : "ITEM-23",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3", "issue" : "8", "issued" : { "date-parts" : [ [ "2008", "8", "29" ] ] }, "page" : "486-490", "title" : "Contact and edge effects in graphene devices", "type" : "article-journal", "volume" : "3" }, "uris" : [ "http://www.mendeley.com/documents/?uuid=0fa75b6c-5a92-44c6-8b63-555d4525b0fd" ] }, { "id" : "ITEM-24",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4",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5",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5", "issue" : "11", "issued" : { "date-parts" : [ [ "2014", "3", "21" ] ] }, "page" : "114304", "title" : "Highly reproducible and reliable metal/graphene contact by ultraviolet-ozone treatment", "type" : "article-journal", "volume" : "115" }, "uris" : [ "http://www.mendeley.com/documents/?uuid=80fab71f-9022-408a-90c8-8348f37dae32" ] }, { "id" : "ITEM-26",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6",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27",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27",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28",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28", "issued" : { "date-parts" : [ [ "2017" ] ] }, "title" : "Developing Superior Alloy Contacts Optimized for Electrical and Thermal Transport at Metal-Graphene Interfaces", "type" : "paper-conference" }, "uris" : [ "http://www.mendeley.com/documents/?uuid=01137786-2881-47e2-9fe0-80140b68d0d3" ] }, { "id" : "ITEM-29", "itemData" : { "DOI" : "10.1063/1.4874181", "ISBN" : "0021-8979", "ISSN" : "10897550", "PMID" : "95862521", "abstract" : "While graphene-based technology shows great promise for a variety of electronic applications, including radio-frequency devices [1], the resistance of the metal-graphene contact is a technological bottleneck for the realization of viable graphene electronics [2]. One of the most important factors in determining the resistance of a metal-graphene junction is the contact resistivity. Despite the large number of experimental works that exist in the literature measuring the contact resistivity [3], a simple model of it is still lacking. In this paper we present a comprehensive analytical model for the contact resistivity of these junctions, based on the Bardeen Transfer Hamiltonian method [4]. This model unveils the role played by different electrical and physical parameters in determining the specific contact resistivity, such as the chemical potential of interaction, the work metal-graphene function difference, and the insulator thickness between the metal and graphene. In addition, our model reveals that the contact resistivity is strongly dependent on the bias voltage across the metal-graphene junction. This model is applicable to a wide variety of graphene-based electronic devices, and thus is useful for understanding how to optimize the contact resistance in these systems", "author" : [ { "dropping-particle" : "", "family" : "Chaves", "given" : "Ferney A.", "non-dropping-particle" : "", "parse-names" : false, "suffix" : "" }, { "dropping-particle" : "", "family" : "Jim\u00e9nez", "given" : "David", "non-dropping-particle" : "", "parse-names" : false, "suffix" : "" }, { "dropping-particle" : "", "family" : "Cummings", "given" : "Aron W.", "non-dropping-particle" : "", "parse-names" : false, "suffix" : "" }, { "dropping-particle" : "", "family" : "Roche", "given" : "Stephan", "non-dropping-particle" : "", "parse-names" : false, "suffix" : "" } ], "container-title" : "Journal of Applied Physics", "id" : "ITEM-29", "issue" : "16", "issued" : { "date-parts" : [ [ "2014" ] ] }, "title" : "Physical model of the contact resistivity of metal-graphene junctions", "type" : "article-journal", "volume" : "115" }, "uris" : [ "http://www.mendeley.com/documents/?uuid=6b013131-ef13-4093-aa8b-27b4cf44b2b3" ] }, { "id" : "ITEM-3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0", "issue" : "c", "issued" : { "date-parts" : [ [ "2012", "12" ] ] }, "page" : "4.1.1-4.1.4", "publisher" : "Ieee", "title" : "Intrinsic graphene/metal contact", "type" : "article-journal", "volume" : "8" }, "uris" : [ "http://www.mendeley.com/documents/?uuid=d36788c3-9a2f-4737-9a4c-446295d9e24f" ] }, { "id" : "ITEM-31",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31", "issue" : "10", "issued" : { "date-parts" : [ [ "2012" ] ] }, "title" : "Contact length scaling in graphene field-effect transistors", "type" : "article-journal", "volume" : "100" }, "uris" : [ "http://www.mendeley.com/documents/?uuid=d24005db-94e7-41a6-9c8e-971c68453aa6" ] }, { "id" : "ITEM-32", "itemData" : { "DOI" : "10.1021/nl3004122", "ISBN" : "1530-6984", "ISSN" : "15306984", "PMID" : "22676724", "abstract" : "Graphene is believed to be an excellent candidate material for next-generation electronic devices. However, one needs to take into account the nontrivial effect of metal contacts in order to precisely control the charge injection and extraction processes. We have performed transport calculations for graphene junctions with wetting metal leads (metal leads that bind covalently to graphene) using nonequilibrium Green's functions and density functional theory. Quantitative information is provided on the increased resistance with respect to ideal contacts and on the statistics of current fluctuations. We find that charge transport through the studied two-terminal graphene junction with Ti contacts is pseudo-diffusive up to surprisingly high energies.", "author" : [ { "dropping-particle" : "", "family" : "Barraza-Lopez", "given" : "Salvador", "non-dropping-particle" : "", "parse-names" : false, "suffix" : "" }, { "dropping-particle" : "", "family" : "Kindermann", "given" : "Markus", "non-dropping-particle" : "", "parse-names" : false, "suffix" : "" }, { "dropping-particle" : "", "family" : "Chou", "given" : "M. Y.", "non-dropping-particle" : "", "parse-names" : false, "suffix" : "" } ], "container-title" : "Nano Letters", "id" : "ITEM-32", "issue" : "7", "issued" : { "date-parts" : [ [ "2012" ] ] }, "page" : "3424-3430", "title" : "Charge transport through graphene junctions with wetting metal leads", "type" : "article-journal", "volume" : "12" }, "uris" : [ "http://www.mendeley.com/documents/?uuid=ce33c663-85b5-4ecc-8ecc-497ca3a66595" ] }, { "id" : "ITEM-3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34",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34",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3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3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6",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36",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7",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37",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38",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38",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39",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39",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40",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40",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4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41", "issue" : "1", "issued" : { "date-parts" : [ [ "2013", "3", "18" ] ] }, "page" : "257-274", "title" : "A Study on Graphene\u2014Metal Contact", "type" : "article-journal", "volume" : "3" }, "uris" : [ "http://www.mendeley.com/documents/?uuid=84e40683-b591-4cf3-bfdd-2d7ed5e83358" ] }, { "id" : "ITEM-4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2", "issue" : "12", "issued" : { "date-parts" : [ [ "2015", "11", "20" ] ] }, "page" : "1195-1205", "publisher" : "Nature Publishing Group", "title" : "Electrical contacts to two-dimensional semiconductors", "type" : "article-journal", "volume" : "14" }, "uris" : [ "http://www.mendeley.com/documents/?uuid=f9d3948b-2c68-4fa4-a2eb-13c3809bcd62" ] }, { "id" : "ITEM-43",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43",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4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id" : "ITEM-45", "itemData" : { "DOI" : "10.1109/IEDM.2016.7838352", "ISBN" : "978-1-5090-3902-9", "author" : [ { "dropping-particle" : "", "family" : "Meersha", "given" : "Adil", "non-dropping-particle" : "", "parse-names" : false, "suffix" : "" }, { "dropping-particle" : "", "family" : "Variar", "given" : "H B", "non-dropping-particle" : "", "parse-names" : false, "suffix" : "" }, { "dropping-particle" : "", "family" : "Bhardwaj", "given" : "K", "non-dropping-particle" : "", "parse-names" : false, "suffix" : "" }, { "dropping-particle" : "", "family" : "Mishra", "given" : "A", "non-dropping-particle" : "", "parse-names" : false, "suffix" : "" }, { "dropping-particle" : "", "family" : "Raghavan", "given" : "S", "non-dropping-particle" : "", "parse-names" : false, "suffix" : "" }, { "dropping-particle" : "", "family" : "Bhat", "given" : "N", "non-dropping-particle" : "", "parse-names" : false, "suffix" : "" }, { "dropping-particle" : "", "family" : "Shrivastava", "given" : "Mayank", "non-dropping-particle" : "", "parse-names" : false, "suffix" : "" } ], "container-title" : "2016 IEEE International Electron Devices Meeting (IEDM)", "id" : "ITEM-45", "issue" : "Cvd", "issued" : { "date-parts" : [ [ "2016", "12" ] ] }, "page" : "5.3.1-5.3.4", "publisher" : "IEEE", "title" : "Record low metal \u2014 (CVD) graphene contact resistance using atomic orbital overlap engineering", "type" : "paper-conference" }, "uris" : [ "http://www.mendeley.com/documents/?uuid=0652704d-5f4c-447a-b953-fb4b29cfd170" ] }, { "id" : "ITEM-46",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46", "issue" : "15", "issued" : { "date-parts" : [ [ "2015", "10", "12" ] ] }, "page" : "153104", "title" : "Transition metal contacts to graphene", "type" : "article-journal", "volume" : "107" }, "uris" : [ "http://www.mendeley.com/documents/?uuid=774c808b-24b7-49cb-903e-cdf58009b1f5" ] }, { "id" : "ITEM-47",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47",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48",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8",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mendeley" : { "formattedCitation" : "[28], [45], [50], [54], [57], [62], [76], [88]\u2013[128]", "plainTextFormattedCitation" : "[28], [45], [50], [54], [57], [62], [76], [88]\u2013[128]", "previouslyFormattedCitation" : "[28], [45], [50], [54], [57], [62], [76], [88]\u2013[128]" }, "properties" : { "noteIndex" : 0 }, "schema" : "https://github.com/citation-style-language/schema/raw/master/csl-citation.json" }</w:instrText>
      </w:r>
      <w:r>
        <w:fldChar w:fldCharType="separate"/>
      </w:r>
      <w:r w:rsidR="00DC6B43" w:rsidRPr="00DC6B43">
        <w:rPr>
          <w:noProof/>
        </w:rPr>
        <w:t>[28], [45], [50], [54], [57], [62], [76], [88]–[128]</w:t>
      </w:r>
      <w:r>
        <w:fldChar w:fldCharType="end"/>
      </w:r>
      <w:r>
        <w:t>. The shape of resistance vs gate voltage reveals the nature of interaction and its strength. A secondary peak in the resistance vs back gate voltage indicates Fermi level pinning, while asymmetry in the conductance around a single resistance peak reveals contact-induced doping</w:t>
      </w:r>
      <w:r>
        <w:fldChar w:fldCharType="begin" w:fldLock="1"/>
      </w:r>
      <w:r w:rsidR="00DC6B43">
        <w:instrText>ADDIN CSL_CITATION { "citationItems" : [ { "id" : "ITEM-1",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1",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2",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2",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16], [128]", "plainTextFormattedCitation" : "[116], [128]", "previouslyFormattedCitation" : "[116], [128]" }, "properties" : { "noteIndex" : 0 }, "schema" : "https://github.com/citation-style-language/schema/raw/master/csl-citation.json" }</w:instrText>
      </w:r>
      <w:r>
        <w:fldChar w:fldCharType="separate"/>
      </w:r>
      <w:r w:rsidR="00DC6B43" w:rsidRPr="00DC6B43">
        <w:rPr>
          <w:noProof/>
        </w:rPr>
        <w:t>[116], [128]</w:t>
      </w:r>
      <w:r>
        <w:fldChar w:fldCharType="end"/>
      </w:r>
      <w:r>
        <w:t>.</w:t>
      </w:r>
    </w:p>
    <w:p w:rsidR="00F573E4" w:rsidRDefault="00F573E4" w:rsidP="00F573E4">
      <w:r>
        <w:t>Contact-induced doping is a strong function of the metal-graphene interface and the metal deposition conditions. Klein tunneling allows graphene channels to have any doping type, but contact-induced doping causes asymmetry in the resistance vs back gate voltage, increasing the resistance at the doping side opposite to that caused by the contact</w:t>
      </w:r>
      <w:r>
        <w:fldChar w:fldCharType="begin" w:fldLock="1"/>
      </w:r>
      <w:r w:rsidR="00DC6B43">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2",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3",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3",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5",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7", "issue" : "12", "issued" : { "date-parts" : [ [ "2015", "11", "20" ] ] }, "page" : "1195-1205", "publisher" : "Nature Publishing Group", "title" : "Electrical contacts to two-dimensional semiconductors", "type" : "article-journal", "volume" : "14" }, "uris" : [ "http://www.mendeley.com/documents/?uuid=f9d3948b-2c68-4fa4-a2eb-13c3809bcd62" ] }, { "id" : "ITEM-8",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8",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10", "issue" : "4", "issued" : { "date-parts" : [ [ "2011" ] ] }, "page" : "1-7", "title" : "Electron-hole asymmetry in two-terminal graphene devices", "type" : "article-journal", "volume" : "84" }, "uris" : [ "http://www.mendeley.com/documents/?uuid=4e9423fc-fee0-44e1-a049-b0ea20241a17" ] }, { "id" : "ITEM-11",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1",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id" : "ITEM-12",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12", "issue" : "11", "issued" : { "date-parts" : [ [ "2011" ] ] }, "page" : "3925-3932", "title" : "Substrate gating of contact resistance in graphene transistors", "type" : "article-journal", "volume" : "58" }, "uris" : [ "http://www.mendeley.com/documents/?uuid=1b90c59e-53de-4bf6-ad60-5718ebe768bd" ] } ], "mendeley" : { "formattedCitation" : "[50], [52], [54], [57], [66], [82], [112], [117], [119], [122], [123], [128]", "plainTextFormattedCitation" : "[50], [52], [54], [57], [66], [82], [112], [117], [119], [122], [123], [128]", "previouslyFormattedCitation" : "[50], [52], [54], [57], [66], [82], [112], [117], [119], [122], [123], [128]" }, "properties" : { "noteIndex" : 0 }, "schema" : "https://github.com/citation-style-language/schema/raw/master/csl-citation.json" }</w:instrText>
      </w:r>
      <w:r>
        <w:fldChar w:fldCharType="separate"/>
      </w:r>
      <w:r w:rsidR="00DC6B43" w:rsidRPr="00DC6B43">
        <w:rPr>
          <w:noProof/>
        </w:rPr>
        <w:t>[50], [52], [54], [57], [66], [82], [112], [117], [119], [122], [123], [128]</w:t>
      </w:r>
      <w:r>
        <w:fldChar w:fldCharType="end"/>
      </w:r>
      <w:r>
        <w:t>.</w:t>
      </w:r>
    </w:p>
    <w:p w:rsidR="00F573E4" w:rsidRPr="00B70C54" w:rsidRDefault="00F573E4" w:rsidP="00F573E4">
      <w:r>
        <w:t>The effect of contact doping on channel transfer characteristics sets a lower bound on channel length. The finite density of states in graphene causes metal-induced doping</w:t>
      </w:r>
      <w:r w:rsidR="00D3548C">
        <w:t xml:space="preserve"> for</w:t>
      </w:r>
      <w:r>
        <w:t xml:space="preserve"> up to 100 nm around the metal contact</w:t>
      </w:r>
      <w:r w:rsidR="00EB3FF8">
        <w:t xml:space="preserve"> </w:t>
      </w:r>
      <w:r>
        <w:fldChar w:fldCharType="begin" w:fldLock="1"/>
      </w:r>
      <w:r w:rsidR="00DC6B43">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mendeley" : { "formattedCitation" : "[123]", "plainTextFormattedCitation" : "[123]", "previouslyFormattedCitation" : "[123]" }, "properties" : { "noteIndex" : 0 }, "schema" : "https://github.com/citation-style-language/schema/raw/master/csl-citation.json" }</w:instrText>
      </w:r>
      <w:r>
        <w:fldChar w:fldCharType="separate"/>
      </w:r>
      <w:r w:rsidR="00DC6B43" w:rsidRPr="00DC6B43">
        <w:rPr>
          <w:noProof/>
        </w:rPr>
        <w:t>[123]</w:t>
      </w:r>
      <w:r>
        <w:fldChar w:fldCharType="end"/>
      </w:r>
      <w:r>
        <w:t xml:space="preserve">. In the metal-doped region, the doping level depends strongly on the metal contact characteristics, weakening the control of the gate on the doping, similar to DIBL in deeply scaled CMOS. </w:t>
      </w:r>
      <w:r w:rsidR="00EB3FF8">
        <w:t xml:space="preserve">Contact-induced </w:t>
      </w:r>
      <w:proofErr w:type="gramStart"/>
      <w:r w:rsidR="00EB3FF8">
        <w:t xml:space="preserve">doping </w:t>
      </w:r>
      <w:r>
        <w:t xml:space="preserve"> is</w:t>
      </w:r>
      <w:proofErr w:type="gramEnd"/>
      <w:r>
        <w:t xml:space="preserve"> a physical effect due to the finite density of states of graphene</w:t>
      </w:r>
      <w:r w:rsidR="00EB3FF8">
        <w:t>, and</w:t>
      </w:r>
      <w:r>
        <w:t xml:space="preserve"> should be kept in mind when designing deeply scaled graphene devices.</w:t>
      </w:r>
    </w:p>
    <w:p w:rsidR="0034034B" w:rsidRDefault="0034034B" w:rsidP="001C7C42">
      <w:pPr>
        <w:pStyle w:val="Heading2"/>
      </w:pPr>
      <w:bookmarkStart w:id="33" w:name="_Toc491082132"/>
      <w:r>
        <w:t>Charge Transport in CVD Graphene</w:t>
      </w:r>
      <w:bookmarkEnd w:id="33"/>
    </w:p>
    <w:p w:rsidR="001C5C7C" w:rsidRDefault="001C5C7C" w:rsidP="003D47F7">
      <w:r>
        <w:t>CVD grown graphene is subject to increased scattering from the grain boundaries, substrate toughness, charged-impurities from transfer chemistry and substrate interface charges</w:t>
      </w:r>
      <w:r w:rsidR="004117A6">
        <w:fldChar w:fldCharType="begin" w:fldLock="1"/>
      </w:r>
      <w:r w:rsidR="00DC6B43">
        <w:instrText>ADDIN CSL_CITATION { "citationItems" : [ { "id" : "ITEM-1",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1", "issue" : "23", "issued" : { "date-parts" : [ [ "2009", "6" ] ] }, "page" : "236805", "title" : "Defect Scattering in Graphene", "type" : "article-journal", "volume" : "102" }, "uris" : [ "http://www.mendeley.com/documents/?uuid=ae3dab25-ae81-4a56-a8c5-09b61b067eda" ] }, { "id" : "ITEM-2",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2", "issue" : "11", "issued" : { "date-parts" : [ [ "2008", "3", "27" ] ] }, "page" : "115449", "title" : "Acoustic phonon scattering limited carrier mobility in two-dimensional extrinsic graphene", "type" : "article-journal", "volume" : "77" }, "uris" : [ "http://www.mendeley.com/documents/?uuid=854ed933-2283-4ac4-8935-07e0cf932391" ] }, { "id" : "ITEM-3",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3", "issue" : "20", "issued" : { "date-parts" : [ [ "2008", "11" ] ] }, "page" : "205403", "title" : "Mobility in semiconducting graphene nanoribbons: Phonon, impurity, and edge roughness scattering", "type" : "article-journal", "volume" : "78" }, "uris" : [ "http://www.mendeley.com/documents/?uuid=75593f82-a7e5-4ac5-9674-0d5cea981059" ] }, { "id" : "ITEM-4",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 "issue" : "24", "issued" : { "date-parts" : [ [ "2007" ] ] }, "page" : "10-13", "title" : "Measurement of scattering rate and minimum conductivity in graphene", "type" : "article-journal", "volume" : "99" }, "uris" : [ "http://www.mendeley.com/documents/?uuid=c68e5eae-6ab0-45e7-814f-c267991a079d" ] }, { "id" : "ITEM-5",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5", "issue" : "4", "issued" : { "date-parts" : [ [ "2013", "7" ] ] }, "page" : "045405", "title" : "Theory of remote phonon scattering in top-gated single-layer graphene", "type" : "article-journal", "volume" : "88" }, "uris" : [ "http://www.mendeley.com/documents/?uuid=a46be935-62e6-4b1a-afac-56ffdbf5f940" ] }, { "id" : "ITEM-6", "itemData" : { "DOI" : "10.1143/JPSJ.75.074716", "ISSN" : "0031-9015", "author" : [ { "dropping-particle" : "", "family" : "Ando", "given" : "Tsuneya", "non-dropping-particle" : "", "parse-names" : false, "suffix" : "" } ], "container-title" : "Journal of the Physical Society of Japan", "id" : "ITEM-6", "issue" : "7", "issued" : { "date-parts" : [ [ "2006", "7", "15" ] ] }, "page" : "074716", "title" : "Screening Effect and Impurity Scattering in Monolayer Graphene", "type" : "article-journal", "volume" : "75" }, "uris" : [ "http://www.mendeley.com/documents/?uuid=95dc010b-176f-43b6-b1be-ea0d7822d13c" ] }, { "id" : "ITEM-7",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7", "issue" : "6085", "issued" : { "date-parts" : [ [ "2012", "6", "1" ] ] }, "page" : "1143-1146", "title" : "Tailoring Electrical Transport Across Grain Boundaries in Polycrystalline Graphene", "type" : "article-journal", "volume" : "336" }, "uris" : [ "http://www.mendeley.com/documents/?uuid=28cf67f6-d7f3-4fb1-8474-6c1ea61bb018" ] }, { "id" : "ITEM-8",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8", "issue" : "23", "issued" : { "date-parts" : [ [ "2010" ] ] }, "page" : "232105", "title" : "Surface polar phonon dominated electron transport in graphene", "type" : "article-journal", "volume" : "97" }, "uris" : [ "http://www.mendeley.com/documents/?uuid=2a803040-fd89-4332-b759-864c584430b9" ] }, { "id" : "ITEM-9",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9", "issue" : "34", "issued" : { "date-parts" : [ [ "2009", "8", "26" ] ] }, "page" : "344201", "title" : "Velocity saturation in intrinsic graphene", "type" : "article-journal", "volume" : "21" }, "uris" : [ "http://www.mendeley.com/documents/?uuid=d9b3788c-9e17-4de7-8c96-f2e6bb188622" ] }, { "id" : "ITEM-10",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0", "issue" : "47", "issued" : { "date-parts" : [ [ "2007", "11", "20" ] ] }, "page" : "18392-18397", "title" : "A self-consistent theory for graphene transport", "type" : "article-journal", "volume" : "104" }, "uris" : [ "http://www.mendeley.com/documents/?uuid=13baf2fd-04c8-44fb-8acc-85a6d35a8ff8" ] }, { "id" : "ITEM-11",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1", "issue" : "3", "issued" : { "date-parts" : [ [ "2010", "9", "16" ] ] }, "page" : "2673-2700", "title" : "Colloquium: The transport properties of graphene: An introduction", "type" : "article-journal", "volume" : "82" }, "uris" : [ "http://www.mendeley.com/documents/?uuid=bc0e657e-a91f-48dd-9282-6155a2f21e09" ] }, { "id" : "ITEM-12", "itemData" : { "DOI" : "10.1016/j.mee.2004.07.005", "ISSN" : "01679317", "author" : [ { "dropping-particle" : "", "family" : "Steinh\u00f6gl", "given" : "W.", "non-dropping-particle" : "", "parse-names" : false, "suffix" : "" }, { "dropping-particle" : "", "family" : "Schindler", "given" : "G.", "non-dropping-particle" : "", "parse-names" : false, "suffix" : "" }, { "dropping-particle" : "", "family" : "Steinlesberger", "given" : "G.", "non-dropping-particle" : "", "parse-names" : false, "suffix" : "" }, { "dropping-particle" : "", "family" : "Traving", "given" : "M.", "non-dropping-particle" : "", "parse-names" : false, "suffix" : "" }, { "dropping-particle" : "", "family" : "Engelhardt", "given" : "M.", "non-dropping-particle" : "", "parse-names" : false, "suffix" : "" } ], "container-title" : "Microelectronic Engineering", "id" : "ITEM-12", "issue" : "1-4", "issued" : { "date-parts" : [ [ "2004", "10" ] ] }, "page" : "126-130", "title" : "Impact of line edge roughness on the resistivity of nanometer-scale interconnects", "type" : "article-journal", "volume" : "76" }, "uris" : [ "http://www.mendeley.com/documents/?uuid=7bb55108-c212-43e9-a485-63203ef3299e" ] }, { "id" : "ITEM-13",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3",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14",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14", "issued" : { "date-parts" : [ [ "2017" ] ] }, "page" : "acs.nanolett.6b04936", "title" : "Electrical and Thermal Transport in Coplanar Polycrystalline Graphene\u2013hBN Heterostructures", "type" : "article-journal" }, "uris" : [ "http://www.mendeley.com/documents/?uuid=41319f29-2dc7-49e3-ab6a-5ffe9ad642e6" ] }, { "id" : "ITEM-15", "itemData" : { "DOI" : "10.1063/1.365892", "ISSN" : "00218979", "author" : [ { "dropping-particle" : "", "family" : "Thobel", "given" : "J L", "non-dropping-particle" : "", "parse-names" : false, "suffix" : "" }, { "dropping-particle" : "", "family" : "Sleiman", "given" : "A", "non-dropping-particle" : "", "parse-names" : false, "suffix" : "" }, { "dropping-particle" : "", "family" : "Fauquembergue", "given" : "R", "non-dropping-particle" : "", "parse-names" : false, "suffix" : "" } ], "container-title" : "Journal of Applied Physics", "id" : "ITEM-15", "issue" : "3", "issued" : { "date-parts" : [ [ "1997" ] ] }, "page" : "1220", "title" : "Determination of diffusion coefficients in degenerate electron gas using Monte Carlo simulation", "type" : "article-journal", "volume" : "82" }, "uris" : [ "http://www.mendeley.com/documents/?uuid=b9472fc5-582b-470c-83f1-781016e12114" ] }, { "id" : "ITEM-16", "itemData" : { "DOI" : "10.1109/LED.2009.2039915", "ISSN" : "0741-3106", "author" : [ { "dropping-particle" : "", "family" : "Murali", "given" : "Raghunath", "non-dropping-particle" : "", "parse-names" : false, "suffix" : "" } ], "container-title" : "IEEE Electron Device Letters", "id" : "ITEM-16", "issue" : "3", "issued" : { "date-parts" : [ [ "2010", "3" ] ] }, "page" : "237-239", "title" : "Impact of Size Effect on Graphene Nanoribbon Transport", "type" : "article-journal", "volume" : "31" }, "uris" : [ "http://www.mendeley.com/documents/?uuid=57ea3439-7959-44b4-9e07-844f3db96fa8" ] }, { "id" : "ITEM-17",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17", "issue" : "18", "issued" : { "date-parts" : [ [ "2004", "10", "28" ] ] }, "page" : "185503", "title" : "Kohn Anomalies and Electron-Phonon Interactions in Graphite", "type" : "article-journal", "volume" : "93" }, "uris" : [ "http://www.mendeley.com/documents/?uuid=e87300c5-9cd7-4c2f-bc12-56dc39e297eb" ] } ], "mendeley" : { "formattedCitation" : "[24], [26], [39], [42], [80], [81], [87], [129]\u2013[138]", "plainTextFormattedCitation" : "[24], [26], [39], [42], [80], [81], [87], [129]\u2013[138]", "previouslyFormattedCitation" : "[24], [26], [39], [42], [80], [81], [87], [129]\u2013[138]" }, "properties" : { "noteIndex" : 0 }, "schema" : "https://github.com/citation-style-language/schema/raw/master/csl-citation.json" }</w:instrText>
      </w:r>
      <w:r w:rsidR="004117A6">
        <w:fldChar w:fldCharType="separate"/>
      </w:r>
      <w:r w:rsidR="00DC6B43" w:rsidRPr="00DC6B43">
        <w:rPr>
          <w:noProof/>
        </w:rPr>
        <w:t>[24], [26], [39], [42], [80], [81], [87], [129]–[138]</w:t>
      </w:r>
      <w:r w:rsidR="004117A6">
        <w:fldChar w:fldCharType="end"/>
      </w:r>
      <w:r>
        <w:t xml:space="preserve">. Careful control </w:t>
      </w:r>
      <w:r w:rsidR="003D47F7">
        <w:t>of the transfer environment and removal of residuals of transfer residuals is crucial to reduce charged-impurity scattering</w:t>
      </w:r>
      <w:r w:rsidR="00FF28C1">
        <w:fldChar w:fldCharType="begin" w:fldLock="1"/>
      </w:r>
      <w:r w:rsidR="00DC6B43">
        <w:instrText>ADDIN CSL_CITATION { "citationItems" : [ { "id" : "ITEM-1",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1",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2", "itemData" : { "DOI" : "10.1039/c0jm02922j", "ISBN" : "0959942813645501", "ISSN" : "0959-9428", "abstract" : "Recently, a lot of effort has been focused on improving the performance and exploring the electric properties of graphene. This article presents a summary of chemical doping of graphene aimed at tuning the electronic properties of graphene. p-Type and n-type doping of graphene achieved through surface transfer doping or substitutional doping and their applications based on doping are reviewed. Chemical doping for band gap tuning in graphene is also presented. It will be beneficial to designing high performance electronic devices based on chemically doped graphene.", "author" : [ { "dropping-particle" : "", "family" : "Liu", "given" : "Hongtao", "non-dropping-particle" : "", "parse-names" : false, "suffix" : "" }, { "dropping-particle" : "", "family" : "Liu", "given" : "Yunqi", "non-dropping-particle" : "", "parse-names" : false, "suffix" : "" }, { "dropping-particle" : "", "family" : "Zhu", "given" : "Daoben", "non-dropping-particle" : "", "parse-names" : false, "suffix" : "" } ], "container-title" : "Journal of Materials Chemistry", "id" : "ITEM-2", "issue" : "10", "issued" : { "date-parts" : [ [ "2011" ] ] }, "page" : "3335", "title" : "Chemical doping of graphene", "type" : "article-journal", "volume" : "21" }, "uris" : [ "http://www.mendeley.com/documents/?uuid=0005da41-f78d-4360-8ad9-d37296451e1c" ] }, { "id" : "ITEM-3",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3", "issue" : "5", "issued" : { "date-parts" : [ [ "2015", "5" ] ] }, "page" : "057136", "title" : "Comparison of mobility extraction methods based on field-effect measurements for graphene", "type" : "article-journal", "volume" : "5" }, "uris" : [ "http://www.mendeley.com/documents/?uuid=07aefee5-0a95-448d-a0df-e2ecfc1da2e2" ] }, { "id" : "ITEM-4",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4",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5",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5",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7",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8",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8", "issue" : "11", "issued" : { "date-parts" : [ [ "2011", "11", "22" ] ] }, "page" : "9144-9153", "title" : "Toward clean and crackless transfer of graphene", "type" : "article-journal", "volume" : "5" }, "uris" : [ "http://www.mendeley.com/documents/?uuid=33f25b51-ec20-43b5-85fb-695b01dc764c" ] }, { "id" : "ITEM-9", "itemData" : { "DOI" : "10.1039/C4NR06397J", "ISSN" : "2040-3364", "author" : [ { "dropping-particle" : "", "family" : "Kim", "given" : "Yun Ji", "non-dropping-particle" : "", "parse-names" : false, "suffix" : "" }, { "dropping-particle" : "", "family" : "Lee", "given" : "Young Gon", "non-dropping-particle" : "", "parse-names" : false, "suffix" : "" }, { "dropping-particle" : "", "family" : "Jung", "given" : "Ukjin", "non-dropping-particle" : "", "parse-names" : false, "suffix" : "" }, { "dropping-particle" : "", "family" : "Lee", "given" : "Sangchul", "non-dropping-particle" : "", "parse-names" : false, "suffix" : "" }, { "dropping-particle" : "", "family" : "Lee", "given" : "Sang Kyung", "non-dropping-particle" : "", "parse-names" : false, "suffix" : "" }, { "dropping-particle" : "", "family" : "Lee", "given" : "Byoung Hun", "non-dropping-particle" : "", "parse-names" : false, "suffix" : "" } ], "container-title" : "Nanoscale", "id" : "ITEM-9", "issue" : "9", "issued" : { "date-parts" : [ [ "2015" ] ] }, "page" : "4013-4019", "publisher" : "Royal Society of Chemistry", "title" : "A facile process to achieve hysteresis-free and fully stabilized graphene field-effect transistors", "type" : "article-journal", "volume" : "7" }, "uris" : [ "http://www.mendeley.com/documents/?uuid=ac9c952a-fc90-4db7-b1b9-48ff03ed3c67" ] }, { "id" : "ITEM-10",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0", "issued" : { "date-parts" : [ [ "2015" ] ] }, "page" : "3558-3564", "publisher" : "Royal Society of Chemistry", "title" : "Highly air stable passivation of graphene based field effect devices", "type" : "article-journal" }, "uris" : [ "http://www.mendeley.com/documents/?uuid=7ba413ab-c6e3-4ea6-91dc-ce2619a770dc" ] }, { "id" : "ITEM-11",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1", "issue" : "9", "issued" : { "date-parts" : [ [ "2011" ] ] }, "page" : "2013-2016", "title" : "Binding mechanisms of molecular oxygen and moisture to graphene", "type" : "article-journal", "volume" : "98" }, "uris" : [ "http://www.mendeley.com/documents/?uuid=14d265cd-583d-421d-ba47-bd4efc9d79e5" ] }, { "id" : "ITEM-12",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2", "issue" : "18", "issued" : { "date-parts" : [ [ "2013" ] ] }, "page" : "183110", "title" : "Ultraviolet/ozone treatment to reduce metal-graphene contact resistance", "type" : "article-journal", "volume" : "102" }, "uris" : [ "http://www.mendeley.com/documents/?uuid=0a7f9ee0-6911-414b-b910-384f6968b4fd" ] }, { "id" : "ITEM-13",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3", "issue" : "44", "issued" : { "date-parts" : [ [ "2013", "11", "7" ] ] }, "page" : "23000-23008", "title" : "Rapid Selective Etching of PMMA Residues from Transferred Graphene by Carbon Dioxide", "type" : "article-journal", "volume" : "117" }, "uris" : [ "http://www.mendeley.com/documents/?uuid=11c7af3d-1e7f-4230-9be9-fb23a2c4badb" ] }, { "id" : "ITEM-14",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14",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1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5", "issue" : "33", "issued" : { "date-parts" : [ [ "2010" ] ] }, "page" : "334214", "title" : "Intrinsic doping and gate hysteresis in graphene field effect devices fabricated on SiO2 substrates.", "type" : "article-journal", "volume" : "22" }, "uris" : [ "http://www.mendeley.com/documents/?uuid=e779a079-5822-475d-923e-5dd2866d4cbe" ] }, { "id" : "ITEM-16",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6", "issued" : { "date-parts" : [ [ "2016", "7" ] ] }, "page" : "1-5", "title" : "Electronic properties of CVD graphene: The role of grain boundaries, atmospheric doping, and encapsulation by ALD", "type" : "article-journal", "volume" : "5" }, "uris" : [ "http://www.mendeley.com/documents/?uuid=77bbeddb-b33a-4a55-9577-2da06e7494c3" ] } ], "mendeley" : { "formattedCitation" : "[29], [67], [71], [76], [78], [87], [104], [139]\u2013[147]", "plainTextFormattedCitation" : "[29], [67], [71], [76], [78], [87], [104], [139]\u2013[147]", "previouslyFormattedCitation" : "[29], [67], [71], [76], [78], [87], [104], [139]\u2013[147]" }, "properties" : { "noteIndex" : 0 }, "schema" : "https://github.com/citation-style-language/schema/raw/master/csl-citation.json" }</w:instrText>
      </w:r>
      <w:r w:rsidR="00FF28C1">
        <w:fldChar w:fldCharType="separate"/>
      </w:r>
      <w:r w:rsidR="00DC6B43" w:rsidRPr="00DC6B43">
        <w:rPr>
          <w:noProof/>
        </w:rPr>
        <w:t>[29], [67], [71], [76], [78], [87], [104], [139]–[147]</w:t>
      </w:r>
      <w:r w:rsidR="00FF28C1">
        <w:fldChar w:fldCharType="end"/>
      </w:r>
      <w:r w:rsidR="003D47F7">
        <w:t>.</w:t>
      </w:r>
      <w:r>
        <w:t xml:space="preserve"> </w:t>
      </w:r>
    </w:p>
    <w:p w:rsidR="004D5AF9" w:rsidRDefault="004D5AF9" w:rsidP="00A36BCD">
      <w:r>
        <w:lastRenderedPageBreak/>
        <w:t>The grain size of CVD grown graphene has risen consistently over the years, reaching few millimeters, allowing the direct measurement of grain-boundary resistance</w:t>
      </w:r>
      <w:r w:rsidR="0033536C">
        <w:fldChar w:fldCharType="begin" w:fldLock="1"/>
      </w:r>
      <w:r w:rsidR="00DC6B43">
        <w:instrText>ADDIN CSL_CITATION { "citationItems" : [ { "id" : "ITEM-1", "itemData" : { "DOI" : "10.1038/ncomms1702", "ISBN" : "2041-1723", "ISSN" : "2041-1723", "PMID" : "22426220", "abstract" : "Large single-crystal graphene is highly desired and important for the applications of graphene in electronics, as grain boundaries between graphene grains markedly degrade its quality and properties. Here we report the growth of millimetre-sized hexagonal single-crystal graphene and graphene films joined from such grains on Pt by ambient-pressure chemical vapour deposition. We report a bubbling method to transfer these single graphene grains and graphene films to arbitrary substrate, which is nondestructive not only to graphene, but also to the Pt substrates. The Pt substrates can be repeatedly used for graphene growth. The graphene shows high crystal quality with the reported lowest wrinkle height of 0.8 nm and a carrier mobility of greater than 7,100 cm(2) V(-1) s(-1) under ambient conditions. The repeatable growth of graphene with large single-crystal grains on Pt and its nondestructive transfer may enable various applications.", "author" : [ { "dropping-particle" : "", "family" : "Gao", "given" : "Libo", "non-dropping-particle" : "", "parse-names" : false, "suffix" : "" }, { "dropping-particle" : "", "family" : "Ren", "given" : "Wencai", "non-dropping-particle" : "", "parse-names" : false, "suffix" : "" }, { "dropping-particle" : "", "family" : "Xu", "given" : "Huilong", "non-dropping-particle" : "", "parse-names" : false, "suffix" : "" }, { "dropping-particle" : "", "family" : "Jin", "given" : "Li", "non-dropping-particle" : "", "parse-names" : false, "suffix" : "" }, { "dropping-particle" : "", "family" : "Wang", "given" : "Zhenxing", "non-dropping-particle" : "", "parse-names" : false, "suffix" : "" }, { "dropping-particle" : "", "family" : "Ma", "given" : "Teng", "non-dropping-particle" : "", "parse-names" : false, "suffix" : "" }, { "dropping-particle" : "", "family" : "Ma", "given" : "Lai-Peng", "non-dropping-particle" : "", "parse-names" : false, "suffix" : "" }, { "dropping-particle" : "", "family" : "Zhang", "given" : "Zhiyong", "non-dropping-particle" : "", "parse-names" : false, "suffix" : "" }, { "dropping-particle" : "", "family" : "Fu", "given" : "Qiang", "non-dropping-particle" : "", "parse-names" : false, "suffix" : "" }, { "dropping-particle" : "", "family" : "Peng", "given" : "Lian-Mao", "non-dropping-particle" : "", "parse-names" : false, "suffix" : "" }, { "dropping-particle" : "", "family" : "Bao", "given" : "Xinhe", "non-dropping-particle" : "", "parse-names" : false, "suffix" : "" }, { "dropping-particle" : "", "family" : "Cheng", "given" : "Hui-Ming", "non-dropping-particle" : "", "parse-names" : false, "suffix" : "" } ], "container-title" : "Nature Communications", "id" : "ITEM-1", "issued" : { "date-parts" : [ [ "2012" ] ] }, "page" : "699", "publisher" : "Nature Publishing Group", "title" : "Repeated growth and bubbling transfer of graphene with millimetre-size single-crystal grains using platinum", "type" : "article-journal", "volume" : "3" }, "uris" : [ "http://www.mendeley.com/documents/?uuid=38c26137-a171-4583-858f-242055460bf0" ] }, { "id" : "ITEM-2", "itemData" : { "DOI" : "10.1021/acs.nanolett.7b01624", "ISSN" : "1530-6984", "author" : [ { "dropping-particle" : "", "family" : "Ma", "given" : "Ruisong", "non-dropping-particle" : "", "parse-names" : false, "suffix" : "" }, { "dropping-particle" : "", "family" : "Huan", "given" : "Qing", "non-dropping-particle" : "", "parse-names" : false, "suffix" : "" }, { "dropping-particle" : "", "family" : "Wu", "given" : "Liangmei", "non-dropping-particle" : "", "parse-names" : false, "suffix" : "" }, { "dropping-particle" : "", "family" : "Yan", "given" : "Jiahao", "non-dropping-particle" : "", "parse-names" : false, "suffix" : "" }, { "dropping-particle" : "", "family" : "Guo", "given" : "Wei", "non-dropping-particle" : "", "parse-names" : false, "suffix" : "" }, { "dropping-particle" : "", "family" : "Zhang", "given" : "Yu-Yang", "non-dropping-particle" : "", "parse-names" : false, "suffix" : "" }, { "dropping-particle" : "", "family" : "Wang", "given" : "Shuai", "non-dropping-particle" : "", "parse-names" : false, "suffix" : "" }, { "dropping-particle" : "", "family" : "Bao", "given" : "Lihong", "non-dropping-particle" : "", "parse-names" : false, "suffix" : "" }, { "dropping-particle" : "", "family" : "Liu", "given" : "Yunqi", "non-dropping-particle" : "", "parse-names" : false, "suffix" : "" }, { "dropping-particle" : "", "family" : "Du", "given" : "Shi-Xuan", "non-dropping-particle" : "", "parse-names" : false, "suffix" : "" }, { "dropping-particle" : "", "family" : "Pantelides", "given" : "Sokrates T.", "non-dropping-particle" : "", "parse-names" : false, "suffix" : "" }, { "dropping-particle" : "", "family" : "Gao", "given" : "Hong-Jun", "non-dropping-particle" : "", "parse-names" : false, "suffix" : "" } ], "container-title" : "Nano Letters", "id" : "ITEM-2", "issued" : { "date-parts" : [ [ "2017", "8", "8" ] ] }, "page" : "acs.nanolett.7b01624", "title" : "Direct Four-probe Measurement of Grain-boundary Resistivity and Mobility in Millimeter-sized Graphene", "type" : "article-journal" }, "uris" : [ "http://www.mendeley.com/documents/?uuid=680e23cc-889f-4eff-8b8b-0840ad8b3c48" ] }, { "id" : "ITEM-3", "itemData" : { "DOI" : "10.1038/srep00707", "ISBN" : "2045-2322", "ISSN" : "2045-2322", "PMID" : "23050091", "abstract" : "We detailed a facile detection technique to optically characterize graphene growth and domains directly on growth substrates through a simple thermal annealing process. It was found that thermal annealing transformed the naked Cu to Cu oxides while keeping graphene and graphene-covered Cu intact. This increases the interference color contrast between Cu oxides and Cu, thus making graphene easily visible under an optical microscope. By using this simple method, we studied the factors that affect graphene nucleation and growth and achieved graphene domains with the domain size as large as ~100 \u03bcm. The concept of chemically making graphene visible is universal, as demonstrated by the fact that a solution process based on selective H(2)O(2) oxidation has been developed to achieve the similar results in a shorter time. These techniques should be valuable for studies towards elucidating the parameters that control the grains, boundaries, structures and properties of graphene.", "author" : [ { "dropping-particle" : "", "family" : "Jia", "given" : "Chuancheng", "non-dropping-particle" : "", "parse-names" : false, "suffix" : "" }, { "dropping-particle" : "", "family" : "Jiang", "given" : "Jiaolong", "non-dropping-particle" : "", "parse-names" : false, "suffix" : "" }, { "dropping-particle" : "", "family" : "Gan", "given" : "Lin", "non-dropping-particle" : "", "parse-names" : false, "suffix" : "" }, { "dropping-particle" : "", "family" : "Guo", "given" : "Xuefeng", "non-dropping-particle" : "", "parse-names" : false, "suffix" : "" } ], "container-title" : "Scientific Reports", "id" : "ITEM-3", "issued" : { "date-parts" : [ [ "2012" ] ] }, "page" : "1-6", "title" : "Direct Optical Characterization of Graphene Growth and Domains on Growth Substrates", "type" : "article-journal", "volume" : "2" }, "uris" : [ "http://www.mendeley.com/documents/?uuid=f731fe19-c630-41bf-ae7a-7f7025236d04" ] }, { "id" : "ITEM-4", "itemData" : { "DOI" : "10.1126/science.1171245", "ISBN" : "0036-8075", "ISSN" : "0036-8075",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4", "issue" : "5932", "issued" : { "date-parts" : [ [ "2009", "6", "5" ] ] }, "page" : "1312-1314", "title" : "Large-Area Synthesis of High-Quality and Uniform Graphene Films on Copper Foils", "type" : "article-journal", "volume" : "324" }, "uris" : [ "http://www.mendeley.com/documents/?uuid=f3e4a990-4f5a-43f8-8dc6-cb52d37ebe82" ] }, { "id" : "ITEM-5", "itemData" : { "DOI" : "10.1016/j.carbon.2012.11.003", "ISSN" : "00086223", "author" : [ { "dropping-particle" : "", "family" : "Vlassiouk", "given" : "Ivan", "non-dropping-particle" : "", "parse-names" : false, "suffix" : "" }, { "dropping-particle" : "", "family" : "Fulvio", "given" : "Pasquale", "non-dropping-particle" : "", "parse-names" : false, "suffix" : "" }, { "dropping-particle" : "", "family" : "Meyer", "given" : "Harry", "non-dropping-particle" : "", "parse-names" : false, "suffix" : "" }, { "dropping-particle" : "", "family" : "Lavrik", "given" : "Nick", "non-dropping-particle" : "", "parse-names" : false, "suffix" : "" }, { "dropping-particle" : "", "family" : "Dai", "given" : "Sheng", "non-dropping-particle" : "", "parse-names" : false, "suffix" : "" }, { "dropping-particle" : "", "family" : "Datskos", "given" : "Panos", "non-dropping-particle" : "", "parse-names" : false, "suffix" : "" }, { "dropping-particle" : "", "family" : "Smirnov", "given" : "Sergei", "non-dropping-particle" : "", "parse-names" : false, "suffix" : "" } ], "container-title" : "Carbon", "id" : "ITEM-5", "issued" : { "date-parts" : [ [ "2013", "4" ] ] }, "page" : "58-67", "publisher" : "Elsevier Ltd", "title" : "Large scale atmospheric pressure chemical vapor deposition of graphene", "type" : "article-journal", "volume" : "54" }, "uris" : [ "http://www.mendeley.com/documents/?uuid=662469e8-a032-4122-b6eb-07f5ad344af7" ] }, { "id" : "ITEM-6", "itemData" : { "DOI" : "10.1109/NEMS.2013.6559895", "ISBN" : "978-1-4673-6352-5", "author" : [ { "dropping-particle" : "", "family" : "Dathbun", "given" : "Ajjiporn", "non-dropping-particle" : "", "parse-names" : false, "suffix" : "" }, { "dropping-particle" : "", "family" : "Chaisitsak", "given" : "Sutichai", "non-dropping-particle" : "", "parse-names" : false, "suffix" : "" } ], "container-title" : "The 8th Annual IEEE International Conference on Nano/Micro Engineered and Molecular Systems", "id" : "ITEM-6", "issued" : { "date-parts" : [ [ "2013", "4" ] ] }, "page" : "1018-1021", "publisher" : "IEEE", "title" : "Effects of three parameters on graphene synthesis by chemical vapor deposition", "type" : "paper-conference", "volume" : "1" }, "uris" : [ "http://www.mendeley.com/documents/?uuid=1be88855-3865-4d1f-a252-8c2289157221" ] } ], "mendeley" : { "formattedCitation" : "[148]\u2013[153]", "plainTextFormattedCitation" : "[148]\u2013[153]", "previouslyFormattedCitation" : "[148]\u2013[153]" }, "properties" : { "noteIndex" : 0 }, "schema" : "https://github.com/citation-style-language/schema/raw/master/csl-citation.json" }</w:instrText>
      </w:r>
      <w:r w:rsidR="0033536C">
        <w:fldChar w:fldCharType="separate"/>
      </w:r>
      <w:r w:rsidR="00DC6B43" w:rsidRPr="00DC6B43">
        <w:rPr>
          <w:noProof/>
        </w:rPr>
        <w:t>[148]–[153]</w:t>
      </w:r>
      <w:r w:rsidR="0033536C">
        <w:fldChar w:fldCharType="end"/>
      </w:r>
      <w:r>
        <w:t>.</w:t>
      </w:r>
      <w:r w:rsidR="00962309">
        <w:t xml:space="preserve"> </w:t>
      </w:r>
      <w:r w:rsidR="00CE2550">
        <w:t>However, other effects as substrate roughness and phonon scattering affect the transport in CVD graphene</w:t>
      </w:r>
      <w:r w:rsidR="00A36BCD">
        <w:fldChar w:fldCharType="begin" w:fldLock="1"/>
      </w:r>
      <w:r w:rsidR="00DC6B43">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2", "issue" : "11", "issued" : { "date-parts" : [ [ "2011" ] ] }, "title" : "Relating hysteresis and electrochemistry in graphene field effect transistors", "type" : "article-journal", "volume" : "110" }, "uris" : [ "http://www.mendeley.com/documents/?uuid=3ceab015-6077-494c-bddd-0bc1ce5411dd" ] }, { "id" : "ITEM-3",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3", "issue" : "3", "issued" : { "date-parts" : [ [ "2010", "9", "16" ] ] }, "page" : "2673-2700", "title" : "Colloquium: The transport properties of graphene: An introduction", "type" : "article-journal", "volume" : "82" }, "uris" : [ "http://www.mendeley.com/documents/?uuid=bc0e657e-a91f-48dd-9282-6155a2f21e09" ] }, { "id" : "ITEM-4",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4", "issue" : "5", "issued" : { "date-parts" : [ [ "2014", "5" ] ] }, "page" : "1583-1589", "title" : "Hysteresis-Free Nanosecond Pulsed Electrical Characterization of Top-Gated Graphene Transistors", "type" : "article-journal", "volume" : "61" }, "uris" : [ "http://www.mendeley.com/documents/?uuid=20f78191-1045-4d75-93e5-9044577f7ffb" ] }, { "id" : "ITEM-5",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5", "issue" : "4", "issued" : { "date-parts" : [ [ "2011" ] ] }, "page" : "1-7", "title" : "Electron-hole asymmetry in two-terminal graphene devices", "type" : "article-journal", "volume" : "84" }, "uris" : [ "http://www.mendeley.com/documents/?uuid=4e9423fc-fee0-44e1-a049-b0ea20241a17" ] }, { "id" : "ITEM-6",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6", "issue" : "4", "issued" : { "date-parts" : [ [ "2012", "4", "24" ] ] }, "page" : "3224-9", "title" : "Reducing extrinsic performance-limiting factors in graphene grown by chemical vapor deposition.", "type" : "article-journal", "volume" : "6" }, "uris" : [ "http://www.mendeley.com/documents/?uuid=cbee4c6f-1501-4302-8260-131b90686172" ] }, { "id" : "ITEM-7", "itemData" : { "DOI" : "10.1016/j.carbon.2013.04.060", "ISSN" : "00086223", "abstract" : "Unstable characteristics of graphene field effect transistors (FETs) have generated concerns about the feasibility of graphene electronic devices. Two dominant mechanisms of instability, charge trapping and interfacial redox reaction, and their quantitative contributions were investigated for chemical vapor deposited graphene by analyzing the transient responses of the hysteretic characteristics in microseconds to milliseconds range. In contrast to previous reports emphasizing the role of the interfacial redox reaction, we have found that charge trapping at the interface is responsible for 78-87% of the hysteresis and that the interfacial redox reaction at the graphene/SiO 2 interface contributes only 13-22%. Systematic analysis on the temperature and ambient dependence of instability suggest that graphene FETs can operate more reliably with a proper passivation to create an oxygen deficient environment. ?? 2013 Elsevier Ltd. All rights reserved.", "author" : [ { "dropping-particle" : "", "family" : "Lee", "given" : "Young Gon", "non-dropping-particle" : "", "parse-names" : false, "suffix" : "" }, { "dropping-particle" : "", "family" : "Kang", "given" : "Chang Goo", "non-dropping-particle" : "", "parse-names" : false, "suffix" : "" }, { "dropping-particle" : "", "family" : "Cho", "given" : "Chunhum", "non-dropping-particle" : "", "parse-names" : false, "suffix" : "" }, { "dropping-particle" : "", "family" : "Kim", "given" : "Yonghu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7", "issued" : { "date-parts" : [ [ "2013" ] ] }, "page" : "453-460", "publisher" : "Elsevier Ltd", "title" : "Quantitative analysis of hysteretic reactions at the interface of graphene and SiO2 using the short pulse I-V method", "type" : "article-journal", "volume" : "60" }, "uris" : [ "http://www.mendeley.com/documents/?uuid=df3075ef-5ebd-4d9b-9603-db4bc03da07a" ] }, { "id" : "ITEM-8",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8",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9",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9", "issue" : "4", "issued" : { "date-parts" : [ [ "2010" ] ] }, "page" : "1149-1153", "title" : "Graphene on a hydrophobic substrate: Doping reduction and hysteresis suppression under ambient conditions", "type" : "article-journal", "volume" : "10" }, "uris" : [ "http://www.mendeley.com/documents/?uuid=90b2497d-7fe0-4ed3-9055-ec19f385b257" ] }, { "id" : "ITEM-10",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10", "issue" : "9", "issued" : { "date-parts" : [ [ "2011" ] ] }, "page" : "2013-2016", "title" : "Binding mechanisms of molecular oxygen and moisture to graphene", "type" : "article-journal", "volume" : "98" }, "uris" : [ "http://www.mendeley.com/documents/?uuid=14d265cd-583d-421d-ba47-bd4efc9d79e5" ] }, { "id" : "ITEM-11", "itemData" : { "DOI" : "10.1038/nnano.2010.89", "ISBN" : "1748-3387", "ISSN" : "1748-3395", "PMID" : "20512128", "abstract" : "Graphene has changed from being the exclusive domain of condensed-matter physicists to being explored by those in the electron-device community. In particular, graphene-based transistors have developed rapidly and are now considered an option for post-silicon electronics. However, many details about the potential performance of graphene transistors in real applications remain unclear. Here I review the properties of graphene that are relevant to electron devices, discuss the trade-offs among these properties and examine their effects on the performance of graphene transistors in both logic and radiofrequency applications. I conclude that the excellent mobility of graphene may not, as is often assumed, be its most compelling feature from a device perspective. Rather, it may be the possibility of making devices with channels that are extremely thin that will allow graphene field-effect transistors to be scaled to shorter channel lengths and higher speeds without encountering the adverse short-channel effects that restrict the performance of existing devices. Outstanding challenges for graphene transistors include opening a sizeable and well-defined bandgap in graphene, making large-area graphene transistors that operate in the current-saturation regime and fabricating graphene nanoribbons with well-defined widths and clean edges.", "author" : [ { "dropping-particle" : "", "family" : "Schwierz", "given" : "F", "non-dropping-particle" : "", "parse-names" : false, "suffix" : "" } ], "container-title" : "Nature Nanotechnology", "id" : "ITEM-11", "issue" : "7", "issued" : { "date-parts" : [ [ "2010" ] ] }, "page" : "487-496", "publisher" : "Nature Publishing Group", "title" : "Graphene transistors", "type" : "article-journal", "volume" : "5" }, "uris" : [ "http://www.mendeley.com/documents/?uuid=53b67491-15af-49d2-8fa6-a16203fa9034" ] }, { "id" : "ITEM-12", "itemData" : { "DOI" : "10.1103/PhysRevB.93.035414", "ISBN" : "1098-0121", "ISSN" : "1550235X", "abstract" : "We present density functional theory calculations of the phonon-limited mobility in n-type monolayer graphene, silicene and MoS$_2$. The material properties, including the electron-phonon interaction, are calculated from first-principles. We provide a detailed description of the normalized full-band relaxation time approximation for the linearized Boltzmann transport equation (BTE) that includes inelastic scattering processes. The bulk electron-phonon coupling is evaluated by a supercell method. The method employed is fully numerical and does therefore not require a semi-analytic treatment of part of the problem and, importantly, it keeps the anisotropy information stored in the coupling as well as the band structure. In addition, we perform calculations of the low-field mobility and its dependence on carrier density and temperature to obtain a better understanding of transport in graphene, silicene and monolayer MoS$_2$. Unlike graphene, the carriers in silicene show strong interaction with the out-of-plane modes. We find that graphene has more than an order of magnitude higher mobility compared to silicene. For MoS$_2$, we obtain several orders of magnitude lower mobilities in agreement with other recent theoretical results. The simulations illustrate the predictive capabilities of the newly implemented BTE solver applied in simulation tools based on first-principles and localized basis sets.", "author" : [ { "dropping-particle" : "", "family" : "Gunst", "given" : "Tue", "non-dropping-particle" : "", "parse-names" : false, "suffix" : "" }, { "dropping-particle" : "", "family" : "Markussen", "given" : "Troels", "non-dropping-particle" : "", "parse-names" : false, "suffix" : "" }, { "dropping-particle" : "", "family" : "Stokbro", "given" : "Kurt", "non-dropping-particle" : "", "parse-names" : false, "suffix" : "" }, { "dropping-particle" : "", "family" : "Brandbyge", "given" : "Mads", "non-dropping-particle" : "", "parse-names" : false, "suffix" : "" } ], "container-title" : "Physical Review B - Condensed Matter and Materials Physics", "id" : "ITEM-12", "issue" : "3", "issued" : { "date-parts" : [ [ "2016" ] ] }, "page" : "1-14", "title" : "First-principles method for electron-phonon coupling and electron mobility: Applications to two-dimensional materials", "type" : "article-journal", "volume" : "93" }, "uris" : [ "http://www.mendeley.com/documents/?uuid=cf275589-0e07-43e8-8a83-0c1539802c63" ] }, { "id" : "ITEM-1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13", "issue" : "12", "issued" : { "date-parts" : [ [ "2010", "12", "28" ] ] }, "page" : "7221-7228", "title" : "Hysteresis of Electronic Transport in Graphene Transistors", "type" : "article-journal", "volume" : "4" }, "uris" : [ "http://www.mendeley.com/documents/?uuid=c24408d3-6625-4ba9-9226-bd532c9f30d2" ] }, { "id" : "ITEM-14", "itemData" : { "DOI" : "10.1038/nnano.2010.172", "ISBN" : "1748-3387", "ISSN" : "1748-3387", "PMID" : "20729834", "abstract" : "Graphene devices on standard SiO(2) substrates are highly disordered, exhibiting characteristics that are far inferior to the expected intrinsic properties of graphene. Although suspending the graphene above the substrate leads to a substantial improvement in device quality, this geometry imposes severe limitations on device architecture and functionality. There is a growing need, therefore, to identify dielectrics that allow a substrate-supported geometry while retaining the quality achieved with a suspended sample. Hexagonal boron nitride (h-BN) is an appealing substrate, because it has an atomically smooth surface that is relatively free of dangling bonds and charge traps. It also has a lattice constant similar to that of graphite, and has large optical phonon modes and a large electrical bandgap. Here we report the fabrication and characterization of high-quality exfoliated mono- and bilayer graphene devices on single-crystal h-BN substrates, by using a mechanical transfer process. Graphene devices on h-BN substrates have mobilities and carrier inhomogeneities that are almost an order of magnitude better than devices on SiO(2). These devices also show reduced roughness, intrinsic doping and chemical reactivity. The ability to assemble crystalline layered materials in a controlled way permits the fabrication of graphene devices on other promising dielectrics and allows for the realization of more complex graphene heterostructures.", "author" : [ { "dropping-particle" : "", "family" : "Dean", "given" : "C R", "non-dropping-particle" : "", "parse-names" : false, "suffix" : "" }, { "dropping-particle" : "", "family" : "Young", "given" : "a F", "non-dropping-particle" : "", "parse-names" : false, "suffix" : "" }, { "dropping-particle" : "", "family" : "Meric", "given" : "I", "non-dropping-particle" : "", "parse-names" : false, "suffix" : "" }, { "dropping-particle" : "", "family" : "Lee", "given" : "C", "non-dropping-particle" : "", "parse-names" : false, "suffix" : "" }, { "dropping-particle" : "", "family" : "Wang", "given" : "L", "non-dropping-particle" : "", "parse-names" : false, "suffix" : "" }, { "dropping-particle" : "", "family" : "Sorgenfrei", "given" : "S", "non-dropping-particle" : "", "parse-names" : false, "suffix" : "" }, { "dropping-particle" : "", "family" : "Watanabe", "given" : "K", "non-dropping-particle" : "", "parse-names" : false, "suffix" : "" }, { "dropping-particle" : "", "family" : "Taniguchi", "given" : "T", "non-dropping-particle" : "", "parse-names" : false, "suffix" : "" }, { "dropping-particle" : "", "family" : "Kim", "given" : "P", "non-dropping-particle" : "", "parse-names" : false, "suffix" : "" }, { "dropping-particle" : "", "family" : "Shepard", "given" : "K L", "non-dropping-particle" : "", "parse-names" : false, "suffix" : "" }, { "dropping-particle" : "", "family" : "Hone", "given" : "J", "non-dropping-particle" : "", "parse-names" : false, "suffix" : "" } ], "container-title" : "Nature Nanotechnology", "id" : "ITEM-14", "issue" : "10", "issued" : { "date-parts" : [ [ "2010", "10", "22" ] ] }, "page" : "722-726", "publisher" : "Nature Publishing Group", "title" : "Boron nitride substrates for high-quality graphene electronics", "type" : "article-journal", "volume" : "5" }, "uris" : [ "http://www.mendeley.com/documents/?uuid=8f0255be-4689-4c8f-8ff1-af99786e1141" ] }, { "id" : "ITEM-15",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5",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id" : "ITEM-16",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16", "issue" : "33", "issued" : { "date-parts" : [ [ "2010" ] ] }, "page" : "334214", "title" : "Intrinsic doping and gate hysteresis in graphene field effect devices fabricated on SiO2 substrates.", "type" : "article-journal", "volume" : "22" }, "uris" : [ "http://www.mendeley.com/documents/?uuid=e779a079-5822-475d-923e-5dd2866d4cbe" ] }, { "id" : "ITEM-17",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7", "issue" : "8", "issued" : { "date-parts" : [ [ "2011" ] ] }, "title" : "The role of charge traps in inducing hysteresis: Capacitance-voltage measurements on top gated bilayer graphene", "type" : "article-journal", "volume" : "99" }, "uris" : [ "http://www.mendeley.com/documents/?uuid=d07a9262-599f-4943-a7f6-dfc1ab9acfb4" ] }, { "id" : "ITEM-18", "itemData" : { "DOI" : "10.1021/jp408429v", "ISSN" : "1932-7447", "author" : [ { "dropping-particle" : "", "family" : "Gong", "given" : "Cheng", "non-dropping-particle" : "", "parse-names" : false, "suffix" : "" }, { "dropping-particle" : "", "family" : "Floresca", "given" : "Herman Carlo", "non-dropping-particle" : "", "parse-names" : false, "suffix" : "" }, { "dropping-particle" : "", "family" : "Hinojos", "given" : "David", "non-dropping-particle" : "", "parse-names" : false, "suffix" : "" }, { "dropping-particle" : "", "family" : "McDonnell", "given" : "Stephen", "non-dropping-particle" : "", "parse-names" : false, "suffix" : "" }, { "dropping-particle" : "", "family" : "Qin", "given" : "Xiaoye", "non-dropping-particle" : "", "parse-names" : false, "suffix" : "" }, { "dropping-particle" : "", "family" : "Hao", "given" : "Yufeng", "non-dropping-particle" : "", "parse-names" : false, "suffix" : "" }, { "dropping-particle" : "", "family" : "Jandhyala", "given" : "Srikar", "non-dropping-particle" : "", "parse-names" : false, "suffix" : "" }, { "dropping-particle" : "", "family" : "Mordi", "given" : "Greg", "non-dropping-particle" : "", "parse-names" : false, "suffix" : "" }, { "dropping-particle" : "", "family" : "Kim", "given" : "Jiyoung", "non-dropping-particle" : "", "parse-names" : false, "suffix" : "" }, { "dropping-particle" : "", "family" : "Colombo", "given" : "Luigi", "non-dropping-particle" : "", "parse-names" : false, "suffix" : "" }, { "dropping-particle" : "", "family" : "Ruoff", "given" : "Rodney S.", "non-dropping-particle" : "", "parse-names" : false, "suffix" : "" }, { "dropping-particle" : "", "family" : "Kim", "given" : "Moon J.", "non-dropping-particle" : "", "parse-names" : false, "suffix" : "" }, { "dropping-particle" : "", "family" : "Cho", "given" : "Kyeongjae", "non-dropping-particle" : "", "parse-names" : false, "suffix" : "" }, { "dropping-particle" : "", "family" : "Wallace", "given" : "Robert M.", "non-dropping-particle" : "", "parse-names" : false, "suffix" : "" }, { "dropping-particle" : "", "family" : "Chabal", "given" : "Yves J.", "non-dropping-particle" : "", "parse-names" : false, "suffix" : "" } ], "container-title" : "The Journal of Physical Chemistry C", "id" : "ITEM-18", "issue" : "44", "issued" : { "date-parts" : [ [ "2013", "11", "7" ] ] }, "page" : "23000-23008", "title" : "Rapid Selective Etching of PMMA Residues from Transferred Graphene by Carbon Dioxide", "type" : "article-journal", "volume" : "117" }, "uris" : [ "http://www.mendeley.com/documents/?uuid=11c7af3d-1e7f-4230-9be9-fb23a2c4badb" ] }, { "id" : "ITEM-1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9", "issue" : "11", "issued" : { "date-parts" : [ [ "2010", "9" ] ] }, "page" : "115452", "title" : "Effect of high-\u03ba gate dielectrics on charge transport in graphene-based field effect transistors", "type" : "article-journal", "volume" : "82" }, "uris" : [ "http://www.mendeley.com/documents/?uuid=ddfc5b83-d55c-4532-b315-8a8648977bce" ] }, { "id" : "ITEM-20",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0", "issue" : "4", "issued" : { "date-parts" : [ [ "2013", "7" ] ] }, "page" : "045405", "title" : "Theory of remote phonon scattering in top-gated single-layer graphene", "type" : "article-journal", "volume" : "88" }, "uris" : [ "http://www.mendeley.com/documents/?uuid=a46be935-62e6-4b1a-afac-56ffdbf5f940" ] }, { "id" : "ITEM-21",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21", "issue" : "23", "issued" : { "date-parts" : [ [ "2010" ] ] }, "page" : "232105", "title" : "Surface polar phonon dominated electron transport in graphene", "type" : "article-journal", "volume" : "97" }, "uris" : [ "http://www.mendeley.com/documents/?uuid=2a803040-fd89-4332-b759-864c584430b9" ] }, { "id" : "ITEM-22",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22", "issue" : "9-10", "issued" : { "date-parts" : [ [ "2008", "6" ] ] }, "page" : "351-355", "title" : "Ultrahigh electron mobility in suspended graphene", "type" : "article-journal", "volume" : "146" }, "uris" : [ "http://www.mendeley.com/documents/?uuid=edf83fcf-ffe6-428c-849d-5dd565f4989b" ] }, { "id" : "ITEM-23", "itemData" : { "DOI" : "10.1109/TED.2011.2163800", "ISBN" : "0018-9383", "ISSN" : "00189383", "abstract" : "Metal contacts have been identified to be a key technological bottleneck for the realization of viable graphene electronics. Recently, it has been observed that for structures that possess both a top and a bottom gate, the electron&amp;#x2013;hole conductance asymmetry can be modulated by the bottom gate. In this paper, we explain this observation by postulating the presence of an effective thin interfacial dielectric layer between the metal contact and the underlying graphene. Electrical results from quantum transport calculations accounting for this modified electrostatics corroborate well with the experimentally measured contact resistances. This paper indicates that the engineering of a metal&amp;#x2013;graphene interface is a crucial step toward reducing the contact resistance for high-performance graphene transistors.", "author" : [ { "dropping-particle" : "", "family" : "Berdebes", "given" : "Dionisis", "non-dropping-particle" : "", "parse-names" : false, "suffix" : "" }, { "dropping-particle" : "", "family" : "Low", "given" : "Tony", "non-dropping-particle" : "", "parse-names" : false, "suffix" : "" }, { "dropping-particle" : "", "family" : "Sui", "given" : "Yang", "non-dropping-particle" : "", "parse-names" : false, "suffix" : "" }, { "dropping-particle" : "", "family" : "Appenzeller", "given" : "Joerg", "non-dropping-particle" : "", "parse-names" : false, "suffix" : "" }, { "dropping-particle" : "", "family" : "Lundstrom", "given" : "Mark S.", "non-dropping-particle" : "", "parse-names" : false, "suffix" : "" } ], "container-title" : "IEEE Transactions on Electron Devices", "id" : "ITEM-23", "issue" : "11", "issued" : { "date-parts" : [ [ "2011" ] ] }, "page" : "3925-3932", "title" : "Substrate gating of contact resistance in graphene transistors", "type" : "article-journal", "volume" : "58" }, "uris" : [ "http://www.mendeley.com/documents/?uuid=1b90c59e-53de-4bf6-ad60-5718ebe768bd" ] } ], "mendeley" : { "formattedCitation" : "[26], [33], [34], [63]\u2013[82]", "plainTextFormattedCitation" : "[26], [33], [34], [63]\u2013[82]", "previouslyFormattedCitation" : "[26], [33], [34], [63]\u2013[82]" }, "properties" : { "noteIndex" : 0 }, "schema" : "https://github.com/citation-style-language/schema/raw/master/csl-citation.json" }</w:instrText>
      </w:r>
      <w:r w:rsidR="00A36BCD">
        <w:fldChar w:fldCharType="separate"/>
      </w:r>
      <w:r w:rsidR="00DC6B43" w:rsidRPr="00DC6B43">
        <w:rPr>
          <w:noProof/>
        </w:rPr>
        <w:t>[26], [33], [34], [63]–[82]</w:t>
      </w:r>
      <w:r w:rsidR="00A36BCD">
        <w:fldChar w:fldCharType="end"/>
      </w:r>
      <w:r w:rsidR="00CE2550">
        <w:t>.</w:t>
      </w:r>
    </w:p>
    <w:p w:rsidR="00CE2550" w:rsidRDefault="00CE2550" w:rsidP="00067FC4">
      <w:r>
        <w:t xml:space="preserve">Due to the numerous sources of scattering in CVD graphene, charge carrier transport in CVD graphene is predominantly diffusive at room temperature. </w:t>
      </w:r>
      <w:r w:rsidR="00067FC4">
        <w:t>Charge carriers suffer successive scattering with a mean free path significantly shorter than the device length</w:t>
      </w:r>
      <w:r w:rsidR="00A36BCD">
        <w:fldChar w:fldCharType="begin" w:fldLock="1"/>
      </w:r>
      <w:r w:rsidR="00DC6B43">
        <w:instrText>ADDIN CSL_CITATION { "citationItems" : [ { "id" : "ITEM-1", "itemData" : { "author" : [ { "dropping-particle" : "", "family" : "Appenzeller", "given" : "Joerg", "non-dropping-particle" : "", "parse-names" : false, "suffix" : "" }, { "dropping-particle" : "", "family" : "Datta", "given" : "Supriyo", "non-dropping-particle" : "", "parse-names" : false, "suffix" : "" }, { "dropping-particle" : "", "family" : "Lundstrom", "given" : "Mark", "non-dropping-particle" : "", "parse-names" : false, "suffix" : "" } ], "id" : "ITEM-1", "issued" : { "date-parts" : [ [ "2009", "9" ] ] }, "title" : "Colloquium on Graphene Physics and Devices", "type" : "article" }, "uris" : [ "http://www.mendeley.com/documents/?uuid=61d1fafe-a3a1-4c92-8b0d-5bde366da259" ] } ], "mendeley" : { "formattedCitation" : "[154]", "plainTextFormattedCitation" : "[154]", "previouslyFormattedCitation" : "[154]" }, "properties" : { "noteIndex" : 0 }, "schema" : "https://github.com/citation-style-language/schema/raw/master/csl-citation.json" }</w:instrText>
      </w:r>
      <w:r w:rsidR="00A36BCD">
        <w:fldChar w:fldCharType="separate"/>
      </w:r>
      <w:r w:rsidR="00DC6B43" w:rsidRPr="00DC6B43">
        <w:rPr>
          <w:noProof/>
        </w:rPr>
        <w:t>[154]</w:t>
      </w:r>
      <w:r w:rsidR="00A36BCD">
        <w:fldChar w:fldCharType="end"/>
      </w:r>
      <w:r w:rsidR="00067FC4">
        <w:t>.</w:t>
      </w:r>
    </w:p>
    <w:p w:rsidR="0031648C" w:rsidRDefault="0031648C" w:rsidP="001C7C42">
      <w:pPr>
        <w:pStyle w:val="Heading2"/>
      </w:pPr>
      <w:bookmarkStart w:id="34" w:name="_Toc491082133"/>
      <w:r>
        <w:t>Characterization of Graphene</w:t>
      </w:r>
      <w:bookmarkEnd w:id="34"/>
    </w:p>
    <w:p w:rsidR="00080CA9" w:rsidRPr="00080CA9" w:rsidRDefault="00080CA9" w:rsidP="0033378F">
      <w:r>
        <w:t>Graphene characterization is essential to determine the quality of graphene, number of layers and for quantitative assessment of the quality of graphene devices.</w:t>
      </w:r>
      <w:r w:rsidR="00A07932">
        <w:t xml:space="preserve"> We describe non-destructive ways of determining the number of graphene layers through optical contrast of graphene over a dielectric and </w:t>
      </w:r>
      <w:r w:rsidR="006C3808">
        <w:t>by</w:t>
      </w:r>
      <w:r w:rsidR="00A07932">
        <w:t xml:space="preserve"> Raman analysis.</w:t>
      </w:r>
      <w:r w:rsidR="0033378F">
        <w:t xml:space="preserve"> Raman analysis also allows us to determine the strain and doping in graphene. We also discuss the constant-mobility model, as a way to quantitatively assess the diffusive transport and contact characteristics of graphene devices.</w:t>
      </w:r>
    </w:p>
    <w:p w:rsidR="00080CA9" w:rsidRDefault="00080CA9" w:rsidP="00080CA9">
      <w:pPr>
        <w:pStyle w:val="Heading3"/>
      </w:pPr>
      <w:bookmarkStart w:id="35" w:name="_Toc491082134"/>
      <w:r>
        <w:t>Optical Contrast</w:t>
      </w:r>
      <w:bookmarkEnd w:id="35"/>
    </w:p>
    <w:p w:rsidR="006C3808" w:rsidRDefault="006C3808" w:rsidP="00FD4204">
      <w:r>
        <w:t xml:space="preserve">The contrast of graphene over a dielectric </w:t>
      </w:r>
      <w:proofErr w:type="gramStart"/>
      <w:r>
        <w:t>is enhanced</w:t>
      </w:r>
      <w:proofErr w:type="gramEnd"/>
      <w:r>
        <w:t xml:space="preserve"> by the proper choice of dielectric thickness and dielectric constant. </w:t>
      </w:r>
      <w:r w:rsidR="00625E33">
        <w:t>In SiO</w:t>
      </w:r>
      <w:r w:rsidR="00625E33" w:rsidRPr="00625E33">
        <w:rPr>
          <w:vertAlign w:val="subscript"/>
        </w:rPr>
        <w:t>2</w:t>
      </w:r>
      <w:r w:rsidR="00625E33">
        <w:t>, 90 nm and 285 nm are optimal</w:t>
      </w:r>
      <w:r w:rsidR="00FD4204">
        <w:t>,</w:t>
      </w:r>
      <w:r w:rsidR="00625E33">
        <w:t xml:space="preserve"> </w:t>
      </w:r>
      <w:r w:rsidR="00FD4204">
        <w:t xml:space="preserve">giving </w:t>
      </w:r>
      <w:r w:rsidR="00625E33">
        <w:t xml:space="preserve">a reflection contrast of up to </w:t>
      </w:r>
      <w:r w:rsidR="00FD4204">
        <w:t>15%</w:t>
      </w:r>
      <w:r w:rsidR="00271292">
        <w:t xml:space="preserve"> for single layer graphene</w:t>
      </w:r>
      <w:r w:rsidR="00FD4204">
        <w:t>; this is the reason why most commercial graphene and exfoliation is done over 90 or 285 nm of SiO</w:t>
      </w:r>
      <w:r w:rsidR="00FD4204" w:rsidRPr="00FD4204">
        <w:rPr>
          <w:vertAlign w:val="subscript"/>
        </w:rPr>
        <w:t>2</w:t>
      </w:r>
      <w:r w:rsidR="009B3D79">
        <w:fldChar w:fldCharType="begin" w:fldLock="1"/>
      </w:r>
      <w:r w:rsidR="00DC6B43">
        <w:instrText>ADDIN CSL_CITATION { "citationItems" : [ { "id" : "ITEM-1", "itemData" : { "DOI" : "10.1063/1.2768624", "ISSN" : "00036951", "abstract" : "Microfabrication of graphene devices used in many experimental studies currently relies on the fact that graphene crystallites can be visualized using optical microscopy if prepared on top of Si wafers with a certain thickness of Si O 2 . The authors study graphene\u2019s visibility and show that it depends strongly on both thickness of Si O 2 and light wavelength. They have found that by using monochromatic illumination, graphene can be isolated for any Si O 2 thickness, albeit 300 nm (the current standard) and, especially, \u2248 100 nm are most suitable for its visual detection. By using a Fresnel-law-based model, they quantitatively describe the experimental data.", "author" : [ { "dropping-particle" : "", "family" : "Blake", "given" : "P.", "non-dropping-particle" : "", "parse-names" : false, "suffix" : "" }, { "dropping-particle" : "", "family" : "Hill", "given" : "E. W.", "non-dropping-particle" : "", "parse-names" : false, "suffix" : "" }, { "dropping-particle" : "", "family" : "Castro Neto", "given" : "A. H.", "non-dropping-particle" : "", "parse-names" : false, "suffix" : "" }, { "dropping-particle" : "", "family" : "Novoselov", "given" : "K. S.", "non-dropping-particle" : "", "parse-names" : false, "suffix" : "" }, { "dropping-particle" : "", "family" : "Jiang", "given" : "D.", "non-dropping-particle" : "", "parse-names" : false, "suffix" : "" }, { "dropping-particle" : "", "family" : "Yang", "given" : "R.", "non-dropping-particle" : "", "parse-names" : false, "suffix" : "" }, { "dropping-particle" : "", "family" : "Booth", "given" : "T. J.", "non-dropping-particle" : "", "parse-names" : false, "suffix" : "" }, { "dropping-particle" : "", "family" : "Geim", "given" : "A. K.", "non-dropping-particle" : "", "parse-names" : false, "suffix" : "" } ], "container-title" : "Applied Physics Letters", "id" : "ITEM-1", "issue" : "6", "issued" : { "date-parts" : [ [ "2007", "8", "10" ] ] }, "note" : "Discusses ways to see Graphene using the optical microscope", "page" : "063124", "publisher" : "AIP Publishing", "title" : "Making graphene visible", "type" : "article-journal", "volume" : "91" }, "uris" : [ "http://www.mendeley.com/documents/?uuid=8f316349-0b0c-4dde-b02a-169e328296d6" ] }, { "id" : "ITEM-2", "itemData" : { "author" : [ { "dropping-particle" : "", "family" : "Qian;", "given" : "C. Casiraghi; A. Hartschuh; E. Lidorikis; H.", "non-dropping-particle" : "", "parse-names" : false, "suffix" : "" } ], "container-title" : "Nano Lett.", "id" : "ITEM-2", "issue" : "9", "issued" : { "date-parts" : [ [ "2007" ] ] }, "page" : "2711-2717", "title" : "Rayleigh imaging of graphene and graphene layers, Nano", "type" : "article-journal", "volume" : "7" }, "uris" : [ "http://www.mendeley.com/documents/?uuid=84aa9e4d-bed8-440b-ba9e-0f8e4a15e6ba" ] }, { "id" : "ITEM-3",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3", "issue" : "5881", "issued" : { "date-parts" : [ [ "2008", "6", "6" ] ] }, "page" : "1308-1308", "title" : "Fine Structure Constant Defines Visual Transparency of Graphene", "type" : "article-journal", "volume" : "320" }, "uris" : [ "http://www.mendeley.com/documents/?uuid=4e6c4275-53d4-4121-a0dc-3e4fb129f735" ] } ], "mendeley" : { "formattedCitation" : "[84]\u2013[86]", "plainTextFormattedCitation" : "[84]\u2013[86]", "previouslyFormattedCitation" : "[84]\u2013[86]" }, "properties" : { "noteIndex" : 0 }, "schema" : "https://github.com/citation-style-language/schema/raw/master/csl-citation.json" }</w:instrText>
      </w:r>
      <w:r w:rsidR="009B3D79">
        <w:fldChar w:fldCharType="separate"/>
      </w:r>
      <w:r w:rsidR="00DC6B43" w:rsidRPr="00DC6B43">
        <w:rPr>
          <w:noProof/>
        </w:rPr>
        <w:t>[84]–[86]</w:t>
      </w:r>
      <w:r w:rsidR="009B3D79">
        <w:fldChar w:fldCharType="end"/>
      </w:r>
      <w:r w:rsidR="00FD4204">
        <w:t>.</w:t>
      </w:r>
    </w:p>
    <w:p w:rsidR="00271292" w:rsidRDefault="00271292" w:rsidP="00A0053F">
      <w:pPr>
        <w:ind w:firstLine="0"/>
      </w:pPr>
      <w:r>
        <w:t xml:space="preserve">The transmission contrast of graphene is </w:t>
      </w:r>
      <w:r w:rsidR="00B00797">
        <w:t>about 98% in single layer graphene, making it suitable for flexible and transparent electronics</w:t>
      </w:r>
      <w:r w:rsidR="009B3D79">
        <w:fldChar w:fldCharType="begin" w:fldLock="1"/>
      </w:r>
      <w:r w:rsidR="00DC6B43">
        <w:instrText>ADDIN CSL_CITATION { "citationItems" : [ { "id" : "ITEM-1", "itemData" : { "DOI" : "10.1126/science.1156965", "ISBN" : "0036-8075", "ISSN" : "0036-8075", "PMID" : "18388259", "abstract" : "There are few phenomena in condensed matter physics that are defined only by the fundamental constants and do not depend on material parameters. Examples are the resistivity quantum, h/e2 (h is Planck's constant and e the electron charge), that appears in a variety of transport experiments and the magnetic flux quantum, h/e, playing an important role in the physics of superconductivity. By and large, sophisticated facilities and special measurement conditions are required to observe any of these phenomena. We show that the opacity of suspended graphene is defined solely by the fine structure constant, a = e2/hc feminine 1/137 (where c is the speed of light), the parameter that describes coupling between light and relativistic electrons and that is traditionally associated with quantum electrodynamics rather than materials science. Despite being only one atom thick, graphene is found to absorb a significant (pa = 2.3%) fraction of incident white light, a consequence of graphene's unique electronic structure.", "author" : [ { "dropping-particle" : "", "family" : "Nair", "given" : "R. R.", "non-dropping-particle" : "", "parse-names" : false, "suffix" : "" }, { "dropping-particle" : "", "family" : "Blake", "given" : "P.", "non-dropping-particle" : "", "parse-names" : false, "suffix" : "" }, { "dropping-particle" : "", "family" : "Grigorenko", "given" : "a. N.", "non-dropping-particle" : "", "parse-names" : false, "suffix" : "" }, { "dropping-particle" : "", "family" : "Novoselov", "given" : "K. S.", "non-dropping-particle" : "", "parse-names" : false, "suffix" : "" }, { "dropping-particle" : "", "family" : "Booth", "given" : "T. J.", "non-dropping-particle" : "", "parse-names" : false, "suffix" : "" }, { "dropping-particle" : "", "family" : "Stauber", "given" : "T.", "non-dropping-particle" : "", "parse-names" : false, "suffix" : "" }, { "dropping-particle" : "", "family" : "Peres", "given" : "N. M. R.", "non-dropping-particle" : "", "parse-names" : false, "suffix" : "" }, { "dropping-particle" : "", "family" : "Geim", "given" : "a. K.", "non-dropping-particle" : "", "parse-names" : false, "suffix" : "" } ], "container-title" : "Science", "id" : "ITEM-1", "issue" : "5881", "issued" : { "date-parts" : [ [ "2008", "6", "6" ] ] }, "page" : "1308-1308", "title" : "Fine Structure Constant Defines Visual Transparency of Graphene", "type" : "article-journal", "volume" : "320" }, "uris" : [ "http://www.mendeley.com/documents/?uuid=4e6c4275-53d4-4121-a0dc-3e4fb129f735" ] } ], "mendeley" : { "formattedCitation" : "[86]", "plainTextFormattedCitation" : "[86]", "previouslyFormattedCitation" : "[86]" }, "properties" : { "noteIndex" : 0 }, "schema" : "https://github.com/citation-style-language/schema/raw/master/csl-citation.json" }</w:instrText>
      </w:r>
      <w:r w:rsidR="009B3D79">
        <w:fldChar w:fldCharType="separate"/>
      </w:r>
      <w:r w:rsidR="00DC6B43" w:rsidRPr="00DC6B43">
        <w:rPr>
          <w:noProof/>
        </w:rPr>
        <w:t>[86]</w:t>
      </w:r>
      <w:r w:rsidR="009B3D79">
        <w:fldChar w:fldCharType="end"/>
      </w:r>
      <w:r w:rsidR="00B00797">
        <w:t>.</w:t>
      </w:r>
      <w:r w:rsidR="006F4DE0">
        <w:t xml:space="preserve"> </w:t>
      </w:r>
    </w:p>
    <w:p w:rsidR="006F4DE0" w:rsidRPr="006C3808" w:rsidRDefault="006F4DE0" w:rsidP="006F4DE0">
      <w:r>
        <w:t>Both reflection and transmission contrasts are usable in identifying graphene, with the reflection coefficient being more suitable over opaque substrate.</w:t>
      </w:r>
    </w:p>
    <w:p w:rsidR="0031648C" w:rsidRDefault="0031648C" w:rsidP="00906D95">
      <w:pPr>
        <w:pStyle w:val="Heading3"/>
      </w:pPr>
      <w:bookmarkStart w:id="36" w:name="_Toc491082135"/>
      <w:r>
        <w:lastRenderedPageBreak/>
        <w:t>Raman Analysis</w:t>
      </w:r>
      <w:bookmarkEnd w:id="36"/>
    </w:p>
    <w:p w:rsidR="00F61685" w:rsidRDefault="004A629E" w:rsidP="007306AE">
      <w:r>
        <w:t xml:space="preserve">Raman analysis refers to the use of Raman scattering in studying the properties of materials. Raman scattering is an inelastic scattering process where photons scatter </w:t>
      </w:r>
      <w:proofErr w:type="spellStart"/>
      <w:r>
        <w:t>inelastically</w:t>
      </w:r>
      <w:proofErr w:type="spellEnd"/>
      <w:r>
        <w:t xml:space="preserve"> with phonons, causing a shift in the frequency between the incident and </w:t>
      </w:r>
      <w:r w:rsidR="00420672">
        <w:t>scattered</w:t>
      </w:r>
      <w:r>
        <w:t xml:space="preserve"> photons</w:t>
      </w:r>
      <w:r w:rsidR="00912AE5">
        <w:fldChar w:fldCharType="begin" w:fldLock="1"/>
      </w:r>
      <w:r w:rsidR="00DC6B43">
        <w:instrText>ADDIN CSL_CITATION { "citationItems" : [ { "id" : "ITEM-1", "itemData" : { "ISBN" : "978-0-03-083993-1", "author" : [ { "dropping-particle" : "", "family" : "Ashcroft", "given" : "Neil W.", "non-dropping-particle" : "", "parse-names" : false, "suffix" : "" }, { "dropping-particle" : "", "family" : "Mermin", "given" : "N. David", "non-dropping-particle" : "", "parse-names" : false, "suffix" : "" } ], "id" : "ITEM-1", "issued" : { "date-parts" : [ [ "1978" ] ] }, "number-of-pages" : "848", "publisher" : "Brooks Cole", "title" : "Solid State Physics", "type" : "book" }, "uris" : [ "http://www.mendeley.com/documents/?uuid=30297a1a-a094-43de-b236-f51f264dbaec" ] } ], "mendeley" : { "formattedCitation" : "[155]", "plainTextFormattedCitation" : "[155]", "previouslyFormattedCitation" : "[155]" }, "properties" : { "noteIndex" : 0 }, "schema" : "https://github.com/citation-style-language/schema/raw/master/csl-citation.json" }</w:instrText>
      </w:r>
      <w:r w:rsidR="00912AE5">
        <w:fldChar w:fldCharType="separate"/>
      </w:r>
      <w:r w:rsidR="00DC6B43" w:rsidRPr="00DC6B43">
        <w:rPr>
          <w:noProof/>
        </w:rPr>
        <w:t>[155]</w:t>
      </w:r>
      <w:r w:rsidR="00912AE5">
        <w:fldChar w:fldCharType="end"/>
      </w:r>
      <w:r w:rsidR="00A50A1D">
        <w:t>.</w:t>
      </w:r>
      <w:r w:rsidR="00E86D4D">
        <w:t xml:space="preserve"> </w:t>
      </w:r>
      <w:r w:rsidR="00A50A1D">
        <w:t xml:space="preserve">This shift </w:t>
      </w:r>
      <w:proofErr w:type="gramStart"/>
      <w:r w:rsidR="00A50A1D">
        <w:t>is known</w:t>
      </w:r>
      <w:proofErr w:type="gramEnd"/>
      <w:r w:rsidR="00A50A1D">
        <w:t xml:space="preserve"> as Raman shift. </w:t>
      </w:r>
      <w:r w:rsidR="004717B6">
        <w:t xml:space="preserve">Although </w:t>
      </w:r>
      <w:r w:rsidR="00A50A1D">
        <w:t xml:space="preserve">Raman shift </w:t>
      </w:r>
      <w:proofErr w:type="gramStart"/>
      <w:r w:rsidR="00A50A1D">
        <w:t>can be given</w:t>
      </w:r>
      <w:proofErr w:type="gramEnd"/>
      <w:r w:rsidR="00A50A1D">
        <w:t xml:space="preserve"> as a difference in energy, frequency or </w:t>
      </w:r>
      <w:r w:rsidR="007306AE">
        <w:t>wavenumber</w:t>
      </w:r>
      <w:r w:rsidR="00A50A1D">
        <w:t xml:space="preserve"> of the incident and scattered light</w:t>
      </w:r>
      <w:r w:rsidR="004717B6">
        <w:t>, it is most commonly reported as a wavenumber shift in the unit of cm</w:t>
      </w:r>
      <w:r w:rsidR="004717B6" w:rsidRPr="004717B6">
        <w:rPr>
          <w:vertAlign w:val="superscript"/>
        </w:rPr>
        <w:t>-1</w:t>
      </w:r>
      <w:r w:rsidR="00912AE5">
        <w:t xml:space="preserve">. The Raman shift in terms of wavenumber is given </w:t>
      </w:r>
      <w:r w:rsidR="004717B6">
        <w:t xml:space="preserve">as: </w:t>
      </w:r>
      <m:oMath>
        <m:r>
          <m:rPr>
            <m:sty m:val="p"/>
          </m:rPr>
          <w:rPr>
            <w:rFonts w:ascii="Cambria Math" w:hAnsi="Cambria Math"/>
          </w:rPr>
          <m:t>Δω</m:t>
        </m:r>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ift</m:t>
                </m:r>
              </m:sub>
            </m:sSub>
          </m:num>
          <m:den>
            <m:r>
              <w:rPr>
                <w:rFonts w:ascii="Cambria Math" w:hAnsi="Cambria Math"/>
              </w:rPr>
              <m:t>hc</m:t>
            </m:r>
          </m:den>
        </m:f>
      </m:oMath>
      <w:r w:rsidR="004717B6">
        <w:t xml:space="preserve">, were </w:t>
      </w:r>
      <m:oMath>
        <m:sSub>
          <m:sSubPr>
            <m:ctrlPr>
              <w:rPr>
                <w:rFonts w:ascii="Cambria Math" w:hAnsi="Cambria Math"/>
                <w:i/>
              </w:rPr>
            </m:ctrlPr>
          </m:sSubPr>
          <m:e>
            <m:r>
              <w:rPr>
                <w:rFonts w:ascii="Cambria Math" w:hAnsi="Cambria Math"/>
              </w:rPr>
              <m:t>λ</m:t>
            </m:r>
          </m:e>
          <m:sub>
            <m:r>
              <w:rPr>
                <w:rFonts w:ascii="Cambria Math" w:hAnsi="Cambria Math"/>
              </w:rPr>
              <m:t>s</m:t>
            </m:r>
          </m:sub>
        </m:sSub>
      </m:oMath>
      <w:r w:rsidR="004717B6">
        <w:t xml:space="preserve"> is the wavelength of the scattered photon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4717B6">
        <w:t xml:space="preserve"> is the wavelength of the incident photon, </w:t>
      </w:r>
      <m:oMath>
        <m:sSub>
          <m:sSubPr>
            <m:ctrlPr>
              <w:rPr>
                <w:rFonts w:ascii="Cambria Math" w:hAnsi="Cambria Math"/>
                <w:i/>
              </w:rPr>
            </m:ctrlPr>
          </m:sSubPr>
          <m:e>
            <m:r>
              <w:rPr>
                <w:rFonts w:ascii="Cambria Math" w:hAnsi="Cambria Math"/>
              </w:rPr>
              <m:t>E</m:t>
            </m:r>
          </m:e>
          <m:sub>
            <m:r>
              <w:rPr>
                <w:rFonts w:ascii="Cambria Math" w:hAnsi="Cambria Math"/>
              </w:rPr>
              <m:t>shift</m:t>
            </m:r>
          </m:sub>
        </m:sSub>
      </m:oMath>
      <w:r w:rsidR="004717B6">
        <w:t xml:space="preserve"> is the Raman shift in energy, and </w:t>
      </w:r>
      <m:oMath>
        <m:r>
          <w:rPr>
            <w:rFonts w:ascii="Cambria Math" w:hAnsi="Cambria Math"/>
          </w:rPr>
          <m:t>h</m:t>
        </m:r>
      </m:oMath>
      <w:r w:rsidR="004717B6">
        <w:t xml:space="preserve"> and </w:t>
      </w:r>
      <m:oMath>
        <m:r>
          <w:rPr>
            <w:rFonts w:ascii="Cambria Math" w:hAnsi="Cambria Math"/>
          </w:rPr>
          <m:t>c</m:t>
        </m:r>
      </m:oMath>
      <w:r w:rsidR="004717B6">
        <w:t xml:space="preserve"> are Planck’s constant and the speed of light, respectively</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4717B6">
        <w:t>.</w:t>
      </w:r>
      <w:r w:rsidR="005E5D5C">
        <w:t xml:space="preserve"> </w:t>
      </w:r>
    </w:p>
    <w:p w:rsidR="004717B6" w:rsidRDefault="005E5D5C" w:rsidP="007306AE">
      <w:r>
        <w:t>Raman scattering can decrease the energy and frequency of the scattered photon</w:t>
      </w:r>
      <w:r w:rsidR="00B24C86">
        <w:t xml:space="preserve"> due to absorption of some of the incident photon energy to excite a phonon state</w:t>
      </w:r>
      <w:r>
        <w:t xml:space="preserve"> (Stokes shift), or </w:t>
      </w:r>
      <w:r w:rsidR="00B24C86">
        <w:t xml:space="preserve">less-commonly </w:t>
      </w:r>
      <w:r>
        <w:t>increase the energy of the</w:t>
      </w:r>
      <w:r w:rsidR="00B24C86">
        <w:t xml:space="preserve"> scattered photon by lowering an already excited phonon state (Anti-Stokes shift).</w:t>
      </w:r>
      <w:r w:rsidR="001C32E2">
        <w:t xml:space="preserve"> Most Raman processes reported are Stokes processes.</w:t>
      </w:r>
      <w:r w:rsidR="00591B37">
        <w:t xml:space="preserve"> Raman processes </w:t>
      </w:r>
      <w:proofErr w:type="gramStart"/>
      <w:r w:rsidR="00591B37">
        <w:t>can be classified</w:t>
      </w:r>
      <w:proofErr w:type="gramEnd"/>
      <w:r w:rsidR="00591B37">
        <w:t xml:space="preserve"> as resonant or non-resonant, depending on whether the interactions occur between stationary states of the material involved. </w:t>
      </w:r>
      <w:r w:rsidR="00073B39">
        <w:t>Raman scattering occurs with a very low probability compared to elastic (Rayleigh) scattering, making their amplitude very small</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mendeley" : { "formattedCitation" : "[156]", "plainTextFormattedCitation" : "[156]", "previouslyFormattedCitation" : "[156]" }, "properties" : { "noteIndex" : 0 }, "schema" : "https://github.com/citation-style-language/schema/raw/master/csl-citation.json" }</w:instrText>
      </w:r>
      <w:r w:rsidR="00912AE5">
        <w:fldChar w:fldCharType="separate"/>
      </w:r>
      <w:r w:rsidR="00DC6B43" w:rsidRPr="00DC6B43">
        <w:rPr>
          <w:noProof/>
        </w:rPr>
        <w:t>[156]</w:t>
      </w:r>
      <w:r w:rsidR="00912AE5">
        <w:fldChar w:fldCharType="end"/>
      </w:r>
      <w:r w:rsidR="00073B39">
        <w:t>.</w:t>
      </w:r>
    </w:p>
    <w:p w:rsidR="009E352B" w:rsidRDefault="009E352B" w:rsidP="00FD2F31">
      <w:r>
        <w:t xml:space="preserve">Due to the high frequency of photon electric field, Raman scattering is usually electronically mediated, where the charge carriers in a material </w:t>
      </w:r>
      <w:r w:rsidR="00195FDF">
        <w:t>(</w:t>
      </w:r>
      <w:r>
        <w:t>typically the low mass electrons</w:t>
      </w:r>
      <w:r w:rsidR="00195FDF">
        <w:t>)</w:t>
      </w:r>
      <w:r>
        <w:t xml:space="preserve"> get perturbed by the incident photons then interact </w:t>
      </w:r>
      <w:proofErr w:type="spellStart"/>
      <w:r>
        <w:t>inelastically</w:t>
      </w:r>
      <w:proofErr w:type="spellEnd"/>
      <w:r>
        <w:t xml:space="preserve"> with phonons before </w:t>
      </w:r>
      <w:r w:rsidR="00FE0085">
        <w:t>returning</w:t>
      </w:r>
      <w:r>
        <w:t xml:space="preserve"> to their original state, emitting the scattered photon.</w:t>
      </w:r>
      <w:r w:rsidR="00FE0085">
        <w:t xml:space="preserve"> The momentum conservation requires that the total momentum change in the Raman interaction be almost zero, due to the negligible momentum carrie</w:t>
      </w:r>
      <w:r w:rsidR="00F61685">
        <w:t>d</w:t>
      </w:r>
      <w:r w:rsidR="00FE0085">
        <w:t xml:space="preserve"> by photons, setting the fundamental Raman selection rule </w:t>
      </w:r>
      <w:r w:rsidR="003D0BD5">
        <w:t>to photons with nearly zero momentum</w:t>
      </w:r>
      <w:r w:rsidR="00FD2F31">
        <w:t xml:space="preserve"> for first-order processes. </w:t>
      </w:r>
      <w:r w:rsidR="003D0BD5">
        <w:t xml:space="preserve">Accordingly, </w:t>
      </w:r>
      <w:r w:rsidR="00FB7748">
        <w:t>only optical phonons cause appreciable energy changes through</w:t>
      </w:r>
      <w:r w:rsidR="00DF5B2B">
        <w:t xml:space="preserve"> first-order</w:t>
      </w:r>
      <w:r w:rsidR="00FB7748">
        <w:t xml:space="preserve"> Raman scattering</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ISBN" : "978-0-03-083993-1", "author" : [ { "dropping-particle" : "", "family" : "Ashcroft", "given" : "Neil W.", "non-dropping-particle" : "", "parse-names" : false, "suffix" : "" }, { "dropping-particle" : "", "family" : "Mermin", "given" : "N. David", "non-dropping-particle" : "", "parse-names" : false, "suffix" : "" } ], "id" : "ITEM-2", "issued" : { "date-parts" : [ [ "1978" ] ] }, "number-of-pages" : "848", "publisher" : "Brooks Cole", "title" : "Solid State Physics", "type" : "book" }, "uris" : [ "http://www.mendeley.com/documents/?uuid=30297a1a-a094-43de-b236-f51f264dbaec" ] } ], "mendeley" : { "formattedCitation" : "[155], [156]", "plainTextFormattedCitation" : "[155], [156]", "previouslyFormattedCitation" : "[155], [156]" }, "properties" : { "noteIndex" : 0 }, "schema" : "https://github.com/citation-style-language/schema/raw/master/csl-citation.json" }</w:instrText>
      </w:r>
      <w:r w:rsidR="00912AE5">
        <w:fldChar w:fldCharType="separate"/>
      </w:r>
      <w:r w:rsidR="00DC6B43" w:rsidRPr="00DC6B43">
        <w:rPr>
          <w:noProof/>
        </w:rPr>
        <w:t>[155], [156]</w:t>
      </w:r>
      <w:r w:rsidR="00912AE5">
        <w:fldChar w:fldCharType="end"/>
      </w:r>
      <w:r w:rsidR="00FB7748">
        <w:t>.</w:t>
      </w:r>
      <w:r w:rsidR="00B73C22">
        <w:t xml:space="preserve"> Multi-phonon and higher-order processes are complicated by the electron-phonon</w:t>
      </w:r>
      <w:r w:rsidR="00C5510F">
        <w:t xml:space="preserve"> and electron-electron interactions</w:t>
      </w:r>
      <w:r w:rsidR="00912AE5">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912AE5">
        <w:fldChar w:fldCharType="separate"/>
      </w:r>
      <w:r w:rsidR="00DC6B43" w:rsidRPr="00DC6B43">
        <w:rPr>
          <w:noProof/>
        </w:rPr>
        <w:t>[156]–[159]</w:t>
      </w:r>
      <w:r w:rsidR="00912AE5">
        <w:fldChar w:fldCharType="end"/>
      </w:r>
      <w:r w:rsidR="00C5510F">
        <w:t>.</w:t>
      </w:r>
    </w:p>
    <w:p w:rsidR="004A6F51" w:rsidRDefault="00AE3439" w:rsidP="00AE3439">
      <w:r>
        <w:t xml:space="preserve">Raman analysis </w:t>
      </w:r>
      <w:r w:rsidR="00681A98">
        <w:t xml:space="preserve">is a very versatile tool when it comes to quantifying the properties. Raman analysis can be used to probe the number of graphene layers, </w:t>
      </w:r>
      <w:r w:rsidR="00FE7A22">
        <w:t>strain and doping</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3", "issue" : "11", "issued" : { "date-parts" : [ [ "2008", "11", "25" ] ] }, "page" : "2301-2305", "title" : "Uniaxial Strain on Graphene: Raman Spectroscopy Study and Band-Gap Opening", "type" : "article-journal", "volume" : "2" }, "uris" : [ "http://www.mendeley.com/documents/?uuid=0e703a07-e3cd-48e7-99c9-8eb925c2f400" ] }, { "id" : "ITEM-4",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4", "issue" : "10", "issued" : { "date-parts" : [ [ "2010", "10", "13" ] ] }, "page" : "4074-4079", "title" : "Probing Strain-Induced Electronic Structure Change in Graphene by Raman Spectroscopy", "type" : "article-journal", "volume" : "10" }, "uris" : [ "http://www.mendeley.com/documents/?uuid=2f400a81-fac3-4b24-bb47-f2b824b0508f" ] }, { "id" : "ITEM-5",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5", "issue" : "1824", "issued" : { "date-parts" : [ [ "2004", "11", "15" ] ] }, "page" : "2271-2288", "title" : "Raman spectroscopy of graphite", "type" : "article-journal", "volume" : "362" }, "uris" : [ "http://www.mendeley.com/documents/?uuid=c857bd27-7464-4a55-bc01-cf1975170408" ] }, { "id" : "ITEM-6", "itemData" : { "DOI" : "10.1002/pssb.201451398", "ISSN" : "03701972", "author" : [ { "dropping-particle" : "", "family" : "Terr\u00e9s", "given" : "Bernat", "non-dropping-particle" : "", "parse-names" : false, "suffix" : "" }, { "dropping-particle" : "", "family" : "Reichardt", "given" : "Sven", "non-dropping-particle" : "", "parse-names" : false, "suffix" : "" }, { "dropping-particle" : "", "family" : "Neumann", "given" : "Christoph",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Stampfer", "given" : "Christoph", "non-dropping-particle" : "", "parse-names" : false, "suffix" : "" } ], "container-title" : "Physica Status Solidi (B)", "id" : "ITEM-6", "issue" : "12", "issued" : { "date-parts" : [ [ "2014" ] ] }, "page" : "2551-2555", "title" : "Raman spectroscopy on mechanically exfoliated pristine graphene ribbons", "type" : "article-journal", "volume" : "251" }, "uris" : [ "http://www.mendeley.com/documents/?uuid=3a599e11-e414-4e64-91e9-56f0c58431bd" ] }, { "id" : "ITEM-7",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7",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8",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8", "issue" : "8", "issued" : { "date-parts" : [ [ "2011", "8", "10" ] ] }, "page" : "3227-3231", "title" : "Negative Thermal Expansion Coefficient of Graphene Measured by Raman Spectroscopy", "type" : "article-journal", "volume" : "11" }, "uris" : [ "http://www.mendeley.com/documents/?uuid=c97801fb-9a60-44cc-836c-917de15c33c3" ] }, { "id" : "ITEM-9",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9", "issue" : "10", "issued" : { "date-parts" : [ [ "2016" ] ] }, "page" : "105301", "title" : "The nature of graphene\u2013metal bonding probed by Raman spectroscopy: the special case of cobalt", "type" : "article-journal", "volume" : "49" }, "uris" : [ "http://www.mendeley.com/documents/?uuid=319333c2-ec51-4d6e-b23a-acaa230eae77" ] }, { "id" : "ITEM-10", "itemData" : { "DOI" : "10.1088/0953-8984/25/50/505304", "ISSN" : "1361-648X", "PMID" : "24275340", "abstract" : "Raman spectroscopy, a fast and nondestructive imaging method, can be used to monitor the doping level in graphene devices. We fabricated chemical vapor deposition (CVD) grown graphene on atomically flat hexagonal boron nitride (hBN) flakes and SiO2 substrates. We compared their Raman response as a function of charge carrier density using an ion gel as a top gate. The G peak position, the 2D peak position, the 2D peak width and the ratio of the 2D peak area to the G peak area show a dependence on carrier density that differs for hBN compared to SiO2. Histograms of two-dimensional mapping are used to compare the fluctuations in the Raman peak properties between the two substrates. The hBN substrate has been found to produce fewer fluctuations at the same charge density owing to its atomically flat surface and reduced charged impurities.", "author" : [ { "dropping-particle" : "", "family" : "Chattrakun", "given" : "Kanokporn", "non-dropping-particle" : "", "parse-names" : false, "suffix" : "" }, { "dropping-particle" : "", "family" : "Huang", "given" : "Shengqiang", "non-dropping-particle" : "", "parse-names" : false, "suffix" : "" }, { "dropping-particle" : "", "family" : "Watanabe", "given" : "K", "non-dropping-particle" : "", "parse-names" : false, "suffix" : "" }, { "dropping-particle" : "", "family" : "Taniguchi", "given" : "T", "non-dropping-particle" : "", "parse-names" : false, "suffix" : "" }, { "dropping-particle" : "", "family" : "Sandhu", "given" : "a", "non-dropping-particle" : "", "parse-names" : false, "suffix" : "" }, { "dropping-particle" : "", "family" : "LeRoy", "given" : "B J", "non-dropping-particle" : "", "parse-names" : false, "suffix" : "" } ], "container-title" : "Journal of physics. Condensed matter : an Institute of Physics journal", "id" : "ITEM-10", "issue" : "50", "issued" : { "date-parts" : [ [ "2013" ] ] }, "page" : "505304", "title" : "Gate dependent Raman spectroscopy of graphene on hexagonal boron nitride.", "type" : "article-journal", "volume" : "25" }, "uris" : [ "http://www.mendeley.com/documents/?uuid=ff75716b-09ea-45db-8813-a4e96a584dd1" ] }, { "id" : "ITEM-1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1", "issue" : "4", "issued" : { "date-parts" : [ [ "2009" ] ] }, "page" : "210-215", "title" : "Monitoring dopants by Raman scattering in an electrochemically top-gated graphene transistor.", "type" : "article-journal", "volume" : "94" }, "uris" : [ "http://www.mendeley.com/documents/?uuid=fcbe097f-e5d3-42a4-8fe5-53960e63c0ee" ] }, { "id" : "ITEM-1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1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13",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3", "issue" : "20", "issued" : { "date-parts" : [ [ "2010", "11", "17" ] ] }, "page" : "201409", "title" : "Splitting of the Raman 2D band of graphene subjected to strain", "type" : "article-journal", "volume" : "82" }, "uris" : [ "http://www.mendeley.com/documents/?uuid=d7c49ff7-c232-4b5e-b2fc-69b1211a039c" ] }, { "id" : "ITEM-1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14", "issue" : "5-6", "issued" : { "date-parts" : [ [ "2009", "4" ] ] }, "page" : "51-87", "publisher" : "Elsevier B.V.", "title" : "Raman spectroscopy in graphene", "type" : "article-journal", "volume" : "473" }, "uris" : [ "http://www.mendeley.com/documents/?uuid=0ff0ac78-30e9-4886-b446-2483d9026624" ] }, { "id" : "ITEM-15",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15", "issue" : "7", "issued" : { "date-parts" : [ [ "2009", "8", "21" ] ] }, "page" : "073408", "title" : "High-pressure Raman spectroscopy of graphene", "type" : "article-journal", "volume" : "80" }, "uris" : [ "http://www.mendeley.com/documents/?uuid=1073c00f-eb01-40a4-9817-3735657a3b5d" ] }, { "id" : "ITEM-16",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6", "issue" : "12", "issued" : { "date-parts" : [ [ "2006" ] ] }, "page" : "2667-2673", "title" : "Raman scattering from high-frequency phonons in supported n-graphene layer films", "type" : "article-journal", "volume" : "6" }, "uris" : [ "http://www.mendeley.com/documents/?uuid=e54cf531-7c9c-4015-92fa-8e87809cfd41" ] }, { "id" : "ITEM-17", "itemData" : { "DOI" : "10.1103/PhysRevB.80.165413", "ISBN" : "1098-0121", "ISSN" : "1098-0121", "abstract" : "Raman spectroscopy is a fast, non-destructive means to characterize graphene samples. In particular, the Raman spectra show a significant dependence on doping. While the change in position and width of the G peak can be explained by the non-adiabatic Kohn anomaly at $\\Gamma$, the significant doping dependence of the 2D peak intensity has not been explained yet. Here we show that this is due to a combination of electron-phonon and electron-electron scattering. Under full resonance, the photogenerated electron-hole pairs can scatter not just with phonons, but also with doping-induced electrons or holes, and this changes the intensity. We explain the doping dependence and show how it can be used to determine the corresponding electron-phonon coupling. This is higher than predicted by density-functional theory, as a consequence of renormalization by Coulomb interactions.", "author" : [ { "dropping-particle" : "", "family" : "Basko", "given" : "D. M.", "non-dropping-particle" : "", "parse-names" : false, "suffix" : "" }, { "dropping-particle" : "", "family" : "Piscanec", "given" : "S.", "non-dropping-particle" : "", "parse-names" : false, "suffix" : "" }, { "dropping-particle" : "", "family" : "Ferrari", "given" : "a. C.", "non-dropping-particle" : "", "parse-names" : false, "suffix" : "" } ], "id" : "ITEM-17", "issued" : { "date-parts" : [ [ "2009" ] ] }, "page" : "1-10", "title" : "Electron-electron interactions and doping dependence of the two-phonon Raman intensity in graphene", "type" : "article-journal" }, "uris" : [ "http://www.mendeley.com/documents/?uuid=a08c4497-d007-4e6c-89dd-9f610ecb0e9c" ] }, { "id" : "ITEM-18",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id" : "ITEM-18", "issue" : "12", "issued" : { "date-parts" : [ [ "2009", "9", "23" ] ] }, "page" : "125422", "title" : "Interference effect on Raman spectrum of graphene on &lt;math display=\"inline\"&gt; &lt;mrow&gt; &lt;msub&gt; &lt;mrow&gt; &lt;mtext&gt;SiO&lt;/mtext&gt; &lt;/mrow&gt; &lt;mn&gt;2&lt;/mn&gt; &lt;/msub&gt; &lt;mo&gt;/&lt;/mo&gt; &lt;mtext&gt;Si&lt;/mtext&gt; &lt;/mrow&gt; &lt;/math&gt;", "type" : "article-journal", "volume" : "80" }, "uris" : [ "http://www.mendeley.com/documents/?uuid=65ab8147-45eb-4740-b541-69b4502a4d72" ] }, { "id" : "ITEM-19",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19", "issue" : "15", "issued" : { "date-parts" : [ [ "2011", "4", "14" ] ] }, "page" : "155502", "title" : "Strain-Dependent Splitting of the Double-Resonance Raman Scattering Band in Graphene", "type" : "article-journal", "volume" : "106" }, "uris" : [ "http://www.mendeley.com/documents/?uuid=e2f88fbc-c327-4b70-ba83-dded73b916b5" ] }, { "id" : "ITEM-20", "itemData" : { "DOI" : "10.1002/smll.200901173", "ISBN" : "1613-6829", "ISSN" : "16136810", "PMID" : "19908274", "abstract" : "Layer number and stacking order of few-layer graphene (FLG) are of particular interest since they directly determine the performance of graphene-based electronic devices. By analyzing Raman spectra and Raman images, quantitative indices are extracted to discriminate the thickness of AB-stacked FLG from single- to five-layer graphene; a few key spectral characteristics are also identified for FLG with misoriented stacking.", "author" : [ { "dropping-particle" : "", "family" : "Hao", "given" : "Yufeng", "non-dropping-particle" : "", "parse-names" : false, "suffix" : "" }, { "dropping-particle" : "", "family" : "Wang", "given" : "Yingying", "non-dropping-particle" : "", "parse-names" : false, "suffix" : "" }, { "dropping-particle" : "", "family" : "Wang", "given" : "Lei", "non-dropping-particle" : "", "parse-names" : false, "suffix" : "" }, { "dropping-particle" : "", "family" : "Ni", "given" : "Zhenhua", "non-dropping-particle" : "", "parse-names" : false, "suffix" : "" }, { "dropping-particle" : "", "family" : "Wang", "given" : "Ziqian", "non-dropping-particle" : "", "parse-names" : false, "suffix" : "" }, { "dropping-particle" : "", "family" : "Wang", "given" : "Rui", "non-dropping-particle" : "", "parse-names" : false, "suffix" : "" }, { "dropping-particle" : "", "family" : "Koo", "given" : "Chee Keong", "non-dropping-particle" : "", "parse-names" : false, "suffix" : "" }, { "dropping-particle" : "", "family" : "Shen", "given" : "Zexiang", "non-dropping-particle" : "", "parse-names" : false, "suffix" : "" }, { "dropping-particle" : "", "family" : "Thong", "given" : "John T L", "non-dropping-particle" : "", "parse-names" : false, "suffix" : "" } ], "container-title" : "Small", "id" : "ITEM-20", "issue" : "2", "issued" : { "date-parts" : [ [ "2010" ] ] }, "page" : "195-200", "title" : "Probing layer number and stacking order of few-layer graphene by Raman Spectroscopy", "type" : "article-journal", "volume" : "6" }, "uris" : [ "http://www.mendeley.com/documents/?uuid=ad2b9322-bab6-4981-aadf-e4c79e698c9e" ] } ], "mendeley" : { "formattedCitation" : "[93], [156]\u2013[174]", "plainTextFormattedCitation" : "[93], [156]\u2013[174]", "previouslyFormattedCitation" : "[93], [156]\u2013[174]" }, "properties" : { "noteIndex" : 0 }, "schema" : "https://github.com/citation-style-language/schema/raw/master/csl-citation.json" }</w:instrText>
      </w:r>
      <w:r w:rsidR="006420FD">
        <w:fldChar w:fldCharType="separate"/>
      </w:r>
      <w:r w:rsidR="00DC6B43" w:rsidRPr="00DC6B43">
        <w:rPr>
          <w:noProof/>
        </w:rPr>
        <w:t>[93], [156]–[174]</w:t>
      </w:r>
      <w:r w:rsidR="006420FD">
        <w:fldChar w:fldCharType="end"/>
      </w:r>
      <w:r w:rsidR="00FE7A22">
        <w:t>.</w:t>
      </w:r>
      <w:r w:rsidR="00C87F8C">
        <w:t xml:space="preserve"> The most prominent features of the Raman spectrum of graphene are the G, D an 2D peaks </w:t>
      </w:r>
      <w:r w:rsidR="00C87F8C">
        <w:lastRenderedPageBreak/>
        <w:t>occurring at a Raman shift of ~1580, 1350 and 2700 cm</w:t>
      </w:r>
      <w:r w:rsidR="00C87F8C" w:rsidRPr="00C87F8C">
        <w:rPr>
          <w:vertAlign w:val="superscript"/>
        </w:rPr>
        <w:t>-1</w:t>
      </w:r>
      <w:r w:rsidR="00DE7AAC">
        <w:t>, respectively</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rsidR="001463FA">
        <w:t>. An example of</w:t>
      </w:r>
      <w:r w:rsidR="001A25BB">
        <w:t xml:space="preserve"> the</w:t>
      </w:r>
      <w:r w:rsidR="001463FA">
        <w:t xml:space="preserve"> Raman spectrum of a low-defect graphene flake over </w:t>
      </w:r>
      <w:proofErr w:type="spellStart"/>
      <w:r w:rsidR="001463FA">
        <w:t>hBN</w:t>
      </w:r>
      <w:proofErr w:type="spellEnd"/>
      <w:r w:rsidR="001463FA">
        <w:t xml:space="preserve"> </w:t>
      </w:r>
      <w:proofErr w:type="gramStart"/>
      <w:r w:rsidR="001463FA">
        <w:t>is shown</w:t>
      </w:r>
      <w:proofErr w:type="gramEnd"/>
      <w:r w:rsidR="001463FA">
        <w:t xml:space="preserve"> in </w:t>
      </w:r>
      <w:r w:rsidR="001463FA">
        <w:fldChar w:fldCharType="begin"/>
      </w:r>
      <w:r w:rsidR="001463FA">
        <w:instrText xml:space="preserve"> REF _Ref490487913 \h </w:instrText>
      </w:r>
      <w:r w:rsidR="001463FA">
        <w:fldChar w:fldCharType="separate"/>
      </w:r>
      <w:r w:rsidR="00085442">
        <w:t xml:space="preserve">Figure </w:t>
      </w:r>
      <w:r w:rsidR="00085442">
        <w:rPr>
          <w:noProof/>
          <w:cs/>
        </w:rPr>
        <w:t>‎</w:t>
      </w:r>
      <w:r w:rsidR="00085442">
        <w:rPr>
          <w:noProof/>
        </w:rPr>
        <w:t>2</w:t>
      </w:r>
      <w:r w:rsidR="00085442">
        <w:t>.</w:t>
      </w:r>
      <w:r w:rsidR="00085442">
        <w:rPr>
          <w:noProof/>
        </w:rPr>
        <w:t>6</w:t>
      </w:r>
      <w:r w:rsidR="001463FA">
        <w:fldChar w:fldCharType="end"/>
      </w:r>
      <w:r w:rsidR="00DE7AAC">
        <w:t>.</w:t>
      </w:r>
    </w:p>
    <w:p w:rsidR="00AE3439" w:rsidRDefault="00DE7AAC" w:rsidP="00AE3439">
      <w:r>
        <w:t xml:space="preserve">The G peak is due to </w:t>
      </w:r>
      <w:r w:rsidR="00B81BA5">
        <w:t>the in-plane transverse optical phonons</w:t>
      </w:r>
      <w:r w:rsidR="00694387">
        <w:t xml:space="preserve"> (E</w:t>
      </w:r>
      <w:r w:rsidR="00694387" w:rsidRPr="00694387">
        <w:rPr>
          <w:vertAlign w:val="subscript"/>
        </w:rPr>
        <w:t>2g</w:t>
      </w:r>
      <w:r w:rsidR="00694387">
        <w:t xml:space="preserve"> symmetry modes)</w:t>
      </w:r>
      <w:r w:rsidR="00B81BA5">
        <w:t>, while the D peak is due to the defect-activated ring-breathing modes</w:t>
      </w:r>
      <w:r w:rsidR="00694387">
        <w:t xml:space="preserve"> (A</w:t>
      </w:r>
      <w:r w:rsidR="00694387" w:rsidRPr="00694387">
        <w:rPr>
          <w:vertAlign w:val="subscript"/>
        </w:rPr>
        <w:t>1g</w:t>
      </w:r>
      <w:r w:rsidR="00694387">
        <w:t xml:space="preserve"> symmetry modes)</w:t>
      </w:r>
      <w:r w:rsidR="00B81BA5">
        <w:t xml:space="preserve">, in contrast to the 2D peak, which is a double-resonant process that does not require a defect for its activation. As such, G and 2D peaks are always present in any graphene or graphitic sample, while </w:t>
      </w:r>
      <w:r w:rsidR="00501A8E">
        <w:t xml:space="preserve">the </w:t>
      </w:r>
      <w:r w:rsidR="00B81BA5">
        <w:t>D peak</w:t>
      </w:r>
      <w:r w:rsidR="00501A8E">
        <w:t xml:space="preserve"> is </w:t>
      </w:r>
      <w:r w:rsidR="00B81BA5">
        <w:t>mainly present in defective samples</w:t>
      </w:r>
      <w:r w:rsidR="00516A10">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516A10">
        <w:fldChar w:fldCharType="separate"/>
      </w:r>
      <w:r w:rsidR="00DC6B43" w:rsidRPr="00DC6B43">
        <w:rPr>
          <w:noProof/>
        </w:rPr>
        <w:t>[156]–[159]</w:t>
      </w:r>
      <w:r w:rsidR="00516A10">
        <w:fldChar w:fldCharType="end"/>
      </w:r>
      <w:r w:rsidR="00B81BA5">
        <w:t>.</w:t>
      </w:r>
    </w:p>
    <w:p w:rsidR="006C6A60" w:rsidRDefault="006C6A60" w:rsidP="006C6A60">
      <w:pPr>
        <w:keepNext/>
        <w:ind w:firstLine="0"/>
        <w:jc w:val="center"/>
      </w:pPr>
      <w:r>
        <w:rPr>
          <w:noProof/>
        </w:rPr>
        <w:drawing>
          <wp:inline distT="0" distB="0" distL="0" distR="0">
            <wp:extent cx="5486400" cy="26958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aman_Source_Labeled.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695822"/>
                    </a:xfrm>
                    <a:prstGeom prst="rect">
                      <a:avLst/>
                    </a:prstGeom>
                  </pic:spPr>
                </pic:pic>
              </a:graphicData>
            </a:graphic>
          </wp:inline>
        </w:drawing>
      </w:r>
    </w:p>
    <w:p w:rsidR="006C6A60" w:rsidRPr="006C6A60" w:rsidRDefault="006C6A60" w:rsidP="006C6A60">
      <w:pPr>
        <w:pStyle w:val="Caption"/>
      </w:pPr>
      <w:bookmarkStart w:id="37" w:name="_Ref490487913"/>
      <w:bookmarkStart w:id="38" w:name="_Toc490653261"/>
      <w:bookmarkStart w:id="39" w:name="_Toc490654365"/>
      <w:bookmarkStart w:id="40" w:name="_Toc491539301"/>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6</w:t>
        </w:r>
      </w:fldSimple>
      <w:bookmarkEnd w:id="37"/>
      <w:r>
        <w:t xml:space="preserve"> Raman spectrum of a graphene sample over </w:t>
      </w:r>
      <w:proofErr w:type="spellStart"/>
      <w:r>
        <w:t>hBN</w:t>
      </w:r>
      <w:proofErr w:type="spellEnd"/>
      <w:r>
        <w:t xml:space="preserve"> showing the distinct G and 2D peaks. The lack of a D peak around 1350 cm</w:t>
      </w:r>
      <w:r w:rsidRPr="006C6A60">
        <w:rPr>
          <w:vertAlign w:val="superscript"/>
        </w:rPr>
        <w:t>-</w:t>
      </w:r>
      <w:r>
        <w:rPr>
          <w:vertAlign w:val="superscript"/>
        </w:rPr>
        <w:t>1</w:t>
      </w:r>
      <w:r>
        <w:rPr>
          <w:vertAlign w:val="subscript"/>
        </w:rPr>
        <w:t xml:space="preserve"> </w:t>
      </w:r>
      <w:r>
        <w:t>demonstrates the low defect density in the graphene flake.</w:t>
      </w:r>
      <w:bookmarkEnd w:id="38"/>
      <w:bookmarkEnd w:id="39"/>
      <w:bookmarkEnd w:id="40"/>
    </w:p>
    <w:p w:rsidR="00F102B6" w:rsidRDefault="00F102B6" w:rsidP="00AE3439">
      <w:r>
        <w:t xml:space="preserve">The full-width at half-maximum (FWHM) of the 2D peak is </w:t>
      </w:r>
      <w:r w:rsidR="008F0C13">
        <w:t xml:space="preserve">a </w:t>
      </w:r>
      <w:r>
        <w:t>good indicator of the number of layers of graphene. Single layer graphene shows a symmetry peak, with a FWHM &lt; 50 cm</w:t>
      </w:r>
      <w:r w:rsidRPr="00F102B6">
        <w:rPr>
          <w:vertAlign w:val="superscript"/>
        </w:rPr>
        <w:t>-1</w:t>
      </w:r>
      <w:r w:rsidR="006420FD">
        <w:fldChar w:fldCharType="begin" w:fldLock="1"/>
      </w:r>
      <w:r w:rsidR="00DC6B4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2",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3",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3", "issue" : "18", "issued" : { "date-parts" : [ [ "2006", "10", "30" ] ] }, "page" : "187401", "title" : "Raman Spectrum of Graphene and Graphene Layers", "type" : "article-journal", "volume" : "97" }, "uris" : [ "http://www.mendeley.com/documents/?uuid=cc340e2c-d2d3-46ad-ade2-902d0cee3777"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 [157], [159], [170]", "plainTextFormattedCitation" : "[156], [157], [159], [170]", "previouslyFormattedCitation" : "[156], [157], [159], [170]" }, "properties" : { "noteIndex" : 0 }, "schema" : "https://github.com/citation-style-language/schema/raw/master/csl-citation.json" }</w:instrText>
      </w:r>
      <w:r w:rsidR="006420FD">
        <w:fldChar w:fldCharType="separate"/>
      </w:r>
      <w:r w:rsidR="00DC6B43" w:rsidRPr="00DC6B43">
        <w:rPr>
          <w:noProof/>
        </w:rPr>
        <w:t>[156], [157], [159], [170]</w:t>
      </w:r>
      <w:r w:rsidR="006420FD">
        <w:fldChar w:fldCharType="end"/>
      </w:r>
      <w:r w:rsidR="006420FD">
        <w:t>.</w:t>
      </w:r>
      <w:r>
        <w:t xml:space="preserve"> The Raman peaks shift with strain as well, allowing the peak position shift to be used as a strain measure</w:t>
      </w:r>
      <w:r w:rsidR="006420FD">
        <w:fldChar w:fldCharType="begin" w:fldLock="1"/>
      </w:r>
      <w:r w:rsidR="00DC6B43">
        <w:instrText>ADDIN CSL_CITATION { "citationItems" : [ { "id" : "ITEM-1",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1", "issue" : "11", "issued" : { "date-parts" : [ [ "2008", "11", "25" ] ] }, "page" : "2301-2305", "title" : "Uniaxial Strain on Graphene: Raman Spectroscopy Study and Band-Gap Opening", "type" : "article-journal", "volume" : "2" }, "uris" : [ "http://www.mendeley.com/documents/?uuid=0e703a07-e3cd-48e7-99c9-8eb925c2f400"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3",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4",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5",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5", "issue" : "20", "issued" : { "date-parts" : [ [ "2010", "11", "17" ] ] }, "page" : "201409", "title" : "Splitting of the Raman 2D band of graphene subjected to strain", "type" : "article-journal", "volume" : "82" }, "uris" : [ "http://www.mendeley.com/documents/?uuid=d7c49ff7-c232-4b5e-b2fc-69b1211a039c" ] }, { "id" : "ITEM-6",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6", "issue" : "15", "issued" : { "date-parts" : [ [ "2011", "4", "14" ] ] }, "page" : "155502", "title" : "Strain-Dependent Splitting of the Double-Resonance Raman Scattering Band in Graphene", "type" : "article-journal", "volume" : "106" }, "uris" : [ "http://www.mendeley.com/documents/?uuid=e2f88fbc-c327-4b70-ba83-dded73b916b5"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8", "issued" : { "date-parts" : [ [ "2017" ] ] }, "title" : "Processing - Induced Strain in Dual - Gated Graphene FETs", "type" : "article-journal" }, "uris" : [ "http://www.mendeley.com/documents/?uuid=0e7323dc-bcbe-45db-bccb-ded6514212ef" ] } ], "mendeley" : { "formattedCitation" : "[160], [161], [163], [167], [168], [173], [175], [176]", "plainTextFormattedCitation" : "[160], [161], [163], [167], [168], [173], [175], [176]", "previouslyFormattedCitation" : "[160], [161], [163], [167], [168], [173], [175], [176]" }, "properties" : { "noteIndex" : 0 }, "schema" : "https://github.com/citation-style-language/schema/raw/master/csl-citation.json" }</w:instrText>
      </w:r>
      <w:r w:rsidR="006420FD">
        <w:fldChar w:fldCharType="separate"/>
      </w:r>
      <w:r w:rsidR="00DC6B43" w:rsidRPr="00DC6B43">
        <w:rPr>
          <w:noProof/>
        </w:rPr>
        <w:t>[160], [161], [163], [167], [168], [173], [175], [176]</w:t>
      </w:r>
      <w:r w:rsidR="006420FD">
        <w:fldChar w:fldCharType="end"/>
      </w:r>
      <w:r>
        <w:t>. The ratio of the 2D and G peak values is a function of the substrate thickness and doping of the graphene sheet</w:t>
      </w:r>
      <w:r w:rsidR="006420FD">
        <w:fldChar w:fldCharType="begin" w:fldLock="1"/>
      </w:r>
      <w:r w:rsidR="00DC6B43">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 "non-dropping-particle" : "", "parse-names" : false, "suffix" : "" }, { "dropping-particle" : "", "family" : "Mauri", "given" : "F.", "non-dropping-particle" : "", "parse-names" : false, "suffix" : "" }, { "dropping-particle" : "", "family" : "Piscanec", "given" : "S.", "non-dropping-particle" : "", "parse-names" : false, "suffix" : "" }, { "dropping-particle" : "", "family" : "Jiang", "given" : "D.",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2", "issue" : "18", "issued" : { "date-parts" : [ [ "2006", "10", "30" ] ] }, "page" : "187401", "title" : "Raman Spectrum of Graphene and Graphene Layers", "type" : "article-journal", "volume" : "97" }, "uris" : [ "http://www.mendeley.com/documents/?uuid=cc340e2c-d2d3-46ad-ade2-902d0cee3777" ] }, { "id" : "ITEM-3", "itemData" : { "DOI" : "10.1098/rsta.2004.1454", "ISBN" : "1364-503X (Print)\\r1364-503X (Linking)", "ISSN" : "1364-503X", "PMID" : "15482979", "abstract" : "We present a review of the Raman spectra of graphite from an experimental and theoretical point of view. The disorder-induced Raman bands in this material have been a puzzling Raman problem for almost 30 years. Double-resonant Raman scattering explains their origin as well as the excitation-energy dependence, the overtone spectrum and the difference between Stokes and anti-Stokes scattering. We develop the symmetry-imposed selection rules for double-resonant Raman scattering in graphite and point out misassignments in previously published works. An excellent agreement is found between the graphite phonon dispersion from double-resonant Raman scattering and other experimental methods.", "author" : [ { "dropping-particle" : "", "family" : "Reich", "given" : "Stephanie", "non-dropping-particle" : "", "parse-names" : false, "suffix" : "" }, { "dropping-particle" : "", "family" : "Thomsen", "given" : "Christian", "non-dropping-particle" : "", "parse-names" : false, "suffix" : "" } ], "container-title" : "Philosophical Transactions of the Royal Society A: Mathematical, Physical and Engineering Sciences", "id" : "ITEM-3", "issue" : "1824", "issued" : { "date-parts" : [ [ "2004", "11", "15" ] ] }, "page" : "2271-2288", "title" : "Raman spectroscopy of graphite", "type" : "article-journal", "volume" : "362" }, "uris" : [ "http://www.mendeley.com/documents/?uuid=c857bd27-7464-4a55-bc01-cf1975170408" ] }, { "id" : "ITEM-4", "itemData" : { "DOI" : "10.1016/j.physrep.2009.02.003", "ISBN" : "0370-1573", "ISSN" : "03701573", "PMID" : "21621365", "abstract" : "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 "author" : [ { "dropping-particle" : "", "family" : "Malard", "given" : "L.M.", "non-dropping-particle" : "", "parse-names" : false, "suffix" : "" }, { "dropping-particle" : "", "family" : "Pimenta", "given" : "M.A.", "non-dropping-particle" : "", "parse-names" : false, "suffix" : "" }, { "dropping-particle" : "", "family" : "Dresselhaus", "given" : "G.", "non-dropping-particle" : "", "parse-names" : false, "suffix" : "" }, { "dropping-particle" : "", "family" : "Dresselhaus", "given" : "M.S.", "non-dropping-particle" : "", "parse-names" : false, "suffix" : "" } ], "container-title" : "Physics Reports", "id" : "ITEM-4", "issue" : "5-6", "issued" : { "date-parts" : [ [ "2009", "4" ] ] }, "page" : "51-87", "publisher" : "Elsevier B.V.", "title" : "Raman spectroscopy in graphene", "type" : "article-journal", "volume" : "473" }, "uris" : [ "http://www.mendeley.com/documents/?uuid=0ff0ac78-30e9-4886-b446-2483d9026624" ] } ], "mendeley" : { "formattedCitation" : "[156]\u2013[159]", "plainTextFormattedCitation" : "[156]\u2013[159]", "previouslyFormattedCitation" : "[156]\u2013[159]" }, "properties" : { "noteIndex" : 0 }, "schema" : "https://github.com/citation-style-language/schema/raw/master/csl-citation.json" }</w:instrText>
      </w:r>
      <w:r w:rsidR="006420FD">
        <w:fldChar w:fldCharType="separate"/>
      </w:r>
      <w:r w:rsidR="00DC6B43" w:rsidRPr="00DC6B43">
        <w:rPr>
          <w:noProof/>
        </w:rPr>
        <w:t>[156]–[159]</w:t>
      </w:r>
      <w:r w:rsidR="006420FD">
        <w:fldChar w:fldCharType="end"/>
      </w:r>
      <w:r>
        <w:t>.</w:t>
      </w:r>
    </w:p>
    <w:p w:rsidR="006B643D" w:rsidRPr="00AE3439" w:rsidRDefault="006B643D" w:rsidP="00AE3439">
      <w:r>
        <w:t>When analyzing measurement data, the use of the integrated area under a curve is less susceptible to noise, compared with the numerical value of the peak maximum, which is very prone to noise and fluctuations.</w:t>
      </w:r>
      <w:r w:rsidR="00294869">
        <w:t xml:space="preserve"> As such, comparing the integrated area is more noise proof</w:t>
      </w:r>
      <w:r w:rsidR="00824AB9">
        <w:t>.</w:t>
      </w:r>
    </w:p>
    <w:p w:rsidR="0031648C" w:rsidRDefault="0031648C" w:rsidP="00906D95">
      <w:pPr>
        <w:pStyle w:val="Heading3"/>
      </w:pPr>
      <w:bookmarkStart w:id="41" w:name="_Toc491082136"/>
      <w:r>
        <w:lastRenderedPageBreak/>
        <w:t>Constant Mobility Model</w:t>
      </w:r>
      <w:bookmarkEnd w:id="41"/>
    </w:p>
    <w:p w:rsidR="005C03D9" w:rsidRDefault="00D71693" w:rsidP="00E76B19">
      <w:r>
        <w:t>Transport in CVD graphene at room temperature is diffusive</w:t>
      </w:r>
      <w:r w:rsidR="001C16AD">
        <w:t>. One of the simplest, yet most versatile models is the constant-mobility model</w:t>
      </w:r>
      <w:r w:rsidR="00D229E2">
        <w:fldChar w:fldCharType="begin" w:fldLock="1"/>
      </w:r>
      <w:r w:rsidR="00DC6B4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rsidR="00D229E2">
        <w:fldChar w:fldCharType="separate"/>
      </w:r>
      <w:r w:rsidR="00DC6B43" w:rsidRPr="00DC6B43">
        <w:rPr>
          <w:noProof/>
        </w:rPr>
        <w:t>[87]</w:t>
      </w:r>
      <w:r w:rsidR="00D229E2">
        <w:fldChar w:fldCharType="end"/>
      </w:r>
      <w:r w:rsidR="001C16AD">
        <w:t xml:space="preserve">. Unlike more complicated models, it models the transport using </w:t>
      </w:r>
      <w:r w:rsidR="00643C41">
        <w:t>bias and back-gate independent number</w:t>
      </w:r>
      <w:r w:rsidR="001C16AD">
        <w:t xml:space="preserve">s, allowing </w:t>
      </w:r>
      <w:proofErr w:type="gramStart"/>
      <w:r w:rsidR="001C16AD">
        <w:t>straight-forward</w:t>
      </w:r>
      <w:proofErr w:type="gramEnd"/>
      <w:r w:rsidR="001C16AD">
        <w:t xml:space="preserve"> statistical analysis of measured data</w:t>
      </w:r>
      <w:r w:rsidR="00643C41">
        <w:t>.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xml:space="preserve">), </w:t>
      </w:r>
      <w:r w:rsidR="00E76B19">
        <w:t xml:space="preserve">and </w:t>
      </w:r>
      <w:r w:rsidR="00643C41">
        <w:t>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w:t>
      </w:r>
      <w:r w:rsidR="00E76B19">
        <w:t>.</w:t>
      </w:r>
      <w:r w:rsidR="00643C41">
        <w:t xml:space="preserve"> </w:t>
      </w:r>
      <w:r w:rsidR="00E76B19">
        <w:t xml:space="preserve">The </w:t>
      </w:r>
      <w:r w:rsidR="00643C41">
        <w:t>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w:t>
      </w:r>
      <w:r w:rsidR="00E76B19">
        <w:t xml:space="preserve"> is assumed to depend </w:t>
      </w:r>
      <w:r w:rsidR="000854F6">
        <w:t xml:space="preserve">assumed to be back-gate voltage dependent, and can be extracted when dual-gated data is available. For single-gated devices, the contact resistance is assumed </w:t>
      </w:r>
      <w:proofErr w:type="gramStart"/>
      <w:r w:rsidR="000854F6">
        <w:t>to be bias</w:t>
      </w:r>
      <w:proofErr w:type="gramEnd"/>
      <w:r w:rsidR="000854F6">
        <w:t>-independent</w:t>
      </w:r>
      <w:r w:rsidR="005C03D9">
        <w:t>.</w:t>
      </w:r>
    </w:p>
    <w:p w:rsidR="005C03D9" w:rsidRDefault="005C03D9">
      <w:r>
        <w:t xml:space="preserve">The constant mobility model fits the results of measurement of device resistance to the equation: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C03D9" w:rsidTr="008A3E2A">
        <w:tc>
          <w:tcPr>
            <w:tcW w:w="544" w:type="pct"/>
            <w:vAlign w:val="center"/>
          </w:tcPr>
          <w:p w:rsidR="005C03D9" w:rsidRDefault="005C03D9" w:rsidP="008A3E2A">
            <w:pPr>
              <w:ind w:firstLine="0"/>
              <w:jc w:val="center"/>
              <w:rPr>
                <w:rFonts w:eastAsiaTheme="minorEastAsia"/>
              </w:rPr>
            </w:pPr>
          </w:p>
        </w:tc>
        <w:tc>
          <w:tcPr>
            <w:tcW w:w="3856" w:type="pct"/>
            <w:vAlign w:val="center"/>
          </w:tcPr>
          <w:p w:rsidR="005C03D9" w:rsidRDefault="005C03D9" w:rsidP="008A3E2A">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5C03D9" w:rsidRDefault="005C03D9" w:rsidP="008A3E2A">
            <w:pPr>
              <w:ind w:firstLine="0"/>
              <w:jc w:val="right"/>
              <w:rPr>
                <w:rFonts w:eastAsiaTheme="minorEastAsia"/>
              </w:rPr>
            </w:pPr>
            <w:bookmarkStart w:id="42" w:name="_Ref490492684"/>
            <w:bookmarkStart w:id="43" w:name="_Toc490655116"/>
            <w:r>
              <w:t>(</w:t>
            </w:r>
            <w:fldSimple w:instr=" STYLEREF 1 \s ">
              <w:r w:rsidR="00085442">
                <w:rPr>
                  <w:noProof/>
                  <w:cs/>
                </w:rPr>
                <w:t>‎</w:t>
              </w:r>
              <w:r w:rsidR="00085442">
                <w:rPr>
                  <w:noProof/>
                </w:rPr>
                <w:t>2</w:t>
              </w:r>
            </w:fldSimple>
            <w:r>
              <w:t>.</w:t>
            </w:r>
            <w:fldSimple w:instr=" SEQ Equation \* ARABIC \s 1 ">
              <w:r w:rsidR="00085442">
                <w:rPr>
                  <w:noProof/>
                </w:rPr>
                <w:t>1</w:t>
              </w:r>
            </w:fldSimple>
            <w:r>
              <w:t>)</w:t>
            </w:r>
            <w:bookmarkEnd w:id="42"/>
            <w:bookmarkEnd w:id="43"/>
          </w:p>
        </w:tc>
      </w:tr>
    </w:tbl>
    <w:p w:rsidR="00874597" w:rsidRDefault="005C03D9" w:rsidP="004C7EA1">
      <w:r>
        <w:t xml:space="preserve">Where </w:t>
      </w:r>
      <m:oMath>
        <m:f>
          <m:fPr>
            <m:ctrlPr>
              <w:rPr>
                <w:rFonts w:ascii="Cambria Math" w:hAnsi="Cambria Math"/>
                <w:i/>
              </w:rPr>
            </m:ctrlPr>
          </m:fPr>
          <m:num>
            <m:r>
              <w:rPr>
                <w:rFonts w:ascii="Cambria Math" w:hAnsi="Cambria Math"/>
              </w:rPr>
              <m:t>L</m:t>
            </m:r>
          </m:num>
          <m:den>
            <m:r>
              <w:rPr>
                <w:rFonts w:ascii="Cambria Math" w:hAnsi="Cambria Math"/>
              </w:rPr>
              <m:t>W</m:t>
            </m:r>
          </m:den>
        </m:f>
      </m:oMath>
      <w:proofErr w:type="gramStart"/>
      <w:r w:rsidR="00C74505">
        <w:t xml:space="preserve"> is the number of channel</w:t>
      </w:r>
      <w:proofErr w:type="gramEnd"/>
      <w:r w:rsidR="00C74505">
        <w:t xml:space="preserve"> squares, and </w:t>
      </w:r>
      <m:oMath>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g</m:t>
            </m:r>
          </m:sub>
        </m:sSub>
        <m:r>
          <w:rPr>
            <w:rFonts w:ascii="Cambria Math" w:hAnsi="Cambria Math"/>
          </w:rPr>
          <m:t>)</m:t>
        </m:r>
      </m:oMath>
      <w:r w:rsidR="00C74505">
        <w:t xml:space="preserve"> is the number of charge carriers in the channel </w:t>
      </w:r>
      <w:proofErr w:type="spellStart"/>
      <w:r w:rsidR="00874597">
        <w:t>capacitively</w:t>
      </w:r>
      <w:proofErr w:type="spellEnd"/>
      <w:r w:rsidR="00874597">
        <w:t xml:space="preserve">-induced by </w:t>
      </w:r>
      <w:r w:rsidR="00200B7B">
        <w:t xml:space="preserve">voltages shifted from the Dirac point. The Dirac point shift can be included in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rsidR="00200B7B">
        <w:t xml:space="preserve"> by replacing </w:t>
      </w:r>
      <w:r w:rsidR="004C7EA1">
        <w:t xml:space="preserve">it </w:t>
      </w:r>
      <w:proofErr w:type="gramStart"/>
      <w:r w:rsidR="004C7EA1">
        <w:t xml:space="preserve">with </w:t>
      </w:r>
      <w:proofErr w:type="gramEnd"/>
      <m:oMath>
        <m:sSubSup>
          <m:sSubSupPr>
            <m:ctrlPr>
              <w:rPr>
                <w:rFonts w:ascii="Cambria Math" w:hAnsi="Cambria Math"/>
                <w:i/>
              </w:rPr>
            </m:ctrlPr>
          </m:sSubSupPr>
          <m:e>
            <m:r>
              <w:rPr>
                <w:rFonts w:ascii="Cambria Math" w:hAnsi="Cambria Math"/>
              </w:rPr>
              <m:t>V</m:t>
            </m:r>
          </m:e>
          <m:sub>
            <m:r>
              <w:rPr>
                <w:rFonts w:ascii="Cambria Math" w:hAnsi="Cambria Math"/>
              </w:rPr>
              <m:t>bg</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4C7EA1">
        <w:t>.</w:t>
      </w:r>
      <w:r w:rsidR="00200B7B">
        <w:t xml:space="preserve"> </w:t>
      </w:r>
      <w:r w:rsidR="00874597">
        <w:t>In the devices that have no top gate, we use the following Equati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4597" w:rsidTr="00571665">
        <w:tc>
          <w:tcPr>
            <w:tcW w:w="544" w:type="pct"/>
            <w:vAlign w:val="center"/>
          </w:tcPr>
          <w:p w:rsidR="00874597" w:rsidRPr="00654688" w:rsidRDefault="00874597" w:rsidP="00571665">
            <w:pPr>
              <w:ind w:firstLine="0"/>
              <w:jc w:val="center"/>
              <w:rPr>
                <w:rFonts w:ascii="Cambria Math" w:eastAsiaTheme="minorEastAsia" w:hAnsi="Cambria Math"/>
              </w:rPr>
            </w:pPr>
          </w:p>
        </w:tc>
        <w:tc>
          <w:tcPr>
            <w:tcW w:w="3856" w:type="pct"/>
            <w:vAlign w:val="center"/>
          </w:tcPr>
          <w:p w:rsidR="00874597" w:rsidRDefault="00874597" w:rsidP="00874597">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n</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e>
                          <m:sup>
                            <m:r>
                              <w:rPr>
                                <w:rFonts w:ascii="Cambria Math" w:hAnsi="Cambria Math"/>
                              </w:rPr>
                              <m:t>2</m:t>
                            </m:r>
                          </m:sup>
                        </m:sSup>
                      </m:e>
                    </m:rad>
                  </m:den>
                </m:f>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874597" w:rsidRDefault="00874597" w:rsidP="00571665">
            <w:pPr>
              <w:ind w:firstLine="0"/>
              <w:jc w:val="right"/>
              <w:rPr>
                <w:rFonts w:eastAsiaTheme="minorEastAsia"/>
              </w:rPr>
            </w:pPr>
            <w:bookmarkStart w:id="44" w:name="_Ref490521197"/>
            <w:bookmarkStart w:id="45" w:name="_Toc490655117"/>
            <w:r>
              <w:t>(</w:t>
            </w:r>
            <w:fldSimple w:instr=" STYLEREF 1 \s ">
              <w:r w:rsidR="00085442">
                <w:rPr>
                  <w:noProof/>
                  <w:cs/>
                </w:rPr>
                <w:t>‎</w:t>
              </w:r>
              <w:r w:rsidR="00085442">
                <w:rPr>
                  <w:noProof/>
                </w:rPr>
                <w:t>2</w:t>
              </w:r>
            </w:fldSimple>
            <w:r>
              <w:t>.</w:t>
            </w:r>
            <w:fldSimple w:instr=" SEQ Equation \* ARABIC \s 1 ">
              <w:r w:rsidR="00085442">
                <w:rPr>
                  <w:noProof/>
                </w:rPr>
                <w:t>2</w:t>
              </w:r>
            </w:fldSimple>
            <w:r>
              <w:t>)</w:t>
            </w:r>
            <w:bookmarkEnd w:id="44"/>
            <w:bookmarkEnd w:id="45"/>
          </w:p>
        </w:tc>
      </w:tr>
    </w:tbl>
    <w:p w:rsidR="00571665" w:rsidRDefault="003E0755" w:rsidP="00571665">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r</m:t>
                </m:r>
              </m:e>
              <m:sub>
                <m:r>
                  <w:rPr>
                    <w:rFonts w:ascii="Cambria Math" w:hAnsi="Cambria Math"/>
                  </w:rPr>
                  <m:t>bg</m:t>
                </m:r>
              </m:sub>
            </m:sSub>
          </m:sub>
        </m:sSub>
        <m:sSub>
          <m:sSubPr>
            <m:ctrlPr>
              <w:rPr>
                <w:rFonts w:ascii="Cambria Math" w:hAnsi="Cambria Math"/>
                <w:i/>
              </w:rPr>
            </m:ctrlPr>
          </m:sSubPr>
          <m:e>
            <m:r>
              <w:rPr>
                <w:rFonts w:ascii="Cambria Math" w:hAnsi="Cambria Math"/>
              </w:rPr>
              <m:t>ϵ</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g</m:t>
            </m:r>
          </m:sub>
        </m:sSub>
      </m:oMath>
      <w:r>
        <w:t xml:space="preserve"> is the capacitance per unit area of the back gate </w:t>
      </w:r>
      <w:proofErr w:type="gramStart"/>
      <w:r>
        <w:t>oxide.</w:t>
      </w:r>
      <w:proofErr w:type="gramEnd"/>
      <w:r w:rsidR="00654688">
        <w:t xml:space="preserve"> </w:t>
      </w:r>
      <w:r w:rsidR="00654688">
        <w:fldChar w:fldCharType="begin"/>
      </w:r>
      <w:r w:rsidR="00654688">
        <w:instrText xml:space="preserve"> REF _Ref490492671 \h </w:instrText>
      </w:r>
      <w:r w:rsidR="00654688">
        <w:fldChar w:fldCharType="separate"/>
      </w:r>
      <w:r w:rsidR="00085442">
        <w:t xml:space="preserve">Figure </w:t>
      </w:r>
      <w:r w:rsidR="00085442">
        <w:rPr>
          <w:noProof/>
          <w:cs/>
        </w:rPr>
        <w:t>‎</w:t>
      </w:r>
      <w:r w:rsidR="00085442">
        <w:rPr>
          <w:noProof/>
        </w:rPr>
        <w:t>2</w:t>
      </w:r>
      <w:r w:rsidR="00085442">
        <w:t>.</w:t>
      </w:r>
      <w:r w:rsidR="00085442">
        <w:rPr>
          <w:noProof/>
        </w:rPr>
        <w:t>7</w:t>
      </w:r>
      <w:r w:rsidR="00654688">
        <w:fldChar w:fldCharType="end"/>
      </w:r>
      <w:r w:rsidR="00654688">
        <w:t xml:space="preserve"> shows the results of fitting measured data to Equation </w:t>
      </w:r>
      <w:r w:rsidR="00C629C4">
        <w:fldChar w:fldCharType="begin"/>
      </w:r>
      <w:r w:rsidR="00C629C4">
        <w:instrText xml:space="preserve"> REF _Ref490521197 \h </w:instrText>
      </w:r>
      <w:r w:rsidR="00C629C4">
        <w:fldChar w:fldCharType="separate"/>
      </w:r>
      <w:r w:rsidR="00085442">
        <w:t>(</w:t>
      </w:r>
      <w:r w:rsidR="00085442">
        <w:rPr>
          <w:noProof/>
          <w:cs/>
        </w:rPr>
        <w:t>‎</w:t>
      </w:r>
      <w:r w:rsidR="00085442">
        <w:rPr>
          <w:noProof/>
        </w:rPr>
        <w:t>2</w:t>
      </w:r>
      <w:r w:rsidR="00085442">
        <w:t>.</w:t>
      </w:r>
      <w:r w:rsidR="00085442">
        <w:rPr>
          <w:noProof/>
        </w:rPr>
        <w:t>2</w:t>
      </w:r>
      <w:r w:rsidR="00085442">
        <w:t>)</w:t>
      </w:r>
      <w:r w:rsidR="00C629C4">
        <w:fldChar w:fldCharType="end"/>
      </w:r>
      <w:r w:rsidR="00654688">
        <w:t xml:space="preserve">, the value of the Dirac point voltag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xml:space="preserve"> is about -12 V. All the important features of the data (peak position, broadening due </w:t>
      </w:r>
      <w:proofErr w:type="gramStart"/>
      <w:r w:rsidR="00654688">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54688">
        <w:t xml:space="preserve">, and resistance dependence on </w:t>
      </w:r>
      <m:oMath>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54688">
        <w:t>) are captured despite the imperfect fit.</w:t>
      </w:r>
      <w:r w:rsidR="00571665">
        <w:t xml:space="preserve"> </w:t>
      </w:r>
      <w:r w:rsidR="004C7EA1">
        <w:t xml:space="preserve">We will use Equation </w:t>
      </w:r>
      <w:r w:rsidR="004C7EA1">
        <w:fldChar w:fldCharType="begin"/>
      </w:r>
      <w:r w:rsidR="004C7EA1">
        <w:instrText xml:space="preserve"> REF _Ref490521197 \h </w:instrText>
      </w:r>
      <w:r w:rsidR="004C7EA1">
        <w:fldChar w:fldCharType="separate"/>
      </w:r>
      <w:r w:rsidR="00085442">
        <w:t>(</w:t>
      </w:r>
      <w:r w:rsidR="00085442">
        <w:rPr>
          <w:noProof/>
          <w:cs/>
        </w:rPr>
        <w:t>‎</w:t>
      </w:r>
      <w:r w:rsidR="00085442">
        <w:rPr>
          <w:noProof/>
        </w:rPr>
        <w:t>2</w:t>
      </w:r>
      <w:r w:rsidR="00085442">
        <w:t>.</w:t>
      </w:r>
      <w:r w:rsidR="00085442">
        <w:rPr>
          <w:noProof/>
        </w:rPr>
        <w:t>2</w:t>
      </w:r>
      <w:r w:rsidR="00085442">
        <w:t>)</w:t>
      </w:r>
      <w:r w:rsidR="004C7EA1">
        <w:fldChar w:fldCharType="end"/>
      </w:r>
      <w:r w:rsidR="004C7EA1">
        <w:t xml:space="preserve"> throughout this work when analyzing data from devices without a back gate. </w:t>
      </w:r>
    </w:p>
    <w:p w:rsidR="00654688" w:rsidRDefault="004C7EA1" w:rsidP="008222FF">
      <w:r>
        <w:t>In Chapter 3</w:t>
      </w:r>
      <w:r w:rsidR="00196B2D">
        <w:t>,</w:t>
      </w:r>
      <w:r>
        <w:t xml:space="preserve"> </w:t>
      </w:r>
      <w:r w:rsidR="00571665">
        <w:t xml:space="preserve">we analyze </w:t>
      </w:r>
      <w:r>
        <w:t>devices with multiple to</w:t>
      </w:r>
      <w:r w:rsidR="00571665">
        <w:t>p</w:t>
      </w:r>
      <w:r>
        <w:t xml:space="preserve"> gates</w:t>
      </w:r>
      <w:r w:rsidR="00571665">
        <w:t xml:space="preserve"> over the channel and no top gates over the contacts</w:t>
      </w:r>
      <w:r w:rsidR="00196B2D">
        <w:t>. In such device</w:t>
      </w:r>
      <w:r w:rsidR="008222FF">
        <w:t>s</w:t>
      </w:r>
      <w:r w:rsidR="008960C8">
        <w:t>,</w:t>
      </w:r>
      <w:r w:rsidR="00196B2D">
        <w:t xml:space="preserve"> we add the resistances of all sections in series </w:t>
      </w:r>
      <w:r w:rsidR="008222FF">
        <w:t>to get the overall device resistance yielding</w:t>
      </w:r>
      <w:r w:rsidR="00654688">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54688" w:rsidTr="00571665">
        <w:tc>
          <w:tcPr>
            <w:tcW w:w="544" w:type="pct"/>
            <w:vAlign w:val="center"/>
          </w:tcPr>
          <w:p w:rsidR="00654688" w:rsidRPr="00654688" w:rsidRDefault="00654688" w:rsidP="00571665">
            <w:pPr>
              <w:ind w:firstLine="0"/>
              <w:jc w:val="center"/>
              <w:rPr>
                <w:rFonts w:ascii="Cambria Math" w:eastAsiaTheme="minorEastAsia" w:hAnsi="Cambria Math"/>
              </w:rPr>
            </w:pPr>
          </w:p>
        </w:tc>
        <w:tc>
          <w:tcPr>
            <w:tcW w:w="3856" w:type="pct"/>
            <w:vAlign w:val="center"/>
          </w:tcPr>
          <w:p w:rsidR="00654688" w:rsidRDefault="00654688" w:rsidP="00571665">
            <w:pPr>
              <w:rPr>
                <w:rFonts w:eastAsiaTheme="minorEastAsia"/>
              </w:rPr>
            </w:pPr>
            <m:oMathPara>
              <m:oMath>
                <m:r>
                  <w:rPr>
                    <w:rFonts w:ascii="Cambria Math" w:hAnsi="Cambria Math"/>
                  </w:rPr>
                  <m:t>R=2</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g</m:t>
                                            </m:r>
                                          </m:sub>
                                        </m:sSub>
                                      </m:num>
                                      <m:den>
                                        <m:r>
                                          <w:rPr>
                                            <w:rFonts w:ascii="Cambria Math" w:hAnsi="Cambria Math"/>
                                          </w:rPr>
                                          <m:t>q</m:t>
                                        </m:r>
                                      </m:den>
                                    </m:f>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q</m:t>
                                        </m:r>
                                      </m:den>
                                    </m:f>
                                  </m:e>
                                </m:d>
                              </m:e>
                              <m:sup>
                                <m:r>
                                  <w:rPr>
                                    <w:rFonts w:ascii="Cambria Math" w:hAnsi="Cambria Math"/>
                                  </w:rPr>
                                  <m:t>2</m:t>
                                </m:r>
                              </m:sup>
                            </m:sSup>
                          </m:e>
                        </m:rad>
                      </m:den>
                    </m:f>
                  </m:e>
                </m:nary>
                <m:r>
                  <w:rPr>
                    <w:rFonts w:ascii="Cambria Math" w:hAnsi="Cambria Math"/>
                  </w:rPr>
                  <m:t xml:space="preserve"> </m:t>
                </m:r>
              </m:oMath>
            </m:oMathPara>
          </w:p>
        </w:tc>
        <w:tc>
          <w:tcPr>
            <w:tcW w:w="600" w:type="pct"/>
            <w:vAlign w:val="center"/>
          </w:tcPr>
          <w:p w:rsidR="00654688" w:rsidRDefault="00654688" w:rsidP="00571665">
            <w:pPr>
              <w:ind w:firstLine="0"/>
              <w:jc w:val="right"/>
              <w:rPr>
                <w:rFonts w:eastAsiaTheme="minorEastAsia"/>
              </w:rPr>
            </w:pPr>
            <w:bookmarkStart w:id="46" w:name="_Toc490655118"/>
            <w:r>
              <w:t>(</w:t>
            </w:r>
            <w:fldSimple w:instr=" STYLEREF 1 \s ">
              <w:r w:rsidR="00085442">
                <w:rPr>
                  <w:noProof/>
                  <w:cs/>
                </w:rPr>
                <w:t>‎</w:t>
              </w:r>
              <w:r w:rsidR="00085442">
                <w:rPr>
                  <w:noProof/>
                </w:rPr>
                <w:t>2</w:t>
              </w:r>
            </w:fldSimple>
            <w:r>
              <w:t>.</w:t>
            </w:r>
            <w:fldSimple w:instr=" SEQ Equation \* ARABIC \s 1 ">
              <w:r w:rsidR="00085442">
                <w:rPr>
                  <w:noProof/>
                </w:rPr>
                <w:t>3</w:t>
              </w:r>
            </w:fldSimple>
            <w:r>
              <w:t>)</w:t>
            </w:r>
            <w:bookmarkEnd w:id="46"/>
          </w:p>
        </w:tc>
      </w:tr>
    </w:tbl>
    <w:p w:rsidR="00654688" w:rsidRDefault="00F11AAE" w:rsidP="008960C8">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60C8">
        <w:t xml:space="preserve"> is the length of each section,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8960C8">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960C8">
        <w:t xml:space="preserve"> is the areal capacitance and voltage applied on each top gate. W</w:t>
      </w:r>
      <w:r>
        <w:t xml:space="preserve">e neglect the interface resistance between regions of different doping and assume all the gates share the same channel </w:t>
      </w:r>
      <w:proofErr w:type="gramStart"/>
      <w:r>
        <w:t>width</w:t>
      </w:r>
      <w:r w:rsidR="00EC50AC">
        <w:t xml:space="preserve"> </w:t>
      </w:r>
      <w:proofErr w:type="gramEnd"/>
      <m:oMath>
        <m:r>
          <w:rPr>
            <w:rFonts w:ascii="Cambria Math" w:hAnsi="Cambria Math"/>
          </w:rPr>
          <m:t>W</m:t>
        </m:r>
      </m:oMath>
      <w:r>
        <w:t>.</w:t>
      </w:r>
    </w:p>
    <w:p w:rsidR="007462A2" w:rsidRDefault="007462A2" w:rsidP="007462A2">
      <w:pPr>
        <w:keepNext/>
        <w:ind w:firstLine="0"/>
        <w:jc w:val="center"/>
      </w:pPr>
      <w:r>
        <w:rPr>
          <w:noProof/>
        </w:rPr>
        <w:drawing>
          <wp:inline distT="0" distB="0" distL="0" distR="0">
            <wp:extent cx="5333333" cy="4000000"/>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model_fit.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6D14F4" w:rsidRDefault="007462A2" w:rsidP="007462A2">
      <w:pPr>
        <w:pStyle w:val="Caption"/>
      </w:pPr>
      <w:bookmarkStart w:id="47" w:name="_Ref490492671"/>
      <w:bookmarkStart w:id="48" w:name="_Toc490653262"/>
      <w:bookmarkStart w:id="49" w:name="_Toc490654366"/>
      <w:bookmarkStart w:id="50" w:name="_Toc491539302"/>
      <w:r>
        <w:t xml:space="preserve">Figure </w:t>
      </w:r>
      <w:fldSimple w:instr=" STYLEREF 1 \s ">
        <w:r w:rsidR="00883612">
          <w:rPr>
            <w:noProof/>
            <w:cs/>
          </w:rPr>
          <w:t>‎</w:t>
        </w:r>
        <w:r w:rsidR="00883612">
          <w:rPr>
            <w:noProof/>
          </w:rPr>
          <w:t>2</w:t>
        </w:r>
      </w:fldSimple>
      <w:r w:rsidR="00883612">
        <w:t>.</w:t>
      </w:r>
      <w:fldSimple w:instr=" SEQ Figure \* ARABIC \s 1 ">
        <w:r w:rsidR="00883612">
          <w:rPr>
            <w:noProof/>
          </w:rPr>
          <w:t>7</w:t>
        </w:r>
      </w:fldSimple>
      <w:bookmarkEnd w:id="47"/>
      <w:r>
        <w:t xml:space="preserve"> Measured data and fit results computed using the constant mobility mode</w:t>
      </w:r>
      <w:r w:rsidR="00D77231">
        <w:t>l for back-gated graphene FETs. The RMSE is 0.653 k</w:t>
      </w:r>
      <w:r w:rsidR="00D77231">
        <w:rPr>
          <w:rFonts w:cs="Times"/>
        </w:rPr>
        <w:t>Ω.</w:t>
      </w:r>
      <w:bookmarkEnd w:id="48"/>
      <w:bookmarkEnd w:id="49"/>
      <w:bookmarkEnd w:id="50"/>
    </w:p>
    <w:p w:rsidR="006D14F4" w:rsidRDefault="00947E2F">
      <w:r>
        <w:t xml:space="preserve">Throughout this work, we use the constant mobility model for characterizing the devices fabricated. As in all our devices, the gate covers only part of the channel, </w:t>
      </w:r>
      <w:r w:rsidR="00676396">
        <w:t xml:space="preserve">and </w:t>
      </w:r>
      <w:r>
        <w:t xml:space="preserve">the data will be fit using a constant value </w:t>
      </w:r>
      <w:proofErr w:type="gramStart"/>
      <w:r>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D0125">
        <w:t>.</w:t>
      </w:r>
    </w:p>
    <w:p w:rsidR="00B66FD9" w:rsidRDefault="00B66FD9">
      <w:r>
        <w:br w:type="page"/>
      </w:r>
    </w:p>
    <w:p w:rsidR="00D64B58" w:rsidRDefault="00D64B58" w:rsidP="00947E2F">
      <w:pPr>
        <w:pStyle w:val="Heading1"/>
        <w:numPr>
          <w:ilvl w:val="0"/>
          <w:numId w:val="0"/>
        </w:numPr>
        <w:sectPr w:rsidR="00D64B58" w:rsidSect="00D60E7D">
          <w:pgSz w:w="12240" w:h="15840"/>
          <w:pgMar w:top="1440" w:right="1440" w:bottom="1440" w:left="1440" w:header="720" w:footer="720" w:gutter="0"/>
          <w:cols w:space="720"/>
          <w:titlePg/>
          <w:docGrid w:linePitch="326"/>
        </w:sectPr>
      </w:pPr>
    </w:p>
    <w:p w:rsidR="00445722" w:rsidRDefault="00445722" w:rsidP="00445722">
      <w:pPr>
        <w:pStyle w:val="Heading1"/>
      </w:pPr>
      <w:bookmarkStart w:id="51" w:name="_Toc491082137"/>
      <w:r>
        <w:lastRenderedPageBreak/>
        <w:t>All-Graphene Neuromorphic Computing Architectures</w:t>
      </w:r>
      <w:bookmarkEnd w:id="51"/>
    </w:p>
    <w:p w:rsidR="00445722" w:rsidRDefault="00445722" w:rsidP="00445722">
      <w:r>
        <w:t>Neuromorphic or brain-inspired computing is a distributed computing paradigm proposed to overcome the bottlenecks of von Neumann machines</w:t>
      </w:r>
      <w:r>
        <w:fldChar w:fldCharType="begin" w:fldLock="1"/>
      </w:r>
      <w:r>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77]\u2013[182]", "plainTextFormattedCitation" : "[177]\u2013[182]", "previouslyFormattedCitation" : "[177]\u2013[182]" }, "properties" : { "noteIndex" : 0 }, "schema" : "https://github.com/citation-style-language/schema/raw/master/csl-citation.json" }</w:instrText>
      </w:r>
      <w:r>
        <w:fldChar w:fldCharType="separate"/>
      </w:r>
      <w:r w:rsidRPr="00DC6B43">
        <w:rPr>
          <w:noProof/>
        </w:rPr>
        <w:t>[177]–[182]</w:t>
      </w:r>
      <w:r>
        <w:fldChar w:fldCharType="end"/>
      </w:r>
      <w:r>
        <w:t xml:space="preserve">. In neuromorphic computing, the data storage and processing </w:t>
      </w:r>
      <w:proofErr w:type="gramStart"/>
      <w:r>
        <w:t>is distributed</w:t>
      </w:r>
      <w:proofErr w:type="gramEnd"/>
      <w:r>
        <w:t xml:space="preserve"> among a network of nodes called neurons, interconnected by a web of connections known as the synapses. There are different architectures for neuromorphic computing, which can be classified </w:t>
      </w:r>
      <w:r w:rsidR="003521FF">
        <w:t>by</w:t>
      </w:r>
      <w:r>
        <w:t xml:space="preserve"> how the synapses interconnect the neurons. </w:t>
      </w:r>
    </w:p>
    <w:p w:rsidR="00445722" w:rsidRPr="00502DD0" w:rsidRDefault="00445722" w:rsidP="00445722">
      <w:r>
        <w:t>We focus on the implementation of an all-graphene neuromorphic computing system, based on a type of neural network</w:t>
      </w:r>
      <w:r w:rsidR="0035079B">
        <w:t>s</w:t>
      </w:r>
      <w:r>
        <w:t xml:space="preserve"> known as cellular neural networks. We start by a brief introduction to cellular neural networks (CNNs), followed by an overview of an all-resistance CNN architecture that can be efficiently implemented using graphene. We then discuss the implementation of the proposed neurons and synapses and present the results of measured prototype devices. We conclude by a discussion of the performance aspects and limitations of the proposed architecture.</w:t>
      </w:r>
    </w:p>
    <w:p w:rsidR="00445722" w:rsidRDefault="00445722" w:rsidP="00445722">
      <w:pPr>
        <w:pStyle w:val="Heading2"/>
      </w:pPr>
      <w:bookmarkStart w:id="52" w:name="_Toc491082138"/>
      <w:r>
        <w:t>Cellular Neural Networks (CNNs)</w:t>
      </w:r>
      <w:bookmarkEnd w:id="52"/>
    </w:p>
    <w:p w:rsidR="00445722" w:rsidRDefault="00445722" w:rsidP="00445722">
      <w:r>
        <w:t xml:space="preserve">There are different families of neural networks, such as </w:t>
      </w:r>
      <w:r w:rsidRPr="00247680">
        <w:t>Spike-</w:t>
      </w:r>
      <w:r w:rsidR="004D101F">
        <w:t>T</w:t>
      </w:r>
      <w:r w:rsidRPr="00247680">
        <w:t xml:space="preserve">iming </w:t>
      </w:r>
      <w:r w:rsidR="004D101F">
        <w:t>D</w:t>
      </w:r>
      <w:r w:rsidRPr="00247680">
        <w:t xml:space="preserve">ependent </w:t>
      </w:r>
      <w:r w:rsidR="004D101F">
        <w:t>P</w:t>
      </w:r>
      <w:r w:rsidRPr="00247680">
        <w:t>lasticity</w:t>
      </w:r>
      <w:r>
        <w:t xml:space="preserve"> (STDP)</w:t>
      </w:r>
      <w:r>
        <w:fldChar w:fldCharType="begin" w:fldLock="1"/>
      </w:r>
      <w:r w:rsidR="00105039">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12], [182]\u2013[194]", "plainTextFormattedCitation" : "[12], [182]\u2013[194]", "previouslyFormattedCitation" : "[12], [182]\u2013[194]" }, "properties" : { "noteIndex" : 0 }, "schema" : "https://github.com/citation-style-language/schema/raw/master/csl-citation.json" }</w:instrText>
      </w:r>
      <w:r>
        <w:fldChar w:fldCharType="separate"/>
      </w:r>
      <w:r w:rsidR="00F8487A" w:rsidRPr="00F8487A">
        <w:rPr>
          <w:noProof/>
        </w:rPr>
        <w:t>[12], [182]–[194]</w:t>
      </w:r>
      <w:r>
        <w:fldChar w:fldCharType="end"/>
      </w:r>
      <w:r>
        <w:t>, and Oscillator Neural Networks (ONNs)</w:t>
      </w:r>
      <w:r>
        <w:fldChar w:fldCharType="begin" w:fldLock="1"/>
      </w:r>
      <w:r w:rsidR="00105039">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8], [11], [13], [178], [193], [195], [196]", "plainTextFormattedCitation" : "[8], [11], [13], [178], [193], [195], [196]", "previouslyFormattedCitation" : "[8], [11], [13], [178], [193], [195], [196]" }, "properties" : { "noteIndex" : 0 }, "schema" : "https://github.com/citation-style-language/schema/raw/master/csl-citation.json" }</w:instrText>
      </w:r>
      <w:r>
        <w:fldChar w:fldCharType="separate"/>
      </w:r>
      <w:r w:rsidR="00F8487A" w:rsidRPr="00F8487A">
        <w:rPr>
          <w:noProof/>
        </w:rPr>
        <w:t>[8], [11], [13], [178], [193], [195], [196]</w:t>
      </w:r>
      <w:r>
        <w:fldChar w:fldCharType="end"/>
      </w:r>
      <w:r>
        <w:t>. We focus on a different family of neural networks that is continuous-time and continuous-voltage analog cellular neural network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r>
        <w:t xml:space="preserve">In Cellular Neural Networks (CNNs), the neurons act as saturating summing nodes. The neurons sum and the input applied to them and the output </w:t>
      </w:r>
      <w:proofErr w:type="gramStart"/>
      <w:r>
        <w:t>of a</w:t>
      </w:r>
      <w:proofErr w:type="gramEnd"/>
      <w:r>
        <w:t xml:space="preserve"> neurons is the sum of the inputs saturated using a sigmoidal saturating function. The saturation of the neuron’s output bounds it and stabilizes the network. The inputs applied to a given neuron are the outputs of its neighbors, weighted by the synaptic weight connecting the neurons together, as well as an external, independent stimulus. In our work</w:t>
      </w:r>
      <w:r w:rsidR="00337501">
        <w:t>,</w:t>
      </w:r>
      <w:r>
        <w:t xml:space="preserve"> we focus on networks without an external stimulus. We can </w:t>
      </w:r>
      <w:r>
        <w:lastRenderedPageBreak/>
        <w:t xml:space="preserve">thus think of a “cell” as a central neuron with the synaptic weights used to connect it to its neighbors. This </w:t>
      </w:r>
      <w:proofErr w:type="gramStart"/>
      <w:r>
        <w:t>is shown</w:t>
      </w:r>
      <w:proofErr w:type="gramEnd"/>
      <w:r>
        <w:t xml:space="preserve"> schematically in </w:t>
      </w:r>
      <w:r>
        <w:fldChar w:fldCharType="begin"/>
      </w:r>
      <w:r>
        <w:instrText xml:space="preserve"> REF _Ref490144611 \h </w:instrText>
      </w:r>
      <w:r>
        <w:fldChar w:fldCharType="separate"/>
      </w:r>
      <w:r>
        <w:t xml:space="preserve">Figure </w:t>
      </w:r>
      <w:r>
        <w:rPr>
          <w:noProof/>
          <w:cs/>
        </w:rPr>
        <w:t>‎</w:t>
      </w:r>
      <w:r>
        <w:rPr>
          <w:noProof/>
        </w:rPr>
        <w:t>3</w:t>
      </w:r>
      <w:r>
        <w:t>.</w:t>
      </w:r>
      <w:r>
        <w:rPr>
          <w:noProof/>
        </w:rPr>
        <w:t>1</w:t>
      </w:r>
      <w:r>
        <w:fldChar w:fldCharType="end"/>
      </w:r>
      <w:r>
        <w:t>.</w:t>
      </w:r>
    </w:p>
    <w:p w:rsidR="00445722" w:rsidRDefault="00445722" w:rsidP="00445722">
      <w:r>
        <w:t xml:space="preserve">Unlike other neural network implementations where the synaptic weight is set by the spiking activity, a property known as synaptic plasticity </w:t>
      </w:r>
      <w:r>
        <w:fldChar w:fldCharType="begin" w:fldLock="1"/>
      </w:r>
      <w:r>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91]", "plainTextFormattedCitation" : "[191]", "previouslyFormattedCitation" : "[191]" }, "properties" : { "noteIndex" : 0 }, "schema" : "https://github.com/citation-style-language/schema/raw/master/csl-citation.json" }</w:instrText>
      </w:r>
      <w:r>
        <w:fldChar w:fldCharType="separate"/>
      </w:r>
      <w:r w:rsidRPr="00DC6B43">
        <w:rPr>
          <w:noProof/>
        </w:rPr>
        <w:t>[191]</w:t>
      </w:r>
      <w:r>
        <w:fldChar w:fldCharType="end"/>
      </w:r>
      <w:r>
        <w:t>, CNNs operate in a continuous-time, continuous-voltage fashion. The synaptic weights are determined offline and are used to set the function of the circuit</w:t>
      </w:r>
      <w:proofErr w:type="gramStart"/>
      <w:r>
        <w:t>;</w:t>
      </w:r>
      <w:proofErr w:type="gramEnd"/>
      <w:r>
        <w:t xml:space="preserve"> CNNs to have no synaptic plasticity.</w:t>
      </w:r>
    </w:p>
    <w:p w:rsidR="00445722" w:rsidRDefault="00445722" w:rsidP="00445722">
      <w:r>
        <w:t>CNNs are asynchronous by nature and all the nodes take part in computations simultaneously. The modularity of the architecture allows it to implement high-complexity, large systems. In addition, CNNs are highly robust against variabilities and non-idealities in its building units, making it very suitable for implementation using technologies with high variability and non-idealities in components</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197]\u2013[200]", "plainTextFormattedCitation" : "[197]\u2013[200]", "previouslyFormattedCitation" : "[197]\u2013[200]" }, "properties" : { "noteIndex" : 0 }, "schema" : "https://github.com/citation-style-language/schema/raw/master/csl-citation.json" }</w:instrText>
      </w:r>
      <w:r>
        <w:fldChar w:fldCharType="separate"/>
      </w:r>
      <w:r w:rsidRPr="00DC6B43">
        <w:rPr>
          <w:noProof/>
        </w:rPr>
        <w:t>[197]–[200]</w:t>
      </w:r>
      <w:r>
        <w:fldChar w:fldCharType="end"/>
      </w:r>
      <w:r>
        <w:t xml:space="preserve">. </w:t>
      </w:r>
    </w:p>
    <w:p w:rsidR="00445722" w:rsidRDefault="00445722" w:rsidP="00445722">
      <w:pPr>
        <w:keepNext/>
        <w:ind w:firstLine="0"/>
        <w:jc w:val="center"/>
      </w:pPr>
      <w:r>
        <w:rPr>
          <w:noProof/>
        </w:rPr>
        <w:drawing>
          <wp:inline distT="0" distB="0" distL="0" distR="0" wp14:anchorId="3CCF248F" wp14:editId="71BA4D19">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445722" w:rsidRDefault="00445722" w:rsidP="00445722">
      <w:pPr>
        <w:pStyle w:val="Caption"/>
      </w:pPr>
      <w:bookmarkStart w:id="53" w:name="_Ref490144611"/>
      <w:bookmarkStart w:id="54" w:name="_Toc490653263"/>
      <w:bookmarkStart w:id="55" w:name="_Toc490654367"/>
      <w:bookmarkStart w:id="56" w:name="_Toc491539303"/>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1</w:t>
        </w:r>
      </w:fldSimple>
      <w:bookmarkEnd w:id="53"/>
      <w:r>
        <w:t xml:space="preserve"> Nearest-Neighbor</w:t>
      </w:r>
      <w:r>
        <w:rPr>
          <w:noProof/>
        </w:rPr>
        <w:t xml:space="preserve"> CNN. The neurons (nodes) are shown as red squares, while the synapses are the blue arrows. The Cell</w:t>
      </w:r>
      <w:r w:rsidR="00284018">
        <w:rPr>
          <w:noProof/>
        </w:rPr>
        <w:t>,shown in gray,</w:t>
      </w:r>
      <w:r>
        <w:rPr>
          <w:noProof/>
        </w:rPr>
        <w:t xml:space="preserve"> is composed of a single neuron and the synapses connecting it to its neighbors.</w:t>
      </w:r>
      <w:bookmarkEnd w:id="54"/>
      <w:bookmarkEnd w:id="55"/>
      <w:bookmarkEnd w:id="56"/>
    </w:p>
    <w:p w:rsidR="00445722" w:rsidRPr="00955CDE" w:rsidRDefault="00445722" w:rsidP="00445722">
      <w:r>
        <w:t xml:space="preserve">Computations </w:t>
      </w:r>
      <w:proofErr w:type="gramStart"/>
      <w:r>
        <w:t>are performed</w:t>
      </w:r>
      <w:proofErr w:type="gramEnd"/>
      <w:r>
        <w:t xml:space="preserve"> by first presetting all the neurons to the initial values used in the computation (network input) and setting the synaptic weights to correspond to the function of interest. The network </w:t>
      </w:r>
      <w:proofErr w:type="gramStart"/>
      <w:r>
        <w:t>is then left</w:t>
      </w:r>
      <w:proofErr w:type="gramEnd"/>
      <w:r>
        <w:t xml:space="preserve"> to relax, reaching a steady state that corresponds to the computed output (network output). A more formal discussion of the theoretical foundations and mathematical model can be found in </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w:t>
      </w:r>
    </w:p>
    <w:p w:rsidR="00445722" w:rsidRDefault="00445722" w:rsidP="00445722">
      <w:pPr>
        <w:pStyle w:val="Heading2"/>
      </w:pPr>
      <w:bookmarkStart w:id="57" w:name="_Toc491082139"/>
      <w:r>
        <w:lastRenderedPageBreak/>
        <w:t>All-Resistance CNNs</w:t>
      </w:r>
      <w:bookmarkEnd w:id="57"/>
    </w:p>
    <w:p w:rsidR="00445722" w:rsidRDefault="00445722" w:rsidP="00445722">
      <w:r>
        <w:t xml:space="preserve">CMOS implementations of CNNs </w:t>
      </w:r>
      <w:r w:rsidR="00AF1AC5">
        <w:t>have</w:t>
      </w:r>
      <w:r>
        <w:t xml:space="preserve"> been marred by area and power requirements that limit the network size considerabl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199], [201], [202]", "plainTextFormattedCitation" : "[199], [201], [202]", "previouslyFormattedCitation" : "[199], [201], [202]" }, "properties" : { "noteIndex" : 0 }, "schema" : "https://github.com/citation-style-language/schema/raw/master/csl-citation.json" }</w:instrText>
      </w:r>
      <w:r>
        <w:fldChar w:fldCharType="separate"/>
      </w:r>
      <w:r w:rsidRPr="00DC6B43">
        <w:rPr>
          <w:noProof/>
        </w:rPr>
        <w:t>[199], [201], [202]</w:t>
      </w:r>
      <w:r>
        <w:fldChar w:fldCharType="end"/>
      </w:r>
      <w:r>
        <w:t xml:space="preserve">. </w:t>
      </w:r>
      <w:r w:rsidR="00CC5E86">
        <w:t>I</w:t>
      </w:r>
      <w:r>
        <w:t>n analog CMOS implementations</w:t>
      </w:r>
      <w:r w:rsidR="00CC5E86">
        <w:t xml:space="preserve"> of CNNs, one major bottleneck is the</w:t>
      </w:r>
      <w:r>
        <w:t xml:space="preserve"> matching requirement between component values, which lead</w:t>
      </w:r>
      <w:r w:rsidR="00CC5E86">
        <w:t>s</w:t>
      </w:r>
      <w:r>
        <w:t xml:space="preserve"> to large area overheads and the </w:t>
      </w:r>
      <w:r w:rsidR="00CC5E86">
        <w:t>requirement</w:t>
      </w:r>
      <w:r>
        <w:t xml:space="preserve"> to </w:t>
      </w:r>
      <w:r w:rsidR="00CC5E86">
        <w:t>tuning</w:t>
      </w:r>
      <w:r>
        <w:t xml:space="preserve"> circuitry</w:t>
      </w:r>
      <w:r>
        <w:fldChar w:fldCharType="begin" w:fldLock="1"/>
      </w:r>
      <w:r>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01], [202]", "plainTextFormattedCitation" : "[201], [202]", "previouslyFormattedCitation" : "[201], [202]" }, "properties" : { "noteIndex" : 0 }, "schema" : "https://github.com/citation-style-language/schema/raw/master/csl-citation.json" }</w:instrText>
      </w:r>
      <w:r>
        <w:fldChar w:fldCharType="separate"/>
      </w:r>
      <w:r w:rsidRPr="00DC6B43">
        <w:rPr>
          <w:noProof/>
        </w:rPr>
        <w:t>[201], [202]</w:t>
      </w:r>
      <w:r>
        <w:fldChar w:fldCharType="end"/>
      </w:r>
      <w:r>
        <w:t>.</w:t>
      </w:r>
    </w:p>
    <w:p w:rsidR="00445722" w:rsidRDefault="00445722" w:rsidP="00445722">
      <w:r>
        <w:t xml:space="preserve">To overcome these requirements, another implementation using an all-resistive architecture for nearest-neighbor CNNs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 xml:space="preserve">. It relies on using local potential divides to implement the synaptic weighting, and the neuron output </w:t>
      </w:r>
      <w:proofErr w:type="gramStart"/>
      <w:r>
        <w:t>is controlled</w:t>
      </w:r>
      <w:proofErr w:type="gramEnd"/>
      <w:r>
        <w:t xml:space="preserve"> using voltage-controlled resistors</w:t>
      </w:r>
      <w:r w:rsidR="005B467C">
        <w:t>,</w:t>
      </w:r>
      <w:r>
        <w:t xml:space="preserve"> </w:t>
      </w:r>
      <w:r w:rsidR="005B467C">
        <w:t>which</w:t>
      </w:r>
      <w:r w:rsidR="00561D09">
        <w:t xml:space="preserve"> </w:t>
      </w:r>
      <w:r>
        <w:t xml:space="preserve">set the voltage applied to a capacitor that stores the state (voltage) of the neuron. The all-resistive architecture </w:t>
      </w:r>
      <w:proofErr w:type="gramStart"/>
      <w:r>
        <w:t>is shown</w:t>
      </w:r>
      <w:proofErr w:type="gramEnd"/>
      <w:r>
        <w:t xml:space="preserve"> in </w:t>
      </w:r>
      <w:r>
        <w:fldChar w:fldCharType="begin"/>
      </w:r>
      <w:r>
        <w:instrText xml:space="preserve"> REF _Ref490145860 \h </w:instrText>
      </w:r>
      <w:r>
        <w:fldChar w:fldCharType="separate"/>
      </w:r>
      <w:r>
        <w:t xml:space="preserve">Figure </w:t>
      </w:r>
      <w:r>
        <w:rPr>
          <w:noProof/>
          <w:cs/>
        </w:rPr>
        <w:t>‎</w:t>
      </w:r>
      <w:r>
        <w:rPr>
          <w:noProof/>
        </w:rPr>
        <w:t>3</w:t>
      </w:r>
      <w:r>
        <w:t>.</w:t>
      </w:r>
      <w:r>
        <w:rPr>
          <w:noProof/>
        </w:rPr>
        <w:t>2</w:t>
      </w:r>
      <w:r>
        <w:fldChar w:fldCharType="end"/>
      </w:r>
      <w:r>
        <w:t>.</w:t>
      </w:r>
    </w:p>
    <w:p w:rsidR="00445722" w:rsidRDefault="00445722" w:rsidP="00445722">
      <w:proofErr w:type="gramStart"/>
      <w:r>
        <w:t xml:space="preserve">This architecture has several advantages: 1) the output saturation is inherent in the neurons, as the 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2) the synaptic weights depend only on the potential divider of two digitally-controlled resistors, r</w:t>
      </w:r>
      <w:proofErr w:type="spellStart"/>
      <w:r>
        <w:t>elaxing</w:t>
      </w:r>
      <w:proofErr w:type="spellEnd"/>
      <w:r>
        <w:t xml:space="preserve"> the global matching requirement in CMOS implementations; 3) digitally-controlled resistors used to set the synaptic weights, allowing us to store the synaptic weight settings in CMOS memory, which generally have a very high capacity and low footprint; 4) The synapses are composed of two resistors in series, with complementary code words applied on them making their sum fixed, thus there is no code-dependent loading on the neuron; and 5)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whose input is an analog voltage coming from neighboring neurons, without the need to do any analog-to-digital or digital-to-analog conversion.</w:t>
      </w:r>
      <w:proofErr w:type="gramEnd"/>
      <w:r>
        <w:t xml:space="preserve"> The synapse resistors </w:t>
      </w:r>
      <w:proofErr w:type="gramStart"/>
      <w:r>
        <w:t>can be made</w:t>
      </w:r>
      <w:proofErr w:type="gramEnd"/>
      <w:r>
        <w:t xml:space="preserve"> to have negligible loading on the neuron output, mitigating their effect on reducing the dynamic range of the circuit and reducing their contribution to the power consumpti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t>) is labelled as the connected to the inhibitory (excitatory) outputs because its increase reduces (incre</w:t>
      </w:r>
      <w:proofErr w:type="spellStart"/>
      <w:r>
        <w:t>ases</w:t>
      </w:r>
      <w:proofErr w:type="spellEnd"/>
      <w:r>
        <w:t>) the output voltage, which is labelled as inhibition (excitation) in neuromorphic terms.</w:t>
      </w:r>
    </w:p>
    <w:p w:rsidR="00445722" w:rsidRDefault="00445722" w:rsidP="00445722">
      <w:r>
        <w:t>In total we need 2 analog voltage-controlled resistors per neuro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nd 2</w:t>
      </w:r>
      <w:r>
        <w:rPr>
          <w:rFonts w:cs="Times"/>
        </w:rPr>
        <w:t>×</w:t>
      </w:r>
      <w:r>
        <w:t>2 digitally-controlled resistors per synapse. This means that we need one capacitor, 2 analog voltage-</w:t>
      </w:r>
      <w:r>
        <w:lastRenderedPageBreak/>
        <w:t>controlled resistors and 36 (2</w:t>
      </w:r>
      <w:r>
        <w:rPr>
          <w:rFonts w:cs="Times"/>
        </w:rPr>
        <w:t>×</w:t>
      </w:r>
      <w:r>
        <w:t>2</w:t>
      </w:r>
      <w:r>
        <w:rPr>
          <w:rFonts w:cs="Times"/>
        </w:rPr>
        <w:t>×</w:t>
      </w:r>
      <w:r>
        <w:t xml:space="preserve">9) </w:t>
      </w:r>
      <w:proofErr w:type="gramStart"/>
      <w:r>
        <w:t>digitally-controlled</w:t>
      </w:r>
      <w:proofErr w:type="gramEnd"/>
      <w:r>
        <w:t xml:space="preserve"> resistors per cell. This allows for a very compact implementation, since the matching is required locally </w:t>
      </w:r>
      <w:proofErr w:type="gramStart"/>
      <w:r>
        <w:t>only;</w:t>
      </w:r>
      <w:proofErr w:type="gramEnd"/>
      <w:r>
        <w:t xml:space="preserve"> the synapse potential divider elements need to be matched to have linear synaptic weighting with the applied code word.</w:t>
      </w:r>
    </w:p>
    <w:p w:rsidR="00445722" w:rsidRDefault="00445722" w:rsidP="00445722">
      <w:pPr>
        <w:keepNext/>
        <w:jc w:val="center"/>
      </w:pPr>
      <w:r>
        <w:rPr>
          <w:noProof/>
        </w:rPr>
        <w:drawing>
          <wp:inline distT="0" distB="0" distL="0" distR="0" wp14:anchorId="132CBF68" wp14:editId="36B7AE0E">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445722" w:rsidRDefault="00445722" w:rsidP="00445722">
      <w:pPr>
        <w:pStyle w:val="Caption"/>
      </w:pPr>
      <w:bookmarkStart w:id="58" w:name="_Ref490145860"/>
      <w:bookmarkStart w:id="59" w:name="_Toc490653264"/>
      <w:bookmarkStart w:id="60" w:name="_Toc490654368"/>
      <w:bookmarkStart w:id="61" w:name="_Toc491539304"/>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2</w:t>
        </w:r>
      </w:fldSimple>
      <w:bookmarkEnd w:id="58"/>
      <w:r>
        <w:t xml:space="preserve"> All-resistance architecture CNN architecture. The potential dividers inside the red and blue boxes provide the synaptic weighting of the neuron output (capacitor voltage), using digitally controlled resistors.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PD</m:t>
            </m:r>
          </m:sub>
        </m:sSub>
      </m:oMath>
      <w:r>
        <w:t>) are analog voltage-controlled resistors, with the resistance control inputs connected to the synoptically-weighted output of the neighboring neurons.</w:t>
      </w:r>
      <w:bookmarkEnd w:id="59"/>
      <w:bookmarkEnd w:id="60"/>
      <w:bookmarkEnd w:id="61"/>
    </w:p>
    <w:p w:rsidR="001A65D3" w:rsidRPr="001A65D3" w:rsidRDefault="000C2A7C" w:rsidP="001A65D3">
      <w:r>
        <w:t>One of the</w:t>
      </w:r>
      <w:r w:rsidR="001A65D3">
        <w:t xml:space="preserve"> advantage</w:t>
      </w:r>
      <w:r>
        <w:t>s</w:t>
      </w:r>
      <w:r w:rsidR="001A65D3">
        <w:t xml:space="preserve"> of using graphene to implement the all-resistance CNN architecture is that graphene contacts do not suffer from the source/drain junction capacitance. If this architecture is implemented using CMOS, the junction capacitors of the synapses add up to the total capacitance in the system, especially at the neuron output node, which would slow down the time constant of the cell and system as a whole.</w:t>
      </w:r>
    </w:p>
    <w:p w:rsidR="00445722" w:rsidRDefault="00445722" w:rsidP="00445722">
      <w:pPr>
        <w:pStyle w:val="Heading3"/>
      </w:pPr>
      <w:bookmarkStart w:id="62" w:name="_Toc491082140"/>
      <w:r>
        <w:t>Limitations of All-Resistance CNNs architecture</w:t>
      </w:r>
      <w:bookmarkEnd w:id="62"/>
    </w:p>
    <w:p w:rsidR="00445722" w:rsidRDefault="00445722" w:rsidP="00445722">
      <w:r>
        <w:t xml:space="preserve">The proposed all-resistance a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to regenerate the analog voltage change at the input. </w:t>
      </w:r>
      <w:proofErr w:type="gramStart"/>
      <w:r>
        <w:t>Otherwise</w:t>
      </w:r>
      <w:proofErr w:type="gramEnd"/>
      <w:r>
        <w:t xml:space="preserve"> the signal levels will degrade and the network size would be very limited.</w:t>
      </w:r>
    </w:p>
    <w:p w:rsidR="00445722" w:rsidRDefault="00445722" w:rsidP="00445722">
      <w:r>
        <w:lastRenderedPageBreak/>
        <w:t xml:space="preserve">If we use graphene to implement those resistors, the maximal resistance change range </w:t>
      </w:r>
      <w:proofErr w:type="gramStart"/>
      <w:r>
        <w:t>is achieved</w:t>
      </w:r>
      <w:proofErr w:type="gramEnd"/>
      <w:r>
        <w:t xml:space="preserve"> by using strong gate (high capacitance) and having a low charged-impurity concentration. Quantitatively, neglecting the contract resistance, the resistance of a graphene sheet as per the constant mobility model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445722" w:rsidP="00D95516">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3" w:name="_Toc490655119"/>
            <w:r>
              <w:t>(</w:t>
            </w:r>
            <w:fldSimple w:instr=" STYLEREF 1 \s ">
              <w:r>
                <w:rPr>
                  <w:noProof/>
                  <w:cs/>
                </w:rPr>
                <w:t>‎</w:t>
              </w:r>
              <w:r>
                <w:rPr>
                  <w:noProof/>
                </w:rPr>
                <w:t>3</w:t>
              </w:r>
            </w:fldSimple>
            <w:r>
              <w:t>.</w:t>
            </w:r>
            <w:fldSimple w:instr=" SEQ Equation \* ARABIC \s 1 ">
              <w:r>
                <w:rPr>
                  <w:noProof/>
                </w:rPr>
                <w:t>1</w:t>
              </w:r>
            </w:fldSimple>
            <w:r>
              <w:t>)</w:t>
            </w:r>
            <w:bookmarkEnd w:id="63"/>
          </w:p>
        </w:tc>
      </w:tr>
    </w:tbl>
    <w:p w:rsidR="00445722" w:rsidRDefault="00445722" w:rsidP="00445722">
      <w:r>
        <w:t xml:space="preserve"> The rate of change per </w:t>
      </w:r>
      <w:proofErr w:type="gramStart"/>
      <w:r>
        <w:t>units</w:t>
      </w:r>
      <w:proofErr w:type="gramEnd"/>
      <w:r>
        <w:t xml:space="preserve">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14219B" w:rsidP="00D95516">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45722" w:rsidRDefault="00445722" w:rsidP="00D95516">
            <w:pPr>
              <w:ind w:firstLine="0"/>
              <w:jc w:val="right"/>
              <w:rPr>
                <w:rFonts w:eastAsiaTheme="minorEastAsia"/>
              </w:rPr>
            </w:pPr>
            <w:bookmarkStart w:id="64" w:name="_Toc490655120"/>
            <w:r>
              <w:t>(</w:t>
            </w:r>
            <w:fldSimple w:instr=" STYLEREF 1 \s ">
              <w:r>
                <w:rPr>
                  <w:noProof/>
                  <w:cs/>
                </w:rPr>
                <w:t>‎</w:t>
              </w:r>
              <w:r>
                <w:rPr>
                  <w:noProof/>
                </w:rPr>
                <w:t>3</w:t>
              </w:r>
            </w:fldSimple>
            <w:r>
              <w:t>.</w:t>
            </w:r>
            <w:fldSimple w:instr=" SEQ Equation \* ARABIC \s 1 ">
              <w:r>
                <w:rPr>
                  <w:noProof/>
                </w:rPr>
                <w:t>2</w:t>
              </w:r>
            </w:fldSimple>
            <w:r>
              <w:t>)</w:t>
            </w:r>
            <w:bookmarkEnd w:id="64"/>
          </w:p>
        </w:tc>
      </w:tr>
    </w:tbl>
    <w:p w:rsidR="00445722" w:rsidRDefault="00445722" w:rsidP="00445722">
      <w:r>
        <w:t xml:space="preserve">Where we denote the gate voltage that would yield a charge density equal to the charged-impurity </w:t>
      </w:r>
      <w:proofErr w:type="gramStart"/>
      <w:r>
        <w:t xml:space="preserve">concentration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xml:space="preserve">. This function peaks </w:t>
      </w:r>
      <w:proofErr w:type="gramStart"/>
      <w:r>
        <w:t xml:space="preserve">at </w:t>
      </w:r>
      <w:proofErr w:type="gramEnd"/>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t>, and the maximum rate of change of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Default="0014219B" w:rsidP="00D95516">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445722" w:rsidRDefault="00445722" w:rsidP="00D95516">
            <w:pPr>
              <w:ind w:firstLine="0"/>
              <w:jc w:val="right"/>
              <w:rPr>
                <w:rFonts w:eastAsiaTheme="minorEastAsia"/>
              </w:rPr>
            </w:pPr>
            <w:bookmarkStart w:id="65" w:name="_Toc490655121"/>
            <w:r>
              <w:t>(</w:t>
            </w:r>
            <w:fldSimple w:instr=" STYLEREF 1 \s ">
              <w:r>
                <w:rPr>
                  <w:noProof/>
                  <w:cs/>
                </w:rPr>
                <w:t>‎</w:t>
              </w:r>
              <w:r>
                <w:rPr>
                  <w:noProof/>
                </w:rPr>
                <w:t>3</w:t>
              </w:r>
            </w:fldSimple>
            <w:r>
              <w:t>.</w:t>
            </w:r>
            <w:fldSimple w:instr=" SEQ Equation \* ARABIC \s 1 ">
              <w:r>
                <w:rPr>
                  <w:noProof/>
                </w:rPr>
                <w:t>3</w:t>
              </w:r>
            </w:fldSimple>
            <w:r>
              <w:t>)</w:t>
            </w:r>
            <w:bookmarkEnd w:id="65"/>
          </w:p>
        </w:tc>
      </w:tr>
    </w:tbl>
    <w:p w:rsidR="00445722" w:rsidRDefault="00445722" w:rsidP="00445722">
      <w:proofErr w:type="gramStart"/>
      <w:r>
        <w:t xml:space="preserve">Where </w:t>
      </w:r>
      <w:proofErr w:type="gramEnd"/>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and </w:t>
      </w:r>
      <w:proofErr w:type="gramStart"/>
      <w:r>
        <w:t xml:space="preserve">smaller </w:t>
      </w:r>
      <w:proofErr w:type="gramEnd"/>
      <m:oMath>
        <m:r>
          <w:rPr>
            <w:rFonts w:ascii="Cambria Math" w:hAnsi="Cambria Math"/>
          </w:rPr>
          <m:t>d</m:t>
        </m:r>
      </m:oMath>
      <w:r>
        <w:t>) and the lower the charged-impurity concentration the more resistance change can b</w:t>
      </w:r>
      <w:proofErr w:type="spellStart"/>
      <w:r>
        <w:t>e</w:t>
      </w:r>
      <w:proofErr w:type="spellEnd"/>
      <w:r>
        <w:t xml:space="preserve"> achieved by the gate. </w:t>
      </w:r>
    </w:p>
    <w:p w:rsidR="00445722" w:rsidRDefault="00445722" w:rsidP="00445722">
      <w:r>
        <w:t xml:space="preserve">Another intuitive explanation is through the impact of charged-impurity concentration on the resistance change range. The higher </w:t>
      </w:r>
      <w:proofErr w:type="gramStart"/>
      <w:r>
        <w:t>the charged-impurity concentration the lower high-to-low resistance change range can be achieved by a given gate</w:t>
      </w:r>
      <w:proofErr w:type="gramEnd"/>
      <w:r>
        <w:t xml:space="preserve">. If the high-to-low ratio is </w:t>
      </w:r>
      <w:proofErr w:type="gramStart"/>
      <w:r>
        <w:t>small</w:t>
      </w:r>
      <w:proofErr w:type="gramEnd"/>
      <w:r>
        <w:t xml:space="preserve"> enough the output voltage swing would be low and might not be enough to regenerate a small input change at the input.</w:t>
      </w:r>
    </w:p>
    <w:p w:rsidR="00445722" w:rsidRDefault="00445722" w:rsidP="00445722">
      <w:r>
        <w:t>This discussion elucidates the importance of low charged-impurity concentration and strong gates for successful implementation of graphene all-resistance CNNs.</w:t>
      </w:r>
    </w:p>
    <w:p w:rsidR="00445722" w:rsidRDefault="00445722" w:rsidP="00445722">
      <w:pPr>
        <w:pStyle w:val="Heading2"/>
      </w:pPr>
      <w:bookmarkStart w:id="66" w:name="_Toc491082141"/>
      <w:r>
        <w:lastRenderedPageBreak/>
        <w:t>Graphene Neurons and Synapses</w:t>
      </w:r>
      <w:bookmarkEnd w:id="66"/>
    </w:p>
    <w:p w:rsidR="00445722" w:rsidRDefault="00445722" w:rsidP="00445722">
      <w:proofErr w:type="gramStart"/>
      <w:r>
        <w:t xml:space="preserve">Graphene neurons can be </w:t>
      </w:r>
      <w:r w:rsidR="00EF572C">
        <w:t>created by</w:t>
      </w:r>
      <w:r>
        <w:t xml:space="preserve"> dual-gated graphene ribbons with equal length gates</w:t>
      </w:r>
      <w:proofErr w:type="gramEnd"/>
      <w:r>
        <w:t xml:space="preserve">, while the synapses can be implemented by using binary-scaled gates. This </w:t>
      </w:r>
      <w:proofErr w:type="gramStart"/>
      <w:r>
        <w:t>can be explained</w:t>
      </w:r>
      <w:proofErr w:type="gramEnd"/>
      <w:r>
        <w:t xml:space="preserve"> by deriving the resistance of a graphene ribbon using the constant mobility model for a ribbon with multiple top gates and a single common back gate, similar to the one shown in </w:t>
      </w:r>
      <w:r>
        <w:fldChar w:fldCharType="begin"/>
      </w:r>
      <w:r>
        <w:instrText xml:space="preserve"> REF _Ref490166588 \h </w:instrText>
      </w:r>
      <w:r>
        <w:fldChar w:fldCharType="separate"/>
      </w:r>
      <w:r>
        <w:t xml:space="preserve">Figure </w:t>
      </w:r>
      <w:r>
        <w:rPr>
          <w:noProof/>
          <w:cs/>
        </w:rPr>
        <w:t>‎</w:t>
      </w:r>
      <w:r>
        <w:rPr>
          <w:noProof/>
        </w:rPr>
        <w:t>3</w:t>
      </w:r>
      <w:r>
        <w:t>.</w:t>
      </w:r>
      <w:r>
        <w:rPr>
          <w:noProof/>
        </w:rPr>
        <w:t>3</w:t>
      </w:r>
      <w:r>
        <w:fldChar w:fldCharType="end"/>
      </w:r>
      <w:r>
        <w:t>.</w:t>
      </w:r>
    </w:p>
    <w:p w:rsidR="00445722" w:rsidRDefault="00445722" w:rsidP="00445722">
      <w:pPr>
        <w:keepNext/>
        <w:ind w:firstLine="0"/>
        <w:jc w:val="center"/>
      </w:pPr>
      <w:r>
        <w:rPr>
          <w:noProof/>
        </w:rPr>
        <w:drawing>
          <wp:inline distT="0" distB="0" distL="0" distR="0" wp14:anchorId="3F9D2E8C" wp14:editId="0C0F7413">
            <wp:extent cx="4572000" cy="2243504"/>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ross-s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243504"/>
                    </a:xfrm>
                    <a:prstGeom prst="rect">
                      <a:avLst/>
                    </a:prstGeom>
                  </pic:spPr>
                </pic:pic>
              </a:graphicData>
            </a:graphic>
          </wp:inline>
        </w:drawing>
      </w:r>
    </w:p>
    <w:p w:rsidR="00445722" w:rsidRDefault="00445722" w:rsidP="00445722">
      <w:pPr>
        <w:pStyle w:val="Caption"/>
      </w:pPr>
      <w:bookmarkStart w:id="67" w:name="_Ref490166588"/>
      <w:bookmarkStart w:id="68" w:name="_Toc490653265"/>
      <w:bookmarkStart w:id="69" w:name="_Toc490654369"/>
      <w:bookmarkStart w:id="70" w:name="_Toc491539305"/>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3</w:t>
        </w:r>
      </w:fldSimple>
      <w:bookmarkEnd w:id="67"/>
      <w:r>
        <w:t xml:space="preserve"> Cross-section of an n-gate graphene device. There are n top gates and one common back gate.</w:t>
      </w:r>
      <w:bookmarkEnd w:id="68"/>
      <w:bookmarkEnd w:id="69"/>
      <w:bookmarkEnd w:id="70"/>
    </w:p>
    <w:p w:rsidR="00445722" w:rsidRDefault="00445722" w:rsidP="00445722">
      <w:r>
        <w:t xml:space="preserve">The resistance of such a structure, neglecting the contact resistanc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num>
                      <m:den>
                        <m:r>
                          <w:rPr>
                            <w:rFonts w:ascii="Cambria Math" w:hAnsi="Cambria Math"/>
                          </w:rPr>
                          <m:t>W</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1" w:name="_Ref490169636"/>
            <w:bookmarkStart w:id="72" w:name="_Toc490655122"/>
            <w:r>
              <w:t>(</w:t>
            </w:r>
            <w:fldSimple w:instr=" STYLEREF 1 \s ">
              <w:r>
                <w:rPr>
                  <w:noProof/>
                  <w:cs/>
                </w:rPr>
                <w:t>‎</w:t>
              </w:r>
              <w:r>
                <w:rPr>
                  <w:noProof/>
                </w:rPr>
                <w:t>3</w:t>
              </w:r>
            </w:fldSimple>
            <w:r>
              <w:t>.</w:t>
            </w:r>
            <w:fldSimple w:instr=" SEQ Equation \* ARABIC \s 1 ">
              <w:r>
                <w:rPr>
                  <w:noProof/>
                </w:rPr>
                <w:t>4</w:t>
              </w:r>
            </w:fldSimple>
            <w:r>
              <w:t>)</w:t>
            </w:r>
            <w:bookmarkEnd w:id="71"/>
            <w:bookmarkEnd w:id="72"/>
          </w:p>
        </w:tc>
      </w:tr>
    </w:tbl>
    <w:p w:rsidR="00445722" w:rsidRDefault="00445722" w:rsidP="00445722">
      <w:proofErr w:type="gramStart"/>
      <w:r>
        <w:t xml:space="preserve">Where </w:t>
      </w:r>
      <m:oMath>
        <m:r>
          <w:rPr>
            <w:rFonts w:ascii="Cambria Math" w:hAnsi="Cambria Math"/>
          </w:rPr>
          <m:t>W</m:t>
        </m:r>
      </m:oMath>
      <w:r>
        <w:t xml:space="preserve"> is the channel width, </w:t>
      </w:r>
      <m:oMath>
        <m:sSub>
          <m:sSubPr>
            <m:ctrlPr>
              <w:rPr>
                <w:rFonts w:ascii="Cambria Math" w:hAnsi="Cambria Math"/>
                <w:i/>
              </w:rPr>
            </m:ctrlPr>
          </m:sSubPr>
          <m:e>
            <m:r>
              <w:rPr>
                <w:rFonts w:ascii="Cambria Math" w:hAnsi="Cambria Math"/>
              </w:rPr>
              <m:t>ρ</m:t>
            </m:r>
          </m:e>
          <m:sub>
            <m:r>
              <w:rPr>
                <w:rFonts w:ascii="Cambria Math" w:hAnsi="Cambria Math"/>
              </w:rPr>
              <m:t>u</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u</m:t>
            </m:r>
          </m:sub>
        </m:sSub>
      </m:oMath>
      <w:r>
        <w:t xml:space="preserve"> are the sheet resistivity and length of the ungated sections,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the sheet resistivity and length of the </w:t>
      </w:r>
      <m:oMath>
        <m:r>
          <w:rPr>
            <w:rFonts w:ascii="Cambria Math" w:hAnsi="Cambria Math"/>
          </w:rPr>
          <m:t>i</m:t>
        </m:r>
      </m:oMath>
      <w:r w:rsidR="008D6A5D" w:rsidRPr="008D6A5D">
        <w:rPr>
          <w:vertAlign w:val="superscript"/>
        </w:rPr>
        <w:t>th</w:t>
      </w:r>
      <w:r>
        <w:t xml:space="preserve"> gates sectio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bg</m:t>
            </m:r>
          </m:sub>
        </m:sSub>
      </m:oMath>
      <w:r>
        <w:t xml:space="preserve"> the voltage of the </w:t>
      </w:r>
      <m:oMath>
        <m:r>
          <w:rPr>
            <w:rFonts w:ascii="Cambria Math" w:hAnsi="Cambria Math"/>
          </w:rPr>
          <m:t>i</m:t>
        </m:r>
      </m:oMath>
      <w:r w:rsidR="008D6A5D" w:rsidRPr="008D6A5D">
        <w:rPr>
          <w:vertAlign w:val="superscript"/>
        </w:rPr>
        <w:t>th</w:t>
      </w:r>
      <w:r w:rsidR="008D6A5D">
        <w:t xml:space="preserve"> </w:t>
      </w:r>
      <w:r>
        <w:t xml:space="preserve">top gate and back gate,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t xml:space="preserve"> is the interface tunneling resista</w:t>
      </w:r>
      <w:proofErr w:type="spellStart"/>
      <w:r>
        <w:t>nce</w:t>
      </w:r>
      <w:proofErr w:type="spellEnd"/>
      <w:r>
        <w:t xml:space="preserve"> per unit width for the charge carrier to tunnel from the ungated section to the </w:t>
      </w:r>
      <m:oMath>
        <m:r>
          <w:rPr>
            <w:rFonts w:ascii="Cambria Math" w:hAnsi="Cambria Math"/>
          </w:rPr>
          <m:t>i</m:t>
        </m:r>
      </m:oMath>
      <w:r w:rsidRPr="008D6A5D">
        <w:rPr>
          <w:vertAlign w:val="superscript"/>
        </w:rPr>
        <w:t>th</w:t>
      </w:r>
      <w:r>
        <w:t xml:space="preserve"> gate and back out if the gating causes alternate doping types in the channel.</w:t>
      </w:r>
      <w:proofErr w:type="gramEnd"/>
      <w:r>
        <w:t xml:space="preserv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an be neglected relative to the sheet resistance due to Klein-tunneling at the interfaces</w:t>
      </w:r>
      <w:r>
        <w:fldChar w:fldCharType="begin" w:fldLock="1"/>
      </w:r>
      <w:r>
        <w:instrText>ADDIN CSL_CITATION { "citationItems" : [ { "id" : "ITEM-1", "itemData" : { "DOI" : "10.1103/PhysRevLett.102.026807", "ISSN" : "0031-9007", "author" : [ { "dropping-particle" : "", "family" : "Stander", "given" : "N.", "non-dropping-particle" : "", "parse-names" : false, "suffix" : "" }, { "dropping-particle" : "", "family" : "Huard", "given" : "B.", "non-dropping-particle" : "", "parse-names" : false, "suffix" : "" }, { "dropping-particle" : "", "family" : "Goldhaber-Gordon", "given" : "D.", "non-dropping-particle" : "", "parse-names" : false, "suffix" : "" } ], "container-title" : "Physical Review Letters", "id" : "ITEM-1", "issue" : "2", "issued" : { "date-parts" : [ [ "2009", "1" ] ] }, "page" : "026807", "title" : "Evidence for Klein Tunneling in Graphene p-n Junctions", "type" : "article-journal", "volume" : "102" }, "uris" : [ "http://www.mendeley.com/documents/?uuid=b1bba592-16cc-4b7c-b544-f63abe48b149" ] }, { "id" : "ITEM-2",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 "issue" : "12", "issued" : { "date-parts" : [ [ "2010", "3" ] ] }, "page" : "121408", "title" : "Signatures of Klein tunneling in disordered graphene p-n-p junctions", "type" : "article-journal", "volume" : "81" }, "uris" : [ "http://www.mendeley.com/documents/?uuid=4bf395e5-cd22-4760-8d6d-76f5f9e9e2a5" ] } ], "mendeley" : { "formattedCitation" : "[55], [56]", "plainTextFormattedCitation" : "[55], [56]", "previouslyFormattedCitation" : "[55], [56]" }, "properties" : { "noteIndex" : 0 }, "schema" : "https://github.com/citation-style-language/schema/raw/master/csl-citation.json" }</w:instrText>
      </w:r>
      <w:r>
        <w:fldChar w:fldCharType="separate"/>
      </w:r>
      <w:r w:rsidRPr="00DC6B43">
        <w:rPr>
          <w:noProof/>
        </w:rPr>
        <w:t>[55], [56]</w:t>
      </w:r>
      <w:r>
        <w:fldChar w:fldCharType="end"/>
      </w:r>
      <w:r>
        <w:t xml:space="preserve">. The ability to have alternating dopant type across the </w:t>
      </w:r>
      <w:r>
        <w:lastRenderedPageBreak/>
        <w:t>channel without rectification is a direct result of Klein-tunneling in graphene, even for non-ballistic transport devices</w:t>
      </w:r>
      <w:r>
        <w:fldChar w:fldCharType="begin" w:fldLock="1"/>
      </w:r>
      <w:r>
        <w:instrText>ADDIN CSL_CITATION { "citationItems" : [ { "id" : "ITEM-1",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1", "issue" : "3", "issued" : { "date-parts" : [ [ "2011", "10", "10" ] ] }, "page" : "301-317", "title" : "Klein tunneling in graphene: optics with massless electrons", "type" : "article-journal", "volume" : "83" }, "uris" : [ "http://www.mendeley.com/documents/?uuid=cc4bd9f6-83f3-48db-827b-b3fba5dfb5e5" ] }, { "id" : "ITEM-2",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2", "issue" : "15", "issued" : { "date-parts" : [ [ "2008", "10" ] ] }, "page" : "156804", "title" : "Klein Backscattering and Fabry-P\u00e9rot Interference in Graphene Heterojunctions", "type" : "article-journal", "volume" : "101" }, "uris" : [ "http://www.mendeley.com/documents/?uuid=0c7e6da1-c407-481d-aa12-cf5e28ea4bfc"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mendeley" : { "formattedCitation" : "[49], [58], [203]", "plainTextFormattedCitation" : "[49], [58], [203]", "previouslyFormattedCitation" : "[49], [58], [203]" }, "properties" : { "noteIndex" : 0 }, "schema" : "https://github.com/citation-style-language/schema/raw/master/csl-citation.json" }</w:instrText>
      </w:r>
      <w:r>
        <w:fldChar w:fldCharType="separate"/>
      </w:r>
      <w:r w:rsidRPr="00DC6B43">
        <w:rPr>
          <w:noProof/>
        </w:rPr>
        <w:t>[49], [58], [203]</w:t>
      </w:r>
      <w:r>
        <w:fldChar w:fldCharType="end"/>
      </w:r>
      <w:r>
        <w:t xml:space="preserve">. The use of a </w:t>
      </w:r>
      <w:r w:rsidR="004F1CC2">
        <w:t xml:space="preserve">gate-dependent </w:t>
      </w:r>
      <w:r>
        <w:t xml:space="preserve">specific sheet resistance </w:t>
      </w:r>
      <w:r w:rsidR="004F1CC2">
        <w:t>(</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004F1CC2">
        <w:t>)</w:t>
      </w:r>
      <w:r>
        <w:t xml:space="preserve"> for each gate is due to the possibility of process gradients across the device, the presence of charge puddles and charge inhomogeneity, and because metal gates can alter the phonon scattering modes</w:t>
      </w:r>
      <w:r>
        <w:fldChar w:fldCharType="begin" w:fldLock="1"/>
      </w:r>
      <w:r>
        <w:instrText>ADDIN CSL_CITATION { "citationItems" : [ { "id" : "ITEM-1",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1",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2",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2", "issue" : "4", "issued" : { "date-parts" : [ [ "2013", "7" ] ] }, "page" : "045405", "title" : "Theory of remote phonon scattering in top-gated single-layer graphene", "type" : "article-journal", "volume" : "88" }, "uris" : [ "http://www.mendeley.com/documents/?uuid=a46be935-62e6-4b1a-afac-56ffdbf5f940" ] } ], "mendeley" : { "formattedCitation" : "[41], [80]", "plainTextFormattedCitation" : "[41], [80]", "previouslyFormattedCitation" : "[41], [80]" }, "properties" : { "noteIndex" : 0 }, "schema" : "https://github.com/citation-style-language/schema/raw/master/csl-citation.json" }</w:instrText>
      </w:r>
      <w:r>
        <w:fldChar w:fldCharType="separate"/>
      </w:r>
      <w:r w:rsidRPr="00DC6B43">
        <w:rPr>
          <w:noProof/>
        </w:rPr>
        <w:t>[41], [80]</w:t>
      </w:r>
      <w:r>
        <w:fldChar w:fldCharType="end"/>
      </w:r>
      <w:r>
        <w:t xml:space="preserve">. </w:t>
      </w:r>
    </w:p>
    <w:p w:rsidR="00445722" w:rsidRDefault="00445722" w:rsidP="00445722">
      <w:r>
        <w:t>In case of neurons, the gate lengths are equal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oMath>
      <w:r>
        <w:t xml:space="preserve">), making the contribution of the gates in the resistance change equal, while for synapses, they are binary scaled. For binary scaled gates, we </w:t>
      </w:r>
      <w:proofErr w:type="gramStart"/>
      <w:r>
        <w:t xml:space="preserve">have </w:t>
      </w:r>
      <w:proofErr w:type="gramEnd"/>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n-1</m:t>
            </m:r>
          </m:sub>
        </m:sSub>
      </m:oMath>
      <w:r>
        <w:t xml:space="preserve">, making the device act as a string of binary-scaled resistors. Accordingly, if the </w:t>
      </w:r>
      <w:proofErr w:type="gramStart"/>
      <w:r>
        <w:t>binary scaled</w:t>
      </w:r>
      <w:proofErr w:type="gramEnd"/>
      <w:r>
        <w:t xml:space="preserve"> gates are connected to the corresponding bits of a digital control word, they will act as a digital to resistance converter. This </w:t>
      </w:r>
      <w:proofErr w:type="gramStart"/>
      <w:r>
        <w:t>can be quantified</w:t>
      </w:r>
      <w:proofErr w:type="gramEnd"/>
      <w:r>
        <w:t xml:space="preserve"> by setting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oMath>
      <w:r>
        <w:t xml:space="preserve"> for all gates, allowing us to rewrite Equation </w:t>
      </w:r>
      <w:r>
        <w:fldChar w:fldCharType="begin"/>
      </w:r>
      <w:r>
        <w:instrText xml:space="preserve"> REF _Ref490169636 \h </w:instrText>
      </w:r>
      <w:r>
        <w:fldChar w:fldCharType="separate"/>
      </w:r>
      <w:r>
        <w:t>(</w:t>
      </w:r>
      <w:r>
        <w:rPr>
          <w:noProof/>
          <w:cs/>
        </w:rPr>
        <w:t>‎</w:t>
      </w:r>
      <w:r>
        <w:rPr>
          <w:noProof/>
        </w:rPr>
        <w:t>3</w:t>
      </w:r>
      <w:r>
        <w:t>.</w:t>
      </w:r>
      <w:r>
        <w:rPr>
          <w:noProof/>
        </w:rPr>
        <w:t>4</w:t>
      </w:r>
      <w:r>
        <w:t>)</w:t>
      </w:r>
      <w:r>
        <w:fldChar w:fldCharType="end"/>
      </w:r>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5722" w:rsidTr="00D95516">
        <w:tc>
          <w:tcPr>
            <w:tcW w:w="544" w:type="pct"/>
            <w:vAlign w:val="center"/>
          </w:tcPr>
          <w:p w:rsidR="00445722" w:rsidRDefault="00445722" w:rsidP="00D95516">
            <w:pPr>
              <w:ind w:firstLine="0"/>
              <w:jc w:val="center"/>
              <w:rPr>
                <w:rFonts w:eastAsiaTheme="minorEastAsia"/>
              </w:rPr>
            </w:pPr>
          </w:p>
        </w:tc>
        <w:tc>
          <w:tcPr>
            <w:tcW w:w="3856" w:type="pct"/>
            <w:vAlign w:val="center"/>
          </w:tcPr>
          <w:p w:rsidR="00445722" w:rsidRPr="00961EFB" w:rsidRDefault="00445722" w:rsidP="00D95516">
            <w:pPr>
              <w:rPr>
                <w:rFonts w:eastAsiaTheme="minorEastAsia"/>
              </w:rPr>
            </w:pPr>
            <m:oMathPara>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u </m:t>
                        </m:r>
                      </m:sub>
                    </m:sSub>
                  </m:num>
                  <m:den>
                    <m:r>
                      <w:rPr>
                        <w:rFonts w:ascii="Cambria Math" w:hAnsi="Cambria Math"/>
                      </w:rPr>
                      <m:t>W</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 xml:space="preserve">i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m:rPr>
                    <m:sty m:val="p"/>
                  </m:rPr>
                  <w:rPr>
                    <w:rFonts w:ascii="Cambria Math" w:hAnsi="Cambria Math"/>
                  </w:rPr>
                  <m:t>Δ</m:t>
                </m:r>
                <m:r>
                  <w:rPr>
                    <w:rFonts w:ascii="Cambria Math" w:hAnsi="Cambria Math"/>
                  </w:rPr>
                  <m:t>R</m:t>
                </m:r>
              </m:oMath>
            </m:oMathPara>
          </w:p>
          <w:p w:rsidR="00445722" w:rsidRPr="00961EFB" w:rsidRDefault="00445722" w:rsidP="00D95516">
            <w:pPr>
              <w:rPr>
                <w:rFonts w:eastAsiaTheme="minorEastAsia"/>
              </w:rPr>
            </w:pPr>
          </w:p>
        </w:tc>
        <w:tc>
          <w:tcPr>
            <w:tcW w:w="600" w:type="pct"/>
            <w:vAlign w:val="center"/>
          </w:tcPr>
          <w:p w:rsidR="00445722" w:rsidRDefault="00445722" w:rsidP="00D95516">
            <w:pPr>
              <w:ind w:firstLine="0"/>
              <w:jc w:val="right"/>
              <w:rPr>
                <w:rFonts w:eastAsiaTheme="minorEastAsia"/>
              </w:rPr>
            </w:pPr>
            <w:bookmarkStart w:id="73" w:name="_Toc490655123"/>
            <w:r>
              <w:t>(</w:t>
            </w:r>
            <w:fldSimple w:instr=" STYLEREF 1 \s ">
              <w:r>
                <w:rPr>
                  <w:noProof/>
                  <w:cs/>
                </w:rPr>
                <w:t>‎</w:t>
              </w:r>
              <w:r>
                <w:rPr>
                  <w:noProof/>
                </w:rPr>
                <w:t>3</w:t>
              </w:r>
            </w:fldSimple>
            <w:r>
              <w:t>.</w:t>
            </w:r>
            <w:fldSimple w:instr=" SEQ Equation \* ARABIC \s 1 ">
              <w:r>
                <w:rPr>
                  <w:noProof/>
                </w:rPr>
                <w:t>5</w:t>
              </w:r>
            </w:fldSimple>
            <w:r>
              <w:t>)</w:t>
            </w:r>
            <w:bookmarkEnd w:id="73"/>
          </w:p>
        </w:tc>
      </w:tr>
    </w:tbl>
    <w:p w:rsidR="00445722" w:rsidRDefault="00445722" w:rsidP="00445722">
      <w:r>
        <w:t xml:space="preserve">If a digital signal having the </w:t>
      </w:r>
      <w:proofErr w:type="gramStart"/>
      <w:r>
        <w:t xml:space="preserve">values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e>
        </m:d>
      </m:oMath>
      <w:r>
        <w:t xml:space="preserve">, corresponding to a digital bit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0,1}</m:t>
        </m:r>
      </m:oMath>
      <w:r>
        <w:t>, is applied on the top gates, the resistance change term (</w:t>
      </w:r>
      <m:oMath>
        <m:r>
          <m:rPr>
            <m:sty m:val="p"/>
          </m:rPr>
          <w:rPr>
            <w:rFonts w:ascii="Cambria Math" w:hAnsi="Cambria Math"/>
          </w:rPr>
          <m:t>Δ</m:t>
        </m:r>
        <m:r>
          <w:rPr>
            <w:rFonts w:ascii="Cambria Math" w:hAnsi="Cambria Math"/>
          </w:rPr>
          <m:t>R</m:t>
        </m:r>
      </m:oMath>
      <w:r>
        <w:t>) as a function of code word can 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
        <w:gridCol w:w="8343"/>
        <w:gridCol w:w="676"/>
      </w:tblGrid>
      <w:tr w:rsidR="00445722" w:rsidTr="00D95516">
        <w:tc>
          <w:tcPr>
            <w:tcW w:w="146" w:type="pct"/>
            <w:vAlign w:val="center"/>
          </w:tcPr>
          <w:p w:rsidR="00445722" w:rsidRDefault="00445722" w:rsidP="00D95516">
            <w:pPr>
              <w:ind w:firstLine="0"/>
              <w:jc w:val="center"/>
              <w:rPr>
                <w:rFonts w:eastAsiaTheme="minorEastAsia"/>
              </w:rPr>
            </w:pPr>
          </w:p>
        </w:tc>
        <w:tc>
          <w:tcPr>
            <w:tcW w:w="4518" w:type="pct"/>
            <w:vAlign w:val="center"/>
          </w:tcPr>
          <w:p w:rsidR="00445722" w:rsidRPr="00961EFB" w:rsidRDefault="00445722" w:rsidP="00D95516">
            <w:pPr>
              <w:rPr>
                <w:rFonts w:eastAsiaTheme="minorEastAsia"/>
              </w:rPr>
            </w:pPr>
            <m:oMathPara>
              <m:oMath>
                <m:r>
                  <m:rPr>
                    <m:sty m:val="p"/>
                  </m:rPr>
                  <w:rPr>
                    <w:rFonts w:ascii="Cambria Math" w:hAnsi="Cambria Math"/>
                  </w:rPr>
                  <m:t>Δ</m:t>
                </m:r>
                <m:r>
                  <w:rPr>
                    <w:rFonts w:ascii="Cambria Math" w:hAnsi="Cambria Math"/>
                  </w:rPr>
                  <m:t>R≈</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g</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sty m:val="p"/>
                          </m:rPr>
                          <w:rPr>
                            <w:rFonts w:ascii="Cambria Math" w:hAnsi="Cambria Math"/>
                          </w:rPr>
                          <m:t>Δ</m:t>
                        </m:r>
                        <m:r>
                          <w:rPr>
                            <w:rFonts w:ascii="Cambria Math" w:hAnsi="Cambria Math"/>
                          </w:rPr>
                          <m:t>ρ</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m:t>
                            </m:r>
                          </m:e>
                          <m:sup>
                            <m:r>
                              <w:rPr>
                                <w:rFonts w:ascii="Cambria Math" w:hAnsi="Cambria Math"/>
                              </w:rPr>
                              <m:t>i-1</m:t>
                            </m:r>
                          </m:sup>
                        </m:sSup>
                        <m:sSub>
                          <m:sSubPr>
                            <m:ctrlPr>
                              <w:rPr>
                                <w:rFonts w:ascii="Cambria Math" w:hAnsi="Cambria Math"/>
                                <w:i/>
                              </w:rPr>
                            </m:ctrlPr>
                          </m:sSubPr>
                          <m:e>
                            <m:r>
                              <w:rPr>
                                <w:rFonts w:ascii="Cambria Math" w:hAnsi="Cambria Math"/>
                              </w:rPr>
                              <m:t>L</m:t>
                            </m:r>
                          </m:e>
                          <m:sub>
                            <m:r>
                              <w:rPr>
                                <w:rFonts w:ascii="Cambria Math" w:hAnsi="Cambria Math"/>
                              </w:rPr>
                              <m:t xml:space="preserve">1 </m:t>
                            </m:r>
                          </m:sub>
                        </m:sSub>
                      </m:num>
                      <m:den>
                        <m:r>
                          <w:rPr>
                            <w:rFonts w:ascii="Cambria Math" w:hAnsi="Cambria Math"/>
                          </w:rPr>
                          <m:t>W</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2</m:t>
                        </m:r>
                      </m:e>
                      <m:sup>
                        <m:r>
                          <w:rPr>
                            <w:rFonts w:ascii="Cambria Math" w:hAnsi="Cambria Math"/>
                          </w:rPr>
                          <m:t>i-1</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r>
                  <w:rPr>
                    <w:rFonts w:ascii="Cambria Math" w:hAnsi="Cambria Math"/>
                  </w:rPr>
                  <m:t xml:space="preserve"> </m:t>
                </m:r>
              </m:oMath>
            </m:oMathPara>
          </w:p>
          <w:p w:rsidR="00445722" w:rsidRPr="00961EFB" w:rsidRDefault="00445722" w:rsidP="00D95516">
            <w:pPr>
              <w:rPr>
                <w:rFonts w:eastAsiaTheme="minorEastAsia"/>
              </w:rPr>
            </w:pPr>
          </w:p>
        </w:tc>
        <w:tc>
          <w:tcPr>
            <w:tcW w:w="335" w:type="pct"/>
            <w:vAlign w:val="center"/>
          </w:tcPr>
          <w:p w:rsidR="00445722" w:rsidRDefault="00445722" w:rsidP="00D95516">
            <w:pPr>
              <w:ind w:firstLine="0"/>
              <w:jc w:val="right"/>
              <w:rPr>
                <w:rFonts w:eastAsiaTheme="minorEastAsia"/>
              </w:rPr>
            </w:pPr>
            <w:bookmarkStart w:id="74" w:name="_Ref490170690"/>
            <w:bookmarkStart w:id="75" w:name="_Toc490655124"/>
            <w:r>
              <w:t>(</w:t>
            </w:r>
            <w:fldSimple w:instr=" STYLEREF 1 \s ">
              <w:r>
                <w:rPr>
                  <w:noProof/>
                  <w:cs/>
                </w:rPr>
                <w:t>‎</w:t>
              </w:r>
              <w:r>
                <w:rPr>
                  <w:noProof/>
                </w:rPr>
                <w:t>3</w:t>
              </w:r>
            </w:fldSimple>
            <w:r>
              <w:t>.</w:t>
            </w:r>
            <w:fldSimple w:instr=" SEQ Equation \* ARABIC \s 1 ">
              <w:r>
                <w:rPr>
                  <w:noProof/>
                </w:rPr>
                <w:t>6</w:t>
              </w:r>
            </w:fldSimple>
            <w:r>
              <w:t>)</w:t>
            </w:r>
            <w:bookmarkEnd w:id="74"/>
            <w:bookmarkEnd w:id="75"/>
          </w:p>
        </w:tc>
      </w:tr>
    </w:tbl>
    <w:p w:rsidR="00445722" w:rsidRDefault="00445722" w:rsidP="00445722">
      <w:r>
        <w:t xml:space="preserve">Equation </w:t>
      </w:r>
      <w:r>
        <w:fldChar w:fldCharType="begin"/>
      </w:r>
      <w:r>
        <w:instrText xml:space="preserve"> REF _Ref490170690 \h </w:instrText>
      </w:r>
      <w:r>
        <w:fldChar w:fldCharType="separate"/>
      </w:r>
      <w:r>
        <w:t>(</w:t>
      </w:r>
      <w:r>
        <w:rPr>
          <w:noProof/>
          <w:cs/>
        </w:rPr>
        <w:t>‎</w:t>
      </w:r>
      <w:r>
        <w:rPr>
          <w:noProof/>
        </w:rPr>
        <w:t>3</w:t>
      </w:r>
      <w:r>
        <w:t>.</w:t>
      </w:r>
      <w:r>
        <w:rPr>
          <w:noProof/>
        </w:rPr>
        <w:t>6</w:t>
      </w:r>
      <w:r>
        <w:t>)</w:t>
      </w:r>
      <w:r>
        <w:fldChar w:fldCharType="end"/>
      </w:r>
      <w:r>
        <w:t xml:space="preserve"> shows how the binary scaling the gate lengths would make the device act as a digital-to-resistance converter, which is what we need for each resistor in the synapses.</w:t>
      </w:r>
    </w:p>
    <w:p w:rsidR="00445722" w:rsidRDefault="00445722" w:rsidP="00CC1CFE">
      <w:r>
        <w:lastRenderedPageBreak/>
        <w:t xml:space="preserve">Interestingly, this architecture allows </w:t>
      </w:r>
      <w:proofErr w:type="gramStart"/>
      <w:r>
        <w:t>for both positive and negative resistance change with the applied code</w:t>
      </w:r>
      <w:r w:rsidR="00A553A7">
        <w:t xml:space="preserve"> </w:t>
      </w:r>
      <w:r>
        <w:t>word (voltage), depending on the relation between the back-gate voltage and the Dirac point</w:t>
      </w:r>
      <w:proofErr w:type="gramEnd"/>
      <w:r>
        <w:t xml:space="preserve">. This is illustrated using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w:t>
      </w:r>
    </w:p>
    <w:p w:rsidR="00445722" w:rsidRDefault="00445722" w:rsidP="00445722">
      <w:pPr>
        <w:keepNext/>
        <w:ind w:firstLine="0"/>
        <w:jc w:val="center"/>
      </w:pPr>
      <w:r>
        <w:rPr>
          <w:noProof/>
        </w:rPr>
        <w:drawing>
          <wp:inline distT="0" distB="0" distL="0" distR="0" wp14:anchorId="47E4ADC1" wp14:editId="2AEAAF70">
            <wp:extent cx="3657600" cy="5730426"/>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R id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5730426"/>
                    </a:xfrm>
                    <a:prstGeom prst="rect">
                      <a:avLst/>
                    </a:prstGeom>
                  </pic:spPr>
                </pic:pic>
              </a:graphicData>
            </a:graphic>
          </wp:inline>
        </w:drawing>
      </w:r>
    </w:p>
    <w:p w:rsidR="00445722" w:rsidRDefault="00445722" w:rsidP="00445722">
      <w:pPr>
        <w:pStyle w:val="Caption"/>
      </w:pPr>
      <w:bookmarkStart w:id="76" w:name="_Ref490172228"/>
      <w:bookmarkStart w:id="77" w:name="_Toc490653266"/>
      <w:bookmarkStart w:id="78" w:name="_Toc490654370"/>
      <w:bookmarkStart w:id="79" w:name="_Toc491539306"/>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4</w:t>
        </w:r>
      </w:fldSimple>
      <w:bookmarkEnd w:id="76"/>
      <w:r>
        <w:t xml:space="preserve"> (a) Resistance vs back gate voltage of a section of a graphene channel at two top gate voltages V</w:t>
      </w:r>
      <w:r w:rsidRPr="00AC3291">
        <w:rPr>
          <w:vertAlign w:val="subscript"/>
        </w:rPr>
        <w:t>1</w:t>
      </w:r>
      <w:r>
        <w:t xml:space="preserve"> and V</w:t>
      </w:r>
      <w:r>
        <w:rPr>
          <w:vertAlign w:val="subscript"/>
        </w:rPr>
        <w:t>0</w:t>
      </w:r>
      <w:r>
        <w:t>, and (b) resistance change, defined as R(V</w:t>
      </w:r>
      <w:r>
        <w:rPr>
          <w:vertAlign w:val="subscript"/>
        </w:rPr>
        <w:t>0</w:t>
      </w:r>
      <w:r>
        <w:t>)-R(V</w:t>
      </w:r>
      <w:r>
        <w:rPr>
          <w:vertAlign w:val="subscript"/>
        </w:rPr>
        <w:t>0</w:t>
      </w:r>
      <w:r>
        <w:t>), vs back gate voltage. Using a back-gate voltage around V</w:t>
      </w:r>
      <w:r w:rsidRPr="00AC3291">
        <w:rPr>
          <w:vertAlign w:val="subscript"/>
        </w:rPr>
        <w:t>1</w:t>
      </w:r>
      <w:r>
        <w:t xml:space="preserve"> would cause a positive resistance change, while using a back-gate voltage around V</w:t>
      </w:r>
      <w:r>
        <w:rPr>
          <w:vertAlign w:val="subscript"/>
        </w:rPr>
        <w:t>0</w:t>
      </w:r>
      <w:r>
        <w:t xml:space="preserve"> would cause a negative resistance change.</w:t>
      </w:r>
      <w:bookmarkEnd w:id="77"/>
      <w:bookmarkEnd w:id="78"/>
      <w:bookmarkEnd w:id="79"/>
    </w:p>
    <w:p w:rsidR="00CC1CFE" w:rsidRPr="00CC1CFE" w:rsidRDefault="00CC1CFE" w:rsidP="00CC1CFE">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a) shows the resistance of the ribbon when a at two top gate voltages V</w:t>
      </w:r>
      <w:r w:rsidRPr="005C16F4">
        <w:rPr>
          <w:vertAlign w:val="subscript"/>
        </w:rPr>
        <w:t>1</w:t>
      </w:r>
      <w:r>
        <w:t xml:space="preserve"> and V</w:t>
      </w:r>
      <w:r>
        <w:rPr>
          <w:vertAlign w:val="subscript"/>
        </w:rPr>
        <w:t>0</w:t>
      </w:r>
      <w:r>
        <w:t xml:space="preserve"> where V</w:t>
      </w:r>
      <w:r w:rsidRPr="005C16F4">
        <w:rPr>
          <w:vertAlign w:val="subscript"/>
        </w:rPr>
        <w:t>1</w:t>
      </w:r>
      <w:r>
        <w:t xml:space="preserve"> &lt; V</w:t>
      </w:r>
      <w:r>
        <w:rPr>
          <w:vertAlign w:val="subscript"/>
        </w:rPr>
        <w:t>0</w:t>
      </w:r>
      <w:r>
        <w:t>. When V</w:t>
      </w:r>
      <w:r w:rsidRPr="005C16F4">
        <w:rPr>
          <w:vertAlign w:val="subscript"/>
        </w:rPr>
        <w:t>1</w:t>
      </w:r>
      <w:r>
        <w:t xml:space="preserve"> is applied on the top gate, the ribbon becomes more p-type relative to </w:t>
      </w:r>
      <w:r>
        <w:lastRenderedPageBreak/>
        <w:t>when V</w:t>
      </w:r>
      <w:r w:rsidRPr="005C16F4">
        <w:rPr>
          <w:vertAlign w:val="subscript"/>
        </w:rPr>
        <w:t>0</w:t>
      </w:r>
      <w:r>
        <w:t xml:space="preserve"> is applied, making the Dirac point shift right relative to its position when V</w:t>
      </w:r>
      <w:r w:rsidRPr="00FC23C6">
        <w:rPr>
          <w:vertAlign w:val="subscript"/>
        </w:rPr>
        <w:t>0</w:t>
      </w:r>
      <w:r>
        <w:t xml:space="preserve"> is applied. The resistance change, defined as the resistance difference between the case when V</w:t>
      </w:r>
      <w:r w:rsidRPr="009F2E33">
        <w:rPr>
          <w:vertAlign w:val="subscript"/>
        </w:rPr>
        <w:t>1</w:t>
      </w:r>
      <w:r>
        <w:t xml:space="preserve"> is applied and when V</w:t>
      </w:r>
      <w:r w:rsidRPr="009F2E33">
        <w:rPr>
          <w:vertAlign w:val="subscript"/>
        </w:rPr>
        <w:t>0</w:t>
      </w:r>
      <w:r>
        <w:t xml:space="preserve"> is applied, is shown in </w:t>
      </w:r>
      <w:r>
        <w:fldChar w:fldCharType="begin"/>
      </w:r>
      <w:r>
        <w:instrText xml:space="preserve"> REF _Ref490172228 \h </w:instrText>
      </w:r>
      <w:r>
        <w:fldChar w:fldCharType="separate"/>
      </w:r>
      <w:r>
        <w:t xml:space="preserve">Figure </w:t>
      </w:r>
      <w:r>
        <w:rPr>
          <w:noProof/>
          <w:cs/>
        </w:rPr>
        <w:t>‎</w:t>
      </w:r>
      <w:proofErr w:type="gramStart"/>
      <w:r>
        <w:rPr>
          <w:noProof/>
        </w:rPr>
        <w:t>3</w:t>
      </w:r>
      <w:r>
        <w:t>.</w:t>
      </w:r>
      <w:r>
        <w:rPr>
          <w:noProof/>
        </w:rPr>
        <w:t>4</w:t>
      </w:r>
      <w:proofErr w:type="gramEnd"/>
      <w:r>
        <w:fldChar w:fldCharType="end"/>
      </w:r>
      <w:r>
        <w:t xml:space="preserve">(b). When the back-gate voltage is such that the device is biased near the </w:t>
      </w:r>
      <w:proofErr w:type="gramStart"/>
      <w:r>
        <w:t>Dirac</w:t>
      </w:r>
      <w:proofErr w:type="gramEnd"/>
      <w:r>
        <w:t xml:space="preserve"> point when V</w:t>
      </w:r>
      <w:r w:rsidRPr="00627473">
        <w:rPr>
          <w:vertAlign w:val="subscript"/>
        </w:rPr>
        <w:t>1</w:t>
      </w:r>
      <w:r>
        <w:t xml:space="preserve"> is applied the resistance increases when V</w:t>
      </w:r>
      <w:r w:rsidRPr="00627473">
        <w:rPr>
          <w:vertAlign w:val="subscript"/>
        </w:rPr>
        <w:t>1</w:t>
      </w:r>
      <w:r>
        <w:t xml:space="preserve"> is applied relative to V</w:t>
      </w:r>
      <w:r w:rsidRPr="00627473">
        <w:rPr>
          <w:vertAlign w:val="subscript"/>
        </w:rPr>
        <w:t>0</w:t>
      </w:r>
      <w:r>
        <w:t>, and vice versa.</w:t>
      </w:r>
    </w:p>
    <w:p w:rsidR="00445722" w:rsidRDefault="00445722" w:rsidP="00445722">
      <w:r>
        <w:t xml:space="preserve">The dependence of the resistance change direction allows us also to use the graphene synapses as digital-to-resistance converters with positive or negative slope (resistance change with code word), depending on the applied back-gate voltage. </w:t>
      </w:r>
    </w:p>
    <w:p w:rsidR="00445722" w:rsidRDefault="00445722" w:rsidP="00445722">
      <w:r>
        <w:t>The ability to implement PN junctions without rectification, and creating both positive and negative resistance change after fabrication through an externally applied voltage are unique properties to graphene, which allows the device to be used for applications other than neuromorphic computing</w:t>
      </w:r>
      <w:r w:rsidR="002A0576">
        <w:t xml:space="preserve">, </w:t>
      </w:r>
      <w:r>
        <w:t>such as data converters</w:t>
      </w:r>
      <w:r>
        <w:fldChar w:fldCharType="begin" w:fldLock="1"/>
      </w:r>
      <w:r>
        <w:instrText>ADDIN CSL_CITATION { "citationItems" : [ { "id" : "ITEM-1", "itemData" : { "author" : [ { "dropping-particle" : "", "family" : "Carusone", "given" : "Tony Chan.", "non-dropping-particle" : "", "parse-names" : false, "suffix" : "" }, { "dropping-particle" : "", "family" : "Johns", "given" : "David", "non-dropping-particle" : "", "parse-names" : false, "suffix" : "" }, { "dropping-particle" : "", "family" : "Martin", "given" : "Kenneth W.", "non-dropping-particle" : "", "parse-names" : false, "suffix" : "" } ], "edition" : "2nd", "id" : "ITEM-1", "issued" : { "date-parts" : [ [ "2012" ] ] }, "number-of-pages" : "816", "publisher" : "John Wiley and Sons.", "title" : "Analog Integrated Circuit Design", "type" : "book" }, "uris" : [ "http://www.mendeley.com/documents/?uuid=01296694-6481-43f8-b4a9-84b057498af3" ] } ], "mendeley" : { "formattedCitation" : "[204]", "plainTextFormattedCitation" : "[204]", "previouslyFormattedCitation" : "[204]" }, "properties" : { "noteIndex" : 0 }, "schema" : "https://github.com/citation-style-language/schema/raw/master/csl-citation.json" }</w:instrText>
      </w:r>
      <w:r>
        <w:fldChar w:fldCharType="separate"/>
      </w:r>
      <w:r w:rsidRPr="00DC6B43">
        <w:rPr>
          <w:noProof/>
        </w:rPr>
        <w:t>[204]</w:t>
      </w:r>
      <w:r>
        <w:fldChar w:fldCharType="end"/>
      </w:r>
      <w:r>
        <w:t>.</w:t>
      </w:r>
    </w:p>
    <w:p w:rsidR="00445722" w:rsidRDefault="00445722" w:rsidP="00445722">
      <w:pPr>
        <w:pStyle w:val="Heading3"/>
      </w:pPr>
      <w:bookmarkStart w:id="80" w:name="_Toc491082142"/>
      <w:r>
        <w:t>Scaling limits of graphene all-resistance CNNs</w:t>
      </w:r>
      <w:bookmarkEnd w:id="80"/>
    </w:p>
    <w:p w:rsidR="00445722" w:rsidRPr="009360DA" w:rsidRDefault="00445722" w:rsidP="00445722">
      <w:r>
        <w:t xml:space="preserve">The graphene ribbons used to implement the CNNs </w:t>
      </w:r>
      <w:proofErr w:type="gramStart"/>
      <w:r>
        <w:t>could be scaled</w:t>
      </w:r>
      <w:proofErr w:type="gramEnd"/>
      <w:r>
        <w:t xml:space="preserve"> in width until a band-gap is opened or </w:t>
      </w:r>
      <w:r w:rsidR="003E73F4">
        <w:t>L</w:t>
      </w:r>
      <w:r>
        <w:t>ine-</w:t>
      </w:r>
      <w:r w:rsidR="003E73F4">
        <w:t>E</w:t>
      </w:r>
      <w:r>
        <w:t xml:space="preserve">dge </w:t>
      </w:r>
      <w:r w:rsidR="003E73F4">
        <w:t>R</w:t>
      </w:r>
      <w:r>
        <w:t xml:space="preserve">oughness (LER) scattering becomes significant, increasing the resistance significantly. A band-gap of 10 </w:t>
      </w:r>
      <w:proofErr w:type="spellStart"/>
      <w:r>
        <w:t>meV</w:t>
      </w:r>
      <w:proofErr w:type="spellEnd"/>
      <w:r>
        <w:t xml:space="preserve"> opens in graphene when the width is about 30 nm</w:t>
      </w:r>
      <w:r>
        <w:fldChar w:fldCharType="begin" w:fldLock="1"/>
      </w:r>
      <w:r>
        <w:instrText>ADDIN CSL_CITATION { "citationItems" : [ { "id" : "ITEM-1", "itemData" : { "DOI" : "10.1103/PhysRevLett.98.206805", "ISSN" : "0031-9007", "author" : [ { "dropping-particle" : "", "family" : "Han", "given" : "Melinda", "non-dropping-particle" : "", "parse-names" : false, "suffix" : "" }, { "dropping-particle" : "", "family" : "\u00d6zyilmaz", "given" : "Barbaros", "non-dropping-particle" : "", "parse-names" : false, "suffix" : "" }, { "dropping-particle" : "", "family" : "Zhang", "given" : "Yuanbo", "non-dropping-particle" : "", "parse-names" : false, "suffix" : "" }, { "dropping-particle" : "", "family" : "Kim", "given" : "Philip", "non-dropping-particle" : "", "parse-names" : false, "suffix" : "" } ], "container-title" : "Physical Review Letters", "id" : "ITEM-1", "issue" : "20", "issued" : { "date-parts" : [ [ "2007", "5" ] ] }, "page" : "206805", "title" : "Energy Band-Gap Engineering of Graphene Nanoribbons", "type" : "article-journal", "volume" : "98" }, "uris" : [ "http://www.mendeley.com/documents/?uuid=4cd5f1eb-526a-494d-a90c-15efd3b0145b" ] } ], "mendeley" : { "formattedCitation" : "[205]", "plainTextFormattedCitation" : "[205]", "previouslyFormattedCitation" : "[205]" }, "properties" : { "noteIndex" : 0 }, "schema" : "https://github.com/citation-style-language/schema/raw/master/csl-citation.json" }</w:instrText>
      </w:r>
      <w:r>
        <w:fldChar w:fldCharType="separate"/>
      </w:r>
      <w:r w:rsidRPr="00DC6B43">
        <w:rPr>
          <w:noProof/>
        </w:rPr>
        <w:t>[205]</w:t>
      </w:r>
      <w:r>
        <w:fldChar w:fldCharType="end"/>
      </w:r>
      <w:r>
        <w:t>, and LER-induced scattering degrades the mobility when the width is less than about 60 nm</w:t>
      </w:r>
      <w:r>
        <w:fldChar w:fldCharType="begin" w:fldLock="1"/>
      </w:r>
      <w:r>
        <w:instrText>ADDIN CSL_CITATION { "citationItems" : [ { "id" : "ITEM-1", "itemData" : { "DOI" : "10.1109/LED.2009.2039915", "ISSN" : "0741-3106", "author" : [ { "dropping-particle" : "", "family" : "Murali", "given" : "Raghunath", "non-dropping-particle" : "", "parse-names" : false, "suffix" : "" } ], "container-title" : "IEEE Electron Device Letters", "id" : "ITEM-1", "issue" : "3", "issued" : { "date-parts" : [ [ "2010", "3" ] ] }, "page" : "237-239", "title" : "Impact of Size Effect on Graphene Nanoribbon Transport", "type" : "article-journal", "volume" : "31" }, "uris" : [ "http://www.mendeley.com/documents/?uuid=57ea3439-7959-44b4-9e07-844f3db96fa8" ] } ], "mendeley" : { "formattedCitation" : "[137]", "plainTextFormattedCitation" : "[137]", "previouslyFormattedCitation" : "[137]" }, "properties" : { "noteIndex" : 0 }, "schema" : "https://github.com/citation-style-language/schema/raw/master/csl-citation.json" }</w:instrText>
      </w:r>
      <w:r>
        <w:fldChar w:fldCharType="separate"/>
      </w:r>
      <w:r w:rsidRPr="00DC6B43">
        <w:rPr>
          <w:noProof/>
        </w:rPr>
        <w:t>[137]</w:t>
      </w:r>
      <w:r>
        <w:fldChar w:fldCharType="end"/>
      </w:r>
      <w:r>
        <w:t xml:space="preserve">. As such, we do not anticipate problems to occur down to device widths of 60 nm. If we are to design the neurons with an aspect ratio of 10, that would yield a neuron with a size of 60 nm </w:t>
      </w:r>
      <w:r>
        <w:rPr>
          <w:rFonts w:cs="Times"/>
        </w:rPr>
        <w:t>× 600 nm or 0.036µm</w:t>
      </w:r>
      <w:r w:rsidRPr="006E13D8">
        <w:rPr>
          <w:rFonts w:cs="Times"/>
          <w:vertAlign w:val="superscript"/>
        </w:rPr>
        <w:t>2</w:t>
      </w:r>
      <w:r>
        <w:rPr>
          <w:rFonts w:cs="Times"/>
        </w:rPr>
        <w:t>. To our knowledge, the smallest CMOS implementation for a binary (2-level) synapse is 3.2 µm</w:t>
      </w:r>
      <w:r w:rsidRPr="006E13D8">
        <w:rPr>
          <w:rFonts w:cs="Times"/>
          <w:vertAlign w:val="superscript"/>
        </w:rPr>
        <w:t>2</w:t>
      </w:r>
      <w:r>
        <w:rPr>
          <w:rFonts w:cs="Times"/>
        </w:rPr>
        <w:t>, and it implemented integrate-and-fire networks using 45 nm CMOS</w:t>
      </w:r>
      <w:r>
        <w:rPr>
          <w:rFonts w:cs="Times"/>
        </w:rPr>
        <w:fldChar w:fldCharType="begin" w:fldLock="1"/>
      </w:r>
      <w:r>
        <w:rPr>
          <w:rFonts w:cs="Times"/>
        </w:rPr>
        <w:instrText>ADDIN CSL_CITATION { "citationItems" : [ { "id" : "ITEM-1", "itemData" : { "DOI" : "10.1109/CICC.2011.6055294", "ISBN" : "978-1-4577-0222-8", "ISSN" : "0886-5930", "abstract" : "The grand challenge of neuromorphic computation is to develop a flexible brain-like architecture capable of a wide array of real-time applications, while striving towards the ultra-low power consumption and compact size of the human brain-within the constraints of existing silicon and post-silicon technologies. To this end, we fabricated a key building block of a modular neuromorphic architecture, a neurosynaptic core, with 256 digital integrate-and-fire neurons and a 1024\u00d7256 bit SRAM crossbar memory for synapses using IBM's 45nm SOI process. Our fully digital implementation is able to leverage favorable CMOS scaling trends, while ensuring one-to-one correspondence between hardware and software. In contrast to a conventional von Neumann architecture, our core tightly integrates computation (neurons) alongside memory (synapses), which allows us to implement efficient fan-out (communication) in a naturally parallel and event-driven manner, leading to ultra-low active power consumption of 45pJ/spike. The core is fully configurable in terms of neuron parameters, axon types, and synapse states and is thus amenable to a wide range of applications. As an example, we trained a restricted Boltzmann machine offline to perform a visual digit recognition task, and mapped the learned weights to our chip.", "author" : [ { "dropping-particle" : "", "family" : "Merolla", "given" : "Paul", "non-dropping-particle" : "", "parse-names" : false, "suffix" : "" }, { "dropping-particle" : "", "family" : "Arthur", "given" : "John", "non-dropping-particle" : "", "parse-names" : false, "suffix" : "" }, { "dropping-particle" : "", "family" : "Akopyan", "given" : "Filipp", "non-dropping-particle" : "", "parse-names" : false, "suffix" : "" }, { "dropping-particle" : "", "family" : "Imam", "given" : "Nabil", "non-dropping-particle" : "", "parse-names" : false, "suffix" : "" }, { "dropping-particle" : "", "family" : "Manohar", "given" : "Rajit", "non-dropping-particle" : "", "parse-names" : false, "suffix" : "" }, { "dropping-particle" : "", "family" : "Modha", "given" : "Dharmendra S.", "non-dropping-particle" : "", "parse-names" : false, "suffix" : "" } ], "container-title" : "2011 IEEE Custom Integrated Circuits Conference (CICC)", "id" : "ITEM-1", "issued" : { "date-parts" : [ [ "2011", "9" ] ] }, "page" : "1-4", "publisher" : "IEEE", "title" : "A digital neurosynaptic core using embedded crossbar memory with 45pJ per spike in 45nm", "title-short" : "Custom Integrated Circuits Conference (CICC), 2011", "type" : "paper-conference" }, "uris" : [ "http://www.mendeley.com/documents/?uuid=deb9b630-1680-499b-a42a-9ab24d4b1814" ] } ], "mendeley" : { "formattedCitation" : "[206]", "plainTextFormattedCitation" : "[206]", "previouslyFormattedCitation" : "[206]" }, "properties" : { "noteIndex" : 0 }, "schema" : "https://github.com/citation-style-language/schema/raw/master/csl-citation.json" }</w:instrText>
      </w:r>
      <w:r>
        <w:rPr>
          <w:rFonts w:cs="Times"/>
        </w:rPr>
        <w:fldChar w:fldCharType="separate"/>
      </w:r>
      <w:r w:rsidRPr="00DC6B43">
        <w:rPr>
          <w:rFonts w:cs="Times"/>
          <w:noProof/>
        </w:rPr>
        <w:t>[206]</w:t>
      </w:r>
      <w:r>
        <w:rPr>
          <w:rFonts w:cs="Times"/>
        </w:rPr>
        <w:fldChar w:fldCharType="end"/>
      </w:r>
      <w:r>
        <w:rPr>
          <w:rFonts w:cs="Times"/>
        </w:rPr>
        <w:t>. Other non-CMOS implementations exi</w:t>
      </w:r>
      <w:r w:rsidR="00396F49">
        <w:rPr>
          <w:rFonts w:cs="Times"/>
        </w:rPr>
        <w:t>st</w:t>
      </w:r>
      <w:r>
        <w:rPr>
          <w:rFonts w:cs="Times"/>
        </w:rPr>
        <w:t>, but they focus on the implementation of STDP and ONN networks</w:t>
      </w:r>
      <w:r w:rsidR="00105039">
        <w:rPr>
          <w:rFonts w:cs="Times"/>
        </w:rPr>
        <w:fldChar w:fldCharType="begin" w:fldLock="1"/>
      </w:r>
      <w:r w:rsidR="00807EEA">
        <w:rPr>
          <w:rFonts w:cs="Times"/>
        </w:rPr>
        <w:instrText>ADDIN CSL_CITATION { "citationItems" : [ { "id" : "ITEM-1", "itemData" : { "DOI" : "10.1109/IEDM.2012.6479017", "ISBN" : "9781467348706", "ISSN" : "01631918", "author" : [ { "dropping-particle" : "", "family" : "Suri", "given" : "M.", "non-dropping-particle" : "", "parse-names" : false, "suffix" : "" }, { "dropping-particle" : "", "family" : "Bichler", "given" : "O.", "non-dropping-particle" : "", "parse-names" : false, "suffix" : "" }, { "dropping-particle" : "", "family" : "Querlioz", "given" : "D.", "non-dropping-particle" : "", "parse-names" : false, "suffix" : "" }, { "dropping-particle" : "", "family" : "Palma", "given" : "G.", "non-dropping-particle" : "", "parse-names" : false, "suffix" : "" }, { "dropping-particle" : "", "family" : "Vianello", "given" : "E.", "non-dropping-particle" : "", "parse-names" : false, "suffix" : "" }, { "dropping-particle" : "", "family" : "Vuillaume", "given" : "D.", "non-dropping-particle" : "", "parse-names" : false, "suffix" : "" }, { "dropping-particle" : "", "family" : "Gamrat", "given" : "C.", "non-dropping-particle" : "", "parse-names" : false, "suffix" : "" }, { "dropping-particle" : "", "family" : "Desalvo", "given" : "B.", "non-dropping-particle" : "", "parse-names" : false, "suffix" : "" } ], "container-title" : "Technical Digest - International Electron Devices Meeting, IEDM", "id" : "ITEM-1", "issued" : { "date-parts" : [ [ "2012" ] ] }, "page" : "235-238", "title" : "CBRAM devices as binary synapses for low-power stochastic neuromorphic systems: Auditory (Cochlea) and visual (Retina) cognitive processing applications", "type" : "article-journal" }, "uris" : [ "http://www.mendeley.com/documents/?uuid=683d8ab5-7698-4b2d-b738-957815dcb3fb"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1109/ISCAS.2014.6865322", "ISBN" : "978-1-4799-3432-4", "author" : [ { "dropping-particle" : "", "family" : "Yu", "given" : "Shimeng", "non-dropping-particle" : "", "parse-names" : false, "suffix" : "" }, { "dropping-particle" : "", "family" : "Kuzum", "given" : "Duygu", "non-dropping-particle" : "", "parse-names" : false, "suffix" : "" }, { "dropping-particle" : "", "family" : "Wong", "given" : "H.-S. Philip", "non-dropping-particle" : "", "parse-names" : false, "suffix" : "" } ], "container-title" : "2014 IEEE International Symposium on Circuits and Systems (ISCAS)", "id" : "ITEM-3", "issued" : { "date-parts" : [ [ "2014" ] ] }, "page" : "1062-1065", "title" : "Design considerations of synaptic device for neuromorphic computing", "type" : "paper-conference" }, "uris" : [ "http://www.mendeley.com/documents/?uuid=812202e6-b26d-401d-8aea-24bdbbfea5b0" ] }, { "id" : "ITEM-4",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4", "issued" : { "date-parts" : [ [ "2012" ] ] }, "page" : "231-234", "title" : "RRAM-based synapse for neuromorphic system with pattern recognition function", "type" : "article-journal" }, "uris" : [ "http://www.mendeley.com/documents/?uuid=834af363-bf60-438c-bacb-95e19e081d52" ] }, { "id" : "ITEM-5",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5",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6",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6", "issue" : "1", "issued" : { "date-parts" : [ [ "2006", "1" ] ] }, "page" : "211-221", "title" : "A VLSI Array of Low-Power Spiking Neurons and Bistable Synapses With Spike-Timing Dependent Plasticity", "type" : "article-journal", "volume" : "17" }, "uris" : [ "http://www.mendeley.com/documents/?uuid=028cb37e-021f-492e-acf5-e512cc0c817c" ] }, { "id" : "ITEM-7",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7", "issue" : "7", "issued" : { "date-parts" : [ [ "2013" ] ] }, "page" : "2402-2409", "title" : "Bio-inspired stochastic computing using binary CBRAM synapses", "type" : "article-journal", "volume" : "60" }, "uris" : [ "http://www.mendeley.com/documents/?uuid=5b97aac3-d4f3-47c6-97a4-db4786e19e0a" ] }, { "id" : "ITEM-8",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8", "issued" : { "date-parts" : [ [ "2014" ] ] }, "page" : "499-504", "title" : "Electro-grafted organic memristors: Properties and prospects for artificial neural networks based on STDP", "type" : "paper-conference" }, "uris" : [ "http://www.mendeley.com/documents/?uuid=0bf1a8fe-8792-4497-93f2-22255b7bc8cd" ] }, { "id" : "ITEM-9", "itemData" : { "DOI" : "10.1109/NEWCAS.2013.6573563", "ISBN" : "978-1-4799-0620-8", "author" : [ { "dropping-particle" : "", "family" : "Calayir", "given" : "Vehbi", "non-dropping-particle" : "", "parse-names" : false, "suffix" : "" }, { "dropping-particle" : "", "family" : "Pileggi", "given" : "Larry", "non-dropping-particle" : "", "parse-names" : false, "suffix" : "" } ], "container-title" : "2013 IEEE 11th International New Circuits and Systems Conference (NEWCAS)", "id" : "ITEM-9", "issued" : { "date-parts" : [ [ "2013", "6" ] ] }, "page" : "1-4", "publisher" : "IEEE", "title" : "All-magnetic analog associative memory", "type" : "paper-conference" }, "uris" : [ "http://www.mendeley.com/documents/?uuid=a597757a-32ff-4cdb-aecc-7ddd161c1158" ] }, { "id" : "ITEM-10", "itemData" : { "DOI" : "10.1109/IJCNN.2013.6707002", "ISBN" : "978-1-4673-6129-3", "author" : [ { "dropping-particle" : "", "family" : "Calayir", "given" : "Vehbi", "non-dropping-particle" : "", "parse-names" : false, "suffix" : "" }, { "dropping-particle" : "", "family" : "Jackson", "given" : "Tom", "non-dropping-particle" : "", "parse-names" : false, "suffix" : "" }, { "dropping-particle" : "", "family" : "Tazzoli", "given" : "Augusto", "non-dropping-particle" : "", "parse-names" : false, "suffix" : "" }, { "dropping-particle" : "", "family" : "Piazza", "given" : "Gianluca", "non-dropping-particle" : "", "parse-names" : false, "suffix" : "" }, { "dropping-particle" : "", "family" : "Pileggi", "given" : "Larry", "non-dropping-particle" : "", "parse-names" : false, "suffix" : "" } ], "container-title" : "The 2013 International Joint Conference on Neural Networks (IJCNN)", "id" : "ITEM-10", "issued" : { "date-parts" : [ [ "2013", "8" ] ] }, "page" : "1-8", "publisher" : "IEEE", "title" : "Neurocomputing and associative memories based on ovenized aluminum nitride resonators", "type" : "paper-conference" }, "uris" : [ "http://www.mendeley.com/documents/?uuid=6df78f7b-ea78-43f7-a2ee-08441a8229bf" ] }, { "id" : "ITEM-11",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11", "issued" : { "date-parts" : [ [ "2013", "8" ] ] }, "page" : "1-6", "publisher" : "IEEE", "title" : "Fully-digital oscillatory associative memories enabled by non-volatile logic", "type" : "paper-conference" }, "uris" : [ "http://www.mendeley.com/documents/?uuid=3cf97f96-6243-416a-b68d-ccfbaa23ef45" ] }, { "id" : "ITEM-12",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12", "issue" : "February", "issued" : { "date-parts" : [ [ "2015", "2" ] ] }, "page" : "1-4", "publisher" : "IEEE", "title" : "An RRAM-based Oscillatory Neural Network", "type" : "paper-conference" }, "uris" : [ "http://www.mendeley.com/documents/?uuid=3bcfe16c-0750-4955-8859-f33a708bb133" ] }, { "id" : "ITEM-13",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13", "issue" : "2", "issued" : { "date-parts" : [ [ "2015", "6" ] ] }, "page" : "230-241", "title" : "Oscillatory Neural Networks Based on TMO Nano-Oscillators and Multi-Level RRAM Cells", "type" : "article-journal", "volume" : "5" }, "uris" : [ "http://www.mendeley.com/documents/?uuid=76febf55-9f03-4bfa-b88b-f9a7a3515b44" ] } ], "mendeley" : { "formattedCitation" : "[8], [11]\u2013[13], [182]\u2013[184], [186], [190], [207]\u2013[210]", "plainTextFormattedCitation" : "[8], [11]\u2013[13], [182]\u2013[184], [186], [190], [207]\u2013[210]", "previouslyFormattedCitation" : "[8], [11]\u2013[13], [182]\u2013[184], [186], [190], [207]\u2013[210]" }, "properties" : { "noteIndex" : 0 }, "schema" : "https://github.com/citation-style-language/schema/raw/master/csl-citation.json" }</w:instrText>
      </w:r>
      <w:r w:rsidR="00105039">
        <w:rPr>
          <w:rFonts w:cs="Times"/>
        </w:rPr>
        <w:fldChar w:fldCharType="separate"/>
      </w:r>
      <w:r w:rsidR="00105039" w:rsidRPr="00105039">
        <w:rPr>
          <w:rFonts w:cs="Times"/>
          <w:noProof/>
        </w:rPr>
        <w:t>[8], [11]–[13], [182]–[184], [186], [190], [207]–[210]</w:t>
      </w:r>
      <w:r w:rsidR="00105039">
        <w:rPr>
          <w:rFonts w:cs="Times"/>
        </w:rPr>
        <w:fldChar w:fldCharType="end"/>
      </w:r>
      <w:r>
        <w:rPr>
          <w:rFonts w:cs="Times"/>
        </w:rPr>
        <w:t>. This demonstrates the high scalability, and footprint of the proposed graphene all-resistance implementation of CNNs.</w:t>
      </w:r>
    </w:p>
    <w:p w:rsidR="00445722" w:rsidRDefault="00445722" w:rsidP="00445722">
      <w:pPr>
        <w:pStyle w:val="Heading2"/>
      </w:pPr>
      <w:bookmarkStart w:id="81" w:name="_Toc491082143"/>
      <w:r>
        <w:t>Measurement Results</w:t>
      </w:r>
      <w:bookmarkEnd w:id="81"/>
    </w:p>
    <w:p w:rsidR="00445722" w:rsidRDefault="00445722" w:rsidP="000C2A7C">
      <w:r>
        <w:t xml:space="preserve">We fabricated prototype devices for a 3-bit synapse using the flow outlined in Appendix B. An optical microscope and false-color image of the fabricated device is shown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The </w:t>
      </w:r>
      <w:r>
        <w:lastRenderedPageBreak/>
        <w:t xml:space="preserve">devices </w:t>
      </w:r>
      <w:proofErr w:type="gramStart"/>
      <w:r>
        <w:t>were tested</w:t>
      </w:r>
      <w:proofErr w:type="gramEnd"/>
      <w:r>
        <w:t xml:space="preserve"> per the test setup shown in Appendix C. An important feature in </w:t>
      </w:r>
      <w:r>
        <w:fldChar w:fldCharType="begin"/>
      </w:r>
      <w:r>
        <w:instrText xml:space="preserve"> REF _Ref490174092 \h </w:instrText>
      </w:r>
      <w:r>
        <w:fldChar w:fldCharType="separate"/>
      </w:r>
      <w:r>
        <w:t xml:space="preserve">Figure </w:t>
      </w:r>
      <w:r>
        <w:rPr>
          <w:noProof/>
          <w:cs/>
        </w:rPr>
        <w:t>‎</w:t>
      </w:r>
      <w:r>
        <w:rPr>
          <w:noProof/>
        </w:rPr>
        <w:t>3</w:t>
      </w:r>
      <w:r>
        <w:t>.</w:t>
      </w:r>
      <w:r>
        <w:rPr>
          <w:noProof/>
        </w:rPr>
        <w:t>5</w:t>
      </w:r>
      <w:r>
        <w:fldChar w:fldCharType="end"/>
      </w:r>
      <w:r>
        <w:t xml:space="preserve"> is the use of </w:t>
      </w:r>
      <w:r w:rsidR="00A13B22">
        <w:t xml:space="preserve">a </w:t>
      </w:r>
      <w:r>
        <w:t>common centroid in distributing the gates across the synapse. This reduces the impact of process gradient in modifying the strength of the gate and equalizes the strength of each gate</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mendeley" : { "formattedCitation" : "[60]", "plainTextFormattedCitation" : "[60]", "previouslyFormattedCitation" : "[60]" }, "properties" : { "noteIndex" : 0 }, "schema" : "https://github.com/citation-style-language/schema/raw/master/csl-citation.json" }</w:instrText>
      </w:r>
      <w:r>
        <w:fldChar w:fldCharType="separate"/>
      </w:r>
      <w:r w:rsidRPr="00DC6B43">
        <w:rPr>
          <w:noProof/>
        </w:rPr>
        <w:t>[60]</w:t>
      </w:r>
      <w:r>
        <w:fldChar w:fldCharType="end"/>
      </w:r>
      <w:r>
        <w:t>. This was verified experimentally</w:t>
      </w:r>
      <w:r w:rsidR="00A13B22">
        <w:t>,</w:t>
      </w:r>
      <w:r>
        <w:t xml:space="preserve"> where using direct binary scaled lengths showed unequal gate strengths in modifying the resistance of the synapse</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08592BDD" wp14:editId="5FF47E65">
                  <wp:extent cx="2834640" cy="2481688"/>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rotWithShape="1">
                          <a:blip r:embed="rId25">
                            <a:extLst>
                              <a:ext uri="{28A0092B-C50C-407E-A947-70E740481C1C}">
                                <a14:useLocalDpi xmlns:a14="http://schemas.microsoft.com/office/drawing/2010/main" val="0"/>
                              </a:ext>
                            </a:extLst>
                          </a:blip>
                          <a:srcRect l="24003" t="20297" r="26646" b="25725"/>
                          <a:stretch/>
                        </pic:blipFill>
                        <pic:spPr bwMode="auto">
                          <a:xfrm>
                            <a:off x="0" y="0"/>
                            <a:ext cx="2834640" cy="2481688"/>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41A1E2F9" wp14:editId="7A8D5514">
                  <wp:extent cx="2834640" cy="248552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34640" cy="2485525"/>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2" w:name="_Ref490174092"/>
      <w:bookmarkStart w:id="83" w:name="_Toc490653267"/>
      <w:bookmarkStart w:id="84" w:name="_Toc490654371"/>
      <w:bookmarkStart w:id="85" w:name="_Toc491539307"/>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5</w:t>
        </w:r>
      </w:fldSimple>
      <w:bookmarkEnd w:id="82"/>
      <w:r>
        <w:t xml:space="preserve"> (a) Optical microscope, and (b) False color SEM image of 3-bit graphene synapse. The binary-scaled gate lengths </w:t>
      </w:r>
      <w:proofErr w:type="gramStart"/>
      <w:r>
        <w:t>are distributed</w:t>
      </w:r>
      <w:proofErr w:type="gramEnd"/>
      <w:r>
        <w:t xml:space="preserve"> in a common centroid fashion to reduce the effect of process gradient on gate strength. The spacing between the two contacts is </w:t>
      </w:r>
      <w:proofErr w:type="gramStart"/>
      <w:r>
        <w:t>9</w:t>
      </w:r>
      <w:proofErr w:type="gramEnd"/>
      <w:r>
        <w:t xml:space="preserve"> </w:t>
      </w:r>
      <w:r>
        <w:rPr>
          <w:rFonts w:cs="Times"/>
        </w:rPr>
        <w:t>µ</w:t>
      </w:r>
      <w:r>
        <w:t xml:space="preserve">m, and the width of the channel is 2.75 </w:t>
      </w:r>
      <w:r>
        <w:rPr>
          <w:rFonts w:cs="Times"/>
        </w:rPr>
        <w:t>µ</w:t>
      </w:r>
      <w:r>
        <w:t>m.</w:t>
      </w:r>
      <w:bookmarkEnd w:id="83"/>
      <w:bookmarkEnd w:id="84"/>
      <w:bookmarkEnd w:id="85"/>
    </w:p>
    <w:p w:rsidR="00445722" w:rsidRDefault="00445722" w:rsidP="00445722">
      <w:r>
        <w:t xml:space="preserve">The longest gate </w:t>
      </w:r>
      <w:proofErr w:type="gramStart"/>
      <w:r>
        <w:t>was chosen</w:t>
      </w:r>
      <w:proofErr w:type="gramEnd"/>
      <w:r>
        <w:t xml:space="preserve"> to act as the Most Significant Bit (MSB) because it has the biggest impact on the resistance change compared to the other gates. The measured resistance of the device v</w:t>
      </w:r>
      <w:r w:rsidR="00CC73C7">
        <w:t>ersu</w:t>
      </w:r>
      <w:r>
        <w:t xml:space="preserve">s code word at two different back gate voltages corresponding to the maximum positive and negative resistance change </w:t>
      </w:r>
      <w:proofErr w:type="gramStart"/>
      <w:r>
        <w:t>is shown</w:t>
      </w:r>
      <w:proofErr w:type="gramEnd"/>
      <w:r>
        <w:t xml:space="preserve">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The top gate voltage used for binary 0/1 was 0/0.067 V respectively. The resistance changes by about 15.7 k</w:t>
      </w:r>
      <w:r>
        <w:rPr>
          <w:rFonts w:cs="Times"/>
        </w:rPr>
        <w:t>Ω in the positive direction (19.5</w:t>
      </w:r>
      <w:r>
        <w:t xml:space="preserve"> – 35.4 k</w:t>
      </w:r>
      <w:r>
        <w:rPr>
          <w:rFonts w:cs="Times"/>
        </w:rPr>
        <w:t xml:space="preserve">Ω) and </w:t>
      </w:r>
      <w:r>
        <w:t>8.7 k</w:t>
      </w:r>
      <w:r>
        <w:rPr>
          <w:rFonts w:cs="Times"/>
        </w:rPr>
        <w:t>Ω in the negative direction (19</w:t>
      </w:r>
      <w:r>
        <w:t xml:space="preserve"> – 27.7 k</w:t>
      </w:r>
      <w:r>
        <w:rPr>
          <w:rFonts w:cs="Times"/>
        </w:rPr>
        <w:t>Ω).</w:t>
      </w:r>
      <w:r w:rsidRPr="00F245B9">
        <w:t xml:space="preserve"> </w:t>
      </w:r>
      <w:r>
        <w:t xml:space="preserve">The inequality between the resistance change ranges and the negative resistance change at a lower back gate voltage despite applying a positive top gate voltage indicates the present of negative oxide charges affecting the field generated by the gate. This was confirmed by evaluating the amount of Dirac point voltage shift created by the top gate when </w:t>
      </w:r>
      <w:proofErr w:type="gramStart"/>
      <w:r>
        <w:t>a positive and negative voltages</w:t>
      </w:r>
      <w:proofErr w:type="gramEnd"/>
      <w:r>
        <w:t xml:space="preserve"> are applied, and it was found that </w:t>
      </w:r>
      <w:r>
        <w:lastRenderedPageBreak/>
        <w:t>the negative gate voltage cause</w:t>
      </w:r>
      <w:r w:rsidR="004C095F">
        <w:t>s</w:t>
      </w:r>
      <w:r>
        <w:t xml:space="preserve"> more resistance change. The difference in strength </w:t>
      </w:r>
      <w:proofErr w:type="gramStart"/>
      <w:r>
        <w:t>was found</w:t>
      </w:r>
      <w:proofErr w:type="gramEnd"/>
      <w:r>
        <w:t xml:space="preserve"> to be due to a negative oxide charge of density of 8.74 </w:t>
      </w:r>
      <w:r>
        <w:rPr>
          <w:rFonts w:cs="Times"/>
        </w:rPr>
        <w:t>×</w:t>
      </w:r>
      <w:r>
        <w:t xml:space="preserve"> 10</w:t>
      </w:r>
      <w:r w:rsidRPr="004E6DC6">
        <w:rPr>
          <w:vertAlign w:val="superscript"/>
        </w:rPr>
        <w:t>11</w:t>
      </w:r>
      <w:r>
        <w:t xml:space="preserve"> cm</w:t>
      </w:r>
      <w:r w:rsidRPr="004E6DC6">
        <w:rPr>
          <w:vertAlign w:val="super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5722" w:rsidTr="00D95516">
        <w:tc>
          <w:tcPr>
            <w:tcW w:w="4675" w:type="dxa"/>
            <w:vAlign w:val="bottom"/>
          </w:tcPr>
          <w:p w:rsidR="00445722" w:rsidRDefault="00445722" w:rsidP="00D95516">
            <w:pPr>
              <w:ind w:firstLine="0"/>
              <w:jc w:val="center"/>
            </w:pPr>
            <w:r>
              <w:rPr>
                <w:noProof/>
              </w:rPr>
              <w:drawing>
                <wp:inline distT="0" distB="0" distL="0" distR="0" wp14:anchorId="1B05CC51" wp14:editId="487BF034">
                  <wp:extent cx="2834640" cy="1654080"/>
                  <wp:effectExtent l="0" t="0" r="381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ter_top_gate_metal.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1654080"/>
                          </a:xfrm>
                          <a:prstGeom prst="rect">
                            <a:avLst/>
                          </a:prstGeom>
                          <a:ln>
                            <a:noFill/>
                          </a:ln>
                          <a:extLst>
                            <a:ext uri="{53640926-AAD7-44D8-BBD7-CCE9431645EC}">
                              <a14:shadowObscured xmlns:a14="http://schemas.microsoft.com/office/drawing/2010/main"/>
                            </a:ext>
                          </a:extLst>
                        </pic:spPr>
                      </pic:pic>
                    </a:graphicData>
                  </a:graphic>
                </wp:inline>
              </w:drawing>
            </w:r>
          </w:p>
          <w:p w:rsidR="00445722" w:rsidRDefault="00445722" w:rsidP="00D95516">
            <w:pPr>
              <w:ind w:firstLine="0"/>
              <w:jc w:val="center"/>
            </w:pPr>
            <w:r>
              <w:t>(a)</w:t>
            </w:r>
          </w:p>
        </w:tc>
        <w:tc>
          <w:tcPr>
            <w:tcW w:w="4675" w:type="dxa"/>
            <w:vAlign w:val="bottom"/>
          </w:tcPr>
          <w:p w:rsidR="00445722" w:rsidRDefault="00445722" w:rsidP="00D95516">
            <w:pPr>
              <w:ind w:firstLine="0"/>
              <w:jc w:val="center"/>
            </w:pPr>
            <w:r>
              <w:rPr>
                <w:noProof/>
              </w:rPr>
              <w:drawing>
                <wp:inline distT="0" distB="0" distL="0" distR="0" wp14:anchorId="55BADE3F" wp14:editId="7CECEB2D">
                  <wp:extent cx="2834640" cy="1698171"/>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vice SEM.png"/>
                          <pic:cNvPicPr/>
                        </pic:nvPicPr>
                        <pic:blipFill>
                          <a:blip r:embed="rId28">
                            <a:extLst>
                              <a:ext uri="{28A0092B-C50C-407E-A947-70E740481C1C}">
                                <a14:useLocalDpi xmlns:a14="http://schemas.microsoft.com/office/drawing/2010/main" val="0"/>
                              </a:ext>
                            </a:extLst>
                          </a:blip>
                          <a:stretch>
                            <a:fillRect/>
                          </a:stretch>
                        </pic:blipFill>
                        <pic:spPr>
                          <a:xfrm>
                            <a:off x="0" y="0"/>
                            <a:ext cx="2834640" cy="1698171"/>
                          </a:xfrm>
                          <a:prstGeom prst="rect">
                            <a:avLst/>
                          </a:prstGeom>
                        </pic:spPr>
                      </pic:pic>
                    </a:graphicData>
                  </a:graphic>
                </wp:inline>
              </w:drawing>
            </w:r>
          </w:p>
          <w:p w:rsidR="00445722" w:rsidRDefault="00445722" w:rsidP="00D95516">
            <w:pPr>
              <w:keepNext/>
              <w:ind w:firstLine="0"/>
              <w:jc w:val="center"/>
            </w:pPr>
            <w:r>
              <w:t>(b)</w:t>
            </w:r>
          </w:p>
        </w:tc>
      </w:tr>
    </w:tbl>
    <w:p w:rsidR="00445722" w:rsidRDefault="00445722" w:rsidP="00445722">
      <w:pPr>
        <w:pStyle w:val="Caption"/>
      </w:pPr>
      <w:bookmarkStart w:id="86" w:name="_Ref490175648"/>
      <w:bookmarkStart w:id="87" w:name="_Toc490653268"/>
      <w:bookmarkStart w:id="88" w:name="_Toc490654372"/>
      <w:bookmarkStart w:id="89" w:name="_Toc491539308"/>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6</w:t>
        </w:r>
      </w:fldSimple>
      <w:bookmarkEnd w:id="86"/>
      <w:r>
        <w:t xml:space="preserve"> Resistance change vs applied digital code word at a back-gate voltage of (a) 22.67 V, and (b) 8V. These back gate voltage correspond to the maximum resistance change in each direction. The top gate voltage used was 0.067 V and 0V for binary </w:t>
      </w:r>
      <w:proofErr w:type="gramStart"/>
      <w:r>
        <w:t>0</w:t>
      </w:r>
      <w:proofErr w:type="gramEnd"/>
      <w:r>
        <w:t xml:space="preserve"> and binary 1, respectively. The dotted black line represents the best linear fit.</w:t>
      </w:r>
      <w:bookmarkEnd w:id="87"/>
      <w:bookmarkEnd w:id="88"/>
      <w:bookmarkEnd w:id="89"/>
    </w:p>
    <w:p w:rsidR="00445722" w:rsidRDefault="00445722" w:rsidP="00445722">
      <w:r>
        <w:t xml:space="preserve">To evaluate the strength of each gate we extracted the resistance change per unit square of each gate. The extracted gate strengths per square, shown in </w:t>
      </w:r>
      <w:r>
        <w:fldChar w:fldCharType="begin"/>
      </w:r>
      <w:r>
        <w:instrText xml:space="preserve"> REF _Ref490181623 \h </w:instrText>
      </w:r>
      <w:r>
        <w:fldChar w:fldCharType="separate"/>
      </w:r>
      <w:r>
        <w:t xml:space="preserve">Figure </w:t>
      </w:r>
      <w:r>
        <w:rPr>
          <w:noProof/>
          <w:cs/>
        </w:rPr>
        <w:t>‎</w:t>
      </w:r>
      <w:r>
        <w:rPr>
          <w:noProof/>
        </w:rPr>
        <w:t>3</w:t>
      </w:r>
      <w:r>
        <w:t>.</w:t>
      </w:r>
      <w:r>
        <w:rPr>
          <w:noProof/>
        </w:rPr>
        <w:t>7</w:t>
      </w:r>
      <w:r>
        <w:fldChar w:fldCharType="end"/>
      </w:r>
      <w:r>
        <w:t xml:space="preserve">, indicate that all the gates show equal strength, with a behavior similar to that shown in </w:t>
      </w:r>
      <w:r>
        <w:fldChar w:fldCharType="begin"/>
      </w:r>
      <w:r>
        <w:instrText xml:space="preserve"> REF _Ref490172228 \h </w:instrText>
      </w:r>
      <w:r>
        <w:fldChar w:fldCharType="separate"/>
      </w:r>
      <w:r>
        <w:t xml:space="preserve">Figure </w:t>
      </w:r>
      <w:r>
        <w:rPr>
          <w:noProof/>
          <w:cs/>
        </w:rPr>
        <w:t>‎</w:t>
      </w:r>
      <w:r>
        <w:rPr>
          <w:noProof/>
        </w:rPr>
        <w:t>3</w:t>
      </w:r>
      <w:r>
        <w:t>.</w:t>
      </w:r>
      <w:r>
        <w:rPr>
          <w:noProof/>
        </w:rPr>
        <w:t>4</w:t>
      </w:r>
      <w:r>
        <w:fldChar w:fldCharType="end"/>
      </w:r>
      <w:r>
        <w:t xml:space="preserve">. This equality in strength is in line with the strong linear behavior and small non-linearity seen in the resistance vs code word measurements shown in </w:t>
      </w:r>
      <w:r>
        <w:fldChar w:fldCharType="begin"/>
      </w:r>
      <w:r>
        <w:instrText xml:space="preserve"> REF _Ref490175648 \h </w:instrText>
      </w:r>
      <w:r>
        <w:fldChar w:fldCharType="separate"/>
      </w:r>
      <w:r>
        <w:t xml:space="preserve">Figure </w:t>
      </w:r>
      <w:r>
        <w:rPr>
          <w:noProof/>
          <w:cs/>
        </w:rPr>
        <w:t>‎</w:t>
      </w:r>
      <w:r>
        <w:rPr>
          <w:noProof/>
        </w:rPr>
        <w:t>3</w:t>
      </w:r>
      <w:r>
        <w:t>.</w:t>
      </w:r>
      <w:r>
        <w:rPr>
          <w:noProof/>
        </w:rPr>
        <w:t>6</w:t>
      </w:r>
      <w:r>
        <w:fldChar w:fldCharType="end"/>
      </w:r>
      <w:r>
        <w:t>. Any inequality in gate strengths manifests itself as a non-linearity in the resistance v</w:t>
      </w:r>
      <w:r w:rsidR="004C095F">
        <w:t>ersu</w:t>
      </w:r>
      <w:r>
        <w:t>s code word characteristic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id" : "ITEM-2",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2", "issue" : "2", "issued" : { "date-parts" : [ [ "2016", "3" ] ] }, "page" : "318-327", "title" : "Ultracompact Graphene Multigate Variable Resistor for Neuromorphic Computing", "type" : "article-journal", "volume" : "15" }, "uris" : [ "http://www.mendeley.com/documents/?uuid=b531ec94-2c17-440e-82c9-1577a27c4c8b" ] } ], "mendeley" : { "formattedCitation" : "[59], [60]", "plainTextFormattedCitation" : "[59], [60]", "previouslyFormattedCitation" : "[59], [60]" }, "properties" : { "noteIndex" : 0 }, "schema" : "https://github.com/citation-style-language/schema/raw/master/csl-citation.json" }</w:instrText>
      </w:r>
      <w:r>
        <w:fldChar w:fldCharType="separate"/>
      </w:r>
      <w:r w:rsidRPr="00DC6B43">
        <w:rPr>
          <w:noProof/>
        </w:rPr>
        <w:t>[59], [60]</w:t>
      </w:r>
      <w:r>
        <w:fldChar w:fldCharType="end"/>
      </w:r>
      <w:r>
        <w:t>.</w:t>
      </w:r>
    </w:p>
    <w:p w:rsidR="00445722" w:rsidRDefault="00445722" w:rsidP="00445722">
      <w:r>
        <w:t xml:space="preserve">The measured devices </w:t>
      </w:r>
      <w:proofErr w:type="gramStart"/>
      <w:r>
        <w:t>were used</w:t>
      </w:r>
      <w:proofErr w:type="gramEnd"/>
      <w:r>
        <w:t xml:space="preserve"> to build Verilog-A models that were used for system-level simulations using </w:t>
      </w:r>
      <w:proofErr w:type="spellStart"/>
      <w:r>
        <w:t>Spectre</w:t>
      </w:r>
      <w:proofErr w:type="spellEnd"/>
      <w:r>
        <w:t>. An architecture of 5</w:t>
      </w:r>
      <w:r>
        <w:rPr>
          <w:rFonts w:cs="Times"/>
        </w:rPr>
        <w:t>×</w:t>
      </w:r>
      <w:r>
        <w:t>4 neurons was built and programmed to perform edge and line detection as well as pattern recognitions</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 xml:space="preserve">. Different functions have different synaptic weights, which were determined by calculating them offline, using MATLAB. In each case, the network </w:t>
      </w:r>
      <w:proofErr w:type="gramStart"/>
      <w:r>
        <w:t xml:space="preserve">was </w:t>
      </w:r>
      <w:proofErr w:type="spellStart"/>
      <w:r>
        <w:t>precharged</w:t>
      </w:r>
      <w:proofErr w:type="spellEnd"/>
      <w:proofErr w:type="gramEnd"/>
      <w:r>
        <w:t xml:space="preserve"> to the input value and the network was left to relax, converging to the output of the calculation. The system was able to perform edge and line detection correctly and recover(recognize) distorted patterns with up to 28% distortion</w:t>
      </w:r>
      <w:r>
        <w:fldChar w:fldCharType="begin" w:fldLock="1"/>
      </w:r>
      <w:r>
        <w:instrText>ADDIN CSL_CITATION { "citationItems" : [ { "id" : "ITEM-1",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1",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59]", "plainTextFormattedCitation" : "[59]", "previouslyFormattedCitation" : "[59]" }, "properties" : { "noteIndex" : 0 }, "schema" : "https://github.com/citation-style-language/schema/raw/master/csl-citation.json" }</w:instrText>
      </w:r>
      <w:r>
        <w:fldChar w:fldCharType="separate"/>
      </w:r>
      <w:r w:rsidRPr="00DC6B43">
        <w:rPr>
          <w:noProof/>
        </w:rPr>
        <w:t>[59]</w:t>
      </w:r>
      <w:r>
        <w:fldChar w:fldCharType="end"/>
      </w:r>
      <w:r>
        <w:t>.</w:t>
      </w:r>
    </w:p>
    <w:p w:rsidR="00445722" w:rsidRDefault="00445722" w:rsidP="00445722"/>
    <w:p w:rsidR="00445722" w:rsidRDefault="00445722" w:rsidP="00445722">
      <w:pPr>
        <w:keepNext/>
        <w:ind w:firstLine="0"/>
        <w:jc w:val="center"/>
      </w:pPr>
      <w:r>
        <w:rPr>
          <w:noProof/>
        </w:rPr>
        <w:lastRenderedPageBreak/>
        <w:drawing>
          <wp:inline distT="0" distB="0" distL="0" distR="0" wp14:anchorId="28072AD0" wp14:editId="36024501">
            <wp:extent cx="4572000" cy="3429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teStrength.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445722" w:rsidRDefault="00445722" w:rsidP="00445722">
      <w:pPr>
        <w:pStyle w:val="Caption"/>
      </w:pPr>
      <w:bookmarkStart w:id="90" w:name="_Ref490181623"/>
      <w:bookmarkStart w:id="91" w:name="_Toc490653269"/>
      <w:bookmarkStart w:id="92" w:name="_Toc490654373"/>
      <w:bookmarkStart w:id="93" w:name="_Toc491539309"/>
      <w:r>
        <w:t xml:space="preserve">Figure </w:t>
      </w:r>
      <w:fldSimple w:instr=" STYLEREF 1 \s ">
        <w:r w:rsidR="00883612">
          <w:rPr>
            <w:noProof/>
            <w:cs/>
          </w:rPr>
          <w:t>‎</w:t>
        </w:r>
        <w:r w:rsidR="00883612">
          <w:rPr>
            <w:noProof/>
          </w:rPr>
          <w:t>3</w:t>
        </w:r>
      </w:fldSimple>
      <w:r w:rsidR="00883612">
        <w:t>.</w:t>
      </w:r>
      <w:fldSimple w:instr=" SEQ Figure \* ARABIC \s 1 ">
        <w:r w:rsidR="00883612">
          <w:rPr>
            <w:noProof/>
          </w:rPr>
          <w:t>7</w:t>
        </w:r>
      </w:fldSimple>
      <w:bookmarkEnd w:id="90"/>
      <w:r>
        <w:t xml:space="preserve"> Extracted resistance change per unit square for each gate. The extracted values show that the gates have equal strength.</w:t>
      </w:r>
      <w:bookmarkEnd w:id="91"/>
      <w:bookmarkEnd w:id="92"/>
      <w:bookmarkEnd w:id="93"/>
    </w:p>
    <w:p w:rsidR="00445722" w:rsidRDefault="00445722" w:rsidP="00445722">
      <w:pPr>
        <w:pStyle w:val="Heading2"/>
      </w:pPr>
      <w:bookmarkStart w:id="94" w:name="_Toc491082144"/>
      <w:r>
        <w:t>Conclusion</w:t>
      </w:r>
      <w:bookmarkEnd w:id="94"/>
    </w:p>
    <w:p w:rsidR="00445722" w:rsidRDefault="00445722" w:rsidP="00445722">
      <w:r>
        <w:t xml:space="preserve">We have demonstrated an area efficient </w:t>
      </w:r>
      <w:r w:rsidR="004C095F">
        <w:t xml:space="preserve">implementation </w:t>
      </w:r>
      <w:r>
        <w:t>of CNNs using graphene to implement an all-resistance architecture of synapses and neurons. The devices depend on the low charged-impurity concentration and high gate strength to be able to regenerate the voltage changes at the input. The graphene implementation of the all-resistance CNN architecture is highly scalable with very low area compared to CMOS implementations. We fabricated prototype devices for the synapses and used it to extract the information needed to build Verilog-A models for use in system-level simulations validating the viability of the architecture. The less the charged-impurity concentration and the stronger the device gates area, the bigger the network can be.</w:t>
      </w:r>
    </w:p>
    <w:p w:rsidR="00445722" w:rsidRDefault="00445722" w:rsidP="00445722">
      <w:r>
        <w:t xml:space="preserve">From a system perspective, more work need to be done on the size limits of the network and the limitations posed by device non-idealities. The maximum number of characters that can be stored in a network of a given size and its relation to the training scheme used to identify the required synaptic weights is still an open problem. Finally, there are no indicators on when a </w:t>
      </w:r>
      <w:r>
        <w:lastRenderedPageBreak/>
        <w:t>network has converged, but the network is assumed to have converged once the rate of change of all neuron outputs approaches zero</w:t>
      </w:r>
      <w:r>
        <w:fldChar w:fldCharType="begin" w:fldLock="1"/>
      </w:r>
      <w:r>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197], [198]", "plainTextFormattedCitation" : "[197], [198]", "previouslyFormattedCitation" : "[197], [198]" }, "properties" : { "noteIndex" : 0 }, "schema" : "https://github.com/citation-style-language/schema/raw/master/csl-citation.json" }</w:instrText>
      </w:r>
      <w:r>
        <w:fldChar w:fldCharType="separate"/>
      </w:r>
      <w:r w:rsidRPr="00DC6B43">
        <w:rPr>
          <w:noProof/>
        </w:rPr>
        <w:t>[197], [198]</w:t>
      </w:r>
      <w:r>
        <w:fldChar w:fldCharType="end"/>
      </w:r>
      <w:r>
        <w:t xml:space="preserve">. These problems need to </w:t>
      </w:r>
      <w:proofErr w:type="gramStart"/>
      <w:r>
        <w:t>be addressed</w:t>
      </w:r>
      <w:proofErr w:type="gramEnd"/>
      <w:r>
        <w:t xml:space="preserve"> and the impact of device non-idealities has to be evaluated for this architecture to be deemed mature enough for implementation.</w:t>
      </w:r>
    </w:p>
    <w:p w:rsidR="00445722" w:rsidRPr="00632C08" w:rsidRDefault="00445722" w:rsidP="001A65D3">
      <w:pPr>
        <w:ind w:firstLine="0"/>
      </w:pPr>
    </w:p>
    <w:p w:rsidR="00445722" w:rsidRPr="000104F8" w:rsidRDefault="00445722" w:rsidP="00445722"/>
    <w:p w:rsidR="00445722" w:rsidRDefault="00445722" w:rsidP="00445722"/>
    <w:p w:rsidR="00445722" w:rsidRDefault="00445722" w:rsidP="00445722">
      <w:r>
        <w:br w:type="page"/>
      </w:r>
    </w:p>
    <w:p w:rsidR="00445722" w:rsidRDefault="00445722" w:rsidP="00445722">
      <w:pPr>
        <w:sectPr w:rsidR="0044572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95" w:name="_Toc491082145"/>
      <w:r>
        <w:lastRenderedPageBreak/>
        <w:t>Graphene Low-Loss Diodes</w:t>
      </w:r>
      <w:bookmarkEnd w:id="95"/>
    </w:p>
    <w:p w:rsidR="00EF7212" w:rsidRDefault="00EF7212" w:rsidP="00EF7212">
      <w:r>
        <w:t xml:space="preserve">Graphene’s unique electronic </w:t>
      </w:r>
      <w:proofErr w:type="gramStart"/>
      <w:r>
        <w:t>properties,</w:t>
      </w:r>
      <w:proofErr w:type="gramEnd"/>
      <w:r>
        <w:t xml:space="preserve"> make it attractive in designing devices that utilize the photon-like behavior of charge carriers. The photon-like behavior of charge carriers in graphene allows us to build </w:t>
      </w:r>
      <w:proofErr w:type="gramStart"/>
      <w:r>
        <w:t>zero turn-on voltage diodes</w:t>
      </w:r>
      <w:proofErr w:type="gramEnd"/>
      <w:r>
        <w:t xml:space="preserve">, where the </w:t>
      </w:r>
      <w:r w:rsidR="00222470">
        <w:t xml:space="preserve">rectification arises due to anisotropic </w:t>
      </w:r>
      <w:r>
        <w:t xml:space="preserve">carrier </w:t>
      </w:r>
      <w:r w:rsidR="00222470">
        <w:t>transport across the device</w:t>
      </w:r>
      <w:r>
        <w:t>.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of our proposed structure.</w:t>
      </w:r>
    </w:p>
    <w:p w:rsidR="00EF7212" w:rsidRDefault="00EF7212" w:rsidP="00EF7212">
      <w:r>
        <w:t xml:space="preserve">It is important to note that </w:t>
      </w:r>
      <w:proofErr w:type="gramStart"/>
      <w:r>
        <w:t>all graphene diodes do not</w:t>
      </w:r>
      <w:proofErr w:type="gramEnd"/>
      <w:r>
        <w:t xml:space="preserve"> have a turn-on voltage. Graphene diodes show asymmetry with once the voltage polarity on the device is </w:t>
      </w:r>
      <w:proofErr w:type="gramStart"/>
      <w:r>
        <w:t>flipped,</w:t>
      </w:r>
      <w:proofErr w:type="gramEnd"/>
      <w:r>
        <w:t xml:space="preserve"> hence they are all low-</w:t>
      </w:r>
      <w:proofErr w:type="spellStart"/>
      <w:r>
        <w:t>los</w:t>
      </w:r>
      <w:proofErr w:type="spellEnd"/>
      <w:r>
        <w:t xml:space="preserve"> diodes. When comparing the performance of different low-loss diodes we use the current conduction asymmetry (</w:t>
      </w:r>
      <m:oMath>
        <m:r>
          <w:rPr>
            <w:rFonts w:ascii="Cambria Math" w:hAnsi="Cambria Math"/>
          </w:rPr>
          <m:t>A</m:t>
        </m:r>
      </m:oMath>
      <w:r>
        <w:t>), defined at the ratio of the forward to reverse cu</w:t>
      </w:r>
      <w:proofErr w:type="spellStart"/>
      <w:r>
        <w:t>rrent</w:t>
      </w:r>
      <w:proofErr w:type="spellEnd"/>
      <w:r>
        <w:t xml:space="preserve">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EF7212" w:rsidRDefault="00EF7212" w:rsidP="00D95516">
            <w:pPr>
              <w:ind w:firstLine="0"/>
              <w:jc w:val="right"/>
              <w:rPr>
                <w:rFonts w:eastAsiaTheme="minorEastAsia"/>
              </w:rPr>
            </w:pPr>
            <w:bookmarkStart w:id="96" w:name="_Toc490655125"/>
            <w:r>
              <w:t>(</w:t>
            </w:r>
            <w:fldSimple w:instr=" STYLEREF 1 \s ">
              <w:r>
                <w:rPr>
                  <w:noProof/>
                  <w:cs/>
                </w:rPr>
                <w:t>‎</w:t>
              </w:r>
              <w:r>
                <w:rPr>
                  <w:noProof/>
                </w:rPr>
                <w:t>4</w:t>
              </w:r>
            </w:fldSimple>
            <w:r>
              <w:t>.</w:t>
            </w:r>
            <w:fldSimple w:instr=" SEQ Equation \* ARABIC \s 1 ">
              <w:r>
                <w:rPr>
                  <w:noProof/>
                </w:rPr>
                <w:t>1</w:t>
              </w:r>
            </w:fldSimple>
            <w:r>
              <w:t>)</w:t>
            </w:r>
            <w:bookmarkEnd w:id="96"/>
          </w:p>
        </w:tc>
      </w:tr>
    </w:tbl>
    <w:p w:rsidR="00EF7212" w:rsidRDefault="00EF7212" w:rsidP="00EF7212">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xml:space="preserve">. The asymmetry of a perfect linear resistor is unity, and the asymmetry of an ideal diode approaches infinity as it indicates perfect blocking of reverse current. </w:t>
      </w:r>
    </w:p>
    <w:p w:rsidR="00EF7212" w:rsidRDefault="00EF7212" w:rsidP="00EF7212">
      <w:r>
        <w:t xml:space="preserve">We start </w:t>
      </w:r>
      <w:r w:rsidR="00F9504E">
        <w:t>with</w:t>
      </w:r>
      <w:r>
        <w:t xml:space="preserve">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F7212" w:rsidRDefault="00EF7212" w:rsidP="00EF7212">
      <w:pPr>
        <w:pStyle w:val="Heading2"/>
      </w:pPr>
      <w:bookmarkStart w:id="97" w:name="_Toc491082146"/>
      <w:r>
        <w:lastRenderedPageBreak/>
        <w:t>Geometric Graphene Diodes</w:t>
      </w:r>
      <w:bookmarkEnd w:id="97"/>
    </w:p>
    <w:p w:rsidR="00EF7212" w:rsidRDefault="00EF7212" w:rsidP="00EF7212">
      <w:r>
        <w:t>Geometric diodes use the asymmetric transmission of charge carrier</w:t>
      </w:r>
      <w:r w:rsidR="00F9504E">
        <w:t>s</w:t>
      </w:r>
      <w:r>
        <w:t xml:space="preserve"> across an aperture to achieve asymmetric conduction</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211]\u2013[216]", "plainTextFormattedCitation" : "[211]\u2013[216]", "previouslyFormattedCitation" : "[211]\u2013[216]" }, "properties" : { "noteIndex" : 0 }, "schema" : "https://github.com/citation-style-language/schema/raw/master/csl-citation.json" }</w:instrText>
      </w:r>
      <w:r>
        <w:fldChar w:fldCharType="separate"/>
      </w:r>
      <w:r w:rsidRPr="00DC6B43">
        <w:rPr>
          <w:noProof/>
        </w:rPr>
        <w:t>[211]–[216]</w:t>
      </w:r>
      <w:r>
        <w:fldChar w:fldCharType="end"/>
      </w:r>
      <w:r>
        <w:t xml:space="preserve">. The principle of operation of such diodes </w:t>
      </w:r>
      <w:proofErr w:type="gramStart"/>
      <w:r>
        <w:t>can be explained</w:t>
      </w:r>
      <w:proofErr w:type="gramEnd"/>
      <w:r>
        <w:t xml:space="preserve"> using the toy model shown in </w:t>
      </w:r>
      <w:r>
        <w:fldChar w:fldCharType="begin"/>
      </w:r>
      <w:r>
        <w:instrText xml:space="preserve"> REF _Ref490052565 \h </w:instrText>
      </w:r>
      <w:r>
        <w:fldChar w:fldCharType="separate"/>
      </w:r>
      <w:r>
        <w:t xml:space="preserve">Figure </w:t>
      </w:r>
      <w:r>
        <w:rPr>
          <w:noProof/>
          <w:cs/>
        </w:rPr>
        <w:t>‎</w:t>
      </w:r>
      <w:r>
        <w:rPr>
          <w:noProof/>
        </w:rPr>
        <w:t>4</w:t>
      </w:r>
      <w:r>
        <w:t>.</w:t>
      </w:r>
      <w:r>
        <w:rPr>
          <w:noProof/>
        </w:rPr>
        <w:t>1</w:t>
      </w:r>
      <w:r>
        <w:fldChar w:fldCharType="end"/>
      </w:r>
      <w:r>
        <w:t>.</w:t>
      </w:r>
      <w:r w:rsidRPr="008C4BF2">
        <w:t xml:space="preserve"> </w:t>
      </w:r>
    </w:p>
    <w:p w:rsidR="00EF7212" w:rsidRDefault="00EF7212" w:rsidP="00EF7212">
      <w:r>
        <w:t xml:space="preserve">Charge carriers incident from the left to right </w:t>
      </w:r>
      <w:proofErr w:type="gramStart"/>
      <w:r>
        <w:t>get</w:t>
      </w:r>
      <w:proofErr w:type="gramEnd"/>
      <w:r>
        <w:t xml:space="preserve"> collimated by the geometry of the channel leading to the aperture, allowing most of them to pass through. On the other hand, charge carriers traveling from the left to right </w:t>
      </w:r>
      <w:proofErr w:type="gramStart"/>
      <w:r>
        <w:t>do not get</w:t>
      </w:r>
      <w:proofErr w:type="gramEnd"/>
      <w:r>
        <w:t xml:space="preserve"> collimated and only a small portion passes through the aperture. A formal analysis of geometric diodes can be found in</w:t>
      </w:r>
      <w:r w:rsidR="00F9504E">
        <w:t xml:space="preserve"> </w:t>
      </w:r>
      <w:r>
        <w:fldChar w:fldCharType="begin" w:fldLock="1"/>
      </w:r>
      <w:r>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12]", "plainTextFormattedCitation" : "[212]", "previouslyFormattedCitation" : "[212]" }, "properties" : { "noteIndex" : 0 }, "schema" : "https://github.com/citation-style-language/schema/raw/master/csl-citation.json" }</w:instrText>
      </w:r>
      <w:r>
        <w:fldChar w:fldCharType="separate"/>
      </w:r>
      <w:r w:rsidRPr="00DC6B43">
        <w:rPr>
          <w:noProof/>
        </w:rPr>
        <w:t>[212]</w:t>
      </w:r>
      <w:r>
        <w:fldChar w:fldCharType="end"/>
      </w:r>
      <w:r>
        <w:t>.</w:t>
      </w:r>
    </w:p>
    <w:p w:rsidR="00EF7212" w:rsidRPr="00DE2288" w:rsidRDefault="00EF7212" w:rsidP="00EF7212">
      <w:r>
        <w:t>The maximum</w:t>
      </w:r>
      <w:r w:rsidR="00397E52">
        <w:t xml:space="preserve"> current conduction</w:t>
      </w:r>
      <w:r>
        <w:t xml:space="preserve"> asymmetry reported for geometric diodes was ~1.35 for exfoliated graphene and 1.15 for CVD graphene</w:t>
      </w:r>
      <w:r>
        <w:fldChar w:fldCharType="begin" w:fldLock="1"/>
      </w:r>
      <w:r>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211]", "plainTextFormattedCitation" : "[211]", "previouslyFormattedCitation" : "[211]" }, "properties" : { "noteIndex" : 0 }, "schema" : "https://github.com/citation-style-language/schema/raw/master/csl-citation.json" }</w:instrText>
      </w:r>
      <w:r>
        <w:fldChar w:fldCharType="separate"/>
      </w:r>
      <w:r w:rsidRPr="00DC6B43">
        <w:rPr>
          <w:noProof/>
        </w:rPr>
        <w:t>[211]</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24], [25], [27], [29], [31], [79], [81], [129], [130], [132], [137], [147], [217]", "plainTextFormattedCitation" : "[24], [25], [27], [29], [31], [79], [81], [129], [130], [132], [137], [147], [217]", "previouslyFormattedCitation" : "[24], [25], [27], [29], [31], [79], [81], [129], [130], [132], [137], [147], [217]" }, "properties" : { "noteIndex" : 0 }, "schema" : "https://github.com/citation-style-language/schema/raw/master/csl-citation.json" }</w:instrText>
      </w:r>
      <w:r>
        <w:fldChar w:fldCharType="separate"/>
      </w:r>
      <w:r w:rsidRPr="00DC6B43">
        <w:rPr>
          <w:noProof/>
        </w:rPr>
        <w:t>[24], [25], [27], [29], [31], [79], [81], [129], [130], [132], [137], [147], [217]</w:t>
      </w:r>
      <w:r>
        <w:fldChar w:fldCharType="end"/>
      </w:r>
      <w:r>
        <w:t xml:space="preserve">. This is a strong indicator of the impact of scattering on the performance </w:t>
      </w:r>
      <w:r w:rsidR="00874007">
        <w:t xml:space="preserve">of </w:t>
      </w:r>
      <w:r>
        <w:t>any diode utilizing the photon-like behavior of charge carriers in graphene.</w:t>
      </w:r>
    </w:p>
    <w:p w:rsidR="00EF7212" w:rsidRDefault="00EF7212" w:rsidP="00EF7212"/>
    <w:p w:rsidR="00EF7212" w:rsidRDefault="00EF7212" w:rsidP="00EF7212">
      <w:pPr>
        <w:keepNext/>
        <w:jc w:val="center"/>
      </w:pPr>
      <w:r>
        <w:rPr>
          <w:noProof/>
        </w:rPr>
        <w:drawing>
          <wp:inline distT="0" distB="0" distL="0" distR="0" wp14:anchorId="21F38481" wp14:editId="162EFF44">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EF7212" w:rsidRDefault="00EF7212" w:rsidP="00EF7212">
      <w:pPr>
        <w:pStyle w:val="Caption"/>
      </w:pPr>
      <w:bookmarkStart w:id="98" w:name="_Ref490052565"/>
      <w:bookmarkStart w:id="99" w:name="_Toc490653270"/>
      <w:bookmarkStart w:id="100" w:name="_Toc490654374"/>
      <w:bookmarkStart w:id="101" w:name="_Toc491539310"/>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1</w:t>
        </w:r>
      </w:fldSimple>
      <w:bookmarkEnd w:id="98"/>
      <w:r>
        <w:t xml:space="preserve"> Toy model representing the asymmetric transmission across an aperture. Charge carriers (blue circles) </w:t>
      </w:r>
      <w:proofErr w:type="gramStart"/>
      <w:r>
        <w:t>get</w:t>
      </w:r>
      <w:proofErr w:type="gramEnd"/>
      <w:r>
        <w:t xml:space="preserve"> collimated into the aperture when traveling from left to right, causing large transmission. On the other hand, charge carriers travelling from right to left </w:t>
      </w:r>
      <w:proofErr w:type="gramStart"/>
      <w:r>
        <w:t>do not get</w:t>
      </w:r>
      <w:proofErr w:type="gramEnd"/>
      <w:r>
        <w:t xml:space="preserve"> collimated and transmit only through a small area.</w:t>
      </w:r>
      <w:bookmarkEnd w:id="99"/>
      <w:bookmarkEnd w:id="100"/>
      <w:bookmarkEnd w:id="101"/>
    </w:p>
    <w:p w:rsidR="00EF7212" w:rsidRDefault="00EF7212" w:rsidP="00EF7212">
      <w:pPr>
        <w:pStyle w:val="Heading2"/>
      </w:pPr>
      <w:bookmarkStart w:id="102" w:name="_Toc491082147"/>
      <w:r>
        <w:lastRenderedPageBreak/>
        <w:t>Oblique Incidence Diodes</w:t>
      </w:r>
      <w:bookmarkEnd w:id="102"/>
    </w:p>
    <w:p w:rsidR="00EF7212" w:rsidRDefault="00EF7212" w:rsidP="00EF7212">
      <w:r>
        <w:t xml:space="preserve">Oblique incidence diodes depend on the concept of total-internal reflection of charge carriers from an oblique junction to cause asymmetric conduction. Klein tunneling in graphene causes normal incident carriers </w:t>
      </w:r>
      <w:proofErr w:type="gramStart"/>
      <w:r>
        <w:t>to always pass</w:t>
      </w:r>
      <w:proofErr w:type="gramEnd"/>
      <w:r>
        <w:t xml:space="preserve"> through, but obliquely incident carriers can be reflected. Asymmetric conductance across graphene oblique PN junction has been predicted theoretically and measured experimentally</w:t>
      </w:r>
      <w:r>
        <w:fldChar w:fldCharType="begin" w:fldLock="1"/>
      </w:r>
      <w:r>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47], [49], [51], [52], [58], [218]\u2013[225]", "plainTextFormattedCitation" : "[47], [49], [51], [52], [58], [218]\u2013[225]", "previouslyFormattedCitation" : "[47], [49], [51], [52], [58], [218]\u2013[225]" }, "properties" : { "noteIndex" : 0 }, "schema" : "https://github.com/citation-style-language/schema/raw/master/csl-citation.json" }</w:instrText>
      </w:r>
      <w:r>
        <w:fldChar w:fldCharType="separate"/>
      </w:r>
      <w:r w:rsidRPr="00DC6B43">
        <w:rPr>
          <w:noProof/>
        </w:rPr>
        <w:t>[47], [49], [51], [52], [58], [218]–[225]</w:t>
      </w:r>
      <w:r>
        <w:fldChar w:fldCharType="end"/>
      </w:r>
      <w:r>
        <w:t>.</w:t>
      </w:r>
    </w:p>
    <w:p w:rsidR="00EF7212" w:rsidRDefault="00EF7212" w:rsidP="00EF7212">
      <w:r>
        <w:t>The angular condition on reflection can be obtained by matching the boundary conditions at the barrier, which yields a Snell’s law-like relation</w:t>
      </w:r>
      <w:r>
        <w:fldChar w:fldCharType="begin" w:fldLock="1"/>
      </w:r>
      <w:r>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44], [49], [58], [203]", "plainTextFormattedCitation" : "[44], [49], [58], [203]", "previouslyFormattedCitation" : "[44], [49], [58], [203]" }, "properties" : { "noteIndex" : 0 }, "schema" : "https://github.com/citation-style-language/schema/raw/master/csl-citation.json" }</w:instrText>
      </w:r>
      <w:r>
        <w:fldChar w:fldCharType="separate"/>
      </w:r>
      <w:r w:rsidRPr="00DC6B43">
        <w:rPr>
          <w:noProof/>
        </w:rPr>
        <w:t>[44], [49], [58], [203]</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14219B"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EF7212" w:rsidRDefault="00EF7212" w:rsidP="00D95516">
            <w:pPr>
              <w:ind w:firstLine="0"/>
              <w:jc w:val="right"/>
              <w:rPr>
                <w:rFonts w:eastAsiaTheme="minorEastAsia"/>
              </w:rPr>
            </w:pPr>
            <w:bookmarkStart w:id="103" w:name="_Toc490655126"/>
            <w:r>
              <w:t>(</w:t>
            </w:r>
            <w:fldSimple w:instr=" STYLEREF 1 \s ">
              <w:r>
                <w:rPr>
                  <w:noProof/>
                  <w:cs/>
                </w:rPr>
                <w:t>‎</w:t>
              </w:r>
              <w:r>
                <w:rPr>
                  <w:noProof/>
                </w:rPr>
                <w:t>4</w:t>
              </w:r>
            </w:fldSimple>
            <w:r>
              <w:t>.</w:t>
            </w:r>
            <w:fldSimple w:instr=" SEQ Equation \* ARABIC \s 1 ">
              <w:r>
                <w:rPr>
                  <w:noProof/>
                </w:rPr>
                <w:t>2</w:t>
              </w:r>
            </w:fldSimple>
            <w:r>
              <w:t>)</w:t>
            </w:r>
            <w:bookmarkEnd w:id="103"/>
          </w:p>
        </w:tc>
      </w:tr>
    </w:tbl>
    <w:p w:rsidR="00EF7212" w:rsidRDefault="00EF7212" w:rsidP="00EF7212">
      <w:r>
        <w:t xml:space="preserve"> The critical angle beyond which reflections of charge carrier occur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w:t>
      </w:r>
      <w:proofErr w:type="gramStart"/>
      <w:r>
        <w:t>to</w:t>
      </w:r>
      <w:r w:rsidR="000F6EBF">
        <w:t xml:space="preserve"> </w:t>
      </w:r>
      <w:proofErr w:type="gramEnd"/>
      <m:oMath>
        <m:r>
          <w:rPr>
            <w:rFonts w:ascii="Cambria Math" w:hAnsi="Cambria Math"/>
          </w:rPr>
          <m:t>π/2</m:t>
        </m:r>
      </m:oMath>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14219B" w:rsidP="00D95516">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EF7212" w:rsidRDefault="00EF7212" w:rsidP="00D95516">
            <w:pPr>
              <w:ind w:firstLine="0"/>
              <w:jc w:val="right"/>
              <w:rPr>
                <w:rFonts w:eastAsiaTheme="minorEastAsia"/>
              </w:rPr>
            </w:pPr>
            <w:bookmarkStart w:id="104" w:name="_Toc490655127"/>
            <w:r>
              <w:t>(</w:t>
            </w:r>
            <w:fldSimple w:instr=" STYLEREF 1 \s ">
              <w:r>
                <w:rPr>
                  <w:noProof/>
                  <w:cs/>
                </w:rPr>
                <w:t>‎</w:t>
              </w:r>
              <w:r>
                <w:rPr>
                  <w:noProof/>
                </w:rPr>
                <w:t>4</w:t>
              </w:r>
            </w:fldSimple>
            <w:r>
              <w:t>.</w:t>
            </w:r>
            <w:fldSimple w:instr=" SEQ Equation \* ARABIC \s 1 ">
              <w:r>
                <w:rPr>
                  <w:noProof/>
                </w:rPr>
                <w:t>3</w:t>
              </w:r>
            </w:fldSimple>
            <w:r>
              <w:t>)</w:t>
            </w:r>
            <w:bookmarkEnd w:id="104"/>
          </w:p>
        </w:tc>
      </w:tr>
    </w:tbl>
    <w:p w:rsidR="00EF7212" w:rsidRDefault="00EF7212" w:rsidP="00EF7212">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first medium. This is depicted in </w:t>
      </w:r>
      <w:r>
        <w:fldChar w:fldCharType="begin"/>
      </w:r>
      <w:r>
        <w:instrText xml:space="preserve"> REF _Ref490058325 \h </w:instrText>
      </w:r>
      <w:r>
        <w:fldChar w:fldCharType="separate"/>
      </w:r>
      <w:r>
        <w:t xml:space="preserve">Figure </w:t>
      </w:r>
      <w:r>
        <w:rPr>
          <w:noProof/>
          <w:cs/>
        </w:rPr>
        <w:t>‎</w:t>
      </w:r>
      <w:r>
        <w:rPr>
          <w:noProof/>
        </w:rPr>
        <w:t>4</w:t>
      </w:r>
      <w:r>
        <w:t>.</w:t>
      </w:r>
      <w:r>
        <w:rPr>
          <w:noProof/>
        </w:rPr>
        <w:t>2</w:t>
      </w:r>
      <w:r>
        <w:fldChar w:fldCharType="end"/>
      </w:r>
      <w:r>
        <w:t xml:space="preserve"> for a case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causing transmission away from the normal.</w:t>
      </w:r>
    </w:p>
    <w:p w:rsidR="00EF7212" w:rsidRDefault="00EF7212" w:rsidP="00EF7212">
      <w:pPr>
        <w:keepNext/>
        <w:jc w:val="center"/>
      </w:pPr>
      <w:r>
        <w:rPr>
          <w:noProof/>
        </w:rPr>
        <w:drawing>
          <wp:inline distT="0" distB="0" distL="0" distR="0" wp14:anchorId="2403823C" wp14:editId="35A809EB">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EF7212" w:rsidRDefault="00EF7212" w:rsidP="00EF7212">
      <w:pPr>
        <w:pStyle w:val="Caption"/>
      </w:pPr>
      <w:bookmarkStart w:id="105" w:name="_Ref490058325"/>
      <w:bookmarkStart w:id="106" w:name="_Toc490653271"/>
      <w:bookmarkStart w:id="107" w:name="_Toc490654375"/>
      <w:bookmarkStart w:id="108" w:name="_Toc491539311"/>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2</w:t>
        </w:r>
      </w:fldSimple>
      <w:bookmarkEnd w:id="105"/>
      <w:r>
        <w:t xml:space="preserve"> Schematic presentation of charge carrier motion across an oblique carrier </w:t>
      </w:r>
      <w:proofErr w:type="gramStart"/>
      <w:r>
        <w:t xml:space="preserve">when </w:t>
      </w:r>
      <w:proofErr w:type="gramEnd"/>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t xml:space="preserve"> to increase </w:t>
      </w:r>
      <w:proofErr w:type="gramStart"/>
      <w:r>
        <w:t>till</w:t>
      </w:r>
      <w:proofErr w:type="gramEnd"/>
      <w:r>
        <w:t xml:space="preserve">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w:t>
      </w:r>
      <w:proofErr w:type="gramStart"/>
      <w:r>
        <w:t>causes</w:t>
      </w:r>
      <w:proofErr w:type="gramEnd"/>
      <w:r>
        <w:t xml:space="preserve"> total internal reflection of charge carriers.</w:t>
      </w:r>
      <w:bookmarkEnd w:id="106"/>
      <w:bookmarkEnd w:id="107"/>
      <w:bookmarkEnd w:id="108"/>
    </w:p>
    <w:p w:rsidR="00EF7212" w:rsidRDefault="00EF7212" w:rsidP="00EF7212">
      <w:r>
        <w:lastRenderedPageBreak/>
        <w:t xml:space="preserve">The structure of an oblique incidence diode </w:t>
      </w:r>
      <w:proofErr w:type="gramStart"/>
      <w:r>
        <w:t>is shown</w:t>
      </w:r>
      <w:proofErr w:type="gramEnd"/>
      <w:r>
        <w:t xml:space="preserve"> in </w:t>
      </w:r>
      <w:r>
        <w:fldChar w:fldCharType="begin"/>
      </w:r>
      <w:r>
        <w:instrText xml:space="preserve"> REF _Ref490059159 \h </w:instrText>
      </w:r>
      <w:r>
        <w:fldChar w:fldCharType="separate"/>
      </w:r>
      <w:r>
        <w:t xml:space="preserve">Figure </w:t>
      </w:r>
      <w:r>
        <w:rPr>
          <w:noProof/>
          <w:cs/>
        </w:rPr>
        <w:t>‎</w:t>
      </w:r>
      <w:r>
        <w:rPr>
          <w:noProof/>
        </w:rPr>
        <w:t>4</w:t>
      </w:r>
      <w:r>
        <w:t>.</w:t>
      </w:r>
      <w:r>
        <w:rPr>
          <w:noProof/>
        </w:rPr>
        <w:t>3</w:t>
      </w:r>
      <w:r>
        <w:fldChar w:fldCharType="end"/>
      </w:r>
      <w:r>
        <w:t>. The oblique gate sets the angle of the potential barrier (</w:t>
      </w:r>
      <w:r>
        <w:rPr>
          <w:rFonts w:cs="Times"/>
        </w:rPr>
        <w:t>θ</w:t>
      </w:r>
      <w:r>
        <w:t>) 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F7212" w:rsidTr="00D95516">
        <w:tc>
          <w:tcPr>
            <w:tcW w:w="9350" w:type="dxa"/>
          </w:tcPr>
          <w:p w:rsidR="00EF7212" w:rsidRDefault="00EF7212" w:rsidP="00D95516">
            <w:pPr>
              <w:ind w:firstLine="0"/>
              <w:jc w:val="center"/>
            </w:pPr>
            <w:r>
              <w:rPr>
                <w:noProof/>
              </w:rPr>
              <w:drawing>
                <wp:inline distT="0" distB="0" distL="0" distR="0" wp14:anchorId="0A915936" wp14:editId="0518221F">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EF7212" w:rsidRDefault="00EF7212" w:rsidP="00D95516">
            <w:pPr>
              <w:ind w:firstLine="0"/>
              <w:jc w:val="center"/>
            </w:pPr>
            <w:r>
              <w:t>(a)</w:t>
            </w:r>
          </w:p>
          <w:p w:rsidR="00EF7212" w:rsidRDefault="00EF7212" w:rsidP="00D95516">
            <w:pPr>
              <w:ind w:firstLine="0"/>
              <w:jc w:val="center"/>
            </w:pPr>
          </w:p>
        </w:tc>
      </w:tr>
      <w:tr w:rsidR="00EF7212" w:rsidTr="00D95516">
        <w:tc>
          <w:tcPr>
            <w:tcW w:w="7920" w:type="dxa"/>
          </w:tcPr>
          <w:p w:rsidR="00EF7212" w:rsidRDefault="00EF7212" w:rsidP="00D95516">
            <w:pPr>
              <w:ind w:firstLine="0"/>
              <w:jc w:val="center"/>
            </w:pPr>
            <w:r>
              <w:rPr>
                <w:noProof/>
              </w:rPr>
              <w:drawing>
                <wp:inline distT="0" distB="0" distL="0" distR="0" wp14:anchorId="09E1A6E7" wp14:editId="30CCA2C4">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09" w:name="_Ref490059159"/>
      <w:bookmarkStart w:id="110" w:name="_Toc490653272"/>
      <w:bookmarkStart w:id="111" w:name="_Toc490654376"/>
      <w:bookmarkStart w:id="112" w:name="_Toc491539312"/>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3</w:t>
        </w:r>
      </w:fldSimple>
      <w:bookmarkEnd w:id="109"/>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bookmarkEnd w:id="110"/>
      <w:bookmarkEnd w:id="111"/>
      <w:bookmarkEnd w:id="112"/>
    </w:p>
    <w:p w:rsidR="00EF7212" w:rsidRDefault="00EF7212" w:rsidP="00EF7212">
      <w:r>
        <w:t xml:space="preserve">The transmission coefficient </w:t>
      </w:r>
      <w:proofErr w:type="gramStart"/>
      <w:r>
        <w:t>across an</w:t>
      </w:r>
      <w:proofErr w:type="gramEnd"/>
      <w:r>
        <w:t xml:space="preserve"> abrupt junction vs the energy of charge carrier and angle of incidence when tunneling in different directions across regions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is shown in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Transmission asymmetry occurs except </w:t>
      </w:r>
      <w:proofErr w:type="gramStart"/>
      <w:r>
        <w:t xml:space="preserve">when </w:t>
      </w:r>
      <w:proofErr w:type="gramEnd"/>
      <m:oMath>
        <m:r>
          <w:rPr>
            <w:rFonts w:ascii="Cambria Math" w:hAnsi="Cambria Math"/>
          </w:rPr>
          <m:t>E=0</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58D118B" wp14:editId="7FE6E14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575C59B2" wp14:editId="0CE9EED7">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13" w:name="_Ref490060373"/>
      <w:bookmarkStart w:id="114" w:name="_Toc490653273"/>
      <w:bookmarkStart w:id="115" w:name="_Toc490654377"/>
      <w:bookmarkStart w:id="116" w:name="_Toc491539313"/>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4</w:t>
        </w:r>
      </w:fldSimple>
      <w:bookmarkEnd w:id="113"/>
      <w:r>
        <w:t xml:space="preserve"> Transmission coefficient when crossing abrupt barrier of 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t xml:space="preserve"> eV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t xml:space="preserve"> eV. (a) </w:t>
      </w:r>
      <w:proofErr w:type="gramStart"/>
      <w:r>
        <w:t>from</w:t>
      </w:r>
      <w:proofErr w:type="gramEnd"/>
      <w:r>
        <w:t xml:space="preserve"> region 1 to region 2, and (b) from region 2 to region 1.</w:t>
      </w:r>
      <w:bookmarkEnd w:id="114"/>
      <w:bookmarkEnd w:id="115"/>
      <w:bookmarkEnd w:id="116"/>
    </w:p>
    <w:p w:rsidR="00EF7212" w:rsidRDefault="00EF7212" w:rsidP="00EF7212">
      <w:pPr>
        <w:pStyle w:val="Heading2"/>
      </w:pPr>
      <w:bookmarkStart w:id="117" w:name="_Toc491082148"/>
      <w:r>
        <w:t>Performance Limitations</w:t>
      </w:r>
      <w:bookmarkEnd w:id="117"/>
    </w:p>
    <w:p w:rsidR="00EF7212" w:rsidRDefault="00EF7212" w:rsidP="00EF7212">
      <w:pPr>
        <w:pStyle w:val="Heading3"/>
      </w:pPr>
      <w:bookmarkStart w:id="118" w:name="_Toc491082149"/>
      <w:r>
        <w:t>Lead Resistance</w:t>
      </w:r>
      <w:bookmarkEnd w:id="118"/>
    </w:p>
    <w:p w:rsidR="00EF7212" w:rsidRDefault="00EF7212" w:rsidP="00FE555B">
      <w:r>
        <w:t>The transmission coefficient across the interface is used for calculating the interface resistance using the Landauer-B</w:t>
      </w:r>
      <w:r>
        <w:rPr>
          <w:rFonts w:cs="Times"/>
        </w:rPr>
        <w:t>ü</w:t>
      </w:r>
      <w:r>
        <w:t>ttiker formalism</w:t>
      </w:r>
      <w:r w:rsidR="005903D9">
        <w:t xml:space="preserve"> </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However, the </w:t>
      </w:r>
      <w:proofErr w:type="gramStart"/>
      <w:r>
        <w:t>asymmetry is controlled by the total resistance of the device in the forward and reverse direction</w:t>
      </w:r>
      <w:r w:rsidR="005903D9">
        <w:t>s</w:t>
      </w:r>
      <w:proofErr w:type="gramEnd"/>
      <w:r>
        <w:t>. The</w:t>
      </w:r>
      <w:r w:rsidR="003B7E45">
        <w:t xml:space="preserve"> </w:t>
      </w:r>
      <w:r w:rsidR="00FE555B">
        <w:t xml:space="preserve">metal-graphene </w:t>
      </w:r>
      <w:r w:rsidR="003B7E45">
        <w:t>contact</w:t>
      </w:r>
      <w:r w:rsidR="00FE555B">
        <w:t xml:space="preserve"> </w:t>
      </w:r>
      <w:proofErr w:type="gramStart"/>
      <w:r w:rsidR="00FE555B">
        <w:t>resistance,</w:t>
      </w:r>
      <w:proofErr w:type="gramEnd"/>
      <w:r w:rsidR="003B7E45">
        <w:t xml:space="preserve"> and</w:t>
      </w:r>
      <w:r>
        <w:t xml:space="preserve"> </w:t>
      </w:r>
      <w:r w:rsidR="00FE555B">
        <w:t xml:space="preserve">the </w:t>
      </w:r>
      <w:r>
        <w:t xml:space="preserve">lead resistance </w:t>
      </w:r>
      <w:r w:rsidR="003B7E45">
        <w:t xml:space="preserve">of the graphene ribbon to the interface </w:t>
      </w:r>
      <w:r>
        <w:t>adds up to the resistance of the device in both directions and reduces the total resistance difference, and asymmetry of the device.</w:t>
      </w:r>
    </w:p>
    <w:p w:rsidR="00EF7212" w:rsidRDefault="00EF7212" w:rsidP="00EF7212">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w:t>
      </w:r>
      <w:proofErr w:type="gramStart"/>
      <w:r>
        <w:t>impact</w:t>
      </w:r>
      <w:proofErr w:type="gramEnd"/>
      <w:r>
        <w:t xml:space="preserve"> the overall asymmetry of the device. In summary, the lead resistance is an important factor that can limit the overall performance of the device.</w:t>
      </w:r>
    </w:p>
    <w:p w:rsidR="00EF7212" w:rsidRDefault="00EF7212" w:rsidP="00EF7212">
      <w:pPr>
        <w:pStyle w:val="Heading3"/>
      </w:pPr>
      <w:bookmarkStart w:id="119" w:name="_Toc491082150"/>
      <w:r>
        <w:lastRenderedPageBreak/>
        <w:t>Thermal broadening of energy distribution</w:t>
      </w:r>
      <w:bookmarkEnd w:id="119"/>
    </w:p>
    <w:p w:rsidR="00EF7212" w:rsidRPr="0094117E" w:rsidRDefault="00EF7212" w:rsidP="00EF7212">
      <w:r>
        <w:t>The transmission coefficient is a strong function of both the angle of incidence and energy of charge carriers. The thermal broadening of the Fermi-Dirac distribution at non-zero temperature means that a region of energies around the Fermi level take part in conduction</w:t>
      </w:r>
      <w:r>
        <w:fldChar w:fldCharType="begin" w:fldLock="1"/>
      </w:r>
      <w:r>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As such, the total asymmetry depends on the energy thermal broadening. For example, if the device </w:t>
      </w:r>
      <w:proofErr w:type="gramStart"/>
      <w:r>
        <w:t>is biased</w:t>
      </w:r>
      <w:proofErr w:type="gramEnd"/>
      <w:r>
        <w:t xml:space="preserve"> to make one of the sides intrinsic, as the temperature increases, more charge carriers with non-zero transmission ratio take place in conduction, reducing the asymmetry of the interface resistance. </w:t>
      </w:r>
    </w:p>
    <w:p w:rsidR="00EF7212" w:rsidRDefault="00EF7212" w:rsidP="00EF7212">
      <w:pPr>
        <w:pStyle w:val="Heading3"/>
      </w:pPr>
      <w:bookmarkStart w:id="120" w:name="_Toc491082151"/>
      <w:r>
        <w:t>Momentum Distribution Smearing by Scattering</w:t>
      </w:r>
      <w:bookmarkEnd w:id="120"/>
    </w:p>
    <w:p w:rsidR="00EF7212" w:rsidRDefault="00EF7212" w:rsidP="00EF7212">
      <w:r>
        <w:t>Charge carriers in graphene are subject to many mechanisms of scattering</w:t>
      </w:r>
      <w:r>
        <w:fldChar w:fldCharType="begin" w:fldLock="1"/>
      </w:r>
      <w:r w:rsidR="00105039">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40-43", "title" : "The effect of chemical residues on the physical and electrical properties of chemical vapor deposited graphene transferred to SiO2", "type" : "article-journal", "volume" : "99" }, "uris" : [ "http://www.mendeley.com/documents/?uuid=a67f7632-42ed-42d9-a766-bea6877acd2a"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c68e5eae-6ab0-45e7-814f-c267991a079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19], [20], [24]\u2013[27], [29], [30], [32], [35], [39], [41]\u2013[43], [46], [48], [49], [56], [62], [66], [67], [79]\u2013[81], [83], [87], [89], [129]\u2013[133], [135], [137], [138], [141], [146], [147], [167], [175], [229]\u2013[240]", "plainTextFormattedCitation" : "[19], [20], [24]\u2013[27], [29], [30], [32], [35], [39], [41]\u2013[43], [46], [48], [49], [56], [62], [66], [67], [79]\u2013[81], [83], [87], [89], [129]\u2013[133], [135], [137], [138], [141], [146], [147], [167], [175], [229]\u2013[240]", "previouslyFormattedCitation" : "[19], [20], [24]\u2013[27], [29], [30], [32], [35], [39], [41]\u2013[43], [46], [48], [49], [56], [62], [66], [67], [79]\u2013[81], [83], [87], [89], [129]\u2013[133], [135], [137], [138], [141], [146], [147], [167], [175], [229]\u2013[240]" }, "properties" : { "noteIndex" : 0 }, "schema" : "https://github.com/citation-style-language/schema/raw/master/csl-citation.json" }</w:instrText>
      </w:r>
      <w:r>
        <w:fldChar w:fldCharType="separate"/>
      </w:r>
      <w:r w:rsidR="00F8487A" w:rsidRPr="00F8487A">
        <w:rPr>
          <w:noProof/>
        </w:rPr>
        <w:t>[19], [20], [24]–[27], [29], [30], [32], [35], [39], [41]–[43], [46], [48], [49], [56], [62], [66], [67], [79]–[81], [83], [87], [89], [129]–[133], [135], [137], [138], [141], [146], [147], [167], [175], [229]–[240]</w:t>
      </w:r>
      <w:r>
        <w:fldChar w:fldCharType="end"/>
      </w:r>
      <w:r>
        <w:t>. Scattering smears the angular distribution of charge carriers</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The angular distribution smearing should be included used in the Landauer-B</w:t>
      </w:r>
      <w:r>
        <w:rPr>
          <w:rFonts w:cs="Times"/>
        </w:rPr>
        <w:t>ü</w:t>
      </w:r>
      <w:r>
        <w:t xml:space="preserve">ttiker to include the effect of such smearing. Accordingly, </w:t>
      </w:r>
      <w:proofErr w:type="gramStart"/>
      <w:r>
        <w:t>the Landauer-B</w:t>
      </w:r>
      <w:r>
        <w:rPr>
          <w:rFonts w:cs="Times"/>
        </w:rPr>
        <w:t>ü</w:t>
      </w:r>
      <w:r>
        <w:t>ttiker equation for the interface conductance be written as</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EF7212" w:rsidP="00D9551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F7212" w:rsidRDefault="00EF7212" w:rsidP="00D95516">
            <w:pPr>
              <w:ind w:firstLine="0"/>
              <w:jc w:val="right"/>
              <w:rPr>
                <w:rFonts w:eastAsiaTheme="minorEastAsia"/>
              </w:rPr>
            </w:pPr>
            <w:bookmarkStart w:id="121" w:name="_Ref490063659"/>
            <w:bookmarkStart w:id="122" w:name="_Toc490655128"/>
            <w:r>
              <w:t>(</w:t>
            </w:r>
            <w:fldSimple w:instr=" STYLEREF 1 \s ">
              <w:r>
                <w:rPr>
                  <w:noProof/>
                  <w:cs/>
                </w:rPr>
                <w:t>‎</w:t>
              </w:r>
              <w:r>
                <w:rPr>
                  <w:noProof/>
                </w:rPr>
                <w:t>4</w:t>
              </w:r>
            </w:fldSimple>
            <w:r>
              <w:t>.</w:t>
            </w:r>
            <w:fldSimple w:instr=" SEQ Equation \* ARABIC \s 1 ">
              <w:r>
                <w:rPr>
                  <w:noProof/>
                </w:rPr>
                <w:t>4</w:t>
              </w:r>
            </w:fldSimple>
            <w:r>
              <w:t>)</w:t>
            </w:r>
            <w:bookmarkEnd w:id="121"/>
            <w:bookmarkEnd w:id="122"/>
          </w:p>
        </w:tc>
      </w:tr>
    </w:tbl>
    <w:p w:rsidR="00EF7212" w:rsidRDefault="00EF7212" w:rsidP="00EF7212">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w:t>
      </w:r>
      <w:proofErr w:type="spellStart"/>
      <w:r w:rsidR="00FE555B">
        <w:t>t</w:t>
      </w:r>
      <w:r>
        <w:t>ion</w:t>
      </w:r>
      <w:proofErr w:type="spellEnd"/>
      <w:r>
        <w:t xml:space="preserve">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and </w:t>
      </w:r>
      <m:oMath>
        <m:r>
          <w:rPr>
            <w:rFonts w:ascii="Cambria Math" w:hAnsi="Cambria Math"/>
          </w:rPr>
          <m:t>P</m:t>
        </m:r>
        <m:d>
          <m:dPr>
            <m:ctrlPr>
              <w:rPr>
                <w:rFonts w:ascii="Cambria Math" w:hAnsi="Cambria Math"/>
                <w:i/>
              </w:rPr>
            </m:ctrlPr>
          </m:dPr>
          <m:e>
            <m:r>
              <w:rPr>
                <w:rFonts w:ascii="Cambria Math" w:hAnsi="Cambria Math"/>
              </w:rPr>
              <m:t>E,θ</m:t>
            </m:r>
          </m:e>
        </m:d>
      </m:oMath>
      <w:r>
        <w:t xml:space="preserve"> is the momentum smearing angular di</w:t>
      </w:r>
      <w:proofErr w:type="spellStart"/>
      <w:r>
        <w:t>stribution</w:t>
      </w:r>
      <w:proofErr w:type="spellEnd"/>
      <w:r>
        <w:t xml:space="preserve"> function of the carriers. </w:t>
      </w:r>
    </w:p>
    <w:p w:rsidR="00EF7212" w:rsidRDefault="00EF7212" w:rsidP="00EF7212">
      <w:r>
        <w:t xml:space="preserve">This smearing function will cause more angles to take part in the conduction at the interface, which will noticeably increase the conduction of the interface in the reverse direction, reducing the asymmetry of the device. </w:t>
      </w:r>
    </w:p>
    <w:p w:rsidR="00EF7212" w:rsidRDefault="00EF7212" w:rsidP="00EF7212">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63], [241]\u2013[244]", "plainTextFormattedCitation" : "[63], [241]\u2013[244]", "previouslyFormattedCitation" : "[63], [241]\u2013[244]" }, "properties" : { "noteIndex" : 0 }, "schema" : "https://github.com/citation-style-language/schema/raw/master/csl-citation.json" }</w:instrText>
      </w:r>
      <w:r>
        <w:fldChar w:fldCharType="separate"/>
      </w:r>
      <w:r w:rsidRPr="00DC6B43">
        <w:rPr>
          <w:noProof/>
        </w:rPr>
        <w:t>[63], [241]–[24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EF7212" w:rsidRDefault="00EF7212" w:rsidP="00EF7212">
      <w:pPr>
        <w:pStyle w:val="Heading2"/>
      </w:pPr>
      <w:bookmarkStart w:id="123" w:name="_Toc491082152"/>
      <w:r>
        <w:lastRenderedPageBreak/>
        <w:t>Measurement Results</w:t>
      </w:r>
      <w:bookmarkEnd w:id="123"/>
    </w:p>
    <w:p w:rsidR="00EF7212" w:rsidRPr="002028FD" w:rsidRDefault="00EF7212" w:rsidP="006965E5">
      <w:pPr>
        <w:rPr>
          <w:rFonts w:cs="Times"/>
        </w:rPr>
      </w:pPr>
      <w:r>
        <w:t>We fabricated 20 diode devices using CVD graphene on SiO</w:t>
      </w:r>
      <w:r w:rsidRPr="00310A6C">
        <w:rPr>
          <w:vertAlign w:val="subscript"/>
        </w:rPr>
        <w:t>2</w:t>
      </w:r>
      <w:r>
        <w:t xml:space="preserve">, following the same procedure given in Appendix B. The devices were fabricated with </w:t>
      </w:r>
      <w:proofErr w:type="gramStart"/>
      <w:r>
        <w:t>4</w:t>
      </w:r>
      <w:proofErr w:type="gramEnd"/>
      <w:r>
        <w:t xml:space="preserve"> oblique angles: 20</w:t>
      </w:r>
      <w:r>
        <w:rPr>
          <w:rFonts w:cs="Times"/>
        </w:rPr>
        <w:t xml:space="preserve">°, 30°, 45° and 60°, with 5 devices fabricated at each angle. The measurements </w:t>
      </w:r>
      <w:proofErr w:type="gramStart"/>
      <w:r>
        <w:rPr>
          <w:rFonts w:cs="Times"/>
        </w:rPr>
        <w:t>were performed</w:t>
      </w:r>
      <w:proofErr w:type="gramEnd"/>
      <w:r>
        <w:rPr>
          <w:rFonts w:cs="Times"/>
        </w:rPr>
        <w:t xml:space="preserve"> using a setup similar to that shown in Appendix C. </w:t>
      </w:r>
      <w:r>
        <w:rPr>
          <w:rFonts w:cs="Times"/>
        </w:rPr>
        <w:fldChar w:fldCharType="begin"/>
      </w:r>
      <w:r>
        <w:rPr>
          <w:rFonts w:cs="Times"/>
        </w:rPr>
        <w:instrText xml:space="preserve"> REF _Ref490089643 \h </w:instrText>
      </w:r>
      <w:r>
        <w:rPr>
          <w:rFonts w:cs="Times"/>
        </w:rPr>
      </w:r>
      <w:r>
        <w:rPr>
          <w:rFonts w:cs="Times"/>
        </w:rPr>
        <w:fldChar w:fldCharType="separate"/>
      </w:r>
      <w:r>
        <w:t xml:space="preserve">Figure </w:t>
      </w:r>
      <w:r>
        <w:rPr>
          <w:noProof/>
          <w:cs/>
        </w:rPr>
        <w:t>‎</w:t>
      </w:r>
      <w:r>
        <w:rPr>
          <w:noProof/>
        </w:rPr>
        <w:t>4</w:t>
      </w:r>
      <w:r>
        <w:t>.</w:t>
      </w:r>
      <w:r>
        <w:rPr>
          <w:noProof/>
        </w:rPr>
        <w:t>5</w:t>
      </w:r>
      <w:r>
        <w:rPr>
          <w:rFonts w:cs="Times"/>
        </w:rPr>
        <w:fldChar w:fldCharType="end"/>
      </w:r>
      <w:r>
        <w:rPr>
          <w:rFonts w:cs="Times"/>
        </w:rPr>
        <w:t xml:space="preserve"> shows a false color SEM image of one of the fabricated devices with an oblique angle of 45°.</w:t>
      </w:r>
      <w:r w:rsidR="005F2D80">
        <w:rPr>
          <w:rFonts w:cs="Times"/>
        </w:rPr>
        <w:t xml:space="preserve"> We will report the asymmetry for the devices by fitting the measurements </w:t>
      </w:r>
      <w:proofErr w:type="gramStart"/>
      <w:r w:rsidR="005F2D80">
        <w:rPr>
          <w:rFonts w:cs="Times"/>
        </w:rPr>
        <w:t>with a constant forward</w:t>
      </w:r>
      <w:r w:rsidR="006965E5">
        <w:rPr>
          <w:rFonts w:cs="Times"/>
        </w:rPr>
        <w:t xml:space="preserve"> and backward</w:t>
      </w:r>
      <w:r w:rsidR="005F2D80">
        <w:rPr>
          <w:rFonts w:cs="Times"/>
        </w:rPr>
        <w:t xml:space="preserve"> conduction </w:t>
      </w:r>
      <w:r w:rsidR="006965E5">
        <w:rPr>
          <w:rFonts w:cs="Times"/>
        </w:rPr>
        <w:t>resistances</w:t>
      </w:r>
      <w:proofErr w:type="gramEnd"/>
      <w:r w:rsidR="006965E5">
        <w:rPr>
          <w:rFonts w:cs="Times"/>
        </w:rPr>
        <w:t xml:space="preserve"> </w:t>
      </w:r>
      <w:r w:rsidR="005F2D80">
        <w:rPr>
          <w:rFonts w:cs="Times"/>
        </w:rPr>
        <w:t>and us</w:t>
      </w:r>
      <w:r w:rsidR="006965E5">
        <w:rPr>
          <w:rFonts w:cs="Times"/>
        </w:rPr>
        <w:t>e</w:t>
      </w:r>
      <w:r w:rsidR="005F2D80">
        <w:rPr>
          <w:rFonts w:cs="Times"/>
        </w:rPr>
        <w:t xml:space="preserve"> their ratio as the asymmetry. This helps us obtain a statistical average for the measurements and simplifies the performance analysis of multiple devices</w:t>
      </w:r>
      <w:r w:rsidR="0020244A">
        <w:rPr>
          <w:rFonts w:cs="Times"/>
        </w:rPr>
        <w:t xml:space="preserve">, and facilitates </w:t>
      </w:r>
      <w:r w:rsidR="005F2D80">
        <w:rPr>
          <w:rFonts w:cs="Times"/>
        </w:rPr>
        <w:t>asse</w:t>
      </w:r>
      <w:r w:rsidR="00775BFB">
        <w:rPr>
          <w:rFonts w:cs="Times"/>
        </w:rPr>
        <w:t>ss</w:t>
      </w:r>
      <w:r w:rsidR="0020244A">
        <w:rPr>
          <w:rFonts w:cs="Times"/>
        </w:rPr>
        <w:t>ing</w:t>
      </w:r>
      <w:r w:rsidR="005F2D80">
        <w:rPr>
          <w:rFonts w:cs="Times"/>
        </w:rPr>
        <w:t xml:space="preserve"> the behavior of the graphene channel and interface only.</w:t>
      </w:r>
      <w:r w:rsidR="009B68D4">
        <w:rPr>
          <w:rFonts w:cs="Times"/>
        </w:rPr>
        <w:t xml:space="preserve"> An example of the measurement results </w:t>
      </w:r>
      <w:proofErr w:type="gramStart"/>
      <w:r w:rsidR="009B68D4">
        <w:rPr>
          <w:rFonts w:cs="Times"/>
        </w:rPr>
        <w:t>is shown</w:t>
      </w:r>
      <w:proofErr w:type="gramEnd"/>
      <w:r w:rsidR="009B68D4">
        <w:rPr>
          <w:rFonts w:cs="Times"/>
        </w:rPr>
        <w:t xml:space="preserve"> in </w:t>
      </w:r>
      <w:r w:rsidR="009B68D4">
        <w:rPr>
          <w:rFonts w:cs="Times"/>
        </w:rPr>
        <w:fldChar w:fldCharType="begin"/>
      </w:r>
      <w:r w:rsidR="009B68D4">
        <w:rPr>
          <w:rFonts w:cs="Times"/>
        </w:rPr>
        <w:instrText xml:space="preserve"> REF _Ref491512089 \h </w:instrText>
      </w:r>
      <w:r w:rsidR="009B68D4">
        <w:rPr>
          <w:rFonts w:cs="Times"/>
        </w:rPr>
      </w:r>
      <w:r w:rsidR="009B68D4">
        <w:rPr>
          <w:rFonts w:cs="Times"/>
        </w:rPr>
        <w:fldChar w:fldCharType="separate"/>
      </w:r>
      <w:r w:rsidR="009B68D4">
        <w:t xml:space="preserve">Figure </w:t>
      </w:r>
      <w:r w:rsidR="009B68D4">
        <w:rPr>
          <w:noProof/>
          <w:cs/>
        </w:rPr>
        <w:t>‎</w:t>
      </w:r>
      <w:r w:rsidR="009B68D4">
        <w:rPr>
          <w:noProof/>
        </w:rPr>
        <w:t>4</w:t>
      </w:r>
      <w:r w:rsidR="009B68D4">
        <w:t>.</w:t>
      </w:r>
      <w:r w:rsidR="009B68D4">
        <w:rPr>
          <w:noProof/>
        </w:rPr>
        <w:t>6</w:t>
      </w:r>
      <w:r w:rsidR="009B68D4">
        <w:rPr>
          <w:rFonts w:cs="Times"/>
        </w:rPr>
        <w:fldChar w:fldCharType="end"/>
      </w:r>
      <w:r w:rsidR="009B68D4">
        <w:rPr>
          <w:rFonts w:cs="Times"/>
        </w:rPr>
        <w:t xml:space="preserve">, highlighting the device asymmetry. </w:t>
      </w:r>
    </w:p>
    <w:p w:rsidR="00EF7212" w:rsidRDefault="00EF7212" w:rsidP="00EF7212">
      <w:pPr>
        <w:keepNext/>
        <w:ind w:firstLine="0"/>
        <w:jc w:val="center"/>
      </w:pPr>
      <w:r>
        <w:rPr>
          <w:noProof/>
        </w:rPr>
        <w:drawing>
          <wp:inline distT="0" distB="0" distL="0" distR="0" wp14:anchorId="057C542C" wp14:editId="0DB5D9F4">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36">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EF7212" w:rsidRDefault="00EF7212" w:rsidP="00EF7212">
      <w:pPr>
        <w:pStyle w:val="Caption"/>
      </w:pPr>
      <w:bookmarkStart w:id="124" w:name="_Ref490089643"/>
      <w:bookmarkStart w:id="125" w:name="_Toc490653274"/>
      <w:bookmarkStart w:id="126" w:name="_Toc490654378"/>
      <w:bookmarkStart w:id="127" w:name="_Toc491539314"/>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5</w:t>
        </w:r>
      </w:fldSimple>
      <w:bookmarkEnd w:id="124"/>
      <w:r>
        <w:t xml:space="preserve"> False color SEM image of one of the fabricated diode devices with a 45</w:t>
      </w:r>
      <w:r>
        <w:rPr>
          <w:rFonts w:cs="Times"/>
        </w:rPr>
        <w:t xml:space="preserve">° </w:t>
      </w:r>
      <w:r>
        <w:t>oblique top gate.</w:t>
      </w:r>
      <w:bookmarkEnd w:id="125"/>
      <w:bookmarkEnd w:id="126"/>
      <w:bookmarkEnd w:id="127"/>
      <w:r>
        <w:t xml:space="preserve"> </w:t>
      </w:r>
    </w:p>
    <w:p w:rsidR="009163B0" w:rsidRPr="009163B0" w:rsidRDefault="00E42F8B" w:rsidP="001F49AA">
      <w:r>
        <w:t xml:space="preserve">We used the ratio of the backward to forward conduction resistance as a measure of device </w:t>
      </w:r>
      <w:proofErr w:type="gramStart"/>
      <w:r>
        <w:t>asymmetry</w:t>
      </w:r>
      <w:proofErr w:type="gramEnd"/>
      <w:r>
        <w:t xml:space="preserve">, </w:t>
      </w:r>
      <w:r w:rsidR="004623AA">
        <w:t xml:space="preserve">before and </w:t>
      </w:r>
      <w:r>
        <w:t xml:space="preserve">after de-embedding the contact resistance. </w:t>
      </w:r>
      <w:r w:rsidR="009163B0">
        <w:t xml:space="preserve">The measurements shown in </w:t>
      </w:r>
      <w:r w:rsidR="009163B0">
        <w:fldChar w:fldCharType="begin"/>
      </w:r>
      <w:r w:rsidR="009163B0">
        <w:instrText xml:space="preserve"> REF _Ref490089843 \h </w:instrText>
      </w:r>
      <w:r w:rsidR="009163B0">
        <w:fldChar w:fldCharType="separate"/>
      </w:r>
      <w:r w:rsidR="009163B0">
        <w:t xml:space="preserve">Figure </w:t>
      </w:r>
      <w:r w:rsidR="009163B0">
        <w:rPr>
          <w:noProof/>
          <w:cs/>
        </w:rPr>
        <w:t>‎</w:t>
      </w:r>
      <w:r w:rsidR="009163B0">
        <w:rPr>
          <w:noProof/>
        </w:rPr>
        <w:t>4</w:t>
      </w:r>
      <w:r w:rsidR="009163B0">
        <w:t>.</w:t>
      </w:r>
      <w:r w:rsidR="009163B0">
        <w:rPr>
          <w:noProof/>
        </w:rPr>
        <w:t>7</w:t>
      </w:r>
      <w:r w:rsidR="009163B0">
        <w:fldChar w:fldCharType="end"/>
      </w:r>
      <w:r w:rsidR="009163B0">
        <w:t xml:space="preserve"> shows that the highest </w:t>
      </w:r>
      <w:r>
        <w:t>resistance asymmetry</w:t>
      </w:r>
      <w:r w:rsidR="009163B0">
        <w:t xml:space="preserve"> to an oblique angle of 45</w:t>
      </w:r>
      <w:r w:rsidR="009163B0">
        <w:rPr>
          <w:rFonts w:cs="Times"/>
        </w:rPr>
        <w:t xml:space="preserve">°. </w:t>
      </w:r>
      <w:r w:rsidR="00817F97">
        <w:rPr>
          <w:rFonts w:cs="Times"/>
        </w:rPr>
        <w:t>After contact resistance de-embedding, t</w:t>
      </w:r>
      <w:r w:rsidR="009163B0">
        <w:rPr>
          <w:rFonts w:cs="Times"/>
        </w:rPr>
        <w:t>he mean asymmetry at 45° is 1.65, and the smallest mean asymmetry was 1.47 at an angle of 30°</w:t>
      </w:r>
      <w:r w:rsidR="004623AA">
        <w:rPr>
          <w:rFonts w:cs="Times"/>
        </w:rPr>
        <w:t xml:space="preserve">. </w:t>
      </w:r>
      <w:r w:rsidR="009163B0">
        <w:rPr>
          <w:rFonts w:cs="Times"/>
        </w:rPr>
        <w:t xml:space="preserve">Interestingly, </w:t>
      </w:r>
      <w:proofErr w:type="gramStart"/>
      <w:r w:rsidR="009163B0">
        <w:rPr>
          <w:rFonts w:cs="Times"/>
        </w:rPr>
        <w:t>the</w:t>
      </w:r>
      <w:r w:rsidR="004B69F9">
        <w:rPr>
          <w:rFonts w:cs="Times"/>
        </w:rPr>
        <w:t xml:space="preserve">  </w:t>
      </w:r>
      <w:r w:rsidR="009163B0">
        <w:rPr>
          <w:rFonts w:cs="Times"/>
        </w:rPr>
        <w:t>asymmetry</w:t>
      </w:r>
      <w:proofErr w:type="gramEnd"/>
      <w:r w:rsidR="009163B0">
        <w:rPr>
          <w:rFonts w:cs="Times"/>
        </w:rPr>
        <w:t xml:space="preserve"> is a weak function of the gate angle.</w:t>
      </w:r>
    </w:p>
    <w:p w:rsidR="00D56D6C" w:rsidRDefault="00D56D6C" w:rsidP="00D56D6C">
      <w:pPr>
        <w:keepNext/>
        <w:ind w:firstLine="0"/>
        <w:jc w:val="center"/>
      </w:pPr>
      <w:r>
        <w:rPr>
          <w:noProof/>
        </w:rPr>
        <w:lastRenderedPageBreak/>
        <w:drawing>
          <wp:inline distT="0" distB="0" distL="0" distR="0">
            <wp:extent cx="4114799" cy="30861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V_BG_40V_TG_-10V.png"/>
                    <pic:cNvPicPr/>
                  </pic:nvPicPr>
                  <pic:blipFill>
                    <a:blip r:embed="rId37">
                      <a:extLst>
                        <a:ext uri="{28A0092B-C50C-407E-A947-70E740481C1C}">
                          <a14:useLocalDpi xmlns:a14="http://schemas.microsoft.com/office/drawing/2010/main" val="0"/>
                        </a:ext>
                      </a:extLst>
                    </a:blip>
                    <a:stretch>
                      <a:fillRect/>
                    </a:stretch>
                  </pic:blipFill>
                  <pic:spPr>
                    <a:xfrm>
                      <a:off x="0" y="0"/>
                      <a:ext cx="4114799" cy="3086100"/>
                    </a:xfrm>
                    <a:prstGeom prst="rect">
                      <a:avLst/>
                    </a:prstGeom>
                  </pic:spPr>
                </pic:pic>
              </a:graphicData>
            </a:graphic>
          </wp:inline>
        </w:drawing>
      </w:r>
    </w:p>
    <w:p w:rsidR="00D56D6C" w:rsidRPr="00D56D6C" w:rsidRDefault="00D56D6C" w:rsidP="00E13784">
      <w:pPr>
        <w:pStyle w:val="Caption"/>
      </w:pPr>
      <w:bookmarkStart w:id="128" w:name="_Ref491512089"/>
      <w:bookmarkStart w:id="129" w:name="_Ref491512084"/>
      <w:bookmarkStart w:id="130" w:name="_Toc491539315"/>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6</w:t>
        </w:r>
      </w:fldSimple>
      <w:bookmarkEnd w:id="128"/>
      <w:r>
        <w:t xml:space="preserve"> Measured I/V characteristics of oblique-incidence diode with a </w:t>
      </w:r>
      <w:r w:rsidR="00E80692">
        <w:t>20</w:t>
      </w:r>
      <w:r>
        <w:rPr>
          <w:rFonts w:cs="Times"/>
        </w:rPr>
        <w:t>°</w:t>
      </w:r>
      <w:r>
        <w:t xml:space="preserve"> oblique gate.</w:t>
      </w:r>
      <w:bookmarkEnd w:id="129"/>
      <w:r w:rsidR="009163B0">
        <w:t xml:space="preserve"> The asymmetry is defined by fitting a constant forward conduction resistance for the range of V</w:t>
      </w:r>
      <w:r w:rsidR="009163B0" w:rsidRPr="00A64A0D">
        <w:rPr>
          <w:vertAlign w:val="subscript"/>
        </w:rPr>
        <w:t>DS</w:t>
      </w:r>
      <w:r w:rsidR="009163B0">
        <w:t>&gt;</w:t>
      </w:r>
      <w:proofErr w:type="gramStart"/>
      <w:r w:rsidR="009163B0">
        <w:t>0</w:t>
      </w:r>
      <w:proofErr w:type="gramEnd"/>
      <w:r w:rsidR="009163B0">
        <w:t>, and a constant backward conduction resistance for the range of V</w:t>
      </w:r>
      <w:r w:rsidR="009163B0" w:rsidRPr="00A64A0D">
        <w:rPr>
          <w:vertAlign w:val="subscript"/>
        </w:rPr>
        <w:t>DS</w:t>
      </w:r>
      <w:r w:rsidR="009163B0">
        <w:t>&lt;0, and using their ratio to define the asymmetry.</w:t>
      </w:r>
      <w:r w:rsidR="00CF6748">
        <w:t xml:space="preserve"> The measurements </w:t>
      </w:r>
      <w:proofErr w:type="gramStart"/>
      <w:r w:rsidR="00CF6748">
        <w:t>were performed</w:t>
      </w:r>
      <w:proofErr w:type="gramEnd"/>
      <w:r w:rsidR="00CF6748">
        <w:t xml:space="preserve"> at a back gate voltage of 10 V and a top gate voltage of -0.1 V</w:t>
      </w:r>
      <w:r w:rsidR="00F6106F">
        <w:t xml:space="preserve"> yielding an asymmetry of 1.33</w:t>
      </w:r>
      <w:r w:rsidR="00CF6748">
        <w:t>. The back gate</w:t>
      </w:r>
      <w:r w:rsidR="00E13784">
        <w:t>/top gate</w:t>
      </w:r>
      <w:r w:rsidR="00CF6748">
        <w:t xml:space="preserve"> oxide was 285</w:t>
      </w:r>
      <w:r w:rsidR="00E13784">
        <w:t>/10</w:t>
      </w:r>
      <w:r w:rsidR="00CF6748">
        <w:t xml:space="preserve"> nm SiO</w:t>
      </w:r>
      <w:r w:rsidR="00CF6748" w:rsidRPr="00CF6748">
        <w:rPr>
          <w:vertAlign w:val="subscript"/>
        </w:rPr>
        <w:t>2</w:t>
      </w:r>
      <w:r w:rsidR="00E13784">
        <w:t>/Al</w:t>
      </w:r>
      <w:r w:rsidR="00E13784" w:rsidRPr="00E13784">
        <w:rPr>
          <w:vertAlign w:val="subscript"/>
        </w:rPr>
        <w:t>2</w:t>
      </w:r>
      <w:r w:rsidR="00E13784">
        <w:t>O</w:t>
      </w:r>
      <w:r w:rsidR="00E13784" w:rsidRPr="00E13784">
        <w:rPr>
          <w:vertAlign w:val="subscript"/>
        </w:rPr>
        <w:t>3</w:t>
      </w:r>
      <w:r w:rsidR="00CF6748">
        <w:t xml:space="preserve"> </w:t>
      </w:r>
      <w:r w:rsidR="00E13784">
        <w:t>respectively</w:t>
      </w:r>
      <w:r w:rsidR="00CF6748">
        <w:t>.</w:t>
      </w:r>
      <w:bookmarkEnd w:id="130"/>
      <w:r w:rsidR="00F6106F">
        <w:t xml:space="preserve"> </w:t>
      </w:r>
    </w:p>
    <w:p w:rsidR="00EF7212" w:rsidRDefault="00EF7212" w:rsidP="00EF7212">
      <w:pPr>
        <w:rPr>
          <w:rFonts w:cs="Times"/>
        </w:rPr>
      </w:pPr>
      <w:r>
        <w:rPr>
          <w:rFonts w:cs="Times"/>
        </w:rPr>
        <w:t xml:space="preserve">The weak dependence of the asymmetry on the gate angle </w:t>
      </w:r>
      <w:proofErr w:type="gramStart"/>
      <w:r>
        <w:rPr>
          <w:rFonts w:cs="Times"/>
        </w:rPr>
        <w:t>can be attributed</w:t>
      </w:r>
      <w:proofErr w:type="gramEnd"/>
      <w:r>
        <w:rPr>
          <w:rFonts w:cs="Times"/>
        </w:rPr>
        <w:t xml:space="preserve"> to the smearing of the angular distribution of the carriers, distributing the incidence angles of the carriers over a broad range of angles. This angular broadening seems to be wide enough to smear the differences in angle over the range of the fabricated devices to the point of smearing out any trend.</w:t>
      </w:r>
    </w:p>
    <w:p w:rsidR="00EF7212" w:rsidRDefault="00EF7212" w:rsidP="00EF7212">
      <w:r>
        <w:rPr>
          <w:rFonts w:cs="Times"/>
        </w:rPr>
        <w:t xml:space="preserve">In addition, the proposed diode outperforms the asymmetry of geometric diodes fabricated with either CVD or exfoliated graphene. This </w:t>
      </w:r>
      <w:proofErr w:type="gramStart"/>
      <w:r>
        <w:rPr>
          <w:rFonts w:cs="Times"/>
        </w:rPr>
        <w:t>can be attributed</w:t>
      </w:r>
      <w:proofErr w:type="gramEnd"/>
      <w:r>
        <w:rPr>
          <w:rFonts w:cs="Times"/>
        </w:rPr>
        <w:t xml:space="preserve"> to the effectiveness of oblique barriers in creating conduction asymmetry compared to apertures.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Pr>
          <w:rFonts w:cs="Times"/>
        </w:rPr>
        <w:fldChar w:fldCharType="begin" w:fldLock="1"/>
      </w:r>
      <w:r>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0c3de07-4883-4134-b66d-2f47d8722d53"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8]\u2013[220], [222], [223], [245]", "plainTextFormattedCitation" : "[218]\u2013[220], [222], [223], [245]", "previouslyFormattedCitation" : "[218]\u2013[220], [222], [223], [245]" }, "properties" : { "noteIndex" : 0 }, "schema" : "https://github.com/citation-style-language/schema/raw/master/csl-citation.json" }</w:instrText>
      </w:r>
      <w:r>
        <w:rPr>
          <w:rFonts w:cs="Times"/>
        </w:rPr>
        <w:fldChar w:fldCharType="separate"/>
      </w:r>
      <w:r w:rsidRPr="00DC6B43">
        <w:rPr>
          <w:rFonts w:cs="Times"/>
          <w:noProof/>
        </w:rPr>
        <w:t>[218]–[220], [222], [223], [245]</w:t>
      </w:r>
      <w:r>
        <w:rPr>
          <w:rFonts w:cs="Times"/>
        </w:rPr>
        <w:fldChar w:fldCharType="end"/>
      </w:r>
      <w:r>
        <w:rPr>
          <w:rFonts w:cs="Times"/>
        </w:rPr>
        <w:t>.</w:t>
      </w:r>
    </w:p>
    <w:p w:rsidR="00EF7212" w:rsidRDefault="00EF7212" w:rsidP="00E80692">
      <w:pPr>
        <w:keepNext/>
        <w:ind w:firstLine="0"/>
        <w:jc w:val="center"/>
      </w:pPr>
      <w:r>
        <w:rPr>
          <w:noProof/>
        </w:rPr>
        <w:lastRenderedPageBreak/>
        <w:drawing>
          <wp:inline distT="0" distB="0" distL="0" distR="0" wp14:anchorId="14772170" wp14:editId="394A7737">
            <wp:extent cx="5029200" cy="30188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29200" cy="3018889"/>
                    </a:xfrm>
                    <a:prstGeom prst="rect">
                      <a:avLst/>
                    </a:prstGeom>
                  </pic:spPr>
                </pic:pic>
              </a:graphicData>
            </a:graphic>
          </wp:inline>
        </w:drawing>
      </w:r>
    </w:p>
    <w:p w:rsidR="00EF7212" w:rsidRPr="003765D9" w:rsidRDefault="00EF7212" w:rsidP="00CA02C3">
      <w:pPr>
        <w:pStyle w:val="Caption"/>
      </w:pPr>
      <w:bookmarkStart w:id="131" w:name="_Ref490089843"/>
      <w:bookmarkStart w:id="132" w:name="_Toc490653275"/>
      <w:bookmarkStart w:id="133" w:name="_Toc490654379"/>
      <w:bookmarkStart w:id="134" w:name="_Toc491539316"/>
      <w:r>
        <w:t xml:space="preserve">Figure </w:t>
      </w:r>
      <w:fldSimple w:instr=" STYLEREF 1 \s ">
        <w:r w:rsidR="00883612">
          <w:rPr>
            <w:noProof/>
            <w:cs/>
          </w:rPr>
          <w:t>‎</w:t>
        </w:r>
        <w:r w:rsidR="00883612">
          <w:rPr>
            <w:noProof/>
          </w:rPr>
          <w:t>4</w:t>
        </w:r>
      </w:fldSimple>
      <w:r w:rsidR="00883612">
        <w:t>.</w:t>
      </w:r>
      <w:fldSimple w:instr=" SEQ Figure \* ARABIC \s 1 ">
        <w:r w:rsidR="00883612">
          <w:rPr>
            <w:noProof/>
          </w:rPr>
          <w:t>7</w:t>
        </w:r>
      </w:fldSimple>
      <w:bookmarkEnd w:id="131"/>
      <w:r>
        <w:t xml:space="preserve"> Extracted </w:t>
      </w:r>
      <w:r w:rsidR="00A8032F">
        <w:t>resistance ratio between the backward and forward conductions</w:t>
      </w:r>
      <w:r>
        <w:t xml:space="preserve"> for each oblique gate angle. The error bars represent the standard deviation of the data</w:t>
      </w:r>
      <w:r w:rsidR="00CA02C3">
        <w:t xml:space="preserve">. </w:t>
      </w:r>
      <w:r w:rsidR="00E80692">
        <w:t>The orange squares are for the data after de-embedding the contact resistance, while the blue triangles show it before de-embedding</w:t>
      </w:r>
      <w:r>
        <w:t>.</w:t>
      </w:r>
      <w:bookmarkEnd w:id="132"/>
      <w:bookmarkEnd w:id="133"/>
      <w:bookmarkEnd w:id="134"/>
      <w:r w:rsidR="00A8032F">
        <w:t xml:space="preserve"> </w:t>
      </w:r>
    </w:p>
    <w:p w:rsidR="00EF7212" w:rsidRDefault="00EF7212" w:rsidP="00EF7212">
      <w:pPr>
        <w:pStyle w:val="Heading2"/>
      </w:pPr>
      <w:bookmarkStart w:id="135" w:name="_Toc491082153"/>
      <w:r>
        <w:t>Conclusion</w:t>
      </w:r>
      <w:bookmarkEnd w:id="135"/>
    </w:p>
    <w:p w:rsidR="00EF7212" w:rsidRDefault="00EF7212" w:rsidP="00EF7212">
      <w:r>
        <w:t xml:space="preserve">Oblique incidence diodes outperform geometrical diodes in terms of the asymmetry. The added asymmetry comes at the expense of adding an extra terminal, making the oblique incidence diodes a 3-terminal device. The added terminal adds to the functionality of the device, allowing it to </w:t>
      </w:r>
      <w:proofErr w:type="gramStart"/>
      <w:r>
        <w:t>be used</w:t>
      </w:r>
      <w:proofErr w:type="gramEnd"/>
      <w:r>
        <w:t xml:space="preserve"> to implement graphene PN junction multiplexers and logic. The largest asymmetry </w:t>
      </w:r>
      <w:proofErr w:type="gramStart"/>
      <w:r>
        <w:t>was obtained</w:t>
      </w:r>
      <w:proofErr w:type="gramEnd"/>
      <w:r>
        <w:t xml:space="preserve"> for a gate angle of 45</w:t>
      </w:r>
      <w:r>
        <w:rPr>
          <w:rFonts w:cs="Times"/>
        </w:rPr>
        <w:t>°.</w:t>
      </w:r>
    </w:p>
    <w:p w:rsidR="00EF7212" w:rsidRDefault="00EF7212" w:rsidP="0044250E">
      <w:r>
        <w:t xml:space="preserve">Quantitatively, the asymmetry numbers </w:t>
      </w:r>
      <w:r w:rsidR="00BE4B8E">
        <w:t xml:space="preserve">have a large spread and a </w:t>
      </w:r>
      <w:r>
        <w:t xml:space="preserve">low </w:t>
      </w:r>
      <w:r w:rsidR="00BE4B8E">
        <w:t xml:space="preserve">mean, </w:t>
      </w:r>
      <w:r>
        <w:t xml:space="preserve">and need to </w:t>
      </w:r>
      <w:proofErr w:type="gramStart"/>
      <w:r>
        <w:t>be improved</w:t>
      </w:r>
      <w:proofErr w:type="gramEnd"/>
      <w:r>
        <w:t xml:space="preserve"> for the devices to be application worthy. The major culprit in limiting the asymmetry is the scattering, which smears the angular distribution of the </w:t>
      </w:r>
      <w:proofErr w:type="gramStart"/>
      <w:r>
        <w:t>carriers</w:t>
      </w:r>
      <w:proofErr w:type="gramEnd"/>
      <w:r>
        <w:t xml:space="preserve"> incident on the gate to the point of smearing the differences in angles from 20</w:t>
      </w:r>
      <w:r>
        <w:rPr>
          <w:rFonts w:cs="Times"/>
        </w:rPr>
        <w:t xml:space="preserve">° to 60°. Higher performance might be achievable using better channel and dielectrics. For example, using exfoliated graphene encapsulated by </w:t>
      </w:r>
      <w:proofErr w:type="spellStart"/>
      <w:r>
        <w:rPr>
          <w:rFonts w:cs="Times"/>
        </w:rPr>
        <w:t>hBN</w:t>
      </w:r>
      <w:proofErr w:type="spellEnd"/>
      <w:r>
        <w:rPr>
          <w:rFonts w:cs="Times"/>
        </w:rPr>
        <w:t xml:space="preserve"> would reduce the scattering, achieve ballistic transport over a larger mean free path</w:t>
      </w:r>
      <w:r>
        <w:rPr>
          <w:rFonts w:cs="Times"/>
        </w:rPr>
        <w:fldChar w:fldCharType="begin" w:fldLock="1"/>
      </w:r>
      <w:r>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238], [246]\u2013[249]", "plainTextFormattedCitation" : "[238], [246]\u2013[249]", "previouslyFormattedCitation" : "[238], [246]\u2013[249]" }, "properties" : { "noteIndex" : 0 }, "schema" : "https://github.com/citation-style-language/schema/raw/master/csl-citation.json" }</w:instrText>
      </w:r>
      <w:r>
        <w:rPr>
          <w:rFonts w:cs="Times"/>
        </w:rPr>
        <w:fldChar w:fldCharType="separate"/>
      </w:r>
      <w:r w:rsidRPr="00DC6B43">
        <w:rPr>
          <w:rFonts w:cs="Times"/>
          <w:noProof/>
        </w:rPr>
        <w:t>[238], [246]–[249]</w:t>
      </w:r>
      <w:r>
        <w:rPr>
          <w:rFonts w:cs="Times"/>
        </w:rPr>
        <w:fldChar w:fldCharType="end"/>
      </w:r>
      <w:r>
        <w:rPr>
          <w:rFonts w:cs="Times"/>
        </w:rPr>
        <w:t xml:space="preserve">, which could </w:t>
      </w:r>
      <w:r w:rsidR="00327D36">
        <w:rPr>
          <w:rFonts w:cs="Times"/>
        </w:rPr>
        <w:t xml:space="preserve">potentially </w:t>
      </w:r>
      <w:r>
        <w:rPr>
          <w:rFonts w:cs="Times"/>
        </w:rPr>
        <w:t>yield higher asymmetry.</w:t>
      </w:r>
    </w:p>
    <w:p w:rsidR="00EF7212" w:rsidRDefault="00EF7212" w:rsidP="00EF7212">
      <w:pPr>
        <w:sectPr w:rsidR="00EF7212" w:rsidSect="00D60E7D">
          <w:pgSz w:w="12240" w:h="15840"/>
          <w:pgMar w:top="1440" w:right="1440" w:bottom="1440" w:left="1440" w:header="720" w:footer="720" w:gutter="0"/>
          <w:cols w:space="720"/>
          <w:titlePg/>
          <w:docGrid w:linePitch="326"/>
        </w:sectPr>
      </w:pPr>
    </w:p>
    <w:p w:rsidR="00EF7212" w:rsidRDefault="00EF7212" w:rsidP="00EF7212">
      <w:pPr>
        <w:pStyle w:val="Heading1"/>
      </w:pPr>
      <w:bookmarkStart w:id="136" w:name="_Toc491082154"/>
      <w:r>
        <w:lastRenderedPageBreak/>
        <w:t>Diffusive-Transport Graphene Couplers</w:t>
      </w:r>
      <w:bookmarkEnd w:id="136"/>
    </w:p>
    <w:p w:rsidR="00EF7212" w:rsidRDefault="00EF7212" w:rsidP="00EF7212">
      <w:r>
        <w:t>The similarity between the dispersion relation of photons and charge carriers in graphene appeals to designing optics-inspired electronic devices. An interesting optics-inspired analog is the electronic directional coupler. Optics directional couplers allow coupling light between two branches, where the coupling coefficient varies periodically with the coupling distance</w:t>
      </w:r>
      <w:r>
        <w:fldChar w:fldCharType="begin" w:fldLock="1"/>
      </w:r>
      <w:r>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250]", "plainTextFormattedCitation" : "[250]", "previouslyFormattedCitation" : "[250]" }, "properties" : { "noteIndex" : 0 }, "schema" : "https://github.com/citation-style-language/schema/raw/master/csl-citation.json" }</w:instrText>
      </w:r>
      <w:r>
        <w:fldChar w:fldCharType="separate"/>
      </w:r>
      <w:r w:rsidRPr="00DC6B43">
        <w:rPr>
          <w:noProof/>
        </w:rPr>
        <w:t>[250]</w:t>
      </w:r>
      <w:r>
        <w:fldChar w:fldCharType="end"/>
      </w:r>
      <w:r>
        <w:t>.</w:t>
      </w:r>
      <w:r w:rsidRPr="00417028">
        <w:t xml:space="preserve"> </w:t>
      </w:r>
      <w:r>
        <w:t xml:space="preserve">The electronic wave modes in graphene ribbons and the resistive coupling between graphene ribbons in close proximity has been analyzed for ballistic transport </w:t>
      </w:r>
      <w:r>
        <w:fldChar w:fldCharType="begin" w:fldLock="1"/>
      </w:r>
      <w:r>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30], [48], [251]", "plainTextFormattedCitation" : "[30], [48], [251]", "previouslyFormattedCitation" : "[30], [48], [251]" }, "properties" : { "noteIndex" : 0 }, "schema" : "https://github.com/citation-style-language/schema/raw/master/csl-citation.json" }</w:instrText>
      </w:r>
      <w:r>
        <w:fldChar w:fldCharType="separate"/>
      </w:r>
      <w:r w:rsidRPr="00DC6B43">
        <w:rPr>
          <w:noProof/>
        </w:rPr>
        <w:t>[30], [48], [251]</w:t>
      </w:r>
      <w:r>
        <w:fldChar w:fldCharType="end"/>
      </w:r>
      <w:r>
        <w:t xml:space="preserve">. The problem of analyzing resistive coupling in diffusive graphene ribbons is different from that in ballistic graphene ribbons. The successive scattering events randomize the wavefunction phase information </w:t>
      </w:r>
      <w:r>
        <w:fldChar w:fldCharType="begin" w:fldLock="1"/>
      </w:r>
      <w:r>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226]\u2013[228]", "plainTextFormattedCitation" : "[226]\u2013[228]", "previouslyFormattedCitation" : "[226]\u2013[228]" }, "properties" : { "noteIndex" : 0 }, "schema" : "https://github.com/citation-style-language/schema/raw/master/csl-citation.json" }</w:instrText>
      </w:r>
      <w:r>
        <w:fldChar w:fldCharType="separate"/>
      </w:r>
      <w:r w:rsidRPr="00DC6B43">
        <w:rPr>
          <w:noProof/>
        </w:rPr>
        <w:t>[226]–[228]</w:t>
      </w:r>
      <w:r>
        <w:fldChar w:fldCharType="end"/>
      </w:r>
      <w:r>
        <w:t xml:space="preserve"> prohibiting the direct application of the coupled-mode theory. A direct consequence of this phase randomization is losing the spatial periodicity of the coupling coefficient predicted in ballistic devices.</w:t>
      </w:r>
    </w:p>
    <w:p w:rsidR="00EF7212" w:rsidRDefault="00EF7212" w:rsidP="00807EEA">
      <w:r>
        <w:t xml:space="preserve"> Modeling of resistive coupling is crucial for deeply scaled interconnects, in which transport will inadvertently be diffusive due to line-edge roughness</w:t>
      </w:r>
      <w:r>
        <w:fldChar w:fldCharType="begin" w:fldLock="1"/>
      </w:r>
      <w:r>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30], [137], [252]", "plainTextFormattedCitation" : "[130], [137], [252]", "previouslyFormattedCitation" : "[130], [137], [252]" }, "properties" : { "noteIndex" : 0 }, "schema" : "https://github.com/citation-style-language/schema/raw/master/csl-citation.json" }</w:instrText>
      </w:r>
      <w:r>
        <w:fldChar w:fldCharType="separate"/>
      </w:r>
      <w:r w:rsidRPr="00DC6B43">
        <w:rPr>
          <w:noProof/>
        </w:rPr>
        <w:t>[130], [137], [252]</w:t>
      </w:r>
      <w:r>
        <w:fldChar w:fldCharType="end"/>
      </w:r>
      <w:r>
        <w:t xml:space="preserve">. Graphene interconnects in close proximity </w:t>
      </w:r>
      <w:r w:rsidR="00F63A11">
        <w:t>have</w:t>
      </w:r>
      <w:r>
        <w:t xml:space="preserve"> been studied previously to evaluate their </w:t>
      </w:r>
      <w:r w:rsidR="00807EEA">
        <w:t xml:space="preserve">losses and </w:t>
      </w:r>
      <w:r>
        <w:t>cross-talk performance</w:t>
      </w:r>
      <w:r w:rsidR="00F63A11">
        <w:t xml:space="preserve"> </w:t>
      </w:r>
      <w:r>
        <w:fldChar w:fldCharType="begin" w:fldLock="1"/>
      </w:r>
      <w:r>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253]\u2013[259]", "plainTextFormattedCitation" : "[253]\u2013[259]", "previouslyFormattedCitation" : "[253]\u2013[259]" }, "properties" : { "noteIndex" : 0 }, "schema" : "https://github.com/citation-style-language/schema/raw/master/csl-citation.json" }</w:instrText>
      </w:r>
      <w:r>
        <w:fldChar w:fldCharType="separate"/>
      </w:r>
      <w:r w:rsidRPr="00DC6B43">
        <w:rPr>
          <w:noProof/>
        </w:rPr>
        <w:t>[253]–[259]</w:t>
      </w:r>
      <w:r>
        <w:fldChar w:fldCharType="end"/>
      </w:r>
      <w:r>
        <w:t>. Prior work focused on analyzing the delay and energy metrics of a single graphene interconnect, accounting only for the capacitive coupling among interconnects</w:t>
      </w:r>
      <w:r w:rsidR="00807EEA">
        <w:t xml:space="preserve"> and resistive losses along </w:t>
      </w:r>
      <w:proofErr w:type="gramStart"/>
      <w:r w:rsidR="00807EEA">
        <w:t>the interconnect</w:t>
      </w:r>
      <w:proofErr w:type="gramEnd"/>
      <w:r>
        <w:t xml:space="preserve">. </w:t>
      </w:r>
    </w:p>
    <w:p w:rsidR="00EF7212" w:rsidRDefault="00EF7212" w:rsidP="000820B3">
      <w:r>
        <w:t xml:space="preserve">In this chapter, we study the coupling between graphene ribbons operating in the diffusive transport regime. We start by developing an analytical model for the coupling resistance between two graphene ribbons separated by a dielectric, highlighting the impact of different fabrication non-idealities on the coupling. We then evaluate the spatial dependence </w:t>
      </w:r>
      <w:r w:rsidR="00BD1CF4">
        <w:t>o</w:t>
      </w:r>
      <w:r w:rsidR="004504C7">
        <w:t>f</w:t>
      </w:r>
      <w:r w:rsidR="00BD1CF4">
        <w:t xml:space="preserve"> the </w:t>
      </w:r>
      <w:r>
        <w:t>coupling coefficient, showing its monotonic saturating behavior, and assess the impact of such coupling on the performance of deeply scaled interconnects.</w:t>
      </w:r>
      <w:r w:rsidR="005F633D">
        <w:t xml:space="preserve"> The resistive coupling is important in deeply scaled interconnects, when resistive coupling might </w:t>
      </w:r>
      <w:r w:rsidR="000820B3">
        <w:t>pose</w:t>
      </w:r>
      <w:r w:rsidR="005F633D">
        <w:t xml:space="preserve"> </w:t>
      </w:r>
      <w:r w:rsidR="000820B3">
        <w:t xml:space="preserve">more </w:t>
      </w:r>
      <w:r w:rsidR="005F633D">
        <w:t xml:space="preserve">signal integrity </w:t>
      </w:r>
      <w:r w:rsidR="000820B3">
        <w:t>concerns than capacitive coupling.</w:t>
      </w:r>
    </w:p>
    <w:p w:rsidR="00EF7212" w:rsidRDefault="00EF7212" w:rsidP="00EF7212">
      <w:pPr>
        <w:pStyle w:val="Heading2"/>
      </w:pPr>
      <w:bookmarkStart w:id="137" w:name="_Toc491082155"/>
      <w:r>
        <w:lastRenderedPageBreak/>
        <w:t>Modeling Diffusive-Transport Current Coupling</w:t>
      </w:r>
      <w:bookmarkEnd w:id="137"/>
    </w:p>
    <w:p w:rsidR="00EF7212" w:rsidRDefault="00EF7212" w:rsidP="00EF7212">
      <w:r>
        <w:t xml:space="preserve">An electronic current coupler consists of two graphene ribbons in close proximity as shown in </w:t>
      </w:r>
      <w:r>
        <w:fldChar w:fldCharType="begin"/>
      </w:r>
      <w:r>
        <w:instrText xml:space="preserve"> REF _Ref489873128 \h </w:instrText>
      </w:r>
      <w:r>
        <w:fldChar w:fldCharType="separate"/>
      </w:r>
      <w:r>
        <w:t xml:space="preserve">Figure </w:t>
      </w:r>
      <w:r>
        <w:rPr>
          <w:noProof/>
          <w:cs/>
        </w:rPr>
        <w:t>‎</w:t>
      </w:r>
      <w:r>
        <w:rPr>
          <w:noProof/>
        </w:rPr>
        <w:t>5</w:t>
      </w:r>
      <w:r>
        <w:t>.</w:t>
      </w:r>
      <w:r>
        <w:rPr>
          <w:noProof/>
        </w:rPr>
        <w:t>1</w:t>
      </w:r>
      <w:r>
        <w:fldChar w:fldCharType="end"/>
      </w:r>
      <w:r>
        <w:t>. The phase incoherence associated with diffusive transport devices prohibits the direct application of coupled mode theory to evaluate the coupling between two coupled graphene ribbons. A more direct approach would be to model the coupling using the tunneling resistance between the two branches of the coupler; this emphasizes the diffusive nature of the transport and the lack of phase coherency in the associated wave functions.</w:t>
      </w:r>
    </w:p>
    <w:p w:rsidR="00EF7212" w:rsidRDefault="00EF7212" w:rsidP="00EF7212">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The energy dispersion relation of charge carriers changes from a linear dispersion relation in graphene, to a parabolic dispersion relation with an energy gap in the oxide regions, as shown in </w:t>
      </w:r>
      <w:r>
        <w:fldChar w:fldCharType="begin"/>
      </w:r>
      <w:r>
        <w:instrText xml:space="preserve"> REF _Ref489371196 \h </w:instrText>
      </w:r>
      <w:r>
        <w:fldChar w:fldCharType="separate"/>
      </w:r>
      <w:r>
        <w:t xml:space="preserve">Figure </w:t>
      </w:r>
      <w:r>
        <w:rPr>
          <w:noProof/>
          <w:cs/>
        </w:rPr>
        <w:t>‎</w:t>
      </w:r>
      <w:r>
        <w:rPr>
          <w:noProof/>
        </w:rPr>
        <w:t>5</w:t>
      </w:r>
      <w:r>
        <w:t>.</w:t>
      </w:r>
      <w:r>
        <w:rPr>
          <w:noProof/>
        </w:rPr>
        <w:t>2</w:t>
      </w:r>
      <w:r>
        <w:fldChar w:fldCharType="end"/>
      </w:r>
      <w:r>
        <w:t xml:space="preserve">. The lack of states in the dielectric energy gap translates to decaying </w:t>
      </w:r>
      <w:proofErr w:type="spellStart"/>
      <w:r>
        <w:t>wavefunctions</w:t>
      </w:r>
      <w:proofErr w:type="spellEnd"/>
      <w:r>
        <w:t xml:space="preserve"> from the graphene ribbons on either side of the dielectric. In other words, despite the linear energy dispersion relation of graphene, the lack of states in energy gap region of the parabolic dielectric gives rise to a decaying wavefunction, reminiscent of tunneling in parabolic</w:t>
      </w:r>
      <w:r w:rsidR="007255F7">
        <w:t xml:space="preserve"> </w:t>
      </w:r>
      <w:proofErr w:type="spellStart"/>
      <w:r w:rsidR="007255F7">
        <w:t>bandstructure</w:t>
      </w:r>
      <w:proofErr w:type="spellEnd"/>
      <w:r>
        <w:t xml:space="preserve"> systems.</w:t>
      </w:r>
    </w:p>
    <w:p w:rsidR="00EF7212" w:rsidRDefault="00EF7212" w:rsidP="00EF7212">
      <w:pPr>
        <w:keepNext/>
        <w:ind w:firstLine="0"/>
        <w:jc w:val="center"/>
      </w:pPr>
      <w:r>
        <w:rPr>
          <w:noProof/>
        </w:rPr>
        <w:drawing>
          <wp:inline distT="0" distB="0" distL="0" distR="0" wp14:anchorId="78CC554A" wp14:editId="51F0EFB1">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EF7212" w:rsidRPr="002F690F" w:rsidRDefault="00EF7212" w:rsidP="00EF7212">
      <w:pPr>
        <w:pStyle w:val="Caption"/>
      </w:pPr>
      <w:bookmarkStart w:id="138" w:name="_Ref489873128"/>
      <w:bookmarkStart w:id="139" w:name="_Toc490653276"/>
      <w:bookmarkStart w:id="140" w:name="_Toc490654380"/>
      <w:bookmarkStart w:id="141" w:name="_Toc491539317"/>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1</w:t>
        </w:r>
      </w:fldSimple>
      <w:bookmarkEnd w:id="138"/>
      <w:r>
        <w:t xml:space="preserve"> Schematic representation of an electronic graphene coupler</w:t>
      </w:r>
      <w:r>
        <w:rPr>
          <w:noProof/>
        </w:rPr>
        <w:t xml:space="preserve">. The ribbons are spaced by a distance </w:t>
      </w:r>
      <m:oMath>
        <m:r>
          <w:rPr>
            <w:rFonts w:ascii="Cambria Math" w:hAnsi="Cambria Math"/>
            <w:noProof/>
          </w:rPr>
          <m:t>d</m:t>
        </m:r>
      </m:oMath>
      <w:r>
        <w:rPr>
          <w:noProof/>
        </w:rPr>
        <w:t xml:space="preserve"> apart, over a length of </w:t>
      </w:r>
      <m:oMath>
        <m:r>
          <w:rPr>
            <w:rFonts w:ascii="Cambria Math" w:hAnsi="Cambria Math"/>
            <w:noProof/>
          </w:rPr>
          <m:t>L</m:t>
        </m:r>
      </m:oMath>
      <w:r>
        <w:rPr>
          <w:noProof/>
        </w:rPr>
        <w:t xml:space="preserve">, while each ribbon has a width of </w:t>
      </w:r>
      <m:oMath>
        <m:r>
          <w:rPr>
            <w:rFonts w:ascii="Cambria Math" w:hAnsi="Cambria Math"/>
            <w:noProof/>
          </w:rPr>
          <m:t>W</m:t>
        </m:r>
      </m:oMath>
      <w:r>
        <w:rPr>
          <w:noProof/>
        </w:rPr>
        <w:t>. The graphene is shown in blue while the surrounding oxide is shown in pink. The oxide is only shown below the graphene ribbon for clarity.</w:t>
      </w:r>
      <w:bookmarkEnd w:id="139"/>
      <w:bookmarkEnd w:id="140"/>
      <w:bookmarkEnd w:id="141"/>
    </w:p>
    <w:p w:rsidR="00EF7212" w:rsidRDefault="00EF7212" w:rsidP="00EF7212">
      <w:r>
        <w:lastRenderedPageBreak/>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major difference between the prior work on GIG junctions and the current problem is that in this device tunneling occurs between the edges of the graphene ribbons rather </w:t>
      </w:r>
      <w:r w:rsidR="00923008">
        <w:t>than between the surfaces of the graphene sheets</w:t>
      </w:r>
      <w:r>
        <w:t xml:space="preserve">.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slightly, but follows its essence otherwise. </w:t>
      </w:r>
      <w:proofErr w:type="gramStart"/>
      <w:r>
        <w:t xml:space="preserve">We defer the estimation of the tunneling resistance to Section </w:t>
      </w:r>
      <w:r>
        <w:fldChar w:fldCharType="begin"/>
      </w:r>
      <w:r>
        <w:instrText xml:space="preserve"> REF _Ref489975368 \r \h </w:instrText>
      </w:r>
      <w:r>
        <w:fldChar w:fldCharType="separate"/>
      </w:r>
      <w:r>
        <w:rPr>
          <w:cs/>
        </w:rPr>
        <w:t>‎</w:t>
      </w:r>
      <w:r>
        <w:t>5.3</w:t>
      </w:r>
      <w:r>
        <w:fldChar w:fldCharType="end"/>
      </w:r>
      <w:r>
        <w:t>, but stress on the fact that it is a tunneling resistance whose value is very large compared to the ribbons’ resistance; its value is limited by how close the two ribbons can be spaced apart, and for all practical purposes, this tunneling resistance value is significantly larger than the resistance of the graphene ribbons.</w:t>
      </w:r>
      <w:proofErr w:type="gramEnd"/>
      <w:r>
        <w:t xml:space="preserve"> This observation will </w:t>
      </w:r>
      <w:r w:rsidR="00B71587">
        <w:t>prove</w:t>
      </w:r>
      <w:r>
        <w:t xml:space="preserve"> useful when analyzing the electrical model of the device.</w:t>
      </w:r>
    </w:p>
    <w:p w:rsidR="00EF7212" w:rsidRDefault="00EF7212" w:rsidP="00EF7212"/>
    <w:p w:rsidR="00EF7212" w:rsidRDefault="00EF7212" w:rsidP="00EF7212">
      <w:pPr>
        <w:keepNext/>
        <w:ind w:firstLine="0"/>
        <w:jc w:val="center"/>
      </w:pPr>
      <w:r>
        <w:rPr>
          <w:noProof/>
        </w:rPr>
        <w:drawing>
          <wp:inline distT="0" distB="0" distL="0" distR="0" wp14:anchorId="2328443A" wp14:editId="5ACE2043">
            <wp:extent cx="5173756" cy="19324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73756" cy="1932475"/>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40788E">
      <w:pPr>
        <w:pStyle w:val="Caption"/>
      </w:pPr>
      <w:bookmarkStart w:id="142" w:name="_Ref489371196"/>
      <w:bookmarkStart w:id="143" w:name="_Toc490653277"/>
      <w:bookmarkStart w:id="144" w:name="_Toc490654381"/>
      <w:bookmarkStart w:id="145" w:name="_Toc491539318"/>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2</w:t>
        </w:r>
      </w:fldSimple>
      <w:bookmarkEnd w:id="142"/>
      <w:r>
        <w:t xml:space="preserve"> Cross</w:t>
      </w:r>
      <w:r w:rsidR="0040788E">
        <w:t>-s</w:t>
      </w:r>
      <w:r>
        <w:t>ection of the graphene coupler with the bottom oxide</w:t>
      </w:r>
      <w:r w:rsidR="0040788E">
        <w:t xml:space="preserve"> </w:t>
      </w:r>
      <w:r>
        <w:t xml:space="preserve">shown for clarity. The electronic energy dispersion relation for each region </w:t>
      </w:r>
      <w:proofErr w:type="gramStart"/>
      <w:r>
        <w:t>is shown</w:t>
      </w:r>
      <w:proofErr w:type="gramEnd"/>
      <w:r>
        <w:t xml:space="preserve"> above it</w:t>
      </w:r>
      <w:r w:rsidR="0040788E">
        <w:t xml:space="preserve"> with the Fermi level </w:t>
      </w:r>
      <w:r w:rsidR="008A04C3">
        <w:t xml:space="preserve">depicted by the </w:t>
      </w:r>
      <w:r w:rsidR="0040788E">
        <w:t>dotted red line</w:t>
      </w:r>
      <w:r>
        <w:t>; it is linear in each graphene region and parabolic with a band gap in the dielectric surrounding them. The energy gap in the parabolic region is significantly larger than the energy of charge carriers in each graphene ribbon.</w:t>
      </w:r>
      <w:bookmarkEnd w:id="143"/>
      <w:bookmarkEnd w:id="144"/>
      <w:bookmarkEnd w:id="145"/>
    </w:p>
    <w:p w:rsidR="00EF7212" w:rsidRDefault="00EF7212" w:rsidP="00C72BF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the output ribbon. For this analysis, we apply a current stimulus at the input ribbon and calculate the </w:t>
      </w:r>
      <w:r w:rsidR="00C72BFC">
        <w:t xml:space="preserve">output </w:t>
      </w:r>
      <w:r>
        <w:t xml:space="preserve">current at </w:t>
      </w:r>
      <w:r w:rsidR="00C72BFC">
        <w:t xml:space="preserve">the </w:t>
      </w:r>
      <w:r>
        <w:t>other end of each ribbon.</w:t>
      </w:r>
    </w:p>
    <w:p w:rsidR="00EF7212" w:rsidRDefault="00EF7212" w:rsidP="00EF7212">
      <w:pPr>
        <w:keepNext/>
        <w:tabs>
          <w:tab w:val="left" w:pos="4800"/>
          <w:tab w:val="center" w:pos="4860"/>
        </w:tabs>
        <w:ind w:firstLine="0"/>
        <w:jc w:val="center"/>
      </w:pPr>
      <w:r>
        <w:rPr>
          <w:noProof/>
        </w:rPr>
        <w:lastRenderedPageBreak/>
        <w:drawing>
          <wp:inline distT="0" distB="0" distL="0" distR="0" wp14:anchorId="30B89736" wp14:editId="348DC989">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EF7212" w:rsidRDefault="00EF7212" w:rsidP="00EF7212">
      <w:pPr>
        <w:pStyle w:val="Caption"/>
      </w:pPr>
      <w:bookmarkStart w:id="146" w:name="_Ref489421109"/>
      <w:bookmarkStart w:id="147" w:name="_Toc490653278"/>
      <w:bookmarkStart w:id="148" w:name="_Toc490654382"/>
      <w:bookmarkStart w:id="149" w:name="_Toc491539319"/>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3</w:t>
        </w:r>
      </w:fldSimple>
      <w:bookmarkEnd w:id="146"/>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147"/>
      <w:bookmarkEnd w:id="148"/>
      <w:bookmarkEnd w:id="149"/>
      <w:r>
        <w:t xml:space="preserve"> </w:t>
      </w:r>
    </w:p>
    <w:p w:rsidR="00EF7212" w:rsidRDefault="00EF7212" w:rsidP="00EF7212">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5" w:type="pct"/>
            <w:vAlign w:val="center"/>
          </w:tcPr>
          <w:p w:rsidR="00EF7212" w:rsidRDefault="0014219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EF7212" w:rsidRDefault="00EF7212" w:rsidP="00D95516">
            <w:pPr>
              <w:ind w:firstLine="0"/>
              <w:jc w:val="right"/>
              <w:rPr>
                <w:rFonts w:eastAsiaTheme="minorEastAsia"/>
              </w:rPr>
            </w:pPr>
            <w:bookmarkStart w:id="150" w:name="_Toc490655129"/>
            <w:r>
              <w:t>(</w:t>
            </w:r>
            <w:fldSimple w:instr=" STYLEREF 1 \s ">
              <w:r>
                <w:rPr>
                  <w:noProof/>
                  <w:cs/>
                </w:rPr>
                <w:t>‎</w:t>
              </w:r>
              <w:r>
                <w:rPr>
                  <w:noProof/>
                </w:rPr>
                <w:t>5</w:t>
              </w:r>
            </w:fldSimple>
            <w:r>
              <w:t>.</w:t>
            </w:r>
            <w:fldSimple w:instr=" SEQ Equation \* ARABIC \s 1 ">
              <w:r>
                <w:rPr>
                  <w:noProof/>
                </w:rPr>
                <w:t>1</w:t>
              </w:r>
            </w:fldSimple>
            <w:r>
              <w:t>)</w:t>
            </w:r>
            <w:bookmarkEnd w:id="150"/>
          </w:p>
        </w:tc>
      </w:tr>
    </w:tbl>
    <w:p w:rsidR="00EF7212" w:rsidRDefault="00EF7212" w:rsidP="00EF7212">
      <w:pPr>
        <w:rPr>
          <w:rFonts w:eastAsiaTheme="minorEastAsia"/>
        </w:rPr>
      </w:pPr>
      <w:r>
        <w:rPr>
          <w:rFonts w:eastAsiaTheme="minorEastAsia"/>
        </w:rPr>
        <w:t xml:space="preserve">A detailed analysis of the electrical model and a derivation of the coupling coefficient </w:t>
      </w:r>
      <w:proofErr w:type="gramStart"/>
      <w:r>
        <w:rPr>
          <w:rFonts w:eastAsiaTheme="minorEastAsia"/>
        </w:rPr>
        <w:t>is provided</w:t>
      </w:r>
      <w:proofErr w:type="gramEnd"/>
      <w:r>
        <w:rPr>
          <w:rFonts w:eastAsiaTheme="minorEastAsia"/>
        </w:rPr>
        <w:t xml:space="preserve"> in Appendix D. The current distribution and coupling are a strong function of the load at the output of each branch. This </w:t>
      </w:r>
      <w:proofErr w:type="gramStart"/>
      <w:r>
        <w:rPr>
          <w:rFonts w:eastAsiaTheme="minorEastAsia"/>
        </w:rPr>
        <w:t>is expected</w:t>
      </w:r>
      <w:proofErr w:type="gramEnd"/>
      <w:r>
        <w:rPr>
          <w:rFonts w:eastAsiaTheme="minorEastAsia"/>
        </w:rPr>
        <w:t xml:space="preserve"> due to the passive nature of the device that does not provide any buffering. Throughout this chapter, we assume that the ratio of the two loads matches the ratio of the ribbons’ resistance per unit length, that </w:t>
      </w:r>
      <w:proofErr w:type="gramStart"/>
      <w:r>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Pr>
          <w:rFonts w:eastAsiaTheme="minorEastAsia"/>
        </w:rPr>
        <w:t xml:space="preserve">. A more general analysis </w:t>
      </w:r>
      <w:proofErr w:type="gramStart"/>
      <w:r>
        <w:rPr>
          <w:rFonts w:eastAsiaTheme="minorEastAsia"/>
        </w:rPr>
        <w:t>can be found</w:t>
      </w:r>
      <w:proofErr w:type="gramEnd"/>
      <w:r>
        <w:rPr>
          <w:rFonts w:eastAsiaTheme="minorEastAsia"/>
        </w:rPr>
        <w:t xml:space="preserve"> in App</w:t>
      </w:r>
      <w:proofErr w:type="spellStart"/>
      <w:r>
        <w:rPr>
          <w:rFonts w:eastAsiaTheme="minorEastAsia"/>
        </w:rPr>
        <w:t>endix</w:t>
      </w:r>
      <w:proofErr w:type="spellEnd"/>
      <w:r>
        <w:rPr>
          <w:rFonts w:eastAsiaTheme="minorEastAsia"/>
        </w:rPr>
        <w:t xml:space="preserve"> D.</w:t>
      </w:r>
    </w:p>
    <w:p w:rsidR="00EF7212" w:rsidRDefault="00EF7212" w:rsidP="00EF7212">
      <w:pPr>
        <w:rPr>
          <w:rFonts w:eastAsiaTheme="minorEastAsia"/>
        </w:rPr>
      </w:pPr>
      <w:r>
        <w:rPr>
          <w:rFonts w:eastAsiaTheme="minorEastAsia"/>
        </w:rPr>
        <w:t xml:space="preserve">Under the matching load condition, we can approximate the current distribution in each branch of the coupler </w:t>
      </w:r>
      <w:r w:rsidR="00BA186D">
        <w:rPr>
          <w:rFonts w:eastAsiaTheme="minorEastAsia"/>
        </w:rPr>
        <w:t>a</w:t>
      </w:r>
      <w:r>
        <w:rPr>
          <w:rFonts w:eastAsiaTheme="minorEastAsia"/>
        </w:rPr>
        <w:t>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bookmarkStart w:id="151" w:name="_Ref489419767"/>
          </w:p>
        </w:tc>
        <w:tc>
          <w:tcPr>
            <w:tcW w:w="3856" w:type="pct"/>
            <w:vAlign w:val="center"/>
          </w:tcPr>
          <w:p w:rsidR="00EF7212"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EF7212"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EF7212" w:rsidRDefault="00EF7212" w:rsidP="00D95516">
            <w:pPr>
              <w:ind w:firstLine="0"/>
              <w:jc w:val="right"/>
              <w:rPr>
                <w:rFonts w:eastAsiaTheme="minorEastAsia"/>
              </w:rPr>
            </w:pPr>
            <w:bookmarkStart w:id="152" w:name="_Ref489713235"/>
            <w:bookmarkStart w:id="153" w:name="_Toc490655130"/>
            <w:r>
              <w:t>(</w:t>
            </w:r>
            <w:fldSimple w:instr=" STYLEREF 1 \s ">
              <w:r>
                <w:rPr>
                  <w:noProof/>
                  <w:cs/>
                </w:rPr>
                <w:t>‎</w:t>
              </w:r>
              <w:r>
                <w:rPr>
                  <w:noProof/>
                </w:rPr>
                <w:t>5</w:t>
              </w:r>
            </w:fldSimple>
            <w:r>
              <w:t>.</w:t>
            </w:r>
            <w:fldSimple w:instr=" SEQ Equation \* ARABIC \s 1 ">
              <w:r>
                <w:rPr>
                  <w:noProof/>
                </w:rPr>
                <w:t>2</w:t>
              </w:r>
            </w:fldSimple>
            <w:r>
              <w:t>)</w:t>
            </w:r>
            <w:bookmarkEnd w:id="152"/>
            <w:bookmarkEnd w:id="153"/>
          </w:p>
        </w:tc>
      </w:tr>
    </w:tbl>
    <w:p w:rsidR="00EF7212" w:rsidRDefault="00BA186D" w:rsidP="00EF7212">
      <w:proofErr w:type="gramStart"/>
      <w:r>
        <w:t>w</w:t>
      </w:r>
      <w:r w:rsidR="00EF7212">
        <w:t xml:space="preserve">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EF7212">
        <w:t>.</w:t>
      </w:r>
    </w:p>
    <w:p w:rsidR="00EF7212" w:rsidRDefault="00EF7212" w:rsidP="00EF7212">
      <w:pPr>
        <w:pStyle w:val="Heading2"/>
      </w:pPr>
      <w:bookmarkStart w:id="154" w:name="_Toc491082156"/>
      <w:bookmarkEnd w:id="151"/>
      <w:r>
        <w:t>Dependence Current Coupling Coefficient on Coupling Distance</w:t>
      </w:r>
      <w:bookmarkEnd w:id="154"/>
    </w:p>
    <w:p w:rsidR="00EF7212" w:rsidRDefault="00EF7212" w:rsidP="00EF7212">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14219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5" w:name="_Ref489713041"/>
            <w:bookmarkStart w:id="156" w:name="_Toc490655131"/>
            <w:r>
              <w:t>(</w:t>
            </w:r>
            <w:fldSimple w:instr=" STYLEREF 1 \s ">
              <w:r>
                <w:rPr>
                  <w:noProof/>
                  <w:cs/>
                </w:rPr>
                <w:t>‎</w:t>
              </w:r>
              <w:r>
                <w:rPr>
                  <w:noProof/>
                </w:rPr>
                <w:t>5</w:t>
              </w:r>
            </w:fldSimple>
            <w:r>
              <w:t>.</w:t>
            </w:r>
            <w:fldSimple w:instr=" SEQ Equation \* ARABIC \s 1 ">
              <w:r>
                <w:rPr>
                  <w:noProof/>
                </w:rPr>
                <w:t>3</w:t>
              </w:r>
            </w:fldSimple>
            <w:r>
              <w:t>)</w:t>
            </w:r>
            <w:bookmarkEnd w:id="155"/>
            <w:bookmarkEnd w:id="156"/>
          </w:p>
        </w:tc>
      </w:tr>
    </w:tbl>
    <w:p w:rsidR="00EF7212" w:rsidRDefault="00EF7212" w:rsidP="00EF7212">
      <w:r>
        <w:t xml:space="preserve">In the limiting case </w:t>
      </w:r>
      <w:proofErr w:type="gramStart"/>
      <w:r>
        <w:t>whe</w:t>
      </w:r>
      <w:r w:rsidR="00BA186D">
        <w:t>re</w:t>
      </w:r>
      <w:r>
        <w:t xml:space="preserve">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ind w:firstLine="0"/>
              <w:jc w:val="center"/>
              <w:rPr>
                <w:rFonts w:eastAsiaTheme="minorEastAsia"/>
              </w:rPr>
            </w:pPr>
          </w:p>
        </w:tc>
        <w:tc>
          <w:tcPr>
            <w:tcW w:w="3856" w:type="pct"/>
            <w:vAlign w:val="center"/>
          </w:tcPr>
          <w:p w:rsidR="00EF7212" w:rsidRDefault="0014219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EF7212" w:rsidRDefault="00EF7212" w:rsidP="00D95516">
            <w:pPr>
              <w:ind w:firstLine="0"/>
              <w:jc w:val="right"/>
              <w:rPr>
                <w:rFonts w:eastAsiaTheme="minorEastAsia"/>
              </w:rPr>
            </w:pPr>
            <w:bookmarkStart w:id="157" w:name="_Ref489713141"/>
            <w:bookmarkStart w:id="158" w:name="_Toc490655132"/>
            <w:r>
              <w:t>(</w:t>
            </w:r>
            <w:fldSimple w:instr=" STYLEREF 1 \s ">
              <w:r>
                <w:rPr>
                  <w:noProof/>
                  <w:cs/>
                </w:rPr>
                <w:t>‎</w:t>
              </w:r>
              <w:r>
                <w:rPr>
                  <w:noProof/>
                </w:rPr>
                <w:t>5</w:t>
              </w:r>
            </w:fldSimple>
            <w:r>
              <w:t>.</w:t>
            </w:r>
            <w:fldSimple w:instr=" SEQ Equation \* ARABIC \s 1 ">
              <w:r>
                <w:rPr>
                  <w:noProof/>
                </w:rPr>
                <w:t>4</w:t>
              </w:r>
            </w:fldSimple>
            <w:r>
              <w:t>)</w:t>
            </w:r>
            <w:bookmarkEnd w:id="157"/>
            <w:bookmarkEnd w:id="158"/>
          </w:p>
        </w:tc>
      </w:tr>
    </w:tbl>
    <w:p w:rsidR="00EF7212" w:rsidRDefault="00EF7212" w:rsidP="00EF7212">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 xml:space="preserve">,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and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 the coupling coefficient does not show any periodicity on the coupling coefficien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 which is a function of the ratio between the coupling and branches conductance.</w:t>
      </w:r>
    </w:p>
    <w:p w:rsidR="00EF7212" w:rsidRDefault="00EF7212" w:rsidP="00EF7212">
      <w:r>
        <w:t xml:space="preserve">An example of the spatial variation of the current coupling coefficient and the voltage across the branches of a balanced coupler if shown in </w:t>
      </w:r>
      <w:r w:rsidR="00BA186D">
        <w:fldChar w:fldCharType="begin"/>
      </w:r>
      <w:r w:rsidR="00BA186D">
        <w:instrText xml:space="preserve"> REF _Ref491081297 \h </w:instrText>
      </w:r>
      <w:r w:rsidR="00BA186D">
        <w:fldChar w:fldCharType="separate"/>
      </w:r>
      <w:r w:rsidR="00BA186D">
        <w:t xml:space="preserve">Figure </w:t>
      </w:r>
      <w:r w:rsidR="00BA186D">
        <w:rPr>
          <w:noProof/>
          <w:cs/>
        </w:rPr>
        <w:t>‎</w:t>
      </w:r>
      <w:r w:rsidR="00BA186D">
        <w:rPr>
          <w:noProof/>
        </w:rPr>
        <w:t>5</w:t>
      </w:r>
      <w:r w:rsidR="00BA186D">
        <w:t>.</w:t>
      </w:r>
      <w:r w:rsidR="00BA186D">
        <w:rPr>
          <w:noProof/>
        </w:rPr>
        <w:t>4</w:t>
      </w:r>
      <w:r w:rsidR="00BA186D">
        <w:fldChar w:fldCharType="end"/>
      </w:r>
      <w:r w:rsidR="00BA186D">
        <w:t xml:space="preserve"> </w:t>
      </w:r>
      <w:r>
        <w:t>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EF7212" w:rsidTr="00D95516">
        <w:tc>
          <w:tcPr>
            <w:tcW w:w="4675" w:type="dxa"/>
            <w:vAlign w:val="center"/>
          </w:tcPr>
          <w:p w:rsidR="00EF7212" w:rsidRDefault="00EF7212" w:rsidP="00D95516">
            <w:pPr>
              <w:ind w:firstLine="0"/>
              <w:jc w:val="center"/>
            </w:pPr>
            <w:r>
              <w:rPr>
                <w:noProof/>
              </w:rPr>
              <w:lastRenderedPageBreak/>
              <w:drawing>
                <wp:inline distT="0" distB="0" distL="0" distR="0" wp14:anchorId="3E795B38" wp14:editId="50AD540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center"/>
          </w:tcPr>
          <w:p w:rsidR="00EF7212" w:rsidRDefault="00EF7212" w:rsidP="00D95516">
            <w:pPr>
              <w:ind w:firstLine="0"/>
              <w:jc w:val="center"/>
            </w:pPr>
            <w:r>
              <w:rPr>
                <w:noProof/>
              </w:rPr>
              <w:drawing>
                <wp:inline distT="0" distB="0" distL="0" distR="0" wp14:anchorId="247C69FB" wp14:editId="53FA7DD3">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4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59" w:name="_Ref491081297"/>
      <w:bookmarkStart w:id="160" w:name="_Toc490653279"/>
      <w:bookmarkStart w:id="161" w:name="_Toc490654383"/>
      <w:bookmarkStart w:id="162" w:name="_Toc491539320"/>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4</w:t>
        </w:r>
      </w:fldSimple>
      <w:bookmarkEnd w:id="159"/>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bookmarkEnd w:id="160"/>
      <w:bookmarkEnd w:id="161"/>
      <w:bookmarkEnd w:id="162"/>
    </w:p>
    <w:p w:rsidR="00EF7212" w:rsidRDefault="00EF7212" w:rsidP="00EF7212">
      <w:pPr>
        <w:pStyle w:val="Heading2"/>
      </w:pPr>
      <w:bookmarkStart w:id="163" w:name="_Ref489975368"/>
      <w:bookmarkStart w:id="164" w:name="_Toc491082157"/>
      <w:r>
        <w:t>Estimation of the tunneling resistance</w:t>
      </w:r>
      <w:bookmarkEnd w:id="163"/>
      <w:bookmarkEnd w:id="164"/>
    </w:p>
    <w:p w:rsidR="00EF7212" w:rsidRDefault="00EF7212" w:rsidP="00EF7212">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The tunneling current evaluated using the Bardeen Transfer Hamiltonia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EF7212" w:rsidRDefault="00EF7212" w:rsidP="00D95516">
            <w:pPr>
              <w:jc w:val="right"/>
              <w:rPr>
                <w:rFonts w:eastAsiaTheme="minorEastAsia"/>
              </w:rPr>
            </w:pPr>
            <w:bookmarkStart w:id="165" w:name="_Toc490655133"/>
            <w:r>
              <w:t>(</w:t>
            </w:r>
            <w:fldSimple w:instr=" STYLEREF 1 \s ">
              <w:r>
                <w:rPr>
                  <w:noProof/>
                  <w:cs/>
                </w:rPr>
                <w:t>‎</w:t>
              </w:r>
              <w:r>
                <w:rPr>
                  <w:noProof/>
                </w:rPr>
                <w:t>5</w:t>
              </w:r>
            </w:fldSimple>
            <w:r>
              <w:t>.</w:t>
            </w:r>
            <w:fldSimple w:instr=" SEQ Equation \* ARABIC \s 1 ">
              <w:r>
                <w:rPr>
                  <w:noProof/>
                </w:rPr>
                <w:t>5</w:t>
              </w:r>
            </w:fldSimple>
            <w:r>
              <w:t>)</w:t>
            </w:r>
            <w:bookmarkEnd w:id="165"/>
          </w:p>
        </w:tc>
      </w:tr>
    </w:tbl>
    <w:p w:rsidR="00EF7212" w:rsidRDefault="00EF7212" w:rsidP="00EF721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14219B"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6" w:name="_Toc490655134"/>
            <w:r>
              <w:t>(</w:t>
            </w:r>
            <w:fldSimple w:instr=" STYLEREF 1 \s ">
              <w:r>
                <w:rPr>
                  <w:noProof/>
                  <w:cs/>
                </w:rPr>
                <w:t>‎</w:t>
              </w:r>
              <w:r>
                <w:rPr>
                  <w:noProof/>
                </w:rPr>
                <w:t>5</w:t>
              </w:r>
            </w:fldSimple>
            <w:r>
              <w:t>.</w:t>
            </w:r>
            <w:fldSimple w:instr=" SEQ Equation \* ARABIC \s 1 ">
              <w:r>
                <w:rPr>
                  <w:noProof/>
                </w:rPr>
                <w:t>6</w:t>
              </w:r>
            </w:fldSimple>
            <w:r>
              <w:t>)</w:t>
            </w:r>
            <w:bookmarkEnd w:id="166"/>
          </w:p>
        </w:tc>
      </w:tr>
    </w:tbl>
    <w:p w:rsidR="00EF7212" w:rsidRDefault="00EF7212" w:rsidP="00EF7212">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w:t>
      </w:r>
      <w:r>
        <w:lastRenderedPageBreak/>
        <w:t xml:space="preserve">midway between the two tunneling electrodes. The matrix element in the case of graphene electrodes is given in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14219B"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EF7212" w:rsidRDefault="00EF7212" w:rsidP="00D95516">
            <w:pPr>
              <w:jc w:val="right"/>
              <w:rPr>
                <w:rFonts w:eastAsiaTheme="minorEastAsia"/>
              </w:rPr>
            </w:pPr>
            <w:bookmarkStart w:id="167" w:name="_Ref489744879"/>
            <w:bookmarkStart w:id="168" w:name="_Toc490655135"/>
            <w:r>
              <w:t>(</w:t>
            </w:r>
            <w:fldSimple w:instr=" STYLEREF 1 \s ">
              <w:r>
                <w:rPr>
                  <w:noProof/>
                  <w:cs/>
                </w:rPr>
                <w:t>‎</w:t>
              </w:r>
              <w:r>
                <w:rPr>
                  <w:noProof/>
                </w:rPr>
                <w:t>5</w:t>
              </w:r>
            </w:fldSimple>
            <w:r>
              <w:t>.</w:t>
            </w:r>
            <w:fldSimple w:instr=" SEQ Equation \* ARABIC \s 1 ">
              <w:r>
                <w:rPr>
                  <w:noProof/>
                </w:rPr>
                <w:t>7</w:t>
              </w:r>
            </w:fldSimple>
            <w:r>
              <w:t>)</w:t>
            </w:r>
            <w:bookmarkEnd w:id="167"/>
            <w:bookmarkEnd w:id="168"/>
          </w:p>
        </w:tc>
      </w:tr>
    </w:tbl>
    <w:p w:rsidR="00EF7212" w:rsidRDefault="00EF7212" w:rsidP="00EF7212">
      <w:proofErr w:type="gramStart"/>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w:t>
      </w:r>
      <w:r w:rsidR="00F7248B">
        <w:t>he</w:t>
      </w:r>
      <w:r>
        <w:t xml:space="preserve"> separation</w:t>
      </w:r>
      <w:r w:rsidR="00F7248B">
        <w:t xml:space="preserve"> between the two tunneling electrodes</w:t>
      </w:r>
      <w:r>
        <w:t xml:space="preserve">,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w:t>
      </w:r>
      <w:proofErr w:type="spellStart"/>
      <w:r>
        <w:t>gnment</w:t>
      </w:r>
      <w:proofErr w:type="spellEnd"/>
      <w:r>
        <w:t xml:space="preserve">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w:t>
      </w:r>
      <w:r w:rsidR="006443E1">
        <w:t xml:space="preserve">In </w:t>
      </w:r>
      <w:r>
        <w:t>low</w:t>
      </w:r>
      <w:r w:rsidR="006443E1">
        <w:t>-</w:t>
      </w:r>
      <w:r>
        <w:t>field transport in graphene, the wavevector of the charge carriers taking part in tunneling is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EF7212" w:rsidRDefault="00EF7212" w:rsidP="00EF7212">
      <w:r>
        <w:t xml:space="preserve">The lateral tunneling and the use of lithography to form the junction requires some modifications to tunneling matrix element that significantly simplify its analysis: </w:t>
      </w:r>
    </w:p>
    <w:p w:rsidR="00EF7212" w:rsidRDefault="00EF7212" w:rsidP="00EF7212">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t xml:space="preserve">Figure </w:t>
      </w:r>
      <w:r>
        <w:rPr>
          <w:noProof/>
          <w:cs/>
        </w:rPr>
        <w:t>‎</w:t>
      </w:r>
      <w:r>
        <w:rPr>
          <w:noProof/>
        </w:rPr>
        <w:t>5</w:t>
      </w:r>
      <w:r>
        <w:t>.</w:t>
      </w:r>
      <w:r>
        <w:rPr>
          <w:noProof/>
        </w:rPr>
        <w:t>5</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w:t>
      </w:r>
      <w:r w:rsidR="005A1E68">
        <w:t xml:space="preserve">and </w:t>
      </w:r>
      <w:r>
        <w:t xml:space="preserve"> should be kept in consideration when developing statistical models for the coupler. When the roughness of the edge is small relative to the ribbons separation or the width of each ribbon, using the average separation distance to derive a single constant value for tunneling conductance</w:t>
      </w:r>
      <w:r w:rsidR="006E6D82">
        <w:t xml:space="preserv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6E6D82">
        <w:t>)</w:t>
      </w:r>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EF7212" w:rsidTr="00D95516">
        <w:tc>
          <w:tcPr>
            <w:tcW w:w="4675" w:type="dxa"/>
          </w:tcPr>
          <w:p w:rsidR="00EF7212" w:rsidRDefault="00EF7212" w:rsidP="00D95516">
            <w:pPr>
              <w:ind w:firstLine="0"/>
            </w:pPr>
            <w:r>
              <w:rPr>
                <w:noProof/>
              </w:rPr>
              <w:lastRenderedPageBreak/>
              <w:drawing>
                <wp:inline distT="0" distB="0" distL="0" distR="0" wp14:anchorId="4BB9F7F8" wp14:editId="386AC9A6">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EF7212" w:rsidRDefault="00EF7212" w:rsidP="00D95516">
            <w:pPr>
              <w:ind w:firstLine="0"/>
              <w:jc w:val="center"/>
            </w:pPr>
            <w:r>
              <w:t>(a)</w:t>
            </w:r>
          </w:p>
        </w:tc>
        <w:tc>
          <w:tcPr>
            <w:tcW w:w="4675" w:type="dxa"/>
          </w:tcPr>
          <w:p w:rsidR="00EF7212" w:rsidRDefault="00EF7212" w:rsidP="00D95516">
            <w:pPr>
              <w:ind w:firstLine="0"/>
              <w:jc w:val="center"/>
            </w:pPr>
            <w:r>
              <w:rPr>
                <w:noProof/>
              </w:rPr>
              <w:drawing>
                <wp:inline distT="0" distB="0" distL="0" distR="0" wp14:anchorId="73C6B600" wp14:editId="29410FE5">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69" w:name="_Ref489743942"/>
      <w:bookmarkStart w:id="170" w:name="_Toc490653280"/>
      <w:bookmarkStart w:id="171" w:name="_Toc490654384"/>
      <w:bookmarkStart w:id="172" w:name="_Toc491539321"/>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5</w:t>
        </w:r>
      </w:fldSimple>
      <w:bookmarkEnd w:id="16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bookmarkEnd w:id="170"/>
      <w:bookmarkEnd w:id="171"/>
      <w:bookmarkEnd w:id="172"/>
    </w:p>
    <w:p w:rsidR="00EF7212" w:rsidRDefault="00EF7212" w:rsidP="00EF7212">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14219B" w:rsidP="00D95516">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EF7212" w:rsidRDefault="00EF7212" w:rsidP="00D95516">
            <w:pPr>
              <w:jc w:val="right"/>
              <w:rPr>
                <w:rFonts w:eastAsiaTheme="minorEastAsia"/>
              </w:rPr>
            </w:pPr>
            <w:bookmarkStart w:id="173" w:name="_Toc490655136"/>
            <w:r>
              <w:t>(</w:t>
            </w:r>
            <w:fldSimple w:instr=" STYLEREF 1 \s ">
              <w:r>
                <w:rPr>
                  <w:noProof/>
                  <w:cs/>
                </w:rPr>
                <w:t>‎</w:t>
              </w:r>
              <w:r>
                <w:rPr>
                  <w:noProof/>
                </w:rPr>
                <w:t>5</w:t>
              </w:r>
            </w:fldSimple>
            <w:r>
              <w:t>.</w:t>
            </w:r>
            <w:fldSimple w:instr=" SEQ Equation \* ARABIC \s 1 ">
              <w:r>
                <w:rPr>
                  <w:noProof/>
                </w:rPr>
                <w:t>8</w:t>
              </w:r>
            </w:fldSimple>
            <w:r>
              <w:t>)</w:t>
            </w:r>
            <w:bookmarkEnd w:id="173"/>
          </w:p>
        </w:tc>
      </w:tr>
    </w:tbl>
    <w:p w:rsidR="00EF7212" w:rsidRDefault="00EF7212" w:rsidP="00EF7212">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EF7212" w:rsidRDefault="00EF7212" w:rsidP="00EF7212">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w:t>
      </w:r>
      <w:r w:rsidR="008F2FC5">
        <w:t>these charge puddles and assume</w:t>
      </w:r>
      <w:r>
        <w:t xml:space="preserve"> Fermi level alignment, but a more elaborate analysis should account for charge puddles and roughness. </w:t>
      </w:r>
    </w:p>
    <w:p w:rsidR="00EF7212" w:rsidRDefault="00EF7212" w:rsidP="00EF7212">
      <w:r>
        <w:t xml:space="preserve">4) The region between the two branches of the coupler is typically composed of an oxide. The effective mass </w:t>
      </w:r>
      <w:r w:rsidR="008F2FC5">
        <w:t>in</w:t>
      </w:r>
      <w:r>
        <w:t xml:space="preserve"> the oxide </w:t>
      </w:r>
      <w:proofErr w:type="gramStart"/>
      <w:r>
        <w:t>should be taken</w:t>
      </w:r>
      <w:proofErr w:type="gramEnd"/>
      <w:r>
        <w:t xml:space="preserve"> into account when calculating the tunneling matrix element, not the free-electron mass.</w:t>
      </w:r>
    </w:p>
    <w:p w:rsidR="00EF7212" w:rsidRDefault="00EF7212" w:rsidP="00EF7212">
      <w:r>
        <w:lastRenderedPageBreak/>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EF7212" w:rsidRDefault="00EF7212" w:rsidP="00EF7212">
      <w:proofErr w:type="gramStart"/>
      <w:r>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EF7212" w:rsidRDefault="00EF7212" w:rsidP="00D95516">
            <w:pPr>
              <w:jc w:val="right"/>
              <w:rPr>
                <w:rFonts w:eastAsiaTheme="minorEastAsia"/>
              </w:rPr>
            </w:pPr>
            <w:bookmarkStart w:id="174" w:name="_Toc490655137"/>
            <w:r>
              <w:t>(</w:t>
            </w:r>
            <w:fldSimple w:instr=" STYLEREF 1 \s ">
              <w:r>
                <w:rPr>
                  <w:noProof/>
                  <w:cs/>
                </w:rPr>
                <w:t>‎</w:t>
              </w:r>
              <w:r>
                <w:rPr>
                  <w:noProof/>
                </w:rPr>
                <w:t>5</w:t>
              </w:r>
            </w:fldSimple>
            <w:r>
              <w:t>.</w:t>
            </w:r>
            <w:fldSimple w:instr=" SEQ Equation \* ARABIC \s 1 ">
              <w:r>
                <w:rPr>
                  <w:noProof/>
                </w:rPr>
                <w:t>9</w:t>
              </w:r>
            </w:fldSimple>
            <w:r>
              <w:t>)</w:t>
            </w:r>
            <w:bookmarkEnd w:id="174"/>
          </w:p>
        </w:tc>
      </w:tr>
    </w:tbl>
    <w:p w:rsidR="00EF7212" w:rsidRDefault="00EF7212" w:rsidP="00EF7212">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xml:space="preserve">), and V is the applied voltage. The extinction coefficient in this case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EF7212" w:rsidP="00D95516">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EF7212" w:rsidRDefault="00EF7212" w:rsidP="00D95516">
            <w:pPr>
              <w:jc w:val="right"/>
              <w:rPr>
                <w:rFonts w:eastAsiaTheme="minorEastAsia"/>
              </w:rPr>
            </w:pPr>
            <w:bookmarkStart w:id="175" w:name="_Toc490655138"/>
            <w:r>
              <w:t>(</w:t>
            </w:r>
            <w:fldSimple w:instr=" STYLEREF 1 \s ">
              <w:r>
                <w:rPr>
                  <w:noProof/>
                  <w:cs/>
                </w:rPr>
                <w:t>‎</w:t>
              </w:r>
              <w:r>
                <w:rPr>
                  <w:noProof/>
                </w:rPr>
                <w:t>5</w:t>
              </w:r>
            </w:fldSimple>
            <w:r>
              <w:t>.</w:t>
            </w:r>
            <w:fldSimple w:instr=" SEQ Equation \* ARABIC \s 1 ">
              <w:r>
                <w:rPr>
                  <w:noProof/>
                </w:rPr>
                <w:t>10</w:t>
              </w:r>
            </w:fldSimple>
            <w:r>
              <w:t>)</w:t>
            </w:r>
            <w:bookmarkEnd w:id="175"/>
          </w:p>
        </w:tc>
      </w:tr>
    </w:tbl>
    <w:p w:rsidR="00EF7212" w:rsidRDefault="00EF7212" w:rsidP="00EF7212">
      <w:r>
        <w:t xml:space="preserve"> 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t xml:space="preserve"> is the electron affinity of SiO</w:t>
      </w:r>
      <w:r w:rsidRPr="00815679">
        <w:rPr>
          <w:vertAlign w:val="subscript"/>
        </w:rPr>
        <w:t>2</w:t>
      </w:r>
      <w:r>
        <w:t xml:space="preserve">. Equation </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EF7212" w:rsidTr="00D95516">
        <w:tc>
          <w:tcPr>
            <w:tcW w:w="544" w:type="pct"/>
            <w:vAlign w:val="center"/>
          </w:tcPr>
          <w:p w:rsidR="00EF7212" w:rsidRDefault="00EF7212" w:rsidP="00D95516">
            <w:pPr>
              <w:jc w:val="center"/>
              <w:rPr>
                <w:rFonts w:eastAsiaTheme="minorEastAsia"/>
              </w:rPr>
            </w:pPr>
          </w:p>
        </w:tc>
        <w:tc>
          <w:tcPr>
            <w:tcW w:w="3855" w:type="pct"/>
            <w:vAlign w:val="center"/>
          </w:tcPr>
          <w:p w:rsidR="00EF7212" w:rsidRDefault="0014219B" w:rsidP="00D95516">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EF7212" w:rsidRDefault="00EF7212" w:rsidP="00D95516">
            <w:pPr>
              <w:jc w:val="right"/>
              <w:rPr>
                <w:rFonts w:eastAsiaTheme="minorEastAsia"/>
              </w:rPr>
            </w:pPr>
            <w:bookmarkStart w:id="176" w:name="_Ref489822567"/>
            <w:bookmarkStart w:id="177" w:name="_Toc490655139"/>
            <w:r>
              <w:t>(</w:t>
            </w:r>
            <w:fldSimple w:instr=" STYLEREF 1 \s ">
              <w:r>
                <w:rPr>
                  <w:noProof/>
                  <w:cs/>
                </w:rPr>
                <w:t>‎</w:t>
              </w:r>
              <w:r>
                <w:rPr>
                  <w:noProof/>
                </w:rPr>
                <w:t>5</w:t>
              </w:r>
            </w:fldSimple>
            <w:r>
              <w:t>.</w:t>
            </w:r>
            <w:fldSimple w:instr=" SEQ Equation \* ARABIC \s 1 ">
              <w:r>
                <w:rPr>
                  <w:noProof/>
                </w:rPr>
                <w:t>11</w:t>
              </w:r>
            </w:fldSimple>
            <w:r>
              <w:t>)</w:t>
            </w:r>
            <w:bookmarkEnd w:id="176"/>
            <w:bookmarkEnd w:id="177"/>
          </w:p>
        </w:tc>
      </w:tr>
    </w:tbl>
    <w:p w:rsidR="00EF7212" w:rsidRDefault="00EF7212" w:rsidP="00EF7212">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11</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7212" w:rsidTr="00D95516">
        <w:tc>
          <w:tcPr>
            <w:tcW w:w="4675" w:type="dxa"/>
            <w:vAlign w:val="bottom"/>
          </w:tcPr>
          <w:p w:rsidR="00EF7212" w:rsidRDefault="00EF7212" w:rsidP="00D95516">
            <w:pPr>
              <w:ind w:firstLine="0"/>
              <w:jc w:val="center"/>
            </w:pPr>
            <w:r>
              <w:rPr>
                <w:noProof/>
              </w:rPr>
              <w:lastRenderedPageBreak/>
              <w:drawing>
                <wp:inline distT="0" distB="0" distL="0" distR="0" wp14:anchorId="400B7B44" wp14:editId="1384A697">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4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EF7212" w:rsidRDefault="00EF7212" w:rsidP="00D95516">
            <w:pPr>
              <w:ind w:firstLine="0"/>
              <w:jc w:val="center"/>
            </w:pPr>
            <w:r>
              <w:t>(a)</w:t>
            </w:r>
          </w:p>
        </w:tc>
        <w:tc>
          <w:tcPr>
            <w:tcW w:w="4675" w:type="dxa"/>
            <w:vAlign w:val="bottom"/>
          </w:tcPr>
          <w:p w:rsidR="00EF7212" w:rsidRDefault="00EF7212" w:rsidP="00D95516">
            <w:pPr>
              <w:ind w:firstLine="0"/>
              <w:jc w:val="center"/>
            </w:pPr>
            <w:r>
              <w:rPr>
                <w:noProof/>
              </w:rPr>
              <w:drawing>
                <wp:inline distT="0" distB="0" distL="0" distR="0" wp14:anchorId="62F79BE3" wp14:editId="502433AC">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EF7212" w:rsidRDefault="00EF7212" w:rsidP="00D95516">
            <w:pPr>
              <w:keepNext/>
              <w:ind w:firstLine="0"/>
              <w:jc w:val="center"/>
            </w:pPr>
            <w:r>
              <w:t>(b)</w:t>
            </w:r>
          </w:p>
        </w:tc>
      </w:tr>
    </w:tbl>
    <w:p w:rsidR="00EF7212" w:rsidRDefault="00EF7212" w:rsidP="00EF7212">
      <w:pPr>
        <w:pStyle w:val="Caption"/>
      </w:pPr>
      <w:bookmarkStart w:id="178" w:name="_Ref489828137"/>
      <w:bookmarkStart w:id="179" w:name="_Toc490653281"/>
      <w:bookmarkStart w:id="180" w:name="_Toc490654385"/>
      <w:bookmarkStart w:id="181" w:name="_Toc491539322"/>
      <w:r>
        <w:t xml:space="preserve">Figure </w:t>
      </w:r>
      <w:fldSimple w:instr=" STYLEREF 1 \s ">
        <w:r w:rsidR="00883612">
          <w:rPr>
            <w:noProof/>
            <w:cs/>
          </w:rPr>
          <w:t>‎</w:t>
        </w:r>
        <w:r w:rsidR="00883612">
          <w:rPr>
            <w:noProof/>
          </w:rPr>
          <w:t>5</w:t>
        </w:r>
      </w:fldSimple>
      <w:r w:rsidR="00883612">
        <w:t>.</w:t>
      </w:r>
      <w:fldSimple w:instr=" SEQ Figure \* ARABIC \s 1 ">
        <w:r w:rsidR="00883612">
          <w:rPr>
            <w:noProof/>
          </w:rPr>
          <w:t>6</w:t>
        </w:r>
      </w:fldSimple>
      <w:bookmarkEnd w:id="17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bookmarkEnd w:id="179"/>
      <w:bookmarkEnd w:id="180"/>
      <w:bookmarkEnd w:id="181"/>
    </w:p>
    <w:p w:rsidR="00EF7212" w:rsidRPr="005D6A37" w:rsidRDefault="00EF7212" w:rsidP="00EF7212">
      <w:r>
        <w:t xml:space="preserve">The numbers obtained show that the coupling is extremely weak. This is due to the use of a non-resonant tunneling device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 This translates to a very large, impractical, coupling characteristic length, whi</w:t>
      </w:r>
      <w:proofErr w:type="spellStart"/>
      <w:r>
        <w:t>ch</w:t>
      </w:r>
      <w:proofErr w:type="spellEnd"/>
      <w:r>
        <w:t xml:space="preserve"> means that the device operates essentially as two independent ribbons.</w:t>
      </w:r>
    </w:p>
    <w:p w:rsidR="00EF7212" w:rsidRDefault="00EF7212" w:rsidP="00EF7212">
      <w:pPr>
        <w:pStyle w:val="Heading2"/>
      </w:pPr>
      <w:bookmarkStart w:id="182" w:name="_Toc491082158"/>
      <w:r>
        <w:t>Impact of Current Coupling on Deeply Scaled Interconnects</w:t>
      </w:r>
      <w:bookmarkEnd w:id="182"/>
    </w:p>
    <w:p w:rsidR="00EF7212" w:rsidRDefault="00EF7212" w:rsidP="00EF7212">
      <w:r>
        <w:t xml:space="preserve">Resistive coupling between neighboring interconnects is a hazard to signal integrity. </w:t>
      </w:r>
      <w:r w:rsidR="008F2FC5">
        <w:t xml:space="preserve">From our analysis, resistive coupling will not </w:t>
      </w:r>
      <w:proofErr w:type="gramStart"/>
      <w:r w:rsidR="008F2FC5">
        <w:t>impact</w:t>
      </w:r>
      <w:proofErr w:type="gramEnd"/>
      <w:r w:rsidR="008F2FC5">
        <w:t xml:space="preserve"> deeply </w:t>
      </w:r>
      <w:r>
        <w:t xml:space="preserve">scaled graphene interconnects </w:t>
      </w:r>
      <w:r w:rsidR="008F2FC5">
        <w:t xml:space="preserve">till </w:t>
      </w:r>
      <w:r>
        <w:t xml:space="preserve">the spacing between them falls well below 5 nm. However, care should be taken when discussing the limits on stacking graphene interconnects </w:t>
      </w:r>
      <w:r>
        <w:fldChar w:fldCharType="begin" w:fldLock="1"/>
      </w:r>
      <w:r w:rsidR="0010503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21], [253], [255]\u2013[259], [262]", "plainTextFormattedCitation" : "[21], [253], [255]\u2013[259], [262]", "previouslyFormattedCitation" : "[21], [253], [255]\u2013[259], [262]" }, "properties" : { "noteIndex" : 0 }, "schema" : "https://github.com/citation-style-language/schema/raw/master/csl-citation.json" }</w:instrText>
      </w:r>
      <w:r>
        <w:fldChar w:fldCharType="separate"/>
      </w:r>
      <w:r w:rsidR="00F8487A" w:rsidRPr="00F8487A">
        <w:rPr>
          <w:noProof/>
        </w:rPr>
        <w:t>[21], [253], [255]–[259], [262]</w:t>
      </w:r>
      <w:r>
        <w:fldChar w:fldCharType="end"/>
      </w:r>
      <w:r>
        <w:t xml:space="preserve">. Resonant-tunneling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DC6B43">
        <w:rPr>
          <w:noProof/>
        </w:rPr>
        <w:t>[260], [261]</w:t>
      </w:r>
      <w:r>
        <w:fldChar w:fldCharType="end"/>
      </w:r>
      <w:r>
        <w:t xml:space="preserve">, can play a significant role in the engineering of graphene interconnects. </w:t>
      </w:r>
    </w:p>
    <w:p w:rsidR="00EF7212" w:rsidRDefault="00EF7212" w:rsidP="00EF7212">
      <w:r>
        <w:t xml:space="preserve">Resonant tunneling between neighboring interconnects would increase the coupling conductance and cause resistive leakage of current among neighboring interconnects. </w:t>
      </w:r>
      <w:proofErr w:type="gramStart"/>
      <w:r>
        <w:t>and</w:t>
      </w:r>
      <w:proofErr w:type="gramEnd"/>
      <w:r>
        <w:t xml:space="preserve"> should be prevented if the interconnects do not belong to the same route. </w:t>
      </w:r>
    </w:p>
    <w:p w:rsidR="00EF7212" w:rsidRDefault="00EF7212" w:rsidP="00EF7212">
      <w:r>
        <w:lastRenderedPageBreak/>
        <w:t xml:space="preserve">Similarly, resonant tunneling can be used to reduce the overall interconnect resistance. It can be used to reduce the overall resistance of a stacked, multi-layer graphene interconnect, where the layers belong to the same route and carry the same signal. The large coupling distributed conductance will help shunt the resistance of each layer and reduce the overall resistance. </w:t>
      </w:r>
    </w:p>
    <w:p w:rsidR="00807EEA" w:rsidRDefault="00807EEA" w:rsidP="00807EEA">
      <w:r>
        <w:t>In addition to resonant tunneling, the role of non-resonant tunneling in CVD graphene interconnects should not be underestimated. In CVD graphene ribbons with multiple grains of different orientations, the non-resonant tunneling can contribute significantly to resistive coupling</w:t>
      </w:r>
      <w:r>
        <w:fldChar w:fldCharType="begin" w:fldLock="1"/>
      </w:r>
      <w:r w:rsidR="001C7B4F">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260], [261]", "plainTextFormattedCitation" : "[260], [261]", "previouslyFormattedCitation" : "[260], [261]" }, "properties" : { "noteIndex" : 0 }, "schema" : "https://github.com/citation-style-language/schema/raw/master/csl-citation.json" }</w:instrText>
      </w:r>
      <w:r>
        <w:fldChar w:fldCharType="separate"/>
      </w:r>
      <w:r w:rsidRPr="00807EEA">
        <w:rPr>
          <w:noProof/>
        </w:rPr>
        <w:t>[260], [261]</w:t>
      </w:r>
      <w:r>
        <w:fldChar w:fldCharType="end"/>
      </w:r>
      <w:r>
        <w:t>.</w:t>
      </w:r>
    </w:p>
    <w:p w:rsidR="00EF7212" w:rsidRPr="002F601F" w:rsidRDefault="00EF7212" w:rsidP="00EF7212">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 as long as they carry independent signals. </w:t>
      </w:r>
    </w:p>
    <w:p w:rsidR="00EF7212" w:rsidRDefault="00EF7212" w:rsidP="00EF7212">
      <w:pPr>
        <w:pStyle w:val="Heading2"/>
      </w:pPr>
      <w:bookmarkStart w:id="183" w:name="_Toc491082159"/>
      <w:r>
        <w:t>Conclusion</w:t>
      </w:r>
      <w:bookmarkEnd w:id="183"/>
    </w:p>
    <w:p w:rsidR="00EF7212" w:rsidRDefault="00EF7212" w:rsidP="00EF7212">
      <w:r>
        <w:t>A graphene-insulator-graphene electronic coupler operating in the diffusive-transport regime does not show a periodic dependence on the coupler length</w:t>
      </w:r>
      <w:r w:rsidR="00C278C0">
        <w:t>, unlike ballistic-transport couplers</w:t>
      </w:r>
      <w:r>
        <w:t xml:space="preserve">. Diffusive-transport coupler show an asymptotic, monotonic dependence of the coupling coefficient on the coupling length due to the loss of wavefunction phase information by successive scattering events. </w:t>
      </w:r>
    </w:p>
    <w:p w:rsidR="00EF7212" w:rsidRDefault="00EF7212" w:rsidP="00EF7212">
      <w:r>
        <w:t>Diffusive-transport graphene couplers are not practically viable without creating a resonant tunneling structure. Otherwise, the tunneling-based coupling conductance between the graphene ribbons will be too small to yield any practically significant effect.</w:t>
      </w:r>
    </w:p>
    <w:p w:rsidR="00EF7212" w:rsidRPr="0046579B" w:rsidRDefault="00EF7212" w:rsidP="00EF7212">
      <w:r>
        <w:t xml:space="preserve">The analysis of the graphene coupler shows that graphene interconnects are highly scalable laterally, where resistive coupling will not be effective even when the inter-ribbon spacing falls below </w:t>
      </w:r>
      <w:proofErr w:type="gramStart"/>
      <w:r>
        <w:t>5</w:t>
      </w:r>
      <w:proofErr w:type="gramEnd"/>
      <w:r>
        <w:t xml:space="preserve"> nm. However, care </w:t>
      </w:r>
      <w:proofErr w:type="gramStart"/>
      <w:r>
        <w:t>should be taken</w:t>
      </w:r>
      <w:proofErr w:type="gramEnd"/>
      <w:r>
        <w:t xml:space="preserve"> when stacking graphene interconnects to prevent resonant tunneling between independent routes when using multi-layer graphene interconnects. </w:t>
      </w:r>
      <w:r>
        <w:lastRenderedPageBreak/>
        <w:t>Similarly, resonant tunneling can be used in multi-layer graphene interconnects to reduce the overall interconnect resistance.</w:t>
      </w:r>
    </w:p>
    <w:p w:rsidR="00220558" w:rsidRDefault="00EF7212" w:rsidP="00220558">
      <w:pPr>
        <w:pStyle w:val="Heading1"/>
      </w:pPr>
      <w:r>
        <w:br w:type="page"/>
      </w:r>
      <w:bookmarkStart w:id="184" w:name="_Toc491082160"/>
      <w:r w:rsidR="00220558">
        <w:lastRenderedPageBreak/>
        <w:t>Current Technological Limitations on Graphene Devices and Circuits</w:t>
      </w:r>
      <w:bookmarkEnd w:id="184"/>
    </w:p>
    <w:p w:rsidR="00220558" w:rsidRPr="00BA45DC" w:rsidRDefault="00220558" w:rsidP="00220558">
      <w:r>
        <w:t xml:space="preserve">The performance of graphene FETs and devices </w:t>
      </w:r>
      <w:proofErr w:type="gramStart"/>
      <w:r>
        <w:t>is hampered</w:t>
      </w:r>
      <w:proofErr w:type="gramEnd"/>
      <w:r>
        <w:t xml:space="preserve"> by numerous technological limitations. In this chapter, we discuss the technological limitations limiting the electrical performance of graphene FETs. We focus on electrical and thermal interface contact resistance, the evolution of stress in dual-gated graphene FETs, and the impact of photoresist chemistry, specifically metal-ion content, on the performance of graphene FETs.</w:t>
      </w:r>
    </w:p>
    <w:p w:rsidR="00220558" w:rsidRDefault="00220558" w:rsidP="00220558">
      <w:pPr>
        <w:pStyle w:val="Heading2"/>
      </w:pPr>
      <w:bookmarkStart w:id="185" w:name="_Toc491082161"/>
      <w:r>
        <w:t>Contact Engineering</w:t>
      </w:r>
      <w:bookmarkEnd w:id="185"/>
    </w:p>
    <w:p w:rsidR="00220558" w:rsidRDefault="00220558" w:rsidP="00220558">
      <w:r>
        <w:t xml:space="preserve">Graphene FET architectures typically utilize top contacts to graphene sheets as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Although not as good as edge contacts</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they are simpler to fabricate. Contacts play an important role in the device’s performance. In this section, we discuss the current limitations in terms of </w:t>
      </w:r>
      <w:proofErr w:type="gramStart"/>
      <w:r>
        <w:t>electrical contact resistance and thermal interface resistance of metal-graphene contacts, and how they affect the performance of a graphene FET</w:t>
      </w:r>
      <w:proofErr w:type="gram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220558" w:rsidTr="00D95516">
        <w:tc>
          <w:tcPr>
            <w:tcW w:w="4675" w:type="dxa"/>
            <w:vAlign w:val="bottom"/>
          </w:tcPr>
          <w:p w:rsidR="00220558" w:rsidRDefault="00220558" w:rsidP="00D95516">
            <w:pPr>
              <w:ind w:firstLine="0"/>
              <w:jc w:val="center"/>
            </w:pPr>
            <w:r>
              <w:rPr>
                <w:noProof/>
              </w:rPr>
              <w:drawing>
                <wp:inline distT="0" distB="0" distL="0" distR="0" wp14:anchorId="2BE31E34" wp14:editId="430A8BC7">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220558" w:rsidRDefault="00220558" w:rsidP="00D95516">
            <w:pPr>
              <w:ind w:firstLine="0"/>
              <w:jc w:val="center"/>
            </w:pPr>
            <w:r>
              <w:t>(a)</w:t>
            </w:r>
          </w:p>
        </w:tc>
        <w:tc>
          <w:tcPr>
            <w:tcW w:w="4675" w:type="dxa"/>
            <w:vAlign w:val="bottom"/>
          </w:tcPr>
          <w:p w:rsidR="00220558" w:rsidRDefault="00220558" w:rsidP="00D95516">
            <w:pPr>
              <w:ind w:firstLine="0"/>
              <w:jc w:val="center"/>
            </w:pPr>
            <w:r>
              <w:rPr>
                <w:noProof/>
              </w:rPr>
              <w:drawing>
                <wp:inline distT="0" distB="0" distL="0" distR="0" wp14:anchorId="06A137CC" wp14:editId="71E6532A">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220558" w:rsidRDefault="00220558" w:rsidP="00D95516">
            <w:pPr>
              <w:keepNext/>
              <w:ind w:firstLine="0"/>
              <w:jc w:val="center"/>
            </w:pPr>
            <w:r>
              <w:t>(b)</w:t>
            </w:r>
          </w:p>
        </w:tc>
      </w:tr>
    </w:tbl>
    <w:p w:rsidR="00220558" w:rsidRPr="00AF48CC" w:rsidRDefault="00220558" w:rsidP="00017DAD">
      <w:pPr>
        <w:pStyle w:val="Caption"/>
      </w:pPr>
      <w:bookmarkStart w:id="186" w:name="_Ref489901797"/>
      <w:bookmarkStart w:id="187" w:name="_Toc490653282"/>
      <w:bookmarkStart w:id="188" w:name="_Toc490654386"/>
      <w:bookmarkStart w:id="189" w:name="_Toc49153932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w:t>
        </w:r>
      </w:fldSimple>
      <w:bookmarkEnd w:id="186"/>
      <w:r>
        <w:t xml:space="preserve"> (a) False Color SEM image, and (b) Cross-</w:t>
      </w:r>
      <w:r w:rsidR="00017DAD">
        <w:t>s</w:t>
      </w:r>
      <w:r>
        <w:t xml:space="preserve">ection of a typical graphene FET. The top gate oxide </w:t>
      </w:r>
      <w:proofErr w:type="gramStart"/>
      <w:r>
        <w:t>is used</w:t>
      </w:r>
      <w:proofErr w:type="gramEnd"/>
      <w:r>
        <w:t xml:space="preserve"> to passivate the device against environmental effects when used or </w:t>
      </w:r>
      <w:r w:rsidR="00017DAD">
        <w:t>exposed to</w:t>
      </w:r>
      <w:r>
        <w:t xml:space="preserve"> air.</w:t>
      </w:r>
      <w:bookmarkEnd w:id="187"/>
      <w:bookmarkEnd w:id="188"/>
      <w:bookmarkEnd w:id="189"/>
    </w:p>
    <w:p w:rsidR="00220558" w:rsidRDefault="00220558" w:rsidP="00220558">
      <w:pPr>
        <w:pStyle w:val="Heading3"/>
      </w:pPr>
      <w:bookmarkStart w:id="190" w:name="_Toc491082162"/>
      <w:r>
        <w:lastRenderedPageBreak/>
        <w:t>Electrical Resistance</w:t>
      </w:r>
      <w:bookmarkEnd w:id="190"/>
    </w:p>
    <w:p w:rsidR="00811CA2" w:rsidRDefault="00220558" w:rsidP="00811CA2">
      <w:r>
        <w:t xml:space="preserve">Electrical contact resistance between metal and graphene </w:t>
      </w:r>
      <w:proofErr w:type="gramStart"/>
      <w:r>
        <w:t>has been studied</w:t>
      </w:r>
      <w:proofErr w:type="gramEnd"/>
      <w:r>
        <w:t xml:space="preserve"> extensively. Different contact models differ in the complexity and accuracy</w:t>
      </w:r>
      <w:r>
        <w:fldChar w:fldCharType="begin" w:fldLock="1"/>
      </w:r>
      <w:r>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80001f4c-f0f0-4227-9955-46d3633cbe22"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45], [50], [54], [88], [93], [94], [102], [109], [113], [115], [122], [127], [128], [263], [264]", "plainTextFormattedCitation" : "[45], [50], [54], [88], [93], [94], [102], [109], [113], [115], [122], [127], [128], [263], [264]", "previouslyFormattedCitation" : "[45], [50], [54], [88], [93], [94], [102], [109], [113], [115], [122], [127], [128], [263], [264]" }, "properties" : { "noteIndex" : 0 }, "schema" : "https://github.com/citation-style-language/schema/raw/master/csl-citation.json" }</w:instrText>
      </w:r>
      <w:r>
        <w:fldChar w:fldCharType="separate"/>
      </w:r>
      <w:r w:rsidRPr="00DC6B43">
        <w:rPr>
          <w:noProof/>
        </w:rPr>
        <w:t>[45], [50], [54], [88], [93], [94], [102], [109], [113], [115], [122], [127], [128], [263], [264]</w:t>
      </w:r>
      <w:r>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 The use of circular TLM structure helps in mitigating adhesion issues due to the large surface contact area</w:t>
      </w:r>
      <w:r>
        <w:fldChar w:fldCharType="begin" w:fldLock="1"/>
      </w:r>
      <w:r>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26], [266]", "plainTextFormattedCitation" : "[126], [266]", "previouslyFormattedCitation" : "[126], [266]" }, "properties" : { "noteIndex" : 0 }, "schema" : "https://github.com/citation-style-language/schema/raw/master/csl-citation.json" }</w:instrText>
      </w:r>
      <w:r>
        <w:fldChar w:fldCharType="separate"/>
      </w:r>
      <w:r w:rsidRPr="00DC6B43">
        <w:rPr>
          <w:noProof/>
        </w:rPr>
        <w:t>[126], [266]</w:t>
      </w:r>
      <w:r>
        <w:fldChar w:fldCharType="end"/>
      </w:r>
      <w:r>
        <w:t>. The metal doping graphene around the contacts due to the finite density of states of graphene has been predicted theoretically</w:t>
      </w:r>
      <w:r>
        <w:fldChar w:fldCharType="begin" w:fldLock="1"/>
      </w:r>
      <w:r>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54], [57], [94], [100], [109], [112], [118], [119], [123], [128]", "plainTextFormattedCitation" : "[54], [57], [94], [100], [109], [112], [118], [119], [123], [128]", "previouslyFormattedCitation" : "[54], [57], [94], [100], [109], [112], [118], [119], [123], [128]" }, "properties" : { "noteIndex" : 0 }, "schema" : "https://github.com/citation-style-language/schema/raw/master/csl-citation.json" }</w:instrText>
      </w:r>
      <w:r>
        <w:fldChar w:fldCharType="separate"/>
      </w:r>
      <w:r w:rsidRPr="00DC6B43">
        <w:rPr>
          <w:noProof/>
        </w:rPr>
        <w:t>[54], [57], [94], [100], [109], [112], [118], [119], [123], [128]</w:t>
      </w:r>
      <w:r>
        <w:fldChar w:fldCharType="end"/>
      </w:r>
      <w:r>
        <w:t>, measured experimentally</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id" : "ITEM-9",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9", "issue" : "8", "issued" : { "date-parts" : [ [ "2015" ] ] }, "page" : "083107", "title" : "Competitive interfacial charge transfer to graphene from the electrode contacts and surface adsorbates", "type" : "article-journal", "volume" : "106" }, "uris" : [ "http://www.mendeley.com/documents/?uuid=d8e0727a-77da-4dd7-adc5-4ce7d8fe80e4" ] } ], "mendeley" : { "formattedCitation" : "[62], [94], [95], [102], [112], [115], [117], [121], [146]", "plainTextFormattedCitation" : "[62], [94], [95], [102], [112], [115], [117], [121], [146]", "previouslyFormattedCitation" : "[62], [94], [95], [102], [112], [115], [117], [121], [146]" }, "properties" : { "noteIndex" : 0 }, "schema" : "https://github.com/citation-style-language/schema/raw/master/csl-citation.json" }</w:instrText>
      </w:r>
      <w:r>
        <w:fldChar w:fldCharType="separate"/>
      </w:r>
      <w:r w:rsidRPr="00DC6B43">
        <w:rPr>
          <w:noProof/>
        </w:rPr>
        <w:t>[62], [94], [95], [102], [112], [115], [117], [121], [146]</w:t>
      </w:r>
      <w:r>
        <w:fldChar w:fldCharType="end"/>
      </w:r>
      <w:r>
        <w:t>, and its impact on the interpretation of experimental data evaluated</w:t>
      </w:r>
      <w:r>
        <w:fldChar w:fldCharType="begin" w:fldLock="1"/>
      </w:r>
      <w:r>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265]", "plainTextFormattedCitation" : "[265]", "previouslyFormattedCitation" : "[265]" }, "properties" : { "noteIndex" : 0 }, "schema" : "https://github.com/citation-style-language/schema/raw/master/csl-citation.json" }</w:instrText>
      </w:r>
      <w:r>
        <w:fldChar w:fldCharType="separate"/>
      </w:r>
      <w:r w:rsidRPr="00DC6B43">
        <w:rPr>
          <w:noProof/>
        </w:rPr>
        <w:t>[265]</w:t>
      </w:r>
      <w:r>
        <w:fldChar w:fldCharType="end"/>
      </w:r>
      <w:r>
        <w:t>.</w:t>
      </w:r>
      <w:r w:rsidR="00811CA2" w:rsidRPr="00E03FC0">
        <w:t xml:space="preserve"> </w:t>
      </w:r>
    </w:p>
    <w:p w:rsidR="00811CA2" w:rsidRDefault="00811CA2" w:rsidP="005C459A">
      <w:r>
        <w:t>The proper choice of a metal contact to graphene i</w:t>
      </w:r>
      <w:r w:rsidR="005C459A">
        <w:t>nvolves a</w:t>
      </w:r>
      <w:r>
        <w:t xml:space="preserve"> compromise between finding a metal that adheres well to graphene, but does not damage its electrical through excessive interaction</w:t>
      </w:r>
      <w:r>
        <w:fldChar w:fldCharType="begin" w:fldLock="1"/>
      </w:r>
      <w:r>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45], [50], [91], [93], [94], [100], [109], [112], [115], [116], [118], [120], [122], [123], [127], [128]", "plainTextFormattedCitation" : "[45], [50], [91], [93], [94], [100], [109], [112], [115], [116], [118], [120], [122], [123], [127], [128]", "previouslyFormattedCitation" : "[45], [50], [91], [93], [94], [100], [109], [112], [115], [116], [118], [120], [122], [123], [127], [128]" }, "properties" : { "noteIndex" : 0 }, "schema" : "https://github.com/citation-style-language/schema/raw/master/csl-citation.json" }</w:instrText>
      </w:r>
      <w:r>
        <w:fldChar w:fldCharType="separate"/>
      </w:r>
      <w:r w:rsidRPr="00DC6B43">
        <w:rPr>
          <w:noProof/>
        </w:rPr>
        <w:t>[45], [50], [91], [93], [94], [100], [109], [112], [115], [116], [118], [120], [122], [123], [127], [128]</w:t>
      </w:r>
      <w:r>
        <w:fldChar w:fldCharType="end"/>
      </w:r>
      <w:r>
        <w:t xml:space="preserve">. Palladium and nickel </w:t>
      </w:r>
      <w:r w:rsidR="005C459A">
        <w:t>have</w:t>
      </w:r>
      <w:r>
        <w:t xml:space="preserve"> been identified as the metals with lowest contact resistance with graphene</w:t>
      </w:r>
      <w:r>
        <w:fldChar w:fldCharType="begin" w:fldLock="1"/>
      </w:r>
      <w:r>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9b5aeb8a-9d9f-41e0-8539-673e791fd191"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50], [88], [91], [94], [105], [112], [120], [122], [126], [128], [267]", "plainTextFormattedCitation" : "[50], [88], [91], [94], [105], [112], [120], [122], [126], [128], [267]", "previouslyFormattedCitation" : "[50], [88], [91], [94], [105], [112], [120], [122], [126], [128], [267]" }, "properties" : { "noteIndex" : 0 }, "schema" : "https://github.com/citation-style-language/schema/raw/master/csl-citation.json" }</w:instrText>
      </w:r>
      <w:r>
        <w:fldChar w:fldCharType="separate"/>
      </w:r>
      <w:r w:rsidRPr="00DC6B43">
        <w:rPr>
          <w:noProof/>
        </w:rPr>
        <w:t>[50], [88], [91], [94], [105], [112], [120], [122], [126], [128], [267]</w:t>
      </w:r>
      <w:r>
        <w:fldChar w:fldCharType="end"/>
      </w:r>
      <w:r>
        <w:t xml:space="preserve">, with </w:t>
      </w:r>
      <w:proofErr w:type="spellStart"/>
      <w:r>
        <w:t>Pd</w:t>
      </w:r>
      <w:proofErr w:type="spellEnd"/>
      <w:r>
        <w:t xml:space="preserve"> giving lower contact resistance results. The low adhesion of </w:t>
      </w:r>
      <w:proofErr w:type="spellStart"/>
      <w:r>
        <w:t>Pd</w:t>
      </w:r>
      <w:proofErr w:type="spellEnd"/>
      <w:r>
        <w:t xml:space="preserve"> to graphene necessitates the use of an adhesion layer. Titanium and chromium has been both </w:t>
      </w:r>
      <w:r w:rsidR="005C459A">
        <w:t xml:space="preserve">commonly </w:t>
      </w:r>
      <w:r>
        <w:t xml:space="preserve">used as adhesion layer </w:t>
      </w:r>
      <w:r w:rsidR="005C459A">
        <w:t>materials</w:t>
      </w:r>
      <w:r>
        <w:fldChar w:fldCharType="begin" w:fldLock="1"/>
      </w:r>
      <w:r>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93], [103]", "plainTextFormattedCitation" : "[93], [103]", "previouslyFormattedCitation" : "[93], [103]" }, "properties" : { "noteIndex" : 0 }, "schema" : "https://github.com/citation-style-language/schema/raw/master/csl-citation.json" }</w:instrText>
      </w:r>
      <w:r>
        <w:fldChar w:fldCharType="separate"/>
      </w:r>
      <w:r w:rsidRPr="00DC6B43">
        <w:rPr>
          <w:noProof/>
        </w:rPr>
        <w:t>[93], [103]</w:t>
      </w:r>
      <w:r>
        <w:fldChar w:fldCharType="end"/>
      </w:r>
      <w:r>
        <w:t xml:space="preserve">. </w:t>
      </w:r>
    </w:p>
    <w:p w:rsidR="00811CA2" w:rsidRDefault="00811CA2" w:rsidP="007E1CA3">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which provides a single value for the contact resistance. The fabrication procedure is similar to that outlined in Appendix B, without the top-gate metal deposition. The devices are similar to those shown in </w:t>
      </w:r>
      <w:r>
        <w:fldChar w:fldCharType="begin"/>
      </w:r>
      <w:r>
        <w:instrText xml:space="preserve"> REF _Ref489901797 \h </w:instrText>
      </w:r>
      <w:r>
        <w:fldChar w:fldCharType="separate"/>
      </w:r>
      <w:r>
        <w:t xml:space="preserve">Figure </w:t>
      </w:r>
      <w:r>
        <w:rPr>
          <w:noProof/>
          <w:cs/>
        </w:rPr>
        <w:t>‎</w:t>
      </w:r>
      <w:r>
        <w:rPr>
          <w:noProof/>
        </w:rPr>
        <w:t>6</w:t>
      </w:r>
      <w:r>
        <w:t>.</w:t>
      </w:r>
      <w:r>
        <w:rPr>
          <w:noProof/>
        </w:rPr>
        <w:t>1</w:t>
      </w:r>
      <w:r>
        <w:fldChar w:fldCharType="end"/>
      </w:r>
      <w:r>
        <w:t xml:space="preserve">, and </w:t>
      </w:r>
      <w:r w:rsidR="007E1CA3">
        <w:t>were</w:t>
      </w:r>
      <w:r>
        <w:t xml:space="preserve"> fabricated using CVD graphene on SiO</w:t>
      </w:r>
      <w:r w:rsidRPr="001714C9">
        <w:rPr>
          <w:vertAlign w:val="subscript"/>
        </w:rPr>
        <w:t>2</w:t>
      </w:r>
      <w:r>
        <w:t xml:space="preserve">. We found that titanium consistently gives lower contact resistance, with less spread in statistical data; a box plot of the fitted data </w:t>
      </w:r>
      <w:proofErr w:type="gramStart"/>
      <w:r>
        <w:t>is shown</w:t>
      </w:r>
      <w:proofErr w:type="gramEnd"/>
      <w:r>
        <w:t xml:space="preserve"> in </w:t>
      </w:r>
      <w:r>
        <w:fldChar w:fldCharType="begin"/>
      </w:r>
      <w:r>
        <w:instrText xml:space="preserve"> REF _Ref489900135 \h </w:instrText>
      </w:r>
      <w:r>
        <w:fldChar w:fldCharType="separate"/>
      </w:r>
      <w:r>
        <w:t xml:space="preserve">Figure </w:t>
      </w:r>
      <w:r>
        <w:rPr>
          <w:noProof/>
          <w:cs/>
        </w:rPr>
        <w:t>‎</w:t>
      </w:r>
      <w:r>
        <w:rPr>
          <w:noProof/>
        </w:rPr>
        <w:t>6</w:t>
      </w:r>
      <w:r>
        <w:t>.</w:t>
      </w:r>
      <w:r>
        <w:rPr>
          <w:noProof/>
        </w:rPr>
        <w:t>2</w:t>
      </w:r>
      <w:r>
        <w:fldChar w:fldCharType="end"/>
      </w:r>
      <w:r>
        <w:t>.</w:t>
      </w:r>
    </w:p>
    <w:p w:rsidR="00811CA2" w:rsidRDefault="00811CA2" w:rsidP="00811CA2">
      <w:pPr>
        <w:keepNext/>
        <w:jc w:val="center"/>
      </w:pPr>
      <w:r>
        <w:rPr>
          <w:noProof/>
        </w:rPr>
        <w:lastRenderedPageBreak/>
        <w:drawing>
          <wp:inline distT="0" distB="0" distL="0" distR="0" wp14:anchorId="70FDE992" wp14:editId="57F67E73">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811CA2" w:rsidRDefault="00811CA2" w:rsidP="00811CA2">
      <w:pPr>
        <w:pStyle w:val="Caption"/>
      </w:pPr>
      <w:bookmarkStart w:id="191" w:name="_Ref489900135"/>
      <w:bookmarkStart w:id="192" w:name="_Toc490653283"/>
      <w:bookmarkStart w:id="193" w:name="_Toc490654387"/>
      <w:bookmarkStart w:id="194" w:name="_Toc49153932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2</w:t>
        </w:r>
      </w:fldSimple>
      <w:bookmarkEnd w:id="191"/>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 The data analysis </w:t>
      </w:r>
      <w:proofErr w:type="gramStart"/>
      <w:r>
        <w:t>was performed</w:t>
      </w:r>
      <w:proofErr w:type="gramEnd"/>
      <w:r>
        <w:t xml:space="preserve"> using measurements from 25 devices for each metal stack. The </w:t>
      </w:r>
      <w:proofErr w:type="gramStart"/>
      <w:r>
        <w:t>box plot whisker edges</w:t>
      </w:r>
      <w:proofErr w:type="gramEnd"/>
      <w:r>
        <w:t xml:space="preserve"> correspond to the extreme data points, the blue box limits correspond to the 75% and 25% percentile points and the red horizontal line is the median of the data. The results show the </w:t>
      </w:r>
      <w:proofErr w:type="spellStart"/>
      <w:r>
        <w:t>the</w:t>
      </w:r>
      <w:proofErr w:type="spellEnd"/>
      <w:r>
        <w:t xml:space="preserve"> </w:t>
      </w:r>
      <w:proofErr w:type="spellStart"/>
      <w:r>
        <w:t>Ti</w:t>
      </w:r>
      <w:proofErr w:type="spellEnd"/>
      <w:r>
        <w:t>/</w:t>
      </w:r>
      <w:proofErr w:type="spellStart"/>
      <w:r>
        <w:t>Pd</w:t>
      </w:r>
      <w:proofErr w:type="spellEnd"/>
      <w:r>
        <w:t xml:space="preserve"> stack shows less spread and lower contact resistance compared to Cr/Pd.</w:t>
      </w:r>
      <w:bookmarkEnd w:id="192"/>
      <w:bookmarkEnd w:id="193"/>
      <w:bookmarkEnd w:id="194"/>
    </w:p>
    <w:p w:rsidR="00811CA2" w:rsidRPr="004D3A95" w:rsidRDefault="00811CA2" w:rsidP="001064B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26]", "plainTextFormattedCitation" : "[126]", "previouslyFormattedCitation" : "[126]" }, "properties" : { "noteIndex" : 0 }, "schema" : "https://github.com/citation-style-language/schema/raw/master/csl-citation.json" }</w:instrText>
      </w:r>
      <w:r>
        <w:fldChar w:fldCharType="separate"/>
      </w:r>
      <w:r w:rsidRPr="00DC6B43">
        <w:rPr>
          <w:noProof/>
        </w:rPr>
        <w:t>[126]</w:t>
      </w:r>
      <w:r>
        <w:fldChar w:fldCharType="end"/>
      </w:r>
      <w:r>
        <w:t xml:space="preserve">. The lower spread and median in </w:t>
      </w:r>
      <w:proofErr w:type="spellStart"/>
      <w:r>
        <w:t>Ti</w:t>
      </w:r>
      <w:proofErr w:type="spellEnd"/>
      <w:r>
        <w:t>/</w:t>
      </w:r>
      <w:proofErr w:type="spellStart"/>
      <w:r>
        <w:t>Pd</w:t>
      </w:r>
      <w:proofErr w:type="spellEnd"/>
      <w:r>
        <w:t xml:space="preserve"> points towards less oxidation of </w:t>
      </w:r>
      <w:proofErr w:type="spellStart"/>
      <w:r>
        <w:t>Ti</w:t>
      </w:r>
      <w:proofErr w:type="spellEnd"/>
      <w:r>
        <w:t xml:space="preserve"> in our process relative to Cr. The spread of the data and the dependence of the stack contact resistance on the metal deposition conditions elucidates the importance of fully reporting the deposition conditions. When reporting contact resistance measurement data, deposition system-dependent characteristics (deposition rate, deposition pressure, purity of the metal source) can have a profound effect on the reported data</w:t>
      </w:r>
      <w:r w:rsidR="006023AF">
        <w:t>. This sensitivity</w:t>
      </w:r>
      <w:r>
        <w:t xml:space="preserve"> can </w:t>
      </w:r>
      <w:r w:rsidR="007E1CA3">
        <w:t xml:space="preserve">lead to </w:t>
      </w:r>
      <w:r w:rsidR="00E21CB2">
        <w:t xml:space="preserve">unreliable </w:t>
      </w:r>
      <w:r w:rsidR="00530425">
        <w:t xml:space="preserve">or </w:t>
      </w:r>
      <w:r w:rsidR="00AE06E2">
        <w:t xml:space="preserve">contradicting </w:t>
      </w:r>
      <w:r w:rsidR="00530425">
        <w:t xml:space="preserve"> results</w:t>
      </w:r>
      <w:r w:rsidR="003636AA">
        <w:t xml:space="preserve"> </w:t>
      </w:r>
      <w:r w:rsidR="006023AF">
        <w:t xml:space="preserve">if the deposition condition are not highlighted </w:t>
      </w:r>
      <w:r>
        <w:fldChar w:fldCharType="begin" w:fldLock="1"/>
      </w:r>
      <w:r>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8], [97], [102], [112], [116], [117], [120], [122], [126], [128]", "plainTextFormattedCitation" : "[28], [97], [102], [112], [116], [117], [120], [122], [126], [128]", "previouslyFormattedCitation" : "[28], [97], [102], [112], [116], [117], [120], [122], [126], [128]" }, "properties" : { "noteIndex" : 0 }, "schema" : "https://github.com/citation-style-language/schema/raw/master/csl-citation.json" }</w:instrText>
      </w:r>
      <w:r>
        <w:fldChar w:fldCharType="separate"/>
      </w:r>
      <w:r w:rsidRPr="00DC6B43">
        <w:rPr>
          <w:noProof/>
        </w:rPr>
        <w:t>[28], [97], [102], [112], [116], [117], [120], [122], [126], [128]</w:t>
      </w:r>
      <w:r>
        <w:fldChar w:fldCharType="end"/>
      </w:r>
      <w:r>
        <w:t xml:space="preserve">. </w:t>
      </w:r>
    </w:p>
    <w:p w:rsidR="00811CA2" w:rsidRDefault="00811CA2" w:rsidP="00811CA2">
      <w:pPr>
        <w:pStyle w:val="Heading3"/>
      </w:pPr>
      <w:bookmarkStart w:id="195" w:name="_Toc491082163"/>
      <w:r>
        <w:t>Thermal Interface Resistance</w:t>
      </w:r>
      <w:bookmarkEnd w:id="195"/>
    </w:p>
    <w:p w:rsidR="00811CA2" w:rsidRDefault="00811CA2" w:rsidP="00481CAA">
      <w:r>
        <w:t xml:space="preserve">The thermal interface conductance </w:t>
      </w:r>
      <w:r w:rsidR="00481CAA">
        <w:t xml:space="preserve">of the contacts on graphene play a crucial role in allowing heat to flow out of the device; combatting performance limiting thermal effects from operational </w:t>
      </w:r>
      <w:r>
        <w:t xml:space="preserve">Joule heating.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w:t>
      </w:r>
      <w:r>
        <w:lastRenderedPageBreak/>
        <w:t xml:space="preserve">affects the temperature of the channel.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is valid when a doped graphene FET is operating in </w:t>
      </w:r>
      <w:r w:rsidR="00481CAA">
        <w:t xml:space="preserve">the </w:t>
      </w:r>
      <w:r>
        <w:t>low-field transport regime, causing a negligible amount of Joule heating inside the channel. This model is different from the high-field transport models, where the Fermi level spatial variation can cause the formation of a hot spot inside the channel at the position of the charge neutrality point</w:t>
      </w:r>
      <w:r>
        <w:fldChar w:fldCharType="begin" w:fldLock="1"/>
      </w:r>
      <w:r>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f180d05d-1a75-49d5-803b-0195b63533c1"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0f1e43ba-1ed7-43fd-9e27-1e262c0ce92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68]\u2013[270]", "plainTextFormattedCitation" : "[107], [268]\u2013[270]", "previouslyFormattedCitation" : "[107], [268]\u2013[270]" }, "properties" : { "noteIndex" : 0 }, "schema" : "https://github.com/citation-style-language/schema/raw/master/csl-citation.json" }</w:instrText>
      </w:r>
      <w:r>
        <w:fldChar w:fldCharType="separate"/>
      </w:r>
      <w:r w:rsidRPr="00DC6B43">
        <w:rPr>
          <w:noProof/>
        </w:rPr>
        <w:t>[107], [268]–[270]</w:t>
      </w:r>
      <w:r>
        <w:fldChar w:fldCharType="end"/>
      </w:r>
      <w:r>
        <w:t>.</w:t>
      </w:r>
    </w:p>
    <w:p w:rsidR="00811CA2" w:rsidRDefault="00811CA2" w:rsidP="00811CA2">
      <w:pPr>
        <w:keepNext/>
        <w:jc w:val="center"/>
      </w:pPr>
      <w:r>
        <w:rPr>
          <w:noProof/>
        </w:rPr>
        <w:drawing>
          <wp:inline distT="0" distB="0" distL="0" distR="0" wp14:anchorId="544FA87C" wp14:editId="0EFF75EA">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811CA2" w:rsidRDefault="00811CA2" w:rsidP="00811CA2">
      <w:pPr>
        <w:pStyle w:val="Caption"/>
      </w:pPr>
      <w:bookmarkStart w:id="196" w:name="_Ref489905083"/>
      <w:bookmarkStart w:id="197" w:name="_Toc490653284"/>
      <w:bookmarkStart w:id="198" w:name="_Toc490654388"/>
      <w:bookmarkStart w:id="199" w:name="_Toc49153932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3</w:t>
        </w:r>
      </w:fldSimple>
      <w:bookmarkEnd w:id="196"/>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proofErr w:type="gramStart"/>
      <w:r>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t xml:space="preserve"> are the thermal resistances of the metal-graphene interface, metal contact, graphene channel, the gr</w:t>
      </w:r>
      <w:proofErr w:type="spellStart"/>
      <w:r>
        <w:t>aphene</w:t>
      </w:r>
      <w:proofErr w:type="spellEnd"/>
      <w:r>
        <w:t>-substrate interface and substrate, respectively. All the grounds shown are thermal grounds, representing the temperature of the surrounding.</w:t>
      </w:r>
      <w:bookmarkEnd w:id="197"/>
      <w:bookmarkEnd w:id="198"/>
      <w:bookmarkEnd w:id="199"/>
    </w:p>
    <w:p w:rsidR="00811CA2" w:rsidRDefault="00811CA2" w:rsidP="00481CAA">
      <w:r>
        <w:t xml:space="preserve">The heat flux flowing </w:t>
      </w:r>
      <w:r w:rsidR="00481CAA">
        <w:t xml:space="preserve">out of the device through the contacts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14219B" w:rsidP="00D95516">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0" w:name="_Toc490655140"/>
            <w:r>
              <w:t>(</w:t>
            </w:r>
            <w:fldSimple w:instr=" STYLEREF 1 \s ">
              <w:r>
                <w:rPr>
                  <w:noProof/>
                  <w:cs/>
                </w:rPr>
                <w:t>‎</w:t>
              </w:r>
              <w:r>
                <w:rPr>
                  <w:noProof/>
                </w:rPr>
                <w:t>6</w:t>
              </w:r>
            </w:fldSimple>
            <w:r>
              <w:t>.</w:t>
            </w:r>
            <w:fldSimple w:instr=" SEQ Equation \* ARABIC \s 1 ">
              <w:r>
                <w:rPr>
                  <w:noProof/>
                </w:rPr>
                <w:t>1</w:t>
              </w:r>
            </w:fldSimple>
            <w:r>
              <w:t>)</w:t>
            </w:r>
            <w:bookmarkEnd w:id="200"/>
          </w:p>
        </w:tc>
      </w:tr>
    </w:tbl>
    <w:p w:rsidR="00811CA2" w:rsidRDefault="00811CA2" w:rsidP="00481CAA">
      <w:r>
        <w:t xml:space="preserve">The temperature difference between the channel and the surrounding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1" w:name="_Ref489906151"/>
            <w:bookmarkStart w:id="202" w:name="_Toc490655141"/>
            <w:r>
              <w:t>(</w:t>
            </w:r>
            <w:fldSimple w:instr=" STYLEREF 1 \s ">
              <w:r>
                <w:rPr>
                  <w:noProof/>
                  <w:cs/>
                </w:rPr>
                <w:t>‎</w:t>
              </w:r>
              <w:r>
                <w:rPr>
                  <w:noProof/>
                </w:rPr>
                <w:t>6</w:t>
              </w:r>
            </w:fldSimple>
            <w:r>
              <w:t>.</w:t>
            </w:r>
            <w:fldSimple w:instr=" SEQ Equation \* ARABIC \s 1 ">
              <w:r>
                <w:rPr>
                  <w:noProof/>
                </w:rPr>
                <w:t>2</w:t>
              </w:r>
            </w:fldSimple>
            <w:r>
              <w:t>)</w:t>
            </w:r>
            <w:bookmarkEnd w:id="201"/>
            <w:bookmarkEnd w:id="202"/>
          </w:p>
        </w:tc>
      </w:tr>
    </w:tbl>
    <w:p w:rsidR="00811CA2" w:rsidRPr="002B34D8" w:rsidRDefault="00811CA2" w:rsidP="00811CA2">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e can thus approximate Equation </w:t>
      </w:r>
      <w:r>
        <w:fldChar w:fldCharType="begin"/>
      </w:r>
      <w:r>
        <w:instrText xml:space="preserve"> REF _Ref489906151 \h </w:instrText>
      </w:r>
      <w:r>
        <w:fldChar w:fldCharType="separate"/>
      </w:r>
      <w:r>
        <w:t>(</w:t>
      </w:r>
      <w:r>
        <w:rPr>
          <w:noProof/>
          <w:cs/>
        </w:rPr>
        <w:t>‎</w:t>
      </w:r>
      <w:r>
        <w:rPr>
          <w:noProof/>
        </w:rPr>
        <w:t>6</w:t>
      </w:r>
      <w:r>
        <w:t>.</w:t>
      </w:r>
      <w:r>
        <w:rPr>
          <w:noProof/>
        </w:rPr>
        <w:t>2</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11CA2" w:rsidTr="00D95516">
        <w:tc>
          <w:tcPr>
            <w:tcW w:w="544" w:type="pct"/>
            <w:vAlign w:val="center"/>
          </w:tcPr>
          <w:p w:rsidR="00811CA2" w:rsidRDefault="00811CA2" w:rsidP="00D95516">
            <w:pPr>
              <w:jc w:val="center"/>
              <w:rPr>
                <w:rFonts w:eastAsiaTheme="minorEastAsia"/>
              </w:rPr>
            </w:pPr>
          </w:p>
        </w:tc>
        <w:tc>
          <w:tcPr>
            <w:tcW w:w="3856" w:type="pct"/>
            <w:vAlign w:val="center"/>
          </w:tcPr>
          <w:p w:rsidR="00811CA2" w:rsidRPr="00C14E9E" w:rsidRDefault="00811CA2" w:rsidP="00D95516">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811CA2" w:rsidRDefault="00811CA2" w:rsidP="00D95516">
            <w:pPr>
              <w:jc w:val="right"/>
              <w:rPr>
                <w:rFonts w:eastAsiaTheme="minorEastAsia"/>
              </w:rPr>
            </w:pPr>
            <w:bookmarkStart w:id="203" w:name="_Ref489906306"/>
            <w:bookmarkStart w:id="204" w:name="_Toc490655142"/>
            <w:r>
              <w:t>(</w:t>
            </w:r>
            <w:fldSimple w:instr=" STYLEREF 1 \s ">
              <w:r>
                <w:rPr>
                  <w:noProof/>
                  <w:cs/>
                </w:rPr>
                <w:t>‎</w:t>
              </w:r>
              <w:r>
                <w:rPr>
                  <w:noProof/>
                </w:rPr>
                <w:t>6</w:t>
              </w:r>
            </w:fldSimple>
            <w:r>
              <w:t>.</w:t>
            </w:r>
            <w:fldSimple w:instr=" SEQ Equation \* ARABIC \s 1 ">
              <w:r>
                <w:rPr>
                  <w:noProof/>
                </w:rPr>
                <w:t>3</w:t>
              </w:r>
            </w:fldSimple>
            <w:r>
              <w:t>)</w:t>
            </w:r>
            <w:bookmarkEnd w:id="203"/>
            <w:bookmarkEnd w:id="204"/>
          </w:p>
        </w:tc>
      </w:tr>
    </w:tbl>
    <w:p w:rsidR="00811CA2" w:rsidRDefault="00811CA2" w:rsidP="009A772E">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w:t>
      </w:r>
      <w:r w:rsidR="00481CAA">
        <w:t>that the</w:t>
      </w:r>
      <w:r>
        <w:t xml:space="preserve"> thermal interface resistance plays a crucial role in determining how much heat flux flows into the channel, causing its temperature to increase. </w:t>
      </w:r>
      <w:r w:rsidR="009A772E">
        <w:t xml:space="preserve">In deeply scaled graphene FETs with lengths less than 0.5 </w:t>
      </w:r>
      <w:r w:rsidR="009A772E">
        <w:rPr>
          <w:rFonts w:cs="Times"/>
        </w:rPr>
        <w:t>µ</w:t>
      </w:r>
      <w:r w:rsidR="009A772E">
        <w:t xml:space="preserve">m, </w:t>
      </w:r>
      <w:r>
        <w:t xml:space="preserve">the thermal interface resistance between the graphene and metal contact </w:t>
      </w:r>
      <w:r w:rsidR="009A772E">
        <w:t xml:space="preserve">controls how the generated heat flows: if the thermal interface conductance </w:t>
      </w:r>
      <w:r>
        <w:t>is low, most of the generated heat flux will flow out though the contact instead of through the channel.</w:t>
      </w:r>
      <w:r w:rsidR="009A772E">
        <w:t xml:space="preserve"> For long length devices, most of the heat flows through the graphene-dielectric interface into the substrate</w:t>
      </w:r>
      <w:r w:rsidR="0014219B">
        <w:fldChar w:fldCharType="begin" w:fldLock="1"/>
      </w:r>
      <w:r w:rsidR="0014219B">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id" : "ITEM-2",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2", "issue" : "12", "issued" : { "date-parts" : [ [ "2010", "12", "8" ] ] }, "page" : "4787-4793", "title" : "Imaging, Simulation, and Electrostatic Control of Power Dissipation in Graphene Devices", "type" : "article-journal", "volume" : "10" }, "uris" : [ "http://www.mendeley.com/documents/?uuid=f43bd043-9cac-4e31-81da-5f0a66359b33" ] } ], "mendeley" : { "formattedCitation" : "[107], [270]", "plainTextFormattedCitation" : "[107], [270]" }, "properties" : { "noteIndex" : 0 }, "schema" : "https://github.com/citation-style-language/schema/raw/master/csl-citation.json" }</w:instrText>
      </w:r>
      <w:r w:rsidR="0014219B">
        <w:fldChar w:fldCharType="separate"/>
      </w:r>
      <w:r w:rsidR="0014219B" w:rsidRPr="0014219B">
        <w:rPr>
          <w:noProof/>
        </w:rPr>
        <w:t>[107], [270]</w:t>
      </w:r>
      <w:r w:rsidR="0014219B">
        <w:fldChar w:fldCharType="end"/>
      </w:r>
      <w:r w:rsidR="009A772E">
        <w:t>.</w:t>
      </w:r>
      <w:r>
        <w:t xml:space="preserve"> The metal-graphene thermal interface resistance is also important in the high-field transport regime, as it a low thermal interface resistance reduces the amount of temperature rise inside the channel</w:t>
      </w:r>
      <w:r>
        <w:fldChar w:fldCharType="begin" w:fldLock="1"/>
      </w:r>
      <w:r>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plainTextFormattedCitation" : "[107]", "previouslyFormattedCitation" : "[107]" }, "properties" : { "noteIndex" : 0 }, "schema" : "https://github.com/citation-style-language/schema/raw/master/csl-citation.json" }</w:instrText>
      </w:r>
      <w:r>
        <w:fldChar w:fldCharType="separate"/>
      </w:r>
      <w:r w:rsidRPr="00DC6B43">
        <w:rPr>
          <w:noProof/>
        </w:rPr>
        <w:t>[107]</w:t>
      </w:r>
      <w:r>
        <w:fldChar w:fldCharType="end"/>
      </w:r>
      <w:r>
        <w:t>.</w:t>
      </w:r>
    </w:p>
    <w:p w:rsidR="00811CA2" w:rsidRDefault="00811CA2" w:rsidP="00481CAA">
      <w:r>
        <w:t>Thermal interface resistance is a strong function of the interface 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w:t>
      </w:r>
      <w:r w:rsidR="00481CAA">
        <w:t xml:space="preserve">g thermal interface </w:t>
      </w:r>
      <w:proofErr w:type="spellStart"/>
      <w:r w:rsidR="00481CAA">
        <w:t>conductances</w:t>
      </w:r>
      <w:proofErr w:type="spellEnd"/>
      <w:r w:rsidR="00481CAA">
        <w:t xml:space="preserve"> vary</w:t>
      </w:r>
      <w:r>
        <w:t xml:space="preserve"> from 20 MW/m</w:t>
      </w:r>
      <w:r w:rsidRPr="00A96F60">
        <w:rPr>
          <w:vertAlign w:val="superscript"/>
        </w:rPr>
        <w:t>2</w:t>
      </w:r>
      <w:r>
        <w:t>K for Au, 25 MW/m</w:t>
      </w:r>
      <w:r w:rsidRPr="00A96F60">
        <w:rPr>
          <w:vertAlign w:val="superscript"/>
        </w:rPr>
        <w:t>2</w:t>
      </w:r>
      <w:r>
        <w:t xml:space="preserve">K for </w:t>
      </w:r>
      <w:proofErr w:type="spellStart"/>
      <w:r>
        <w:t>Pd</w:t>
      </w:r>
      <w:proofErr w:type="spellEnd"/>
      <w:r>
        <w:t>, and 45 MW/m</w:t>
      </w:r>
      <w:r w:rsidRPr="00A96F60">
        <w:rPr>
          <w:vertAlign w:val="superscript"/>
        </w:rPr>
        <w:t>2</w:t>
      </w:r>
      <w:r>
        <w:t>K for Ni.</w:t>
      </w:r>
    </w:p>
    <w:p w:rsidR="00811CA2" w:rsidRPr="001E5714" w:rsidRDefault="00811CA2" w:rsidP="00811CA2">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highlights the importance of co-optimization of the electrical and thermal-interface contact resistances. The optimization of thermal contact resistance typically involves a proper choice of the metal contact material</w:t>
      </w:r>
      <w:r>
        <w:fldChar w:fldCharType="begin" w:fldLock="1"/>
      </w:r>
      <w:r>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f4c6938a-d4e7-4f80-ae9b-bfd7bdf0a822"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6df98d7f-69b1-4bdf-9a6b-243c3eedfd77"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01137786-2881-47e2-9fe0-80140b68d0d3" ] } ], "mendeley" : { "formattedCitation" : "[110], [271], [272]", "plainTextFormattedCitation" : "[110], [271], [272]", "previouslyFormattedCitation" : "[110], [271], [272]" }, "properties" : { "noteIndex" : 0 }, "schema" : "https://github.com/citation-style-language/schema/raw/master/csl-citation.json" }</w:instrText>
      </w:r>
      <w:r>
        <w:fldChar w:fldCharType="separate"/>
      </w:r>
      <w:r w:rsidRPr="00DC6B43">
        <w:rPr>
          <w:noProof/>
        </w:rPr>
        <w:t>[110], [271], [272]</w:t>
      </w:r>
      <w:r>
        <w:fldChar w:fldCharType="end"/>
      </w:r>
      <w:r>
        <w:t>, and co-optimization should focus on the reduction of the electrical and thermal interface resistance product</w:t>
      </w:r>
      <w:r>
        <w:fldChar w:fldCharType="begin" w:fldLock="1"/>
      </w:r>
      <w:r>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fldChar w:fldCharType="separate"/>
      </w:r>
      <w:r w:rsidRPr="00DC6B43">
        <w:rPr>
          <w:noProof/>
        </w:rPr>
        <w:t>[110]</w:t>
      </w:r>
      <w:r>
        <w:fldChar w:fldCharType="end"/>
      </w:r>
      <w:r>
        <w:t>.</w:t>
      </w:r>
    </w:p>
    <w:p w:rsidR="00811CA2" w:rsidRDefault="00811CA2" w:rsidP="00811CA2">
      <w:pPr>
        <w:pStyle w:val="Heading2"/>
      </w:pPr>
      <w:bookmarkStart w:id="205" w:name="_Toc491082164"/>
      <w:r>
        <w:t>Stress in dual-gated Graphene FETs during Processing</w:t>
      </w:r>
      <w:bookmarkEnd w:id="205"/>
    </w:p>
    <w:p w:rsidR="00811CA2" w:rsidRDefault="00811CA2" w:rsidP="00811CA2">
      <w:r>
        <w:t>Stress in thin films is inversely proportional to the thickness of the film, and graphene being single layer, represents the lower limit of thickness. Graphene channels are typically sandwiched between two oxides; the fabrication of graphene FETs usually entails the deposition of a top-gate oxide, whether for use as a top-gate dielectric or for passivation</w:t>
      </w:r>
      <w:r>
        <w:fldChar w:fldCharType="begin" w:fldLock="1"/>
      </w:r>
      <w:r>
        <w:instrText>ADDIN CSL_CITATION { "citationItems" : [ { "id" : "ITEM-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 "issued" : { "date-parts" : [ [ "2015" ] ] }, "page" : "3558-3564", "publisher" : "Royal Society of Chemistry", "title" : "Highly air stable passivation of graphene based field effect devices", "type" : "article-journal" }, "uris" : [ "http://www.mendeley.com/documents/?uuid=7ba413ab-c6e3-4ea6-91dc-ce2619a770dc"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mendeley" : { "formattedCitation" : "[144], [273]", "plainTextFormattedCitation" : "[144], [273]", "previouslyFormattedCitation" : "[144], [273]" }, "properties" : { "noteIndex" : 0 }, "schema" : "https://github.com/citation-style-language/schema/raw/master/csl-citation.json" }</w:instrText>
      </w:r>
      <w:r>
        <w:fldChar w:fldCharType="separate"/>
      </w:r>
      <w:r w:rsidRPr="00DC6B43">
        <w:rPr>
          <w:noProof/>
        </w:rPr>
        <w:t>[144], [273]</w:t>
      </w:r>
      <w:r>
        <w:fldChar w:fldCharType="end"/>
      </w:r>
      <w:r>
        <w:t xml:space="preserve">. Even when fabricated </w:t>
      </w:r>
      <w:r>
        <w:lastRenderedPageBreak/>
        <w:t>over a single oxide layer, graphene being the lowest thickness element in the sack is the most prone to stress, and stress affects the electronic properties graphene</w:t>
      </w:r>
      <w:r>
        <w:fldChar w:fldCharType="begin" w:fldLock="1"/>
      </w:r>
      <w:r>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9], [156], [161]", "plainTextFormattedCitation" : "[19], [156], [161]", "previouslyFormattedCitation" : "[19], [156], [161]" }, "properties" : { "noteIndex" : 0 }, "schema" : "https://github.com/citation-style-language/schema/raw/master/csl-citation.json" }</w:instrText>
      </w:r>
      <w:r>
        <w:fldChar w:fldCharType="separate"/>
      </w:r>
      <w:r w:rsidRPr="00DC6B43">
        <w:rPr>
          <w:noProof/>
        </w:rPr>
        <w:t>[19], [156], [161]</w:t>
      </w:r>
      <w:r>
        <w:fldChar w:fldCharType="end"/>
      </w:r>
      <w:r>
        <w:t>.</w:t>
      </w:r>
    </w:p>
    <w:p w:rsidR="00811CA2" w:rsidRDefault="00811CA2" w:rsidP="00811CA2">
      <w:r>
        <w:t xml:space="preserve">To study the evolution of stress in graphene during fabrication, we used Raman analysis. We used the 2D peak position as a metric to evaluate the evolution of strain in the graphene channel after each process of fabrication outlined in Appendix B </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0e7323dc-bcbe-45db-bccb-ded6514212ef" ] } ], "mendeley" : { "formattedCitation" : "[156], [160], [161], [163], [164], [167], [168], [173], [176]", "plainTextFormattedCitation" : "[156], [160], [161], [163], [164], [167], [168], [173], [176]", "previouslyFormattedCitation" : "[156], [160], [161], [163], [164], [167], [168], [173], [176]" }, "properties" : { "noteIndex" : 0 }, "schema" : "https://github.com/citation-style-language/schema/raw/master/csl-citation.json" }</w:instrText>
      </w:r>
      <w:r>
        <w:fldChar w:fldCharType="separate"/>
      </w:r>
      <w:r w:rsidRPr="00DC6B43">
        <w:rPr>
          <w:noProof/>
        </w:rPr>
        <w:t>[156], [160], [161], [163], [164], [167], [168], [173], [176]</w:t>
      </w:r>
      <w:r>
        <w:fldChar w:fldCharType="end"/>
      </w:r>
      <w:r>
        <w:t xml:space="preserve">. We evaluated the stress in the graphene channel before processing, after contacting, after ALD seed evaporation and after ALD of the top-gate oxide. We performed the experiment using </w:t>
      </w:r>
      <w:proofErr w:type="gramStart"/>
      <w:r>
        <w:t>3</w:t>
      </w:r>
      <w:proofErr w:type="gramEnd"/>
      <w:r>
        <w:t xml:space="preserve"> different photoresist and developer pairs and the results were consistent across all 3 pairs. The Raman analysis </w:t>
      </w:r>
      <w:proofErr w:type="gramStart"/>
      <w:r>
        <w:t>was performed</w:t>
      </w:r>
      <w:proofErr w:type="gramEnd"/>
      <w:r>
        <w:t xml:space="preserve"> on the photolithograph</w:t>
      </w:r>
      <w:r w:rsidR="00481CAA">
        <w:t>y defined graphene channel simi</w:t>
      </w:r>
      <w:r>
        <w:t xml:space="preserve">lar to that shown in </w:t>
      </w:r>
      <w:r>
        <w:fldChar w:fldCharType="begin"/>
      </w:r>
      <w:r>
        <w:instrText xml:space="preserve"> REF _Ref489909887 \h </w:instrText>
      </w:r>
      <w:r>
        <w:fldChar w:fldCharType="separate"/>
      </w:r>
      <w:r>
        <w:t xml:space="preserve">Figure </w:t>
      </w:r>
      <w:r>
        <w:rPr>
          <w:noProof/>
          <w:cs/>
        </w:rPr>
        <w:t>‎</w:t>
      </w:r>
      <w:r>
        <w:rPr>
          <w:noProof/>
        </w:rPr>
        <w:t>6</w:t>
      </w:r>
      <w:r>
        <w:t>.</w:t>
      </w:r>
      <w:r>
        <w:rPr>
          <w:noProof/>
        </w:rPr>
        <w:t>4</w:t>
      </w:r>
      <w:r>
        <w:fldChar w:fldCharType="end"/>
      </w:r>
      <w:r>
        <w:t xml:space="preserve">. The Raman analysis </w:t>
      </w:r>
      <w:proofErr w:type="gramStart"/>
      <w:r>
        <w:t>was performed</w:t>
      </w:r>
      <w:proofErr w:type="gramEnd"/>
      <w:r>
        <w:t xml:space="preserve"> on data obtained from area scans over the exposed channels.</w:t>
      </w:r>
    </w:p>
    <w:p w:rsidR="00811CA2" w:rsidRDefault="00811CA2" w:rsidP="00811CA2">
      <w:pPr>
        <w:keepNext/>
        <w:jc w:val="center"/>
      </w:pPr>
      <w:r w:rsidRPr="00C83DC0">
        <w:rPr>
          <w:noProof/>
        </w:rPr>
        <w:drawing>
          <wp:inline distT="0" distB="0" distL="0" distR="0" wp14:anchorId="3E22D25A" wp14:editId="58EC978B">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811CA2" w:rsidRDefault="00811CA2" w:rsidP="00811CA2">
      <w:pPr>
        <w:pStyle w:val="Caption"/>
      </w:pPr>
      <w:bookmarkStart w:id="206" w:name="_Ref489909887"/>
      <w:bookmarkStart w:id="207" w:name="_Toc490653285"/>
      <w:bookmarkStart w:id="208" w:name="_Toc490654389"/>
      <w:bookmarkStart w:id="209" w:name="_Toc491539326"/>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4</w:t>
        </w:r>
      </w:fldSimple>
      <w:bookmarkEnd w:id="206"/>
      <w:r>
        <w:t xml:space="preserve"> Optical microscope image of graphene FET device used to evaluate the stress evolution during fabrication. The graphene channels inside the red box was analyzed using Raman analysis to evaluate the stress during fabrication.</w:t>
      </w:r>
      <w:bookmarkEnd w:id="207"/>
      <w:bookmarkEnd w:id="208"/>
      <w:bookmarkEnd w:id="209"/>
    </w:p>
    <w:p w:rsidR="00811CA2" w:rsidRDefault="00811CA2" w:rsidP="00426BA8">
      <w:r>
        <w:t xml:space="preserve">The 2D peak position </w:t>
      </w:r>
      <w:proofErr w:type="gramStart"/>
      <w:r>
        <w:t>was used</w:t>
      </w:r>
      <w:proofErr w:type="gramEnd"/>
      <w:r>
        <w:t xml:space="preserve"> as a metric for the strain in the channel. The 2D red shifts under tensile strain. The exact value of the strain was not calculated from the 2D peak shift due to the different values of the reported shift rates</w:t>
      </w:r>
      <w:r>
        <w:fldChar w:fldCharType="begin" w:fldLock="1"/>
      </w:r>
      <w:r>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61], [163], [167]\u2013[169], [173]", "plainTextFormattedCitation" : "[161], [163], [167]\u2013[169], [173]", "previouslyFormattedCitation" : "[161], [163], [167]\u2013[169], [173]" }, "properties" : { "noteIndex" : 0 }, "schema" : "https://github.com/citation-style-language/schema/raw/master/csl-citation.json" }</w:instrText>
      </w:r>
      <w:r>
        <w:fldChar w:fldCharType="separate"/>
      </w:r>
      <w:r w:rsidRPr="00DC6B43">
        <w:rPr>
          <w:noProof/>
        </w:rPr>
        <w:t>[161], [163], [167]–[169], [173]</w:t>
      </w:r>
      <w:r>
        <w:fldChar w:fldCharType="end"/>
      </w:r>
      <w:r>
        <w:t>.</w:t>
      </w:r>
      <w:r w:rsidR="001C7B4F">
        <w:t xml:space="preserve"> </w:t>
      </w:r>
      <w:bookmarkStart w:id="210" w:name="_GoBack"/>
      <w:r w:rsidR="00494066">
        <w:t>T</w:t>
      </w:r>
      <w:r w:rsidR="001C7B4F">
        <w:t>he 2D peak position is also a function of doping</w:t>
      </w:r>
      <w:r w:rsidR="001C7B4F">
        <w:fldChar w:fldCharType="begin" w:fldLock="1"/>
      </w:r>
      <w:r w:rsidR="00920328">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rsidR="001C7B4F">
        <w:fldChar w:fldCharType="separate"/>
      </w:r>
      <w:r w:rsidR="001C7B4F" w:rsidRPr="001C7B4F">
        <w:rPr>
          <w:noProof/>
        </w:rPr>
        <w:t>[75]</w:t>
      </w:r>
      <w:r w:rsidR="001C7B4F">
        <w:fldChar w:fldCharType="end"/>
      </w:r>
      <w:r w:rsidR="00494066">
        <w:t>.</w:t>
      </w:r>
      <w:r w:rsidR="001C7B4F">
        <w:t xml:space="preserve"> </w:t>
      </w:r>
      <w:r w:rsidR="00494066">
        <w:t>W</w:t>
      </w:r>
      <w:r w:rsidR="001C7B4F">
        <w:t xml:space="preserve">e cannot fully decouple the contribution of stress </w:t>
      </w:r>
      <w:r w:rsidR="00426BA8">
        <w:t>and</w:t>
      </w:r>
      <w:r w:rsidR="001C7B4F">
        <w:t xml:space="preserve"> doping in shifting </w:t>
      </w:r>
      <w:r w:rsidR="00294856">
        <w:t xml:space="preserve">using only the </w:t>
      </w:r>
      <w:r w:rsidR="001C7B4F">
        <w:t>2D peak position</w:t>
      </w:r>
      <w:r w:rsidR="00294856">
        <w:t xml:space="preserve">. However, we will use the ratio of the 2D and G peak intensities </w:t>
      </w:r>
      <w:proofErr w:type="gramStart"/>
      <w:r w:rsidR="00EB3F9B">
        <w:t>to qualitatively estimate</w:t>
      </w:r>
      <w:proofErr w:type="gramEnd"/>
      <w:r w:rsidR="00EB3F9B">
        <w:t xml:space="preserve"> the doping incurred during processing.</w:t>
      </w:r>
      <w:bookmarkEnd w:id="210"/>
    </w:p>
    <w:p w:rsidR="00811CA2" w:rsidRDefault="00811CA2" w:rsidP="00481CAA">
      <w:r>
        <w:lastRenderedPageBreak/>
        <w:t xml:space="preserve">The Raman spectrum from a single point and an aggregate of the 2D peak position after each fabrication step </w:t>
      </w:r>
      <w:proofErr w:type="gramStart"/>
      <w:r>
        <w:t>is shown</w:t>
      </w:r>
      <w:proofErr w:type="gramEnd"/>
      <w:r>
        <w:t xml:space="preserve">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 The single point spectrum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a) shows that the </w:t>
      </w:r>
      <w:r w:rsidR="00481CAA">
        <w:t xml:space="preserve">slight </w:t>
      </w:r>
      <w:r>
        <w:t xml:space="preserve">2D peak red shift </w:t>
      </w:r>
      <w:r w:rsidR="00481CAA">
        <w:t xml:space="preserve">occurs </w:t>
      </w:r>
      <w:r>
        <w:t>after contacting indicating a slight tensile strain of the channel, followed by a distinctive shift in after the Al</w:t>
      </w:r>
      <w:r w:rsidRPr="00AD3C9D">
        <w:rPr>
          <w:vertAlign w:val="subscript"/>
        </w:rPr>
        <w:t>2</w:t>
      </w:r>
      <w:r>
        <w:t>O</w:t>
      </w:r>
      <w:r w:rsidRPr="00AD3C9D">
        <w:rPr>
          <w:vertAlign w:val="subscript"/>
        </w:rPr>
        <w:t>3</w:t>
      </w:r>
      <w:r>
        <w:t xml:space="preserve"> seed layer deposition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CA2" w:rsidTr="00D95516">
        <w:tc>
          <w:tcPr>
            <w:tcW w:w="4675" w:type="dxa"/>
            <w:vAlign w:val="bottom"/>
          </w:tcPr>
          <w:p w:rsidR="00811CA2" w:rsidRDefault="00811CA2" w:rsidP="00D95516">
            <w:pPr>
              <w:ind w:firstLine="0"/>
              <w:jc w:val="center"/>
            </w:pPr>
            <w:r>
              <w:rPr>
                <w:noProof/>
              </w:rPr>
              <w:drawing>
                <wp:inline distT="0" distB="0" distL="0" distR="0" wp14:anchorId="077E88F7" wp14:editId="1C591A90">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5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811CA2" w:rsidRDefault="00811CA2" w:rsidP="00D95516">
            <w:pPr>
              <w:ind w:firstLine="0"/>
              <w:jc w:val="center"/>
            </w:pPr>
            <w:r>
              <w:t>(a)</w:t>
            </w:r>
          </w:p>
        </w:tc>
        <w:tc>
          <w:tcPr>
            <w:tcW w:w="4675" w:type="dxa"/>
            <w:vAlign w:val="bottom"/>
          </w:tcPr>
          <w:p w:rsidR="00811CA2" w:rsidRDefault="00811CA2" w:rsidP="00D95516">
            <w:pPr>
              <w:ind w:firstLine="0"/>
              <w:jc w:val="center"/>
            </w:pPr>
            <w:r>
              <w:rPr>
                <w:noProof/>
              </w:rPr>
              <w:drawing>
                <wp:inline distT="0" distB="0" distL="0" distR="0" wp14:anchorId="215CCDF2" wp14:editId="00558945">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5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811CA2" w:rsidRDefault="00811CA2" w:rsidP="00D95516">
            <w:pPr>
              <w:keepNext/>
              <w:ind w:firstLine="0"/>
              <w:jc w:val="center"/>
            </w:pPr>
            <w:r>
              <w:t>(b)</w:t>
            </w:r>
          </w:p>
        </w:tc>
      </w:tr>
    </w:tbl>
    <w:p w:rsidR="00811CA2" w:rsidRDefault="00811CA2" w:rsidP="00811CA2">
      <w:pPr>
        <w:pStyle w:val="Caption"/>
      </w:pPr>
      <w:bookmarkStart w:id="211" w:name="_Ref489910794"/>
      <w:bookmarkStart w:id="212" w:name="_Toc490653286"/>
      <w:bookmarkStart w:id="213" w:name="_Toc490654390"/>
      <w:bookmarkStart w:id="214" w:name="_Toc491539327"/>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5</w:t>
        </w:r>
      </w:fldSimple>
      <w:bookmarkEnd w:id="211"/>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The 2D peak position almost moves back to position prior to the seed deposition after ALD. The 2D peak FWHM is not included in the analysis, as it is a weak function of the strain and due to its high sensitivity to impurities and substrate roughness.</w:t>
      </w:r>
      <w:bookmarkEnd w:id="212"/>
      <w:bookmarkEnd w:id="213"/>
      <w:bookmarkEnd w:id="214"/>
    </w:p>
    <w:p w:rsidR="00920328" w:rsidRDefault="00811CA2" w:rsidP="00353BB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proofErr w:type="gramStart"/>
      <w:r>
        <w:rPr>
          <w:noProof/>
        </w:rPr>
        <w:t>6</w:t>
      </w:r>
      <w:r>
        <w:t>.</w:t>
      </w:r>
      <w:r>
        <w:rPr>
          <w:noProof/>
        </w:rPr>
        <w:t>5</w:t>
      </w:r>
      <w:proofErr w:type="gramEnd"/>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 Initially, the 2D peak positions are scattered over a range of peak positions due to the roughness of the substrate</w:t>
      </w:r>
      <w:r>
        <w:fldChar w:fldCharType="begin" w:fldLock="1"/>
      </w:r>
      <w:r>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DC6B43">
        <w:rPr>
          <w:noProof/>
        </w:rPr>
        <w:t>[75]</w:t>
      </w:r>
      <w:r>
        <w:fldChar w:fldCharType="end"/>
      </w:r>
      <w:r>
        <w:t xml:space="preserve">. Once the channel is </w:t>
      </w:r>
      <w:proofErr w:type="gramStart"/>
      <w:r>
        <w:t>contacted</w:t>
      </w:r>
      <w:proofErr w:type="gramEnd"/>
      <w:r>
        <w:t xml:space="preserve"> the spread of the points reduces significantly. This reduction of 2D peak position </w:t>
      </w:r>
      <w:proofErr w:type="gramStart"/>
      <w:r>
        <w:t>can be attributed</w:t>
      </w:r>
      <w:proofErr w:type="gramEnd"/>
      <w:r>
        <w:t xml:space="preserve"> to the </w:t>
      </w:r>
      <w:r w:rsidR="00481CAA">
        <w:t>tension in the graphene channel caused by anchoring of the graphene ribbon by the contacts on the ends</w:t>
      </w:r>
      <w:r>
        <w:t>. After the depositions of the Al</w:t>
      </w:r>
      <w:r w:rsidRPr="0045318D">
        <w:rPr>
          <w:vertAlign w:val="subscript"/>
        </w:rPr>
        <w:t>2</w:t>
      </w:r>
      <w:r>
        <w:t>O</w:t>
      </w:r>
      <w:r w:rsidRPr="0045318D">
        <w:rPr>
          <w:vertAlign w:val="subscript"/>
        </w:rPr>
        <w:t>3</w:t>
      </w:r>
      <w:r>
        <w:t xml:space="preserve"> seed layer (1.5 nm of aluminum left </w:t>
      </w:r>
      <w:proofErr w:type="gramStart"/>
      <w:r>
        <w:t>to natively oxidize</w:t>
      </w:r>
      <w:proofErr w:type="gramEnd"/>
      <w:r>
        <w:t xml:space="preserve"> in air) the 2D peak positions redshift significantly. </w:t>
      </w:r>
      <w:r w:rsidR="00353BBA">
        <w:t xml:space="preserve">We speculate that this shift is likely due </w:t>
      </w:r>
      <w:r>
        <w:t>to the high tension in the graphene between the high-stress thin top oxide and the substrate. Graphene has a negative thermal expansion coefficient unlike Al</w:t>
      </w:r>
      <w:r w:rsidRPr="00E647EB">
        <w:rPr>
          <w:vertAlign w:val="subscript"/>
        </w:rPr>
        <w:t>2</w:t>
      </w:r>
      <w:r>
        <w:t>O</w:t>
      </w:r>
      <w:r w:rsidRPr="00E647EB">
        <w:rPr>
          <w:vertAlign w:val="subscript"/>
        </w:rPr>
        <w:t>3</w:t>
      </w:r>
      <w:r>
        <w:t xml:space="preserve"> and SiO</w:t>
      </w:r>
      <w:r w:rsidRPr="00E647EB">
        <w:rPr>
          <w:vertAlign w:val="subscript"/>
        </w:rPr>
        <w:t>2</w:t>
      </w:r>
      <w:r>
        <w:rPr>
          <w:vertAlign w:val="subscript"/>
        </w:rPr>
        <w:t xml:space="preserve"> </w:t>
      </w:r>
      <w:r>
        <w:fldChar w:fldCharType="begin" w:fldLock="1"/>
      </w:r>
      <w:r>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64]", "plainTextFormattedCitation" : "[164]", "previouslyFormattedCitation" : "[164]" }, "properties" : { "noteIndex" : 0 }, "schema" : "https://github.com/citation-style-language/schema/raw/master/csl-citation.json" }</w:instrText>
      </w:r>
      <w:r>
        <w:fldChar w:fldCharType="separate"/>
      </w:r>
      <w:r w:rsidRPr="00DC6B43">
        <w:rPr>
          <w:noProof/>
        </w:rPr>
        <w:t>[164]</w:t>
      </w:r>
      <w:r>
        <w:fldChar w:fldCharType="end"/>
      </w:r>
      <w:r>
        <w:t xml:space="preserve">, exposing it to a high tensile stress by the thin top oxide seed layer. After the completion of the </w:t>
      </w:r>
      <w:r>
        <w:lastRenderedPageBreak/>
        <w:t xml:space="preserve">ALD, which takes about 1 hour at 150 </w:t>
      </w:r>
      <w:r>
        <w:rPr>
          <w:rFonts w:cs="Times"/>
        </w:rPr>
        <w:t>°</w:t>
      </w:r>
      <w:r>
        <w:t>C, the peak position almost move</w:t>
      </w:r>
      <w:r w:rsidR="00481CAA">
        <w:t>s</w:t>
      </w:r>
      <w:r>
        <w:t xml:space="preserve"> back to </w:t>
      </w:r>
      <w:r w:rsidR="00481CAA">
        <w:t xml:space="preserve">its </w:t>
      </w:r>
      <w:r>
        <w:t xml:space="preserve">original position, blue shifting by </w:t>
      </w:r>
      <w:r w:rsidR="00481CAA">
        <w:t xml:space="preserve">about </w:t>
      </w:r>
      <w:r>
        <w:t>3 cm</w:t>
      </w:r>
      <w:r w:rsidRPr="00D24F8C">
        <w:rPr>
          <w:vertAlign w:val="superscript"/>
        </w:rPr>
        <w:t>-1</w:t>
      </w:r>
      <w:r>
        <w:t xml:space="preserve">. This </w:t>
      </w:r>
      <w:proofErr w:type="gramStart"/>
      <w:r>
        <w:t>can be attributed</w:t>
      </w:r>
      <w:proofErr w:type="gramEnd"/>
      <w:r>
        <w:t xml:space="preserve"> to the thickness increase of the top gate oxide and the thermal processing causing a reduction in the overall stress in the top gate oxide, and the graphene channel subsequently.</w:t>
      </w:r>
    </w:p>
    <w:p w:rsidR="00AF1EE3" w:rsidRPr="000D61B6" w:rsidRDefault="00AF1EE3" w:rsidP="00C84555">
      <w:r>
        <w:t>To estimate the role of doping in shifting the 2D peak</w:t>
      </w:r>
      <w:r w:rsidR="00883612">
        <w:t>, we use</w:t>
      </w:r>
      <w:r>
        <w:t xml:space="preserve"> the </w:t>
      </w:r>
      <w:r w:rsidR="00360C3B">
        <w:t>ratio of the intensities of the 2D (I</w:t>
      </w:r>
      <w:r w:rsidR="00360C3B" w:rsidRPr="00360C3B">
        <w:rPr>
          <w:vertAlign w:val="subscript"/>
        </w:rPr>
        <w:t>2D</w:t>
      </w:r>
      <w:r w:rsidR="00360C3B">
        <w:t>) and G peak (I</w:t>
      </w:r>
      <w:r w:rsidR="00360C3B">
        <w:rPr>
          <w:vertAlign w:val="subscript"/>
        </w:rPr>
        <w:t>G</w:t>
      </w:r>
      <w:r w:rsidR="00360C3B">
        <w:t>)</w:t>
      </w:r>
      <w:r w:rsidR="00794F92">
        <w:t xml:space="preserve"> </w:t>
      </w:r>
      <w:r w:rsidR="00794F92">
        <w:fldChar w:fldCharType="begin" w:fldLock="1"/>
      </w:r>
      <w:r w:rsidR="0014219B">
        <w:instrText>ADDIN CSL_CITATION { "citationItems" : [ { "id" : "ITEM-1", "itemData" : { "DOI" : "10.1063/1.3077021", "ISBN" : "1748-3387", "ISSN" : "1748-3387", "PMID" : "18654505", "abstract" : "The recent discovery of graphene has led to many advances in two-dimensional physics and devices. The graphene devices fabricated so far have relied on SiO(2) back gating. Electrochemical top gating is widely used for polymer transistors, and has also been successfully applied to carbon nanotubes. Here we demonstrate a top-gated graphene transistor that is able to reach doping levels of up to 5x1013 cm-2, which is much higher than those previously reported. Such high doping levels are possible because the nanometre-thick Debye layer in the solid polymer electrolyte gate provides a much higher gate capacitance than the commonly used SiO(2) back gate, which is usually about 300 nm thick.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 "author" : [ { "dropping-particle" : "", "family" : "Das", "given" : "a", "non-dropping-particle" : "", "parse-names" : false, "suffix" : "" }, { "dropping-particle" : "", "family" : "Pisana", "given" : "S", "non-dropping-particle" : "", "parse-names" : false, "suffix" : "" }, { "dropping-particle" : "", "family" : "Chakraborty", "given" : "B", "non-dropping-particle" : "", "parse-names" : false, "suffix" : "" }, { "dropping-particle" : "", "family" : "Piscanec", "given" : "S", "non-dropping-particle" : "", "parse-names" : false, "suffix" : "" }, { "dropping-particle" : "", "family" : "Saha", "given" : "S K", "non-dropping-particle" : "", "parse-names" : false, "suffix" : "" }, { "dropping-particle" : "V", "family" : "Waghmare", "given" : "U", "non-dropping-particle" : "", "parse-names" : false, "suffix" : "" }, { "dropping-particle" : "", "family" : "Novoselov", "given" : "K S", "non-dropping-particle" : "", "parse-names" : false, "suffix" : "" }, { "dropping-particle" : "", "family" : "Krishnamurthy", "given" : "H R", "non-dropping-particle" : "", "parse-names" : false, "suffix" : "" }, { "dropping-particle" : "", "family" : "Geim", "given" : "a K", "non-dropping-particle" : "", "parse-names" : false, "suffix" : "" }, { "dropping-particle" : "", "family" : "Ferrari", "given" : "a C", "non-dropping-particle" : "", "parse-names" : false, "suffix" : "" }, { "dropping-particle" : "", "family" : "Sood", "given" : "a K", "non-dropping-particle" : "", "parse-names" : false, "suffix" : "" } ], "container-title" : "Nature nanotechnology", "id" : "ITEM-1", "issue" : "4", "issued" : { "date-parts" : [ [ "2009" ] ] }, "page" : "210-215", "title" : "Monitoring dopants by Raman scattering in an electrochemically top-gated graphene transistor.", "type" : "article-journal", "volume" : "94" }, "uris" : [ "http://www.mendeley.com/documents/?uuid=fcbe097f-e5d3-42a4-8fe5-53960e63c0ee" ] }, { "id" : "ITEM-2",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2",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166]", "plainTextFormattedCitation" : "[75], [166]", "previouslyFormattedCitation" : "[75], [166]" }, "properties" : { "noteIndex" : 0 }, "schema" : "https://github.com/citation-style-language/schema/raw/master/csl-citation.json" }</w:instrText>
      </w:r>
      <w:r w:rsidR="00794F92">
        <w:fldChar w:fldCharType="separate"/>
      </w:r>
      <w:r w:rsidR="00794F92" w:rsidRPr="00794F92">
        <w:rPr>
          <w:noProof/>
        </w:rPr>
        <w:t>[75], [166]</w:t>
      </w:r>
      <w:r w:rsidR="00794F92">
        <w:fldChar w:fldCharType="end"/>
      </w:r>
      <w:r w:rsidR="00360C3B">
        <w:t>. The ratio I</w:t>
      </w:r>
      <w:r w:rsidR="00360C3B" w:rsidRPr="00360C3B">
        <w:rPr>
          <w:vertAlign w:val="subscript"/>
        </w:rPr>
        <w:t>2D</w:t>
      </w:r>
      <w:r w:rsidR="00360C3B">
        <w:t>/I</w:t>
      </w:r>
      <w:r w:rsidR="00360C3B">
        <w:rPr>
          <w:vertAlign w:val="subscript"/>
        </w:rPr>
        <w:t>G</w:t>
      </w:r>
      <w:r w:rsidR="000D61B6">
        <w:t xml:space="preserve"> increases as graphene becomes </w:t>
      </w:r>
      <w:proofErr w:type="gramStart"/>
      <w:r w:rsidR="000D61B6">
        <w:t>more intrinsic</w:t>
      </w:r>
      <w:proofErr w:type="gramEnd"/>
      <w:r w:rsidR="00883612">
        <w:t xml:space="preserve"> a</w:t>
      </w:r>
      <w:r w:rsidR="00BA6A9A">
        <w:t>nd is a weak function of stress</w:t>
      </w:r>
      <w:r w:rsidR="00AC577F">
        <w:t xml:space="preserve">. As seen in </w:t>
      </w:r>
      <w:r w:rsidR="00883612">
        <w:fldChar w:fldCharType="begin"/>
      </w:r>
      <w:r w:rsidR="00883612">
        <w:instrText xml:space="preserve"> REF _Ref491538486 \h </w:instrText>
      </w:r>
      <w:r w:rsidR="00883612">
        <w:fldChar w:fldCharType="separate"/>
      </w:r>
      <w:r w:rsidR="00883612">
        <w:t xml:space="preserve">Figure </w:t>
      </w:r>
      <w:r w:rsidR="00883612">
        <w:rPr>
          <w:noProof/>
          <w:cs/>
        </w:rPr>
        <w:t>‎</w:t>
      </w:r>
      <w:r w:rsidR="00883612">
        <w:rPr>
          <w:noProof/>
        </w:rPr>
        <w:t>6</w:t>
      </w:r>
      <w:r w:rsidR="00883612">
        <w:t>.</w:t>
      </w:r>
      <w:r w:rsidR="00883612">
        <w:rPr>
          <w:noProof/>
        </w:rPr>
        <w:t>6</w:t>
      </w:r>
      <w:r w:rsidR="00883612">
        <w:fldChar w:fldCharType="end"/>
      </w:r>
      <w:r w:rsidR="00883612">
        <w:t xml:space="preserve">, the relative invariance of the </w:t>
      </w:r>
      <w:r w:rsidR="00BA6A9A">
        <w:t xml:space="preserve">peaks intensity ratio distribution after the contacting and evaporation of the seed signifies the relatively fixed level of dopants after these two steps. After the ALD of the top gate oxide, the distribution of the peak intensity points </w:t>
      </w:r>
      <w:r w:rsidR="00C84555">
        <w:t xml:space="preserve">shows a slight redistribution towards higher ratios, signifying reduction in doping of the graphene ribbon towards more intrinsic level. However, the extent of the point spread did not change significantly, indicating that the overall doping level of the graphene channel did not change. Accordingly, we rule that the role of doping level change in causing a significant shift in the 2D peak position is negligible.  </w:t>
      </w:r>
      <w:r w:rsidR="00BA6A9A">
        <w:t xml:space="preserve"> </w:t>
      </w:r>
      <w:r w:rsidR="00883612">
        <w:t xml:space="preserve"> </w:t>
      </w:r>
    </w:p>
    <w:p w:rsidR="00883612" w:rsidRDefault="00883612" w:rsidP="00883612">
      <w:pPr>
        <w:keepNext/>
        <w:ind w:firstLine="0"/>
        <w:jc w:val="center"/>
      </w:pPr>
      <w:r>
        <w:rPr>
          <w:noProof/>
        </w:rPr>
        <w:drawing>
          <wp:inline distT="0" distB="0" distL="0" distR="0">
            <wp:extent cx="4114800" cy="30861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2D_IG_vs_2D.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14800" cy="3086100"/>
                    </a:xfrm>
                    <a:prstGeom prst="rect">
                      <a:avLst/>
                    </a:prstGeom>
                  </pic:spPr>
                </pic:pic>
              </a:graphicData>
            </a:graphic>
          </wp:inline>
        </w:drawing>
      </w:r>
    </w:p>
    <w:p w:rsidR="00883612" w:rsidRDefault="00883612" w:rsidP="00883612">
      <w:pPr>
        <w:pStyle w:val="Caption"/>
      </w:pPr>
      <w:bookmarkStart w:id="215" w:name="_Ref491538486"/>
      <w:bookmarkStart w:id="216" w:name="_Toc491539328"/>
      <w:r>
        <w:t xml:space="preserve">Figure </w:t>
      </w:r>
      <w:fldSimple w:instr=" STYLEREF 1 \s ">
        <w:r>
          <w:rPr>
            <w:noProof/>
            <w:cs/>
          </w:rPr>
          <w:t>‎</w:t>
        </w:r>
        <w:r>
          <w:rPr>
            <w:noProof/>
          </w:rPr>
          <w:t>6</w:t>
        </w:r>
      </w:fldSimple>
      <w:r>
        <w:t>.</w:t>
      </w:r>
      <w:fldSimple w:instr=" SEQ Figure \* ARABIC \s 1 ">
        <w:r>
          <w:rPr>
            <w:noProof/>
          </w:rPr>
          <w:t>6</w:t>
        </w:r>
      </w:fldSimple>
      <w:bookmarkEnd w:id="215"/>
      <w:r>
        <w:t xml:space="preserve"> I</w:t>
      </w:r>
      <w:r w:rsidRPr="00AC577F">
        <w:rPr>
          <w:vertAlign w:val="subscript"/>
        </w:rPr>
        <w:t>2D</w:t>
      </w:r>
      <w:r>
        <w:t>/I</w:t>
      </w:r>
      <w:r w:rsidRPr="00AC577F">
        <w:rPr>
          <w:vertAlign w:val="subscript"/>
        </w:rPr>
        <w:t>G</w:t>
      </w:r>
      <w:r>
        <w:rPr>
          <w:vertAlign w:val="subscript"/>
        </w:rPr>
        <w:t xml:space="preserve"> </w:t>
      </w:r>
      <w:r w:rsidRPr="00AC577F">
        <w:t>(</w:t>
      </w:r>
      <w:r>
        <w:t>peaks intensity ratio) versus the 2D peak position (</w:t>
      </w:r>
      <w:r>
        <w:rPr>
          <w:rFonts w:cs="Times"/>
        </w:rPr>
        <w:t>ω</w:t>
      </w:r>
      <w:r>
        <w:rPr>
          <w:rFonts w:cs="Times"/>
          <w:vertAlign w:val="subscript"/>
        </w:rPr>
        <w:t>2D</w:t>
      </w:r>
      <w:r>
        <w:t>). As peak position and peaks intensity ratio does not change significantly after deposition of the contact metal and deposition of seed oxide, this signifies a minimal doping change between these two steps.</w:t>
      </w:r>
      <w:bookmarkEnd w:id="216"/>
    </w:p>
    <w:p w:rsidR="00811CA2" w:rsidRDefault="00811CA2" w:rsidP="00353BBA">
      <w:r>
        <w:lastRenderedPageBreak/>
        <w:t>We cannot ascertain whether the long time anneal or the thickness increase is the cause of stress reduction, but experimenting with different growth times and temperatures could allow the evaluation of the effect of each parameter more accurately.</w:t>
      </w:r>
    </w:p>
    <w:p w:rsidR="00920328" w:rsidRDefault="00920328" w:rsidP="00920328">
      <w:pPr>
        <w:rPr>
          <w:rFonts w:asciiTheme="majorBidi" w:hAnsiTheme="majorBidi" w:cs="Arial"/>
          <w:sz w:val="52"/>
          <w14:textOutline w14:w="9525" w14:cap="rnd" w14:cmpd="sng" w14:algn="ctr">
            <w14:noFill/>
            <w14:prstDash w14:val="solid"/>
            <w14:bevel/>
          </w14:textOutline>
        </w:rPr>
      </w:pPr>
      <w:r>
        <w:t xml:space="preserve">In addition, we cannot fully ascertain that doping has not a role in shifting the 2D peak position. However, as the graphene channel and edges were subject to n-type dopants after contacting (aluminum causes n-type doping in graphene </w:t>
      </w:r>
      <w:r>
        <w:fldChar w:fldCharType="begin" w:fldLock="1"/>
      </w:r>
      <w:r>
        <w:instrText>ADDIN CSL_CITATION { "citationItems" : [ { "id" : "ITEM-1",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1",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plainTextFormattedCitation" : "[100]", "previouslyFormattedCitation" : "[100]" }, "properties" : { "noteIndex" : 0 }, "schema" : "https://github.com/citation-style-language/schema/raw/master/csl-citation.json" }</w:instrText>
      </w:r>
      <w:r>
        <w:fldChar w:fldCharType="separate"/>
      </w:r>
      <w:r w:rsidRPr="00920328">
        <w:rPr>
          <w:noProof/>
        </w:rPr>
        <w:t>[100]</w:t>
      </w:r>
      <w:r>
        <w:fldChar w:fldCharType="end"/>
      </w:r>
      <w:r>
        <w:t>) we anticipate it to have a small effect due to the relatively small impact of n-type dopants on the 2D peak position</w:t>
      </w:r>
      <w:r>
        <w:fldChar w:fldCharType="begin" w:fldLock="1"/>
      </w:r>
      <w:r w:rsidR="00794F9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5]", "plainTextFormattedCitation" : "[75]", "previouslyFormattedCitation" : "[75]" }, "properties" : { "noteIndex" : 0 }, "schema" : "https://github.com/citation-style-language/schema/raw/master/csl-citation.json" }</w:instrText>
      </w:r>
      <w:r>
        <w:fldChar w:fldCharType="separate"/>
      </w:r>
      <w:r w:rsidRPr="00920328">
        <w:rPr>
          <w:noProof/>
        </w:rPr>
        <w:t>[75]</w:t>
      </w:r>
      <w:r>
        <w:fldChar w:fldCharType="end"/>
      </w:r>
      <w:r>
        <w:t xml:space="preserve">. </w:t>
      </w:r>
    </w:p>
    <w:p w:rsidR="00EB3FAA" w:rsidRDefault="00EB3FAA" w:rsidP="00EB3FAA">
      <w:pPr>
        <w:pStyle w:val="Heading2"/>
      </w:pPr>
      <w:bookmarkStart w:id="217" w:name="_Ref489991930"/>
      <w:bookmarkStart w:id="218" w:name="_Toc491082165"/>
      <w:r>
        <w:t>Impact of Metal-Ion Containing Developers on the Performance of Graphene FETs</w:t>
      </w:r>
      <w:bookmarkEnd w:id="217"/>
      <w:bookmarkEnd w:id="218"/>
    </w:p>
    <w:p w:rsidR="00EB3FAA" w:rsidRDefault="00EB3FAA" w:rsidP="00EB3FAA">
      <w:r>
        <w:t xml:space="preserve">Photoresist developer chemistries </w:t>
      </w:r>
      <w:proofErr w:type="gramStart"/>
      <w:r>
        <w:t>can be divided</w:t>
      </w:r>
      <w:proofErr w:type="gramEnd"/>
      <w:r>
        <w:t xml:space="preserve"> into metal-ion free and metal-ion containing. The choice of a developer chemistry depends on its compatibility and if it has desirable properties with respect to the fabrication process. </w:t>
      </w:r>
    </w:p>
    <w:p w:rsidR="00EB3FAA" w:rsidRDefault="00EB3FAA" w:rsidP="00EB3FAA">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 We fabricated 25 devices using each photoresist using commercial CVD graphene and evaluated the performance of the devices by fitting their characteristics to the constant mobility model</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Electrical measurements included a hysteresis sweep of the gate to extract the resulting hysteresis in Dirac point voltage occurring because of interface trapped charges between the graphene and SiO</w:t>
      </w:r>
      <w:r w:rsidRPr="0044680D">
        <w:rPr>
          <w:vertAlign w:val="subscript"/>
        </w:rPr>
        <w:t>2</w:t>
      </w:r>
      <w:r>
        <w:t xml:space="preserve"> substrate</w:t>
      </w:r>
      <w:r>
        <w:fldChar w:fldCharType="begin" w:fldLock="1"/>
      </w:r>
      <w:r>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e779a079-5822-475d-923e-5dd2866d4cbe"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5", "issue" : "18", "issued" : { "date-parts" : [ [ "2011" ] ] }, "page" : "98-101", "title" : "Fast transient charging at the graphene/ SiO2 interface causing hysteretic device characteristics", "type" : "article-journal", "volume" : "98" }, "uris" : [ "http://www.mendeley.com/documents/?uuid=a948afd5-3395-4d0d-8e6e-9c074773e3a8" ] }, { "id" : "ITEM-6",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6", "issue" : "11", "issued" : { "date-parts" : [ [ "2015" ] ] }, "page" : "113104", "title" : "Encapsulated graphene field-effect transistors for air stable operation", "type" : "article-journal", "volume" : "106" }, "uris" : [ "http://www.mendeley.com/documents/?uuid=73d638d2-d5af-48d5-90f1-62cceb77dfe2" ] }, { "id" : "ITEM-7",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7", "issue" : "11", "issued" : { "date-parts" : [ [ "2011" ] ] }, "title" : "Relating hysteresis and electrochemistry in graphene field effect transistors", "type" : "article-journal", "volume" : "110" }, "uris" : [ "http://www.mendeley.com/documents/?uuid=3ceab015-6077-494c-bddd-0bc1ce5411dd" ] }, { "id" : "ITEM-8",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8", "issue" : "9", "issued" : { "date-parts" : [ [ "2011" ] ] }, "page" : "2013-2016", "title" : "Binding mechanisms of molecular oxygen and moisture to graphene", "type" : "article-journal", "volume" : "98" }, "uris" : [ "http://www.mendeley.com/documents/?uuid=14d265cd-583d-421d-ba47-bd4efc9d79e5" ] }, { "id" : "ITEM-9",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9",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0",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0", "issue" : "8", "issued" : { "date-parts" : [ [ "2011" ] ] }, "title" : "The role of charge traps in inducing hysteresis: Capacitance-voltage measurements on top gated bilayer graphene", "type" : "article-journal", "volume" : "99" }, "uris" : [ "http://www.mendeley.com/documents/?uuid=d07a9262-599f-4943-a7f6-dfc1ab9acfb4" ] }, { "id" : "ITEM-11",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1", "issued" : { "date-parts" : [ [ "2015" ] ] }, "page" : "3558-3564", "publisher" : "Royal Society of Chemistry", "title" : "Highly air stable passivation of graphene based field effect devices", "type" : "article-journal" }, "uris" : [ "http://www.mendeley.com/documents/?uuid=7ba413ab-c6e3-4ea6-91dc-ce2619a770dc" ] }, { "id" : "ITEM-12",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2", "issue" : "5", "issued" : { "date-parts" : [ [ "2014", "5" ] ] }, "page" : "1583-1589", "title" : "Hysteresis-Free Nanosecond Pulsed Electrical Characterization of Top-Gated Graphene Transistors", "type" : "article-journal", "volume" : "61" }, "uris" : [ "http://www.mendeley.com/documents/?uuid=20f78191-1045-4d75-93e5-9044577f7ffb" ] }, { "id" : "ITEM-13",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3",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64], [65], [69]\u2013[71], [73], [76], [77], [104], [144], [273]\u2013[275]", "plainTextFormattedCitation" : "[64], [65], [69]\u2013[71], [73], [76], [77], [104], [144], [273]\u2013[275]", "previouslyFormattedCitation" : "[64], [65], [69]\u2013[71], [73], [76], [77], [104], [144], [273]\u2013[275]" }, "properties" : { "noteIndex" : 0 }, "schema" : "https://github.com/citation-style-language/schema/raw/master/csl-citation.json" }</w:instrText>
      </w:r>
      <w:r>
        <w:fldChar w:fldCharType="separate"/>
      </w:r>
      <w:r w:rsidRPr="00DC6B43">
        <w:rPr>
          <w:noProof/>
        </w:rPr>
        <w:t>[64], [65], [69]–[71], [73], [76], [77], [104], [144], [273]–[275]</w:t>
      </w:r>
      <w:r>
        <w:fldChar w:fldCharType="end"/>
      </w:r>
      <w:r>
        <w:t xml:space="preserve">. The devices </w:t>
      </w:r>
      <w:proofErr w:type="gramStart"/>
      <w:r>
        <w:t>were fabricated</w:t>
      </w:r>
      <w:proofErr w:type="gramEnd"/>
      <w:r>
        <w:t xml:space="preserve"> using the same steps outlined in Appendix B, but without the top gate metal deposition. The devices </w:t>
      </w:r>
      <w:proofErr w:type="gramStart"/>
      <w:r>
        <w:t>were measured</w:t>
      </w:r>
      <w:proofErr w:type="gramEnd"/>
      <w:r>
        <w:t xml:space="preserve"> using the setup outlined in Appendix C. </w:t>
      </w:r>
      <w:r w:rsidRPr="00EE2351">
        <w:t xml:space="preserve">Each box corresponds to measurements from 25 devices. </w:t>
      </w:r>
      <w:r>
        <w:t>In all box plot figures in this section, t</w:t>
      </w:r>
      <w:r w:rsidRPr="00EE2351">
        <w:t xml:space="preserve">he </w:t>
      </w:r>
      <w:proofErr w:type="gramStart"/>
      <w:r w:rsidRPr="00EE2351">
        <w:t>box plot whisker edges</w:t>
      </w:r>
      <w:proofErr w:type="gramEnd"/>
      <w:r w:rsidRPr="00EE2351">
        <w:t xml:space="preserve"> correspond to the extreme data points, the blue box limits correspond to the 75% and 25% percentile points and the red horizontal line is the median of the data.</w:t>
      </w:r>
    </w:p>
    <w:p w:rsidR="00EB3FAA" w:rsidRDefault="00EB3FAA" w:rsidP="00EB3FAA">
      <w:r>
        <w:lastRenderedPageBreak/>
        <w:fldChar w:fldCharType="begin"/>
      </w:r>
      <w:r>
        <w:instrText xml:space="preserve"> REF _Ref489988121 \h </w:instrText>
      </w:r>
      <w:r>
        <w:fldChar w:fldCharType="separate"/>
      </w:r>
      <w:r w:rsidR="00B32DA7">
        <w:t xml:space="preserve">Figure </w:t>
      </w:r>
      <w:r w:rsidR="00B32DA7">
        <w:rPr>
          <w:noProof/>
          <w:cs/>
        </w:rPr>
        <w:t>‎</w:t>
      </w:r>
      <w:r w:rsidR="00B32DA7">
        <w:rPr>
          <w:noProof/>
        </w:rPr>
        <w:t>6</w:t>
      </w:r>
      <w:r w:rsidR="00B32DA7">
        <w:t>.</w:t>
      </w:r>
      <w:r w:rsidR="00B32DA7">
        <w:rPr>
          <w:noProof/>
        </w:rPr>
        <w:t>7</w:t>
      </w:r>
      <w:r>
        <w:fldChar w:fldCharType="end"/>
      </w:r>
      <w:r>
        <w:t xml:space="preserve"> shows the Dirac point voltage obtained using the different developers. The data shows that the MIF CD26 developer yields the lower Dirac point voltage. This </w:t>
      </w:r>
      <w:proofErr w:type="gramStart"/>
      <w:r>
        <w:t>is expected</w:t>
      </w:r>
      <w:proofErr w:type="gramEnd"/>
      <w:r>
        <w:t xml:space="preserve"> as the lack of metal ions in the MIF developer causes less doping compared to the MIC developers, which dope the graphene significantly due to the metal ion content.</w:t>
      </w:r>
    </w:p>
    <w:p w:rsidR="00EB3FAA" w:rsidRDefault="00EB3FAA" w:rsidP="00EB3FAA">
      <w:r>
        <w:t xml:space="preserve">The hysteresis of Dirac point voltage shown in </w:t>
      </w:r>
      <w:r>
        <w:fldChar w:fldCharType="begin"/>
      </w:r>
      <w:r>
        <w:instrText xml:space="preserve"> REF _Ref489988877 \h </w:instrText>
      </w:r>
      <w:r>
        <w:fldChar w:fldCharType="separate"/>
      </w:r>
      <w:r w:rsidR="00B32DA7">
        <w:t xml:space="preserve">Figure </w:t>
      </w:r>
      <w:r w:rsidR="00B32DA7">
        <w:rPr>
          <w:noProof/>
          <w:cs/>
        </w:rPr>
        <w:t>‎</w:t>
      </w:r>
      <w:r w:rsidR="00B32DA7">
        <w:rPr>
          <w:noProof/>
        </w:rPr>
        <w:t>6</w:t>
      </w:r>
      <w:r w:rsidR="00B32DA7">
        <w:t>.</w:t>
      </w:r>
      <w:r w:rsidR="00B32DA7">
        <w:rPr>
          <w:noProof/>
        </w:rPr>
        <w:t>8</w:t>
      </w:r>
      <w:r>
        <w:fldChar w:fldCharType="end"/>
      </w:r>
      <w:r>
        <w:t xml:space="preserve"> shows that the MIC developers have the lowest magnitude of hysteresis. This </w:t>
      </w:r>
      <w:proofErr w:type="gramStart"/>
      <w:r>
        <w:t>can be attributed</w:t>
      </w:r>
      <w:proofErr w:type="gramEnd"/>
      <w:r>
        <w:t xml:space="preserve"> to the screening of graphene-dielectric interface charges by the metal-ion dopants, reducing their effect in causing hysteresis.</w:t>
      </w:r>
    </w:p>
    <w:p w:rsidR="00EB3FAA" w:rsidRDefault="00EB3FAA" w:rsidP="00EB3FAA">
      <w:r>
        <w:t xml:space="preserve">The extracted charged-ion concentration </w:t>
      </w:r>
      <w:proofErr w:type="gramStart"/>
      <w:r>
        <w:t>is shown</w:t>
      </w:r>
      <w:proofErr w:type="gramEnd"/>
      <w:r>
        <w:t xml:space="preserve"> in </w:t>
      </w:r>
      <w:r>
        <w:fldChar w:fldCharType="begin"/>
      </w:r>
      <w:r>
        <w:instrText xml:space="preserve"> REF _Ref489988967 \h </w:instrText>
      </w:r>
      <w:r>
        <w:fldChar w:fldCharType="separate"/>
      </w:r>
      <w:r w:rsidR="00883612">
        <w:t xml:space="preserve">Figure </w:t>
      </w:r>
      <w:r w:rsidR="00883612">
        <w:rPr>
          <w:noProof/>
          <w:cs/>
        </w:rPr>
        <w:t>‎</w:t>
      </w:r>
      <w:r w:rsidR="00883612">
        <w:rPr>
          <w:noProof/>
        </w:rPr>
        <w:t>6</w:t>
      </w:r>
      <w:r w:rsidR="00883612">
        <w:t>.</w:t>
      </w:r>
      <w:r w:rsidR="00883612">
        <w:rPr>
          <w:noProof/>
        </w:rPr>
        <w:t>9</w:t>
      </w:r>
      <w:r>
        <w:fldChar w:fldCharType="end"/>
      </w:r>
      <w:r>
        <w:t xml:space="preserve">. It confirms that the charged-impurity concentration of MIF developers is considerably less than that obtained using MIC developers. This </w:t>
      </w:r>
      <w:proofErr w:type="gramStart"/>
      <w:r>
        <w:t>results</w:t>
      </w:r>
      <w:proofErr w:type="gramEnd"/>
      <w:r>
        <w:t xml:space="preserve"> is expected, as the more metal ions are essentially charged impurities.</w:t>
      </w:r>
    </w:p>
    <w:p w:rsidR="00EB3FAA" w:rsidRDefault="00EB3FAA" w:rsidP="00EB3FAA">
      <w:r>
        <w:t xml:space="preserve">The extracted mobility </w:t>
      </w:r>
      <w:proofErr w:type="gramStart"/>
      <w:r>
        <w:t>is shown</w:t>
      </w:r>
      <w:proofErr w:type="gramEnd"/>
      <w:r>
        <w:t xml:space="preserve"> in </w:t>
      </w:r>
      <w:r>
        <w:fldChar w:fldCharType="begin"/>
      </w:r>
      <w:r>
        <w:instrText xml:space="preserve"> REF _Ref489989267 \h </w:instrText>
      </w:r>
      <w:r>
        <w:fldChar w:fldCharType="separate"/>
      </w:r>
      <w:r w:rsidR="00883612">
        <w:t xml:space="preserve">Figure </w:t>
      </w:r>
      <w:r w:rsidR="00883612">
        <w:rPr>
          <w:noProof/>
          <w:cs/>
        </w:rPr>
        <w:t>‎</w:t>
      </w:r>
      <w:r w:rsidR="00883612">
        <w:rPr>
          <w:noProof/>
        </w:rPr>
        <w:t>6</w:t>
      </w:r>
      <w:r w:rsidR="00883612">
        <w:t>.</w:t>
      </w:r>
      <w:r w:rsidR="00883612">
        <w:rPr>
          <w:noProof/>
        </w:rPr>
        <w:t>10</w:t>
      </w:r>
      <w:r>
        <w:fldChar w:fldCharType="end"/>
      </w:r>
      <w:r>
        <w:t xml:space="preserve">. We note that MIF developers yield significantly higher charge carrier mobility compared to MIC developers. This result </w:t>
      </w:r>
      <w:proofErr w:type="gramStart"/>
      <w:r>
        <w:t>can be attributed</w:t>
      </w:r>
      <w:proofErr w:type="gramEnd"/>
      <w:r>
        <w:t xml:space="preserve"> to the reduction in charged-impurity scattering when using MIF developers as they cause less charged-impurity concentration.</w:t>
      </w:r>
    </w:p>
    <w:p w:rsidR="00EB3FAA" w:rsidRDefault="00EB3FAA" w:rsidP="00EB3FAA">
      <w:r>
        <w:t xml:space="preserve">The extracted contact resistance normalized per device width </w:t>
      </w:r>
      <w:proofErr w:type="gramStart"/>
      <w:r>
        <w:t>is shown</w:t>
      </w:r>
      <w:proofErr w:type="gramEnd"/>
      <w:r>
        <w:t xml:space="preserve"> in </w:t>
      </w:r>
      <w:r>
        <w:fldChar w:fldCharType="begin"/>
      </w:r>
      <w:r>
        <w:instrText xml:space="preserve"> REF _Ref489989870 \h </w:instrText>
      </w:r>
      <w:r>
        <w:fldChar w:fldCharType="separate"/>
      </w:r>
      <w:r w:rsidR="00883612">
        <w:t xml:space="preserve">Figure </w:t>
      </w:r>
      <w:r w:rsidR="00883612">
        <w:rPr>
          <w:noProof/>
          <w:cs/>
        </w:rPr>
        <w:t>‎</w:t>
      </w:r>
      <w:r w:rsidR="00883612">
        <w:rPr>
          <w:noProof/>
        </w:rPr>
        <w:t>6</w:t>
      </w:r>
      <w:r w:rsidR="00883612">
        <w:t>.</w:t>
      </w:r>
      <w:r w:rsidR="00883612">
        <w:rPr>
          <w:noProof/>
        </w:rPr>
        <w:t>11</w:t>
      </w:r>
      <w:r>
        <w:fldChar w:fldCharType="end"/>
      </w:r>
      <w:r>
        <w:t xml:space="preserve">. Although the median values are close, the spread is significantly lower when using MIF developers. This indicates a more consistent metal-graphene interface as the contact resistance is a strong function of the state of the metal-graphene interface. </w:t>
      </w:r>
    </w:p>
    <w:p w:rsidR="00EB3FAA" w:rsidRDefault="00EB3FAA" w:rsidP="00EB3FAA">
      <w:r>
        <w:t xml:space="preserve">The results conclusively indicate the MIF developers are superior when processing graphene compared with MIC developers, unless the graphene channel is to </w:t>
      </w:r>
      <w:proofErr w:type="gramStart"/>
      <w:r>
        <w:t>be doped</w:t>
      </w:r>
      <w:proofErr w:type="gramEnd"/>
      <w:r>
        <w:t xml:space="preserve"> intentionally.</w:t>
      </w:r>
    </w:p>
    <w:p w:rsidR="00EB3FAA" w:rsidRDefault="00EB3FAA" w:rsidP="00EB3FAA">
      <w:pPr>
        <w:keepNext/>
        <w:ind w:firstLine="0"/>
        <w:jc w:val="center"/>
      </w:pPr>
      <w:r>
        <w:rPr>
          <w:noProof/>
        </w:rPr>
        <w:lastRenderedPageBreak/>
        <w:drawing>
          <wp:inline distT="0" distB="0" distL="0" distR="0" wp14:anchorId="0F8AABF4" wp14:editId="55F35DCC">
            <wp:extent cx="4114800" cy="290638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19" w:name="_Ref489988121"/>
      <w:bookmarkStart w:id="220" w:name="_Toc490653287"/>
      <w:bookmarkStart w:id="221" w:name="_Toc490654391"/>
      <w:bookmarkStart w:id="222" w:name="_Toc491539329"/>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7</w:t>
        </w:r>
      </w:fldSimple>
      <w:bookmarkEnd w:id="219"/>
      <w:r>
        <w:t xml:space="preserve"> Dirac point voltage measured for the devices fabricated using different photoresist. Labels "Up" and "Down" correspond to sweeping the back-gate voltage up and down.</w:t>
      </w:r>
      <w:bookmarkEnd w:id="220"/>
      <w:bookmarkEnd w:id="221"/>
      <w:bookmarkEnd w:id="222"/>
      <w:r>
        <w:t xml:space="preserve"> </w:t>
      </w:r>
    </w:p>
    <w:p w:rsidR="00EB3FAA" w:rsidRDefault="00EB3FAA" w:rsidP="00EB3FAA">
      <w:pPr>
        <w:keepNext/>
        <w:ind w:firstLine="0"/>
        <w:jc w:val="center"/>
      </w:pPr>
      <w:r>
        <w:rPr>
          <w:noProof/>
        </w:rPr>
        <w:drawing>
          <wp:inline distT="0" distB="0" distL="0" distR="0" wp14:anchorId="746230C0" wp14:editId="75F52730">
            <wp:extent cx="4114800" cy="2906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14800" cy="2906387"/>
                    </a:xfrm>
                    <a:prstGeom prst="rect">
                      <a:avLst/>
                    </a:prstGeom>
                  </pic:spPr>
                </pic:pic>
              </a:graphicData>
            </a:graphic>
          </wp:inline>
        </w:drawing>
      </w:r>
    </w:p>
    <w:p w:rsidR="00EB3FAA" w:rsidRDefault="00EB3FAA" w:rsidP="00EB3FAA">
      <w:pPr>
        <w:pStyle w:val="Caption"/>
      </w:pPr>
      <w:bookmarkStart w:id="223" w:name="_Ref489988877"/>
      <w:bookmarkStart w:id="224" w:name="_Toc490653288"/>
      <w:bookmarkStart w:id="225" w:name="_Toc490654392"/>
      <w:bookmarkStart w:id="226" w:name="_Toc491539330"/>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8</w:t>
        </w:r>
      </w:fldSimple>
      <w:bookmarkEnd w:id="223"/>
      <w:r>
        <w:t xml:space="preserve"> Hysteresis in Dirac point voltage, defined as the difference between the up and down voltage sweep Dirac point voltages. The MIC developers show small hysteresis, which </w:t>
      </w:r>
      <w:proofErr w:type="gramStart"/>
      <w:r>
        <w:t>can be attributed</w:t>
      </w:r>
      <w:proofErr w:type="gramEnd"/>
      <w:r>
        <w:t xml:space="preserve"> to the large density of metal-ion doping, screening the interface charges and reducing the hysteresis caused by them.</w:t>
      </w:r>
      <w:bookmarkEnd w:id="224"/>
      <w:bookmarkEnd w:id="225"/>
      <w:bookmarkEnd w:id="226"/>
    </w:p>
    <w:p w:rsidR="00EB3FAA" w:rsidRDefault="00EB3FAA" w:rsidP="00EB3FAA">
      <w:pPr>
        <w:keepNext/>
        <w:ind w:firstLine="0"/>
        <w:jc w:val="center"/>
      </w:pPr>
      <w:r>
        <w:rPr>
          <w:noProof/>
        </w:rPr>
        <w:lastRenderedPageBreak/>
        <w:drawing>
          <wp:inline distT="0" distB="0" distL="0" distR="0" wp14:anchorId="58ED5CF0" wp14:editId="251350CF">
            <wp:extent cx="4114800" cy="29045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58">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Default="00EB3FAA" w:rsidP="00EB3FAA">
      <w:pPr>
        <w:pStyle w:val="Caption"/>
      </w:pPr>
      <w:bookmarkStart w:id="227" w:name="_Ref489988967"/>
      <w:bookmarkStart w:id="228" w:name="_Toc490653289"/>
      <w:bookmarkStart w:id="229" w:name="_Toc490654393"/>
      <w:bookmarkStart w:id="230" w:name="_Toc491539331"/>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9</w:t>
        </w:r>
      </w:fldSimple>
      <w:bookmarkEnd w:id="227"/>
      <w:r>
        <w:t xml:space="preserve"> Extracted charged-impurity concentration using different developers. As expected, the MIF developers cause the least density of charged-impurities.</w:t>
      </w:r>
      <w:bookmarkEnd w:id="228"/>
      <w:bookmarkEnd w:id="229"/>
      <w:bookmarkEnd w:id="230"/>
    </w:p>
    <w:p w:rsidR="00EB3FAA" w:rsidRDefault="00EB3FAA" w:rsidP="00EB3FAA">
      <w:pPr>
        <w:keepNext/>
        <w:jc w:val="center"/>
      </w:pPr>
      <w:r>
        <w:rPr>
          <w:noProof/>
        </w:rPr>
        <w:drawing>
          <wp:inline distT="0" distB="0" distL="0" distR="0" wp14:anchorId="710FE512" wp14:editId="09D3D582">
            <wp:extent cx="4114800" cy="29067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EB3FAA">
      <w:pPr>
        <w:pStyle w:val="Caption"/>
      </w:pPr>
      <w:bookmarkStart w:id="231" w:name="_Ref489989267"/>
      <w:bookmarkStart w:id="232" w:name="_Toc490653290"/>
      <w:bookmarkStart w:id="233" w:name="_Toc490654394"/>
      <w:bookmarkStart w:id="234" w:name="_Toc491539332"/>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0</w:t>
        </w:r>
      </w:fldSimple>
      <w:bookmarkEnd w:id="231"/>
      <w:r>
        <w:t xml:space="preserve"> Extracted charge carrier mobility using different developers. MIF developers show higher mobility, which </w:t>
      </w:r>
      <w:proofErr w:type="gramStart"/>
      <w:r>
        <w:t>can be attributed</w:t>
      </w:r>
      <w:proofErr w:type="gramEnd"/>
      <w:r>
        <w:t xml:space="preserve"> to the less charged-impurity scattering as they yield lower charged-impurity concentration.</w:t>
      </w:r>
      <w:bookmarkEnd w:id="232"/>
      <w:bookmarkEnd w:id="233"/>
      <w:bookmarkEnd w:id="234"/>
    </w:p>
    <w:p w:rsidR="00EB3FAA" w:rsidRDefault="00EB3FAA" w:rsidP="00EB3FAA">
      <w:pPr>
        <w:keepNext/>
        <w:jc w:val="center"/>
      </w:pPr>
      <w:r>
        <w:rPr>
          <w:noProof/>
        </w:rPr>
        <w:lastRenderedPageBreak/>
        <w:drawing>
          <wp:inline distT="0" distB="0" distL="0" distR="0" wp14:anchorId="1EB29A58" wp14:editId="44D7EBB3">
            <wp:extent cx="4114800" cy="290673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14800" cy="2906737"/>
                    </a:xfrm>
                    <a:prstGeom prst="rect">
                      <a:avLst/>
                    </a:prstGeom>
                  </pic:spPr>
                </pic:pic>
              </a:graphicData>
            </a:graphic>
          </wp:inline>
        </w:drawing>
      </w:r>
    </w:p>
    <w:p w:rsidR="00EB3FAA" w:rsidRDefault="00EB3FAA" w:rsidP="004C2990">
      <w:pPr>
        <w:pStyle w:val="Caption"/>
      </w:pPr>
      <w:bookmarkStart w:id="235" w:name="_Ref489989870"/>
      <w:bookmarkStart w:id="236" w:name="_Toc490653291"/>
      <w:bookmarkStart w:id="237" w:name="_Toc490654395"/>
      <w:bookmarkStart w:id="238" w:name="_Toc491539333"/>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1</w:t>
        </w:r>
      </w:fldSimple>
      <w:bookmarkEnd w:id="235"/>
      <w:r>
        <w:t xml:space="preserve"> Extracted contact resistance. The median values are considerably</w:t>
      </w:r>
      <w:r w:rsidR="004C2990">
        <w:t xml:space="preserve"> far apart</w:t>
      </w:r>
      <w:r>
        <w:t>, but MIF developers show the lowest spread, indicating the most consistent metal-graphene interface.</w:t>
      </w:r>
      <w:bookmarkEnd w:id="236"/>
      <w:bookmarkEnd w:id="237"/>
      <w:bookmarkEnd w:id="238"/>
    </w:p>
    <w:p w:rsidR="00EB3FAA" w:rsidRDefault="00EB3FAA" w:rsidP="00EB3FAA">
      <w:pPr>
        <w:pStyle w:val="Heading3"/>
      </w:pPr>
      <w:bookmarkStart w:id="239" w:name="_Toc491082166"/>
      <w:r>
        <w:t xml:space="preserve">Relation </w:t>
      </w:r>
      <w:proofErr w:type="gramStart"/>
      <w:r>
        <w:t>Between</w:t>
      </w:r>
      <w:proofErr w:type="gramEnd"/>
      <w:r>
        <w:t xml:space="preserve"> Charge Carrier Mobility and Charged-Impurity Concentration</w:t>
      </w:r>
      <w:bookmarkEnd w:id="239"/>
    </w:p>
    <w:p w:rsidR="00EB3FAA" w:rsidRDefault="00EB3FAA" w:rsidP="00EB3FAA">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fldChar w:fldCharType="begin" w:fldLock="1"/>
      </w:r>
      <w:r>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24]", "plainTextFormattedCitation" : "[24]", "previouslyFormattedCitation" : "[24]" }, "properties" : { "noteIndex" : 0 }, "schema" : "https://github.com/citation-style-language/schema/raw/master/csl-citation.json" }</w:instrText>
      </w:r>
      <w:r>
        <w:fldChar w:fldCharType="separate"/>
      </w:r>
      <w:r w:rsidRPr="00DC6B43">
        <w:rPr>
          <w:noProof/>
        </w:rPr>
        <w:t>[24]</w:t>
      </w:r>
      <w:r>
        <w:fldChar w:fldCharType="end"/>
      </w:r>
      <w:r>
        <w:t>. It was shown theoret</w:t>
      </w:r>
      <w:r w:rsidR="004C2990">
        <w:t>ically that the charge carrier</w:t>
      </w:r>
      <w:r>
        <w:t xml:space="preserve">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study of impact of MIF and MIC developers on graphene FET performance allowed us </w:t>
      </w:r>
      <w:proofErr w:type="gramStart"/>
      <w:r>
        <w:t>to experimentally evaluate</w:t>
      </w:r>
      <w:proofErr w:type="gramEnd"/>
      <w:r>
        <w:t xml:space="preserve"> the relation between charge carrier mobility and charged-impurity concentration. </w:t>
      </w:r>
    </w:p>
    <w:p w:rsidR="00EB3FAA" w:rsidRDefault="00EB3FAA" w:rsidP="00EB3FAA">
      <w:r>
        <w:t xml:space="preserve">The extracted charge carrier mobility and the inverse of charged-impurity concentration </w:t>
      </w:r>
      <w:proofErr w:type="gramStart"/>
      <w:r>
        <w:t>is shown</w:t>
      </w:r>
      <w:proofErr w:type="gramEnd"/>
      <w:r>
        <w:t xml:space="preserve"> in </w:t>
      </w:r>
      <w:r>
        <w:fldChar w:fldCharType="begin"/>
      </w:r>
      <w:r>
        <w:instrText xml:space="preserve"> REF _Ref489991060 \h </w:instrText>
      </w:r>
      <w:r>
        <w:fldChar w:fldCharType="separate"/>
      </w:r>
      <w:r w:rsidR="00883612">
        <w:t xml:space="preserve">Figure </w:t>
      </w:r>
      <w:r w:rsidR="00883612">
        <w:rPr>
          <w:noProof/>
          <w:cs/>
        </w:rPr>
        <w:t>‎</w:t>
      </w:r>
      <w:r w:rsidR="00883612">
        <w:rPr>
          <w:noProof/>
        </w:rPr>
        <w:t>6</w:t>
      </w:r>
      <w:r w:rsidR="00883612">
        <w:t>.</w:t>
      </w:r>
      <w:r w:rsidR="00883612">
        <w:rPr>
          <w:noProof/>
        </w:rPr>
        <w:t>12</w:t>
      </w:r>
      <w:r>
        <w:fldChar w:fldCharType="end"/>
      </w:r>
      <w:r>
        <w:t xml:space="preserve">. The data shows a clear inverse relationship between </w:t>
      </w:r>
      <m:oMath>
        <m:r>
          <w:rPr>
            <w:rFonts w:ascii="Cambria Math" w:hAnsi="Cambria Math"/>
          </w:rPr>
          <m:t>μ</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o</m:t>
            </m:r>
          </m:sub>
        </m:sSub>
      </m:oMath>
      <w:r>
        <w:t xml:space="preserve">. To evaluate the proportionality constant between the inverse relationship, the data was fit to using the </w:t>
      </w:r>
      <w:proofErr w:type="gramStart"/>
      <w:r>
        <w:t xml:space="preserve">equation </w:t>
      </w:r>
      <w:proofErr w:type="gramEnd"/>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t xml:space="preserve">. The best fit </w:t>
      </w:r>
      <w:proofErr w:type="gramStart"/>
      <w:r>
        <w:t xml:space="preserve">shows </w:t>
      </w:r>
      <w:proofErr w:type="gramEnd"/>
      <m:oMath>
        <m:r>
          <w:rPr>
            <w:rFonts w:ascii="Cambria Math" w:hAnsi="Cambria Math"/>
          </w:rPr>
          <m:t>k≈4.24</m:t>
        </m:r>
      </m:oMath>
      <w:r>
        <w:t xml:space="preserve">, which is significantly different from the theoretically predicted data. This result suggests that the charged-impurity scattering is stronger than what </w:t>
      </w:r>
      <w:proofErr w:type="gramStart"/>
      <w:r>
        <w:t>has been predicted</w:t>
      </w:r>
      <w:proofErr w:type="gramEnd"/>
      <w:r>
        <w:t xml:space="preserve"> theoretically.</w:t>
      </w:r>
    </w:p>
    <w:p w:rsidR="00EB3FAA" w:rsidRDefault="00EB3FAA" w:rsidP="00EB3FAA">
      <w:pPr>
        <w:keepNext/>
        <w:jc w:val="center"/>
      </w:pPr>
      <w:r>
        <w:rPr>
          <w:noProof/>
        </w:rPr>
        <w:lastRenderedPageBreak/>
        <w:drawing>
          <wp:inline distT="0" distB="0" distL="0" distR="0" wp14:anchorId="04DB9B5E" wp14:editId="77E413FA">
            <wp:extent cx="4114800" cy="29045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61">
                      <a:extLst>
                        <a:ext uri="{28A0092B-C50C-407E-A947-70E740481C1C}">
                          <a14:useLocalDpi xmlns:a14="http://schemas.microsoft.com/office/drawing/2010/main" val="0"/>
                        </a:ext>
                      </a:extLst>
                    </a:blip>
                    <a:stretch>
                      <a:fillRect/>
                    </a:stretch>
                  </pic:blipFill>
                  <pic:spPr>
                    <a:xfrm>
                      <a:off x="0" y="0"/>
                      <a:ext cx="4114800" cy="2904539"/>
                    </a:xfrm>
                    <a:prstGeom prst="rect">
                      <a:avLst/>
                    </a:prstGeom>
                  </pic:spPr>
                </pic:pic>
              </a:graphicData>
            </a:graphic>
          </wp:inline>
        </w:drawing>
      </w:r>
    </w:p>
    <w:p w:rsidR="00EB3FAA" w:rsidRPr="00CC0D84" w:rsidRDefault="00EB3FAA" w:rsidP="00EB3FAA">
      <w:pPr>
        <w:pStyle w:val="Caption"/>
      </w:pPr>
      <w:bookmarkStart w:id="240" w:name="_Ref489991060"/>
      <w:bookmarkStart w:id="241" w:name="_Toc490653292"/>
      <w:bookmarkStart w:id="242" w:name="_Toc490654396"/>
      <w:bookmarkStart w:id="243" w:name="_Toc491539334"/>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2</w:t>
        </w:r>
      </w:fldSimple>
      <w:bookmarkEnd w:id="240"/>
      <w:r>
        <w:t xml:space="preserve"> Extracted charge carrier mobility vs inverse of charged-impurity concentration. </w:t>
      </w:r>
      <w:proofErr w:type="gramStart"/>
      <w:r>
        <w:t>the</w:t>
      </w:r>
      <w:proofErr w:type="gramEnd"/>
      <w:r>
        <w:t xml:space="preserve"> results show a clear inverse relation between the charge carrier mobility and charged-impurity concentration. The best fit equation </w:t>
      </w:r>
      <w:proofErr w:type="gramStart"/>
      <w:r>
        <w:t xml:space="preserve">is </w:t>
      </w:r>
      <w:proofErr w:type="gramEnd"/>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r>
          <w:rPr>
            <w:rFonts w:ascii="Cambria Math" w:hAnsi="Cambria Math"/>
          </w:rPr>
          <m:t xml:space="preserve"> </m:t>
        </m:r>
      </m:oMath>
      <w:r>
        <w:t>. The dashed line shows the extension of the fit to the origin.</w:t>
      </w:r>
      <w:bookmarkEnd w:id="241"/>
      <w:bookmarkEnd w:id="242"/>
      <w:bookmarkEnd w:id="243"/>
    </w:p>
    <w:p w:rsidR="00EB3FAA" w:rsidRDefault="00EB3FAA" w:rsidP="00EB3FAA">
      <w:pPr>
        <w:pStyle w:val="Heading2"/>
      </w:pPr>
      <w:bookmarkStart w:id="244" w:name="_Toc491082167"/>
      <w:r>
        <w:t>Photoresist Residuals on Graphene Channels</w:t>
      </w:r>
      <w:bookmarkEnd w:id="244"/>
    </w:p>
    <w:p w:rsidR="00EB3FAA" w:rsidRDefault="00EB3FAA" w:rsidP="00EB3FAA">
      <w:r>
        <w:t>Photoresists are organic, which makes them adhere well to graphene. However, this high adhesion to graphene causes 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fldChar w:fldCharType="begin" w:fldLock="1"/>
      </w:r>
      <w:r>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06], [108], [124], [145]", "plainTextFormattedCitation" : "[106], [108], [124], [145]", "previouslyFormattedCitation" : "[106], [108], [124], [145]" }, "properties" : { "noteIndex" : 0 }, "schema" : "https://github.com/citation-style-language/schema/raw/master/csl-citation.json" }</w:instrText>
      </w:r>
      <w:r>
        <w:fldChar w:fldCharType="separate"/>
      </w:r>
      <w:r w:rsidRPr="00DC6B43">
        <w:rPr>
          <w:noProof/>
        </w:rPr>
        <w:t>[106], [108], [124], [145]</w:t>
      </w:r>
      <w:r>
        <w:fldChar w:fldCharType="end"/>
      </w:r>
      <w:r>
        <w:t>.</w:t>
      </w:r>
    </w:p>
    <w:p w:rsidR="003A1357" w:rsidRDefault="003A1357" w:rsidP="003A1357">
      <w:r>
        <w:t xml:space="preserve">We studied the residual left over graphene channels after the channel definition step. We used AFM analysis to evaluate the step height over the graphene channel right after removing the sacrificial photoresist layer used as an etch mask, as outlined in Appendix B. The step heights using the different photoresists and developers used in Section </w:t>
      </w:r>
      <w:r>
        <w:fldChar w:fldCharType="begin"/>
      </w:r>
      <w:r>
        <w:instrText xml:space="preserve"> REF _Ref489991930 \r \h </w:instrText>
      </w:r>
      <w:r>
        <w:fldChar w:fldCharType="separate"/>
      </w:r>
      <w:r>
        <w:rPr>
          <w:cs/>
        </w:rPr>
        <w:t>‎</w:t>
      </w:r>
      <w:r>
        <w:t>6.3</w:t>
      </w:r>
      <w:r>
        <w:fldChar w:fldCharType="end"/>
      </w:r>
      <w:r>
        <w:t xml:space="preserve"> </w:t>
      </w:r>
      <w:proofErr w:type="gramStart"/>
      <w:r>
        <w:t>are shown</w:t>
      </w:r>
      <w:proofErr w:type="gramEnd"/>
      <w:r>
        <w:t xml:space="preserve"> in </w:t>
      </w:r>
      <w:r>
        <w:fldChar w:fldCharType="begin"/>
      </w:r>
      <w:r>
        <w:instrText xml:space="preserve"> REF _Ref489994045 \h </w:instrText>
      </w:r>
      <w:r>
        <w:fldChar w:fldCharType="separate"/>
      </w:r>
      <w:r w:rsidR="00883612">
        <w:t xml:space="preserve">Figure </w:t>
      </w:r>
      <w:r w:rsidR="00883612">
        <w:rPr>
          <w:noProof/>
          <w:cs/>
        </w:rPr>
        <w:t>‎</w:t>
      </w:r>
      <w:r w:rsidR="00883612">
        <w:rPr>
          <w:noProof/>
        </w:rPr>
        <w:t>6</w:t>
      </w:r>
      <w:r w:rsidR="00883612">
        <w:t>.</w:t>
      </w:r>
      <w:r w:rsidR="00883612">
        <w:rPr>
          <w:noProof/>
        </w:rPr>
        <w:t>13</w:t>
      </w:r>
      <w:r>
        <w:fldChar w:fldCharType="end"/>
      </w:r>
      <w:r>
        <w:t>.</w:t>
      </w:r>
    </w:p>
    <w:p w:rsidR="009D239A" w:rsidRPr="00262B58" w:rsidRDefault="009D239A" w:rsidP="009D239A">
      <w:r>
        <w:t xml:space="preserve">The CD26 developer with S1805 resist shows the smallest step height, 1.19 </w:t>
      </w:r>
      <w:r>
        <w:rPr>
          <w:rFonts w:cs="Times"/>
        </w:rPr>
        <w:t>±</w:t>
      </w:r>
      <w:r>
        <w:t xml:space="preserve"> 0.16 nm, which is quite close to the expected AFM step height of graphene, indicating a very thin residue</w:t>
      </w:r>
      <w:r>
        <w:fldChar w:fldCharType="begin" w:fldLock="1"/>
      </w:r>
      <w:r>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37], [170], [274]", "plainTextFormattedCitation" : "[37], [170], [274]", "previouslyFormattedCitation" : "[37], [170], [274]" }, "properties" : { "noteIndex" : 0 }, "schema" : "https://github.com/citation-style-language/schema/raw/master/csl-citation.json" }</w:instrText>
      </w:r>
      <w:r>
        <w:fldChar w:fldCharType="separate"/>
      </w:r>
      <w:r w:rsidRPr="00DC6B43">
        <w:rPr>
          <w:noProof/>
        </w:rPr>
        <w:t>[37], [170], [27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B3FAA" w:rsidTr="00E312D9">
        <w:tc>
          <w:tcPr>
            <w:tcW w:w="4680" w:type="dxa"/>
            <w:vAlign w:val="bottom"/>
          </w:tcPr>
          <w:p w:rsidR="00EB3FAA" w:rsidRDefault="00EB3FAA" w:rsidP="00D95516">
            <w:pPr>
              <w:ind w:firstLine="0"/>
              <w:jc w:val="center"/>
              <w:rPr>
                <w:noProof/>
              </w:rPr>
            </w:pPr>
            <w:r>
              <w:rPr>
                <w:noProof/>
              </w:rPr>
              <w:lastRenderedPageBreak/>
              <w:drawing>
                <wp:inline distT="0" distB="0" distL="0" distR="0" wp14:anchorId="03DF4BD2" wp14:editId="286C5D48">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EB3FAA" w:rsidRDefault="00EB3FAA" w:rsidP="00D95516">
            <w:pPr>
              <w:ind w:firstLine="0"/>
              <w:jc w:val="center"/>
              <w:rPr>
                <w:noProof/>
              </w:rPr>
            </w:pPr>
          </w:p>
          <w:p w:rsidR="00EB3FAA" w:rsidRDefault="00EB3FAA" w:rsidP="00D95516">
            <w:pPr>
              <w:ind w:firstLine="0"/>
              <w:jc w:val="center"/>
            </w:pPr>
            <w:r>
              <w:rPr>
                <w:noProof/>
              </w:rPr>
              <w:t>(a)</w:t>
            </w:r>
          </w:p>
        </w:tc>
        <w:tc>
          <w:tcPr>
            <w:tcW w:w="4680" w:type="dxa"/>
            <w:vAlign w:val="bottom"/>
          </w:tcPr>
          <w:p w:rsidR="00EB3FAA" w:rsidRDefault="00EB3FAA" w:rsidP="00D95516">
            <w:pPr>
              <w:ind w:firstLine="0"/>
              <w:jc w:val="center"/>
            </w:pPr>
            <w:r>
              <w:rPr>
                <w:noProof/>
              </w:rPr>
              <w:drawing>
                <wp:inline distT="0" distB="0" distL="0" distR="0" wp14:anchorId="60434A27" wp14:editId="1080A073">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63">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EB3FAA" w:rsidRDefault="00EB3FAA" w:rsidP="00D95516">
            <w:pPr>
              <w:ind w:firstLine="0"/>
              <w:jc w:val="center"/>
            </w:pPr>
            <w:r>
              <w:t>(b)</w:t>
            </w:r>
          </w:p>
        </w:tc>
      </w:tr>
      <w:tr w:rsidR="00EB3FAA" w:rsidTr="00E312D9">
        <w:tc>
          <w:tcPr>
            <w:tcW w:w="4680" w:type="dxa"/>
            <w:vAlign w:val="bottom"/>
          </w:tcPr>
          <w:p w:rsidR="00EB3FAA" w:rsidRDefault="00EB3FAA" w:rsidP="00D95516">
            <w:pPr>
              <w:ind w:firstLine="0"/>
              <w:jc w:val="center"/>
            </w:pPr>
            <w:r>
              <w:rPr>
                <w:noProof/>
              </w:rPr>
              <w:drawing>
                <wp:inline distT="0" distB="0" distL="0" distR="0" wp14:anchorId="31980CEE" wp14:editId="3134E64C">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64">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EB3FAA" w:rsidRDefault="00EB3FAA" w:rsidP="00D95516">
            <w:pPr>
              <w:ind w:firstLine="0"/>
              <w:jc w:val="center"/>
            </w:pPr>
            <w:r>
              <w:t>(c)</w:t>
            </w:r>
          </w:p>
        </w:tc>
        <w:tc>
          <w:tcPr>
            <w:tcW w:w="4680" w:type="dxa"/>
            <w:vAlign w:val="bottom"/>
          </w:tcPr>
          <w:p w:rsidR="00EB3FAA" w:rsidRDefault="00EB3FAA" w:rsidP="00D95516">
            <w:pPr>
              <w:ind w:firstLine="0"/>
              <w:jc w:val="center"/>
            </w:pPr>
            <w:r>
              <w:rPr>
                <w:noProof/>
              </w:rPr>
              <w:drawing>
                <wp:inline distT="0" distB="0" distL="0" distR="0" wp14:anchorId="5573B14C" wp14:editId="52659995">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65">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EB3FAA" w:rsidRDefault="00EB3FAA" w:rsidP="00D95516">
            <w:pPr>
              <w:keepNext/>
              <w:ind w:firstLine="0"/>
              <w:jc w:val="center"/>
            </w:pPr>
            <w:r>
              <w:t>(d)</w:t>
            </w:r>
          </w:p>
        </w:tc>
      </w:tr>
    </w:tbl>
    <w:p w:rsidR="00EB3FAA" w:rsidRDefault="00EB3FAA" w:rsidP="00EB3FAA">
      <w:pPr>
        <w:pStyle w:val="Caption"/>
      </w:pPr>
      <w:bookmarkStart w:id="245" w:name="_Ref489994045"/>
      <w:bookmarkStart w:id="246" w:name="_Toc491539335"/>
      <w:r>
        <w:t xml:space="preserve">Figure </w:t>
      </w:r>
      <w:fldSimple w:instr=" STYLEREF 1 \s ">
        <w:r w:rsidR="00883612">
          <w:rPr>
            <w:noProof/>
            <w:cs/>
          </w:rPr>
          <w:t>‎</w:t>
        </w:r>
        <w:r w:rsidR="00883612">
          <w:rPr>
            <w:noProof/>
          </w:rPr>
          <w:t>6</w:t>
        </w:r>
      </w:fldSimple>
      <w:r w:rsidR="00883612">
        <w:t>.</w:t>
      </w:r>
      <w:fldSimple w:instr=" SEQ Figure \* ARABIC \s 1 ">
        <w:r w:rsidR="00883612">
          <w:rPr>
            <w:noProof/>
          </w:rPr>
          <w:t>13</w:t>
        </w:r>
      </w:fldSimple>
      <w:bookmarkEnd w:id="245"/>
      <w:r>
        <w:t xml:space="preserve"> (a) False color SEM image showing the graphene FET with the scan area shown as a yellow line. (b)-(d) AFM scan results for when using CD 26, AZ Developer and AZ400 developer, respectively.</w:t>
      </w:r>
      <w:bookmarkEnd w:id="246"/>
    </w:p>
    <w:p w:rsidR="00EB3FAA" w:rsidRPr="00201FA7" w:rsidRDefault="00EB3FAA" w:rsidP="00BB750D">
      <w:r>
        <w:t>On the contrary, the channels defined using AZ Developer and AZ40</w:t>
      </w:r>
      <w:r w:rsidR="00BB750D">
        <w:t xml:space="preserve">0K with AZ4110 </w:t>
      </w:r>
      <w:proofErr w:type="gramStart"/>
      <w:r w:rsidR="00BB750D">
        <w:t xml:space="preserve">photoresist show </w:t>
      </w:r>
      <w:r>
        <w:t>step height</w:t>
      </w:r>
      <w:r w:rsidR="00BB750D">
        <w:t>s</w:t>
      </w:r>
      <w:proofErr w:type="gramEnd"/>
      <w:r>
        <w:t xml:space="preserve"> in the excess of 10 nm. These results point towards high adhesion between the photoresist and graphene. The large step height also mean that the interface of graphene </w:t>
      </w:r>
      <w:proofErr w:type="gramStart"/>
      <w:r>
        <w:t>is covered</w:t>
      </w:r>
      <w:proofErr w:type="gramEnd"/>
      <w:r>
        <w:t xml:space="preserve"> with a relatively thick residue, which will certainly affect the transport and interface properties. This might be one of the reasons behind the large spread in extracted model values in Section </w:t>
      </w:r>
      <w:r>
        <w:fldChar w:fldCharType="begin"/>
      </w:r>
      <w:r>
        <w:instrText xml:space="preserve"> REF _Ref489991930 \r \h </w:instrText>
      </w:r>
      <w:r>
        <w:fldChar w:fldCharType="separate"/>
      </w:r>
      <w:r>
        <w:rPr>
          <w:cs/>
        </w:rPr>
        <w:t>‎</w:t>
      </w:r>
      <w:r>
        <w:t>6.3</w:t>
      </w:r>
      <w:r>
        <w:fldChar w:fldCharType="end"/>
      </w:r>
      <w:r>
        <w:t xml:space="preserve"> for the devices fabricated using AZ Developer and AZ400K.</w:t>
      </w:r>
      <w:r w:rsidRPr="00811CA2">
        <w:t xml:space="preserve"> </w:t>
      </w:r>
    </w:p>
    <w:p w:rsidR="00EB3FAA" w:rsidRPr="00BC4C90" w:rsidRDefault="00EB3FAA" w:rsidP="00EB3FAA"/>
    <w:p w:rsidR="00EB3FAA" w:rsidRDefault="00EB3FAA" w:rsidP="00EB3FAA"/>
    <w:p w:rsidR="00EB3FAA" w:rsidRDefault="00EB3FAA" w:rsidP="00EB3FAA">
      <w:r>
        <w:br w:type="page"/>
      </w:r>
    </w:p>
    <w:p w:rsidR="00EB3FAA" w:rsidRDefault="00EB3FAA" w:rsidP="00EB3FAA">
      <w:pPr>
        <w:pStyle w:val="Heading1"/>
      </w:pPr>
      <w:bookmarkStart w:id="247" w:name="_Toc491082168"/>
      <w:r>
        <w:lastRenderedPageBreak/>
        <w:t>Conclusion and Future Work</w:t>
      </w:r>
      <w:bookmarkEnd w:id="247"/>
    </w:p>
    <w:p w:rsidR="00EB3FAA" w:rsidRPr="00B82B95" w:rsidRDefault="00EB3FAA" w:rsidP="00EB3FAA">
      <w:r>
        <w:t>In this work, we explored the use of graphene devices for use in heterogeneous integration with CMOS. In this section, we discuss some of the techniques that can allow us overcome the current technological limitations and create high-performance graphene-CMOS heterogeneous systems.</w:t>
      </w:r>
    </w:p>
    <w:p w:rsidR="00EB3FAA" w:rsidRDefault="00EB3FAA" w:rsidP="00EB3FAA">
      <w:pPr>
        <w:pStyle w:val="Heading2"/>
      </w:pPr>
      <w:bookmarkStart w:id="248" w:name="_Toc491082169"/>
      <w:r>
        <w:t>Alloyed Contacts for Optimized Thermal and Electrical Contact Resistance</w:t>
      </w:r>
      <w:bookmarkEnd w:id="248"/>
    </w:p>
    <w:p w:rsidR="00EB3FAA" w:rsidRDefault="00EB3FAA" w:rsidP="00A77B44">
      <w:r>
        <w:t xml:space="preserve">Losses in metal-graphene electrical contacts </w:t>
      </w:r>
      <w:r w:rsidR="00A77B44">
        <w:t xml:space="preserve">leads to </w:t>
      </w:r>
      <w:r>
        <w:t xml:space="preserve">Joule heating. The generated heat in the contact and the channel can dissipate through the channel-dielectric interface or the metal-graphene interface. Generally, the metal-graphene interface has a larger thermal conductance, allowing most of the heat to dissipate through it. Co-optimization of the electrical contact and thermal interface resistance will reduce the Joule heating and allow more efficient heat dissipation, reducing the temperature of the channel and hence reducing </w:t>
      </w:r>
      <w:r w:rsidR="00A77B44">
        <w:t xml:space="preserve">the </w:t>
      </w:r>
      <w:r>
        <w:t>scattering</w:t>
      </w:r>
      <w:r w:rsidR="00A77B44">
        <w:t xml:space="preserve"> of electrons by phonons</w:t>
      </w:r>
      <w:r>
        <w:t>.</w:t>
      </w:r>
      <w:r w:rsidR="00C20C6A">
        <w:t xml:space="preserve"> This is especially important in deeply scaled graphene FETs with channel lengths &lt; 0.5 </w:t>
      </w:r>
      <w:r w:rsidR="00C20C6A">
        <w:rPr>
          <w:rFonts w:cs="Times"/>
        </w:rPr>
        <w:t>µ</w:t>
      </w:r>
      <w:r w:rsidR="00C20C6A">
        <w:t>m, where most of the generated heat tends to flow through the channel and contact</w:t>
      </w:r>
      <w:r w:rsidR="001C7B4F">
        <w:fldChar w:fldCharType="begin" w:fldLock="1"/>
      </w:r>
      <w:r w:rsidR="001C7B4F">
        <w:instrText>ADDIN CSL_CITATION { "citationItems" : [ { "id" : "ITEM-1",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1", "issue" : "12", "issued" : { "date-parts" : [ [ "2010", "12", "8" ] ] }, "page" : "4787-4793", "title" : "Imaging, Simulation, and Electrostatic Control of Power Dissipation in Graphene Devices", "type" : "article-journal", "volume" : "10" }, "uris" : [ "http://www.mendeley.com/documents/?uuid=f43bd043-9cac-4e31-81da-5f0a66359b33" ] }, { "id" : "ITEM-2",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2", "issue" : "5", "issued" : { "date-parts" : [ [ "2011" ] ] }, "page" : "287-290", "publisher" : "Nature Publishing Group", "title" : "Nanoscale Joule heating, Peltier cooling and current crowding at graphene-metal contacts.", "type" : "article-journal", "volume" : "6" }, "uris" : [ "http://www.mendeley.com/documents/?uuid=c6c3f391-ba08-4e96-99da-744c51946eb4" ] } ], "mendeley" : { "formattedCitation" : "[107], [270]", "plainTextFormattedCitation" : "[107], [270]", "previouslyFormattedCitation" : "[107], [270]" }, "properties" : { "noteIndex" : 0 }, "schema" : "https://github.com/citation-style-language/schema/raw/master/csl-citation.json" }</w:instrText>
      </w:r>
      <w:r w:rsidR="001C7B4F">
        <w:fldChar w:fldCharType="separate"/>
      </w:r>
      <w:r w:rsidR="001C7B4F" w:rsidRPr="001C7B4F">
        <w:rPr>
          <w:noProof/>
        </w:rPr>
        <w:t>[107], [270]</w:t>
      </w:r>
      <w:r w:rsidR="001C7B4F">
        <w:fldChar w:fldCharType="end"/>
      </w:r>
      <w:r w:rsidR="00C20C6A">
        <w:t>.</w:t>
      </w:r>
    </w:p>
    <w:p w:rsidR="00EB3FAA" w:rsidRDefault="00EB3FAA" w:rsidP="00AC2313">
      <w:r>
        <w:t xml:space="preserve">The thermal interface and electrical contact resistance </w:t>
      </w:r>
      <w:r w:rsidR="00AC2313">
        <w:t xml:space="preserve">are </w:t>
      </w:r>
      <w:r>
        <w:t>a strong function of the interface quality and bonding between the materials. Metals on graphene interface change the graphene band structure if they chemisorb on it, and dope it when they adsorb to it</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mendeley" : { "formattedCitation" : "[100], [118]", "plainTextFormattedCitation" : "[100], [118]", "previouslyFormattedCitation" : "[100], [118]" }, "properties" : { "noteIndex" : 0 }, "schema" : "https://github.com/citation-style-language/schema/raw/master/csl-citation.json" }</w:instrText>
      </w:r>
      <w:r>
        <w:fldChar w:fldCharType="separate"/>
      </w:r>
      <w:r w:rsidRPr="00DC6B43">
        <w:rPr>
          <w:noProof/>
        </w:rPr>
        <w:t>[100], [118]</w:t>
      </w:r>
      <w:r>
        <w:fldChar w:fldCharType="end"/>
      </w:r>
      <w:r>
        <w:t xml:space="preserve">. </w:t>
      </w:r>
      <w:r w:rsidR="00AC2313">
        <w:t>Pure</w:t>
      </w:r>
      <w:r>
        <w:t xml:space="preserve"> metals span the interaction spectrum from of no interaction as gold on graphene, to weak interaction as in palladium on graphene, and finally strong interaction that leads to band structure changes as in the case of nickel on graphene</w:t>
      </w:r>
      <w:r>
        <w:fldChar w:fldCharType="begin" w:fldLock="1"/>
      </w:r>
      <w:r>
        <w:instrText>ADDIN CSL_CITATION { "citationItems" : [ { "id" : "ITEM-1",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1",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2",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2", "issue" : "19", "issued" : { "date-parts" : [ [ "2009" ] ] }, "page" : "1-12", "title" : "First-principles study of the interaction and charge transfer between graphene and metals", "type" : "article-journal", "volume" : "79" }, "uris" : [ "http://www.mendeley.com/documents/?uuid=00395c80-ba91-4de2-b32b-55b250b93b6d" ] }, { "id" : "ITEM-3", "itemData" : { "DOI" : "10.1103/PhysRevB.87.165410", "ISSN" : "1098-0121", "author" : [ { "dropping-particle" : "", "family" : "Mao", "given" : "R.", "non-dropping-particle" : "", "parse-names" : false, "suffix" : "" }, { "dropping-particle" : "", "family" : "Kong", "given" : "B. D.", "non-dropping-particle" : "", "parse-names" : false, "suffix" : "" }, { "dropping-particle" : "", "family" : "Gong", "given" : "C.", "non-dropping-particle" : "", "parse-names" : false, "suffix" : "" }, { "dropping-particle" : "", "family" : "Xu", "given" : "S.", "non-dropping-particle" : "", "parse-names" : false, "suffix" : "" }, { "dropping-particle" : "", "family" : "Jayasekera", "given" : "T.", "non-dropping-particle" : "", "parse-names" : false, "suffix" : "" }, { "dropping-particle" : "", "family" : "Cho", "given" : "K.", "non-dropping-particle" : "", "parse-names" : false, "suffix" : "" }, { "dropping-particle" : "", "family" : "Kim", "given" : "K. W.", "non-dropping-particle" : "", "parse-names" : false, "suffix" : "" } ], "container-title" : "Physical Review B", "id" : "ITEM-3", "issue" : "16", "issued" : { "date-parts" : [ [ "2013", "4", "5" ] ] }, "page" : "165410", "title" : "First-principles calculation of thermal transport in metal/graphene systems", "type" : "article-journal", "volume" : "87" }, "uris" : [ "http://www.mendeley.com/documents/?uuid=363e9bf1-22f2-4486-b0e6-80285a8fc4a2" ] } ], "mendeley" : { "formattedCitation" : "[96], [100], [118]", "plainTextFormattedCitation" : "[96], [100], [118]", "previouslyFormattedCitation" : "[96], [100], [118]" }, "properties" : { "noteIndex" : 0 }, "schema" : "https://github.com/citation-style-language/schema/raw/master/csl-citation.json" }</w:instrText>
      </w:r>
      <w:r>
        <w:fldChar w:fldCharType="separate"/>
      </w:r>
      <w:r w:rsidRPr="00DC6B43">
        <w:rPr>
          <w:noProof/>
        </w:rPr>
        <w:t>[96], [100], [118]</w:t>
      </w:r>
      <w:r>
        <w:fldChar w:fldCharType="end"/>
      </w:r>
      <w:r>
        <w:t xml:space="preserve">. An example of the thermal interface and electrical contact conductance is shown in </w:t>
      </w:r>
      <w:r>
        <w:fldChar w:fldCharType="begin"/>
      </w:r>
      <w:r>
        <w:instrText xml:space="preserve"> REF _Ref490557230 \h </w:instrText>
      </w:r>
      <w:r>
        <w:fldChar w:fldCharType="separate"/>
      </w:r>
      <w:r>
        <w:t xml:space="preserve">Figure </w:t>
      </w:r>
      <w:r>
        <w:rPr>
          <w:noProof/>
          <w:cs/>
        </w:rPr>
        <w:t>‎</w:t>
      </w:r>
      <w:r>
        <w:rPr>
          <w:noProof/>
        </w:rPr>
        <w:t>7</w:t>
      </w:r>
      <w:r>
        <w:t>.</w:t>
      </w:r>
      <w:r>
        <w:rPr>
          <w:noProof/>
        </w:rPr>
        <w:t>1</w:t>
      </w:r>
      <w:r>
        <w:fldChar w:fldCharType="end"/>
      </w:r>
      <w:r>
        <w:fldChar w:fldCharType="begin" w:fldLock="1"/>
      </w:r>
      <w:r>
        <w:instrText>ADDIN CSL_CITATION { "citationItems" : [ { "id" : "ITEM-1", "itemData" : { "DOI" : "10.1021/nl300266p", "ISSN" : "1530-6984", "author" : [ { "dropping-particle" : "", "family" : "Song", "given" : "Seung Min", "non-dropping-particle" : "", "parse-names" : false, "suffix" : "" }, { "dropping-particle" : "", "family" : "Park", "given" : "Jong Kyung", "non-dropping-particle" : "", "parse-names" : false, "suffix" : "" }, { "dropping-particle" : "", "family" : "Sul", "given" : "One Jae", "non-dropping-particle" : "", "parse-names" : false, "suffix" : "" }, { "dropping-particle" : "", "family" : "Cho", "given" : "Byung Jin", "non-dropping-particle" : "", "parse-names" : false, "suffix" : "" } ], "container-title" : "Nano Letters", "id" : "ITEM-1", "issue" : "8", "issued" : { "date-parts" : [ [ "2012", "8", "8" ] ] }, "page" : "3887-3892", "title" : "Determination of Work Function of Graphene under a Metal Electrode and Its Role in Contact Resistance", "type" : "article-journal", "volume" : "12" }, "uris" : [ "http://www.mendeley.com/documents/?uuid=b4c5cacf-5958-423d-b147-d83eae90924f" ] }, { "id" : "ITEM-2",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2", "issued" : { "date-parts" : [ [ "2014" ] ] }, "page" : "1385-1389", "title" : "Cross plane thermal conductance of graphene-metal interfaces", "type" : "article-journal" }, "uris" : [ "http://www.mendeley.com/documents/?uuid=f4c6938a-d4e7-4f80-ae9b-bfd7bdf0a822" ] }, { "id" : "ITEM-3",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3", "issue" : "15", "issued" : { "date-parts" : [ [ "2015", "10", "12" ] ] }, "page" : "153104", "title" : "Transition metal contacts to graphene", "type" : "article-journal", "volume" : "107" }, "uris" : [ "http://www.mendeley.com/documents/?uuid=774c808b-24b7-49cb-903e-cdf58009b1f5" ] }, { "id" : "ITEM-4",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4", "issue" : "2", "issued" : { "date-parts" : [ [ "2014" ] ] }, "title" : "Thermal conductance imaging of graphene contacts", "type" : "article-journal", "volume" : "116" }, "uris" : [ "http://www.mendeley.com/documents/?uuid=6df98d7f-69b1-4bdf-9a6b-243c3eedfd77" ] }, { "id" : "ITEM-5",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5", "issued" : { "date-parts" : [ [ "2017" ] ] }, "title" : "Developing Superior Alloy Contacts Optimized for Electrical and Thermal Transport at Metal-Graphene Interfaces", "type" : "paper-conference" }, "uris" : [ "http://www.mendeley.com/documents/?uuid=01137786-2881-47e2-9fe0-80140b68d0d3" ] } ], "mendeley" : { "formattedCitation" : "[110], [126], [271], [272], [276]", "plainTextFormattedCitation" : "[110], [126], [271], [272], [276]", "previouslyFormattedCitation" : "[110], [126], [271], [272], [276]" }, "properties" : { "noteIndex" : 0 }, "schema" : "https://github.com/citation-style-language/schema/raw/master/csl-citation.json" }</w:instrText>
      </w:r>
      <w:r>
        <w:fldChar w:fldCharType="separate"/>
      </w:r>
      <w:r w:rsidRPr="00DC6B43">
        <w:rPr>
          <w:noProof/>
        </w:rPr>
        <w:t>[110], [126], [271], [272], [276]</w:t>
      </w:r>
      <w:r>
        <w:fldChar w:fldCharType="end"/>
      </w:r>
      <w:r>
        <w:t>. The optimal contact would be one in the top right corner with high thermal interface and electrical contact resistance.</w:t>
      </w:r>
    </w:p>
    <w:p w:rsidR="00EB3FAA" w:rsidRPr="0090734A" w:rsidRDefault="00EB3FAA" w:rsidP="00C177EC">
      <w:r>
        <w:lastRenderedPageBreak/>
        <w:t xml:space="preserve">The use of metal alloys allows us to fine-tune the interface properties. </w:t>
      </w:r>
      <w:proofErr w:type="spellStart"/>
      <w:r>
        <w:t>Pd</w:t>
      </w:r>
      <w:proofErr w:type="spellEnd"/>
      <w:r>
        <w:t>-Ni and Au-</w:t>
      </w:r>
      <w:proofErr w:type="spellStart"/>
      <w:r>
        <w:t>Pd</w:t>
      </w:r>
      <w:proofErr w:type="spellEnd"/>
      <w:r>
        <w:t xml:space="preserve"> alloys could span the interaction spectrum between their respective elements. However, </w:t>
      </w:r>
      <w:r w:rsidR="00C177EC">
        <w:t xml:space="preserve">the </w:t>
      </w:r>
      <w:r>
        <w:t xml:space="preserve">experimental evaluation of </w:t>
      </w:r>
      <w:r w:rsidR="00425606">
        <w:t xml:space="preserve">electrical contact and </w:t>
      </w:r>
      <w:r>
        <w:t xml:space="preserve">thermal interface and </w:t>
      </w:r>
      <w:r w:rsidR="00425606">
        <w:t xml:space="preserve">conductance </w:t>
      </w:r>
      <w:r w:rsidR="00C177EC">
        <w:t xml:space="preserve">using one sample per alloy composition </w:t>
      </w:r>
      <w:r>
        <w:t>would be tedious</w:t>
      </w:r>
      <w:r w:rsidR="00912884">
        <w:t xml:space="preserve"> </w:t>
      </w:r>
      <w:r w:rsidR="00C177EC">
        <w:t>and time consuming</w:t>
      </w:r>
      <w:r>
        <w:t>.</w:t>
      </w:r>
      <w:r w:rsidR="00C177EC">
        <w:t xml:space="preserve"> </w:t>
      </w:r>
      <w:r>
        <w:t xml:space="preserve">The use of compositionally spread alloy films (CSAF) allows the rapid experimental evaluation of the electrical and thermal properties of metal-graphene contacts. Using CSAFs of different metals, for example a </w:t>
      </w:r>
      <w:proofErr w:type="spellStart"/>
      <w:r>
        <w:t>Pd</w:t>
      </w:r>
      <w:proofErr w:type="spellEnd"/>
      <w:r>
        <w:t xml:space="preserve">-Ni CSAF, we can evaluate the whole interaction spectrum from </w:t>
      </w:r>
      <w:proofErr w:type="spellStart"/>
      <w:r>
        <w:t>Pd</w:t>
      </w:r>
      <w:proofErr w:type="spellEnd"/>
      <w:r>
        <w:t xml:space="preserve"> to Ni using a single sample. As such, the use of CSAF metal films would allow us </w:t>
      </w:r>
      <w:proofErr w:type="gramStart"/>
      <w:r>
        <w:t>to rapidly determine</w:t>
      </w:r>
      <w:proofErr w:type="gramEnd"/>
      <w:r>
        <w:t xml:space="preserve"> the optimal composition of metal-graphene contacts.</w:t>
      </w:r>
    </w:p>
    <w:p w:rsidR="00EB3FAA" w:rsidRDefault="00EB3FAA" w:rsidP="00EB3FAA">
      <w:pPr>
        <w:keepNext/>
        <w:ind w:firstLine="0"/>
        <w:jc w:val="center"/>
      </w:pPr>
      <w:r>
        <w:rPr>
          <w:noProof/>
        </w:rPr>
        <w:drawing>
          <wp:inline distT="0" distB="0" distL="0" distR="0" wp14:anchorId="23176883" wp14:editId="54113903">
            <wp:extent cx="4572000" cy="40783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e_Gth.jpg"/>
                    <pic:cNvPicPr/>
                  </pic:nvPicPr>
                  <pic:blipFill>
                    <a:blip r:embed="rId66">
                      <a:extLst>
                        <a:ext uri="{28A0092B-C50C-407E-A947-70E740481C1C}">
                          <a14:useLocalDpi xmlns:a14="http://schemas.microsoft.com/office/drawing/2010/main" val="0"/>
                        </a:ext>
                      </a:extLst>
                    </a:blip>
                    <a:stretch>
                      <a:fillRect/>
                    </a:stretch>
                  </pic:blipFill>
                  <pic:spPr>
                    <a:xfrm>
                      <a:off x="0" y="0"/>
                      <a:ext cx="4572000" cy="4078386"/>
                    </a:xfrm>
                    <a:prstGeom prst="rect">
                      <a:avLst/>
                    </a:prstGeom>
                  </pic:spPr>
                </pic:pic>
              </a:graphicData>
            </a:graphic>
          </wp:inline>
        </w:drawing>
      </w:r>
    </w:p>
    <w:p w:rsidR="00EB3FAA" w:rsidRDefault="00EB3FAA" w:rsidP="006514AC">
      <w:pPr>
        <w:pStyle w:val="Caption"/>
      </w:pPr>
      <w:bookmarkStart w:id="249" w:name="_Ref490557230"/>
      <w:bookmarkStart w:id="250" w:name="_Toc491539336"/>
      <w:r>
        <w:t xml:space="preserve">Figure </w:t>
      </w:r>
      <w:fldSimple w:instr=" STYLEREF 1 \s ">
        <w:r w:rsidR="00883612">
          <w:rPr>
            <w:noProof/>
            <w:cs/>
          </w:rPr>
          <w:t>‎</w:t>
        </w:r>
        <w:r w:rsidR="00883612">
          <w:rPr>
            <w:noProof/>
          </w:rPr>
          <w:t>7</w:t>
        </w:r>
      </w:fldSimple>
      <w:r w:rsidR="00883612">
        <w:t>.</w:t>
      </w:r>
      <w:fldSimple w:instr=" SEQ Figure \* ARABIC \s 1 ">
        <w:r w:rsidR="00883612">
          <w:rPr>
            <w:noProof/>
          </w:rPr>
          <w:t>1</w:t>
        </w:r>
      </w:fldSimple>
      <w:bookmarkEnd w:id="249"/>
      <w:r>
        <w:t xml:space="preserve"> Thermal Interface and </w:t>
      </w:r>
      <w:r w:rsidR="006514AC">
        <w:t>Electrical</w:t>
      </w:r>
      <w:r>
        <w:t xml:space="preserve"> </w:t>
      </w:r>
      <w:proofErr w:type="spellStart"/>
      <w:r>
        <w:t>Conductance</w:t>
      </w:r>
      <w:r w:rsidR="0088166F">
        <w:t>s</w:t>
      </w:r>
      <w:proofErr w:type="spellEnd"/>
      <w:r>
        <w:t xml:space="preserve"> of different elemental metals on graphene.</w:t>
      </w:r>
      <w:bookmarkEnd w:id="250"/>
    </w:p>
    <w:p w:rsidR="00205AA5" w:rsidRPr="00205AA5" w:rsidRDefault="00205AA5" w:rsidP="00F8487A">
      <w:r>
        <w:t xml:space="preserve">Our preliminary results using alloy films show that </w:t>
      </w:r>
      <w:proofErr w:type="spellStart"/>
      <w:r>
        <w:t>Pd</w:t>
      </w:r>
      <w:proofErr w:type="spellEnd"/>
      <w:r>
        <w:t xml:space="preserve">-Ni alloys to be a strong candidate for the co-optimization of both electrical and thermal interface contact resistance. Yet, more work is needed to </w:t>
      </w:r>
      <w:r w:rsidR="00AB5599">
        <w:t xml:space="preserve">investigate how </w:t>
      </w:r>
      <w:r w:rsidR="00F8487A">
        <w:t>alloying</w:t>
      </w:r>
      <w:r w:rsidR="00AB5599">
        <w:t xml:space="preserve"> affects the interface properties</w:t>
      </w:r>
      <w:r w:rsidR="00F8487A">
        <w:fldChar w:fldCharType="begin" w:fldLock="1"/>
      </w:r>
      <w:r w:rsidR="00105039">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01137786-2881-47e2-9fe0-80140b68d0d3" ] } ], "mendeley" : { "formattedCitation" : "[110]", "plainTextFormattedCitation" : "[110]", "previouslyFormattedCitation" : "[110]" }, "properties" : { "noteIndex" : 0 }, "schema" : "https://github.com/citation-style-language/schema/raw/master/csl-citation.json" }</w:instrText>
      </w:r>
      <w:r w:rsidR="00F8487A">
        <w:fldChar w:fldCharType="separate"/>
      </w:r>
      <w:r w:rsidR="00F8487A" w:rsidRPr="00F8487A">
        <w:rPr>
          <w:noProof/>
        </w:rPr>
        <w:t>[110]</w:t>
      </w:r>
      <w:r w:rsidR="00F8487A">
        <w:fldChar w:fldCharType="end"/>
      </w:r>
      <w:r w:rsidR="008A5CC3">
        <w:t>.</w:t>
      </w:r>
    </w:p>
    <w:p w:rsidR="00EB3FAA" w:rsidRDefault="00EB3FAA" w:rsidP="00EB3FAA">
      <w:pPr>
        <w:pStyle w:val="Heading2"/>
      </w:pPr>
      <w:bookmarkStart w:id="251" w:name="_Toc491082170"/>
      <w:r>
        <w:lastRenderedPageBreak/>
        <w:t>Mixing 2D Materials for Optimized Contacts</w:t>
      </w:r>
      <w:bookmarkEnd w:id="251"/>
    </w:p>
    <w:p w:rsidR="00EB3FAA" w:rsidRPr="00185422" w:rsidRDefault="00EB3FAA" w:rsidP="00C67FC3">
      <w:r>
        <w:t>Contacts to 2D materials poses a challenge. Contacts dope 2D materials, and 2D materials with a band-gap</w:t>
      </w:r>
      <w:r w:rsidR="0088166F">
        <w:t>, such</w:t>
      </w:r>
      <w:r>
        <w:t xml:space="preserve"> as MoS</w:t>
      </w:r>
      <w:r w:rsidRPr="0088166F">
        <w:rPr>
          <w:vertAlign w:val="subscript"/>
        </w:rPr>
        <w:t>2</w:t>
      </w:r>
      <w:r>
        <w:t>, the contact doping determines the device type</w:t>
      </w:r>
      <w:r>
        <w:fldChar w:fldCharType="begin" w:fldLock="1"/>
      </w:r>
      <w:r>
        <w:instrText>ADDIN CSL_CITATION { "citationItems" : [ { "id" : "ITEM-1", "itemData" : { "DOI" : "10.1021/nl4043505", "ISBN" : "1530-6984", "ISSN" : "15306992", "PMID" : "24568656", "abstract" : "The development of low-resistance source/drain contacts to transition-metal dichalcogenides (TMDCs) is crucial for the realization of high-performance logic components. In particular, efficient hole contacts are required for the fabrication of p-type transistors with MoS2, a model TMDC. Previous studies have shown that the Fermi level of elemental metals is pinned close to the conduction band of MoS2, thus resulting in large Schottky barrier heights for holes with limited hole injection from the contacts. Here, we show that substoichiometric molybdenum trioxide (MoOx, x &lt; 3), a high work function material, acts as an efficient hole injection layer to MoS2 and WSe2. In particular, we demonstrate MoS2 p-type field-effect transistors and diodes by using MoOx contacts. We also show drastic on-current improvement for p-type WSe2 FETs with MoOx contacts over devices made with Pd contacts, which is the prototypical metal used for hole injection. The work presents an important advance in contact engineering of TMDCs and will enable future exploration of their performance limits and intrinsic transport properties.", "author" : [ { "dropping-particle" : "", "family" : "Chuang", "given" : "Steven", "non-dropping-particle" : "", "parse-names" : false, "suffix" : "" }, { "dropping-particle" : "", "family" : "Battaglia", "given" : "Corsin", "non-dropping-particle" : "", "parse-names" : false, "suffix" : "" }, { "dropping-particle" : "", "family" : "Azcatl", "given" : "Angelica", "non-dropping-particle" : "", "parse-names" : false, "suffix" : "" }, { "dropping-particle" : "", "family" : "McDonnell", "given" : "Stephen", "non-dropping-particle" : "", "parse-names" : false, "suffix" : "" }, { "dropping-particle" : "", "family" : "Kang", "given" : "Jeong Seuk", "non-dropping-particle" : "", "parse-names" : false, "suffix" : "" }, { "dropping-particle" : "", "family" : "Yin", "given" : "Xingtian", "non-dropping-particle" : "", "parse-names" : false, "suffix" : "" }, { "dropping-particle" : "", "family" : "Tosun", "given" : "Mahmut", "non-dropping-particle" : "", "parse-names" : false, "suffix" : "" }, { "dropping-particle" : "", "family" : "Kapadia", "given" : "Rehan", "non-dropping-particle" : "", "parse-names" : false, "suffix" : "" }, { "dropping-particle" : "", "family" : "Fang", "given" : "Hui",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3", "issued" : { "date-parts" : [ [ "2014" ] ] }, "page" : "1337-1342", "title" : "MoS2 P-type Transistors and Diodes Enabled by High Work Function MoOx Contacts", "type" : "article-journal", "volume" : "14" }, "uris" : [ "http://www.mendeley.com/documents/?uuid=2790ea0a-90ee-40a9-93a9-a74118ef704d" ] }, { "id" : "ITEM-2",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2",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7]", "plainTextFormattedCitation" : "[50], [277]", "previouslyFormattedCitation" : "[50], [277]" }, "properties" : { "noteIndex" : 0 }, "schema" : "https://github.com/citation-style-language/schema/raw/master/csl-citation.json" }</w:instrText>
      </w:r>
      <w:r>
        <w:fldChar w:fldCharType="separate"/>
      </w:r>
      <w:r w:rsidRPr="00DC6B43">
        <w:rPr>
          <w:noProof/>
        </w:rPr>
        <w:t>[50], [277]</w:t>
      </w:r>
      <w:r>
        <w:fldChar w:fldCharType="end"/>
      </w:r>
      <w:r>
        <w:t>. In addition, reduction of the contact resistance is crucial for the realization of high-performance devices.</w:t>
      </w:r>
      <w:r w:rsidR="0088166F">
        <w:t xml:space="preserve"> Using graphene as an intermediary lead between the contact metal and other 2D material channels is a promising alternative </w:t>
      </w:r>
      <w:r w:rsidR="00C67FC3">
        <w:t xml:space="preserve">for </w:t>
      </w:r>
      <w:r w:rsidR="0088166F">
        <w:t>alleviat</w:t>
      </w:r>
      <w:r w:rsidR="00C67FC3">
        <w:t>ing</w:t>
      </w:r>
      <w:r w:rsidR="0088166F">
        <w:t xml:space="preserve"> contact doping </w:t>
      </w:r>
      <w:r>
        <w:fldChar w:fldCharType="begin" w:fldLock="1"/>
      </w:r>
      <w:r>
        <w:instrText>ADDIN CSL_CITATION { "citationItems" : [ { "id" : "ITEM-1", "itemData" : { "author" : [ { "dropping-particle" : "", "family" : "Bhimanapati", "given" : "Ganesh R", "non-dropping-particle" : "", "parse-names" : false, "suffix" : "" }, { "dropping-particle" : "", "family" : "Lin", "given" : "Zhong", "non-dropping-particle" : "", "parse-names" : false, "suffix" : "" }, { "dropping-particle" : "", "family" : "Meunier", "given" : "Vincent", "non-dropping-particle" : "", "parse-names" : false, "suffix" : "" }, { "dropping-particle" : "", "family" : "Jung", "given" : "Yeonwoong", "non-dropping-particle" : "", "parse-names" : false, "suffix" : "" }, { "dropping-particle" : "", "family" : "Cha", "given" : "Judy", "non-dropping-particle" : "", "parse-names" : false, "suffix" : "" }, { "dropping-particle" : "", "family" : "Das", "given" : "Saptarshi", "non-dropping-particle" : "", "parse-names" : false, "suffix" : "" }, { "dropping-particle" : "", "family" : "Xiao", "given" : "Di", "non-dropping-particle" : "", "parse-names" : false, "suffix" : "" }, { "dropping-particle" : "", "family" : "Son", "given" : "Youngwoo", "non-dropping-particle" : "", "parse-names" : false, "suffix" : "" }, { "dropping-particle" : "", "family" : "Strano", "given" : "Michael S", "non-dropping-particle" : "", "parse-names" : false, "suffix" : "" }, { "dropping-particle" : "", "family" : "Cooper", "given" : "Valentino R", "non-dropping-particle" : "", "parse-names" : false, "suffix" : "" }, { "dropping-particle" : "", "family" : "others", "given" : "", "non-dropping-particle" : "", "parse-names" : false, "suffix" : "" } ], "container-title" : "ACS Nano", "id" : "ITEM-1", "issue" : "12", "issued" : { "date-parts" : [ [ "2015" ] ] }, "page" : "11509-11539", "title" : "Recent advances in two-dimensional materials beyond graphene", "type" : "article-journal", "volume" : "9" }, "uris" : [ "http://www.mendeley.com/documents/?uuid=eab3f1de-1f41-46a7-bb85-82479d4c62d5" ] }, { "id" : "ITEM-2",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2", "issued" : { "date-parts" : [ [ "2014" ] ] }, "page" : "5678", "publisher" : "Nature Publishing Group", "title" : "Two-dimensional flexible nanoelectronics.", "type" : "article-journal", "volume" : "5" }, "uris" : [ "http://www.mendeley.com/documents/?uuid=f6a2d5d2-7147-4499-841a-4e73928705b2" ] }, { "id" : "ITEM-3", "itemData" : { "DOI" : "10.1021/nn501723y", "ISBN" : "1936-0851", "ISSN" : "1936-086X", "PMID" : "24779528", "abstract" : "We demonstrate field-effect transistors using heterogeneously stacked two-dimensional materials for all of the components, including the semiconductor, insulator, and metal layers. Specifically, MoS2 is used as the active channel material, hexagonal-BN as the top-gate dielectric, and graphene as the source/drain and the top-gate contacts. This transistor exhibits n-type behavior with an ON/OFF current ratio of &gt;10(6), and an electron mobility of \u223c33 cm(2)/V\u00b7s. Uniquely, the mobility does not degrade at high gate voltages, presenting an important advantage over conventional Si transistors where enhanced surface roughness scattering severely reduces carrier mobilities at high gate-fields. A WSe2-MoS2 diode with graphene contacts is also demonstrated. The diode exhibits excellent rectification behavior and a low reverse bias current, suggesting high quality interfaces between the stacked layers. In this work, all interfaces are based on van der Waals bonding, presenting a unique device architecture where crystalline, layered materials with atomically uniform thicknesses are stacked on demand, without the lattice parameter constraints. The results demonstrate the promise of using an all-layered material system for future electronic applications.", "author" : [ { "dropping-particle" : "", "family" : "Roy", "given" : "Tania", "non-dropping-particle" : "", "parse-names" : false, "suffix" : "" }, { "dropping-particle" : "", "family" : "Tosun", "given" : "Mahmut", "non-dropping-particle" : "", "parse-names" : false, "suffix" : "" }, { "dropping-particle" : "", "family" : "Kang", "given" : "Jeong Seuk", "non-dropping-particle" : "", "parse-names" : false, "suffix" : "" }, { "dropping-particle" : "", "family" : "Sachid", "given" : "Angada B", "non-dropping-particle" : "", "parse-names" : false, "suffix" : "" }, { "dropping-particle" : "", "family" : "Desai", "given" : "Sujay B", "non-dropping-particle" : "", "parse-names" : false, "suffix" : "" }, { "dropping-particle" : "", "family" : "Hettick", "given" : "Mark", "non-dropping-particle" : "", "parse-names" : false, "suffix" : "" }, { "dropping-particle" : "", "family" : "Hu", "given" : "Chenming C", "non-dropping-particle" : "", "parse-names" : false, "suffix" : "" }, { "dropping-particle" : "", "family" : "Javey", "given" : "Ali", "non-dropping-particle" : "", "parse-names" : false, "suffix" : "" } ], "container-title" : "ACS nano", "id" : "ITEM-3", "issue" : "6", "issued" : { "date-parts" : [ [ "2014" ] ] }, "page" : "6259-64", "title" : "Field-effect transistors built from all two-dimensional material components.", "type" : "article-journal", "volume" : "8" }, "uris" : [ "http://www.mendeley.com/documents/?uuid=f85f3778-19e1-4648-8903-8a7d825c77fa" ] }, { "id" : "ITEM-4",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4", "issue" : "12", "issued" : { "date-parts" : [ [ "2015", "11", "20" ] ] }, "page" : "1195-1205", "publisher" : "Nature Publishing Group", "title" : "Electrical contacts to two-dimensional semiconductors", "type" : "article-journal", "volume" : "14" }, "uris" : [ "http://www.mendeley.com/documents/?uuid=f9d3948b-2c68-4fa4-a2eb-13c3809bcd62" ] } ], "mendeley" : { "formattedCitation" : "[50], [278]\u2013[280]", "plainTextFormattedCitation" : "[50], [278]\u2013[280]", "previouslyFormattedCitation" : "[50], [278]\u2013[280]" }, "properties" : { "noteIndex" : 0 }, "schema" : "https://github.com/citation-style-language/schema/raw/master/csl-citation.json" }</w:instrText>
      </w:r>
      <w:r>
        <w:fldChar w:fldCharType="separate"/>
      </w:r>
      <w:r w:rsidRPr="00DC6B43">
        <w:rPr>
          <w:noProof/>
        </w:rPr>
        <w:t>[50], [278]–[280]</w:t>
      </w:r>
      <w:r>
        <w:fldChar w:fldCharType="end"/>
      </w:r>
      <w:r>
        <w:t>. The combination of alloyed metals with graphene intermediate contacts to 2D materials might pave new ways in the understanding of 2D material contacts, and pave the road for high-performance 2D electronics.</w:t>
      </w:r>
    </w:p>
    <w:p w:rsidR="00EB3FAA" w:rsidRDefault="00EB3FAA" w:rsidP="00EB3FAA">
      <w:pPr>
        <w:pStyle w:val="Heading2"/>
      </w:pPr>
      <w:bookmarkStart w:id="252" w:name="_Toc491082171"/>
      <w:r>
        <w:t xml:space="preserve">Oblique incidence diodes using exfoliated graphene encapsulated by </w:t>
      </w:r>
      <w:proofErr w:type="spellStart"/>
      <w:r>
        <w:t>hBN</w:t>
      </w:r>
      <w:bookmarkEnd w:id="252"/>
      <w:proofErr w:type="spellEnd"/>
    </w:p>
    <w:p w:rsidR="00EB3FAA" w:rsidRDefault="00EB3FAA" w:rsidP="005235A2">
      <w:r>
        <w:t xml:space="preserve">Charge carrier scattering limits the performance of devices that rely on ballistic transport for proper operation, as in oblique incidence diodes. The use of </w:t>
      </w:r>
      <w:proofErr w:type="spellStart"/>
      <w:r>
        <w:t>hBN</w:t>
      </w:r>
      <w:proofErr w:type="spellEnd"/>
      <w:r>
        <w:t xml:space="preserve"> as a substrate has been shown to yield very high mean free paths even at room temperature</w:t>
      </w:r>
      <w:r>
        <w:fldChar w:fldCharType="begin" w:fldLock="1"/>
      </w:r>
      <w:r>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fldChar w:fldCharType="separate"/>
      </w:r>
      <w:r w:rsidRPr="00DC6B43">
        <w:rPr>
          <w:noProof/>
        </w:rPr>
        <w:t>[247], [248]</w:t>
      </w:r>
      <w:r>
        <w:fldChar w:fldCharType="end"/>
      </w:r>
      <w:r>
        <w:t>. Accordingly, designing oblique incidence dio</w:t>
      </w:r>
      <w:r w:rsidR="005235A2">
        <w:t>d</w:t>
      </w:r>
      <w:r>
        <w:t xml:space="preserve">es using exfoliated graphene encapsulated by </w:t>
      </w:r>
      <w:proofErr w:type="spellStart"/>
      <w:r>
        <w:t>hBN</w:t>
      </w:r>
      <w:proofErr w:type="spellEnd"/>
      <w:r>
        <w:t xml:space="preserve"> is </w:t>
      </w:r>
      <w:r w:rsidR="005235A2">
        <w:t xml:space="preserve">expected </w:t>
      </w:r>
      <w:r>
        <w:t>to reduce charge carrier scattering leading to a narrower angular distribution of charge carriers</w:t>
      </w:r>
      <w:r w:rsidR="003C49D0">
        <w:t xml:space="preserve"> </w:t>
      </w:r>
      <w:r w:rsidR="005235A2">
        <w:fldChar w:fldCharType="begin" w:fldLock="1"/>
      </w:r>
      <w:r w:rsidR="005235A2">
        <w:instrText>ADDIN CSL_CITATION { "citationItems" : [ { "id" : "ITEM-1",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1", "issue" : "2", "issued" : { "date-parts" : [ [ "2016", "2", "10" ] ] }, "page" : "1387-1391", "title" : "Ballistic Transport Exceeding 28 \u03bcm in CVD Grown Graphene", "type" : "article-journal", "volume" : "16" }, "uris" : [ "http://www.mendeley.com/documents/?uuid=b27e1a5b-f0f1-4386-aa72-7e9d682fd4eb"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47], [248]", "plainTextFormattedCitation" : "[247], [248]", "previouslyFormattedCitation" : "[247], [248]" }, "properties" : { "noteIndex" : 0 }, "schema" : "https://github.com/citation-style-language/schema/raw/master/csl-citation.json" }</w:instrText>
      </w:r>
      <w:r w:rsidR="005235A2">
        <w:fldChar w:fldCharType="separate"/>
      </w:r>
      <w:r w:rsidR="005235A2" w:rsidRPr="00DC6B43">
        <w:rPr>
          <w:noProof/>
        </w:rPr>
        <w:t>[247], [248]</w:t>
      </w:r>
      <w:r w:rsidR="005235A2">
        <w:fldChar w:fldCharType="end"/>
      </w:r>
      <w:r>
        <w:t>. The projected reduction in angular distribution spread would increase the forward-to-backward current ratio significantly, allowing the realization of practical graphene diodes.</w:t>
      </w:r>
    </w:p>
    <w:p w:rsidR="00EB3FAA" w:rsidRPr="00647AE7" w:rsidRDefault="00EB3FAA" w:rsidP="00EB3FAA">
      <w:r>
        <w:t>It is worth noting that encapsulation of graphene might not be enough to reduce the angular spread of charge carriers. Top-contacted graphene devices show large contact resistance relative to edge contacts, which can be contributed to more scattering at the contact</w:t>
      </w:r>
      <w:r>
        <w:fldChar w:fldCharType="begin" w:fldLock="1"/>
      </w:r>
      <w:r>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49]", "plainTextFormattedCitation" : "[249]", "previouslyFormattedCitation" : "[249]" }, "properties" : { "noteIndex" : 0 }, "schema" : "https://github.com/citation-style-language/schema/raw/master/csl-citation.json" }</w:instrText>
      </w:r>
      <w:r>
        <w:fldChar w:fldCharType="separate"/>
      </w:r>
      <w:r w:rsidRPr="00DC6B43">
        <w:rPr>
          <w:noProof/>
        </w:rPr>
        <w:t>[249]</w:t>
      </w:r>
      <w:r>
        <w:fldChar w:fldCharType="end"/>
      </w:r>
      <w:r>
        <w:t xml:space="preserve">. As such, the optimal device structure would incorporate </w:t>
      </w:r>
      <w:proofErr w:type="spellStart"/>
      <w:r>
        <w:t>hBN</w:t>
      </w:r>
      <w:proofErr w:type="spellEnd"/>
      <w:r>
        <w:t>-encapsulated exfoliated graphene, with edge contacts.</w:t>
      </w:r>
    </w:p>
    <w:p w:rsidR="00EB3FAA" w:rsidRDefault="00EB3FAA" w:rsidP="00EB3FAA">
      <w:pPr>
        <w:pStyle w:val="Heading2"/>
      </w:pPr>
      <w:bookmarkStart w:id="253" w:name="_Toc491082172"/>
      <w:r>
        <w:lastRenderedPageBreak/>
        <w:t xml:space="preserve">CVD Graphene over CVD </w:t>
      </w:r>
      <w:proofErr w:type="spellStart"/>
      <w:r>
        <w:t>hBN</w:t>
      </w:r>
      <w:bookmarkEnd w:id="253"/>
      <w:proofErr w:type="spellEnd"/>
    </w:p>
    <w:p w:rsidR="00EB3FAA" w:rsidRDefault="00EB3FAA" w:rsidP="00EB3FAA">
      <w:r>
        <w:t xml:space="preserve">The heterogeneous integration of graphene with CMOS requires the use of CVD graphene to be able to achieve full coverage of CMOS-sized samples. With </w:t>
      </w:r>
      <w:proofErr w:type="spellStart"/>
      <w:r>
        <w:t>hBN</w:t>
      </w:r>
      <w:proofErr w:type="spellEnd"/>
      <w:r>
        <w:t xml:space="preserve"> being the best dielectric to use with graphene in terms of reduced scattering and compatibility</w:t>
      </w:r>
      <w:r>
        <w:fldChar w:fldCharType="begin" w:fldLock="1"/>
      </w:r>
      <w:r>
        <w:instrText>ADDIN CSL_CITATION { "citationItems" : [ { "id" : "ITEM-1", "itemData" : { "DOI" : "10.1021", "ISBN" : "1530-6984", "ISSN" : "1530-6992", "PMID" : "24754722", "abstract" : "In this article, we report only 10 atomic layer thick, high mobility, transparent thin film transistors (TFTs) with ambipolar device characteristics fabricated on both a conventional silicon platform as well as on a flexible substrate. Monolayer graphene was used as metal electrodes, 3\u22124 atomic layers of h-BN were used as the gate dielectric, and finally bilayers of WSe2 were used as the semiconducting channel material for the TFTs. The field effect carrier mobility was extracted to be 45 cm2/(V s), which exceeds the mobility values of state of the art amorphous silicon based TFTs by \u223c100 times. The active device stack of WSe2\u2212hBN\u2212 graphene was found to be more than 88% transparent over the entire visible spectrum and the device characteristics were unaltered for in-plane mechanical strain of up to 2%. The device demonstrated remarkable temperature stability over 77\u2212400 K. Low contact resistance value of 1.4 k\u03a9-\u03bcm, subthreshold slope of 90 mv/decade, current ON\u2212OFF ratio of 107, and presence of both electron and hole conduction were observed in our all two-dimensional (2D) TFTs, which are extremely desirable but rarely reported characteristics of most of the organic and inorganic TFTs. To the best of our knowledge, this is the first", "author" : [ { "dropping-particle" : "", "family" : "Das", "given" : "Saptarshi", "non-dropping-particle" : "", "parse-names" : false, "suffix" : "" }, { "dropping-particle" : "", "family" : "Gulotty", "given" : "Richard", "non-dropping-particle" : "", "parse-names" : false, "suffix" : "" }, { "dropping-particle" : "V", "family" : "Sumant", "given" : "Anirudha", "non-dropping-particle" : "", "parse-names" : false, "suffix" : "" }, { "dropping-particle" : "", "family" : "Roelofs", "given" : "Andreas", "non-dropping-particle" : "", "parse-names" : false, "suffix" : "" } ], "container-title" : "Nano Letters", "id" : "ITEM-1", "issued" : { "date-parts" : [ [ "2014" ] ] }, "page" : "4-6", "title" : "All 2D , Flexible , Transparent and Thinnest Thin Film Transistor", "type" : "article-journal", "volume" : "2" }, "uris" : [ "http://www.mendeley.com/documents/?uuid=8c7e0817-3c13-4759-929f-782d11dcfea5" ] }, { "id" : "ITEM-2",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2", "issue" : "11", "issued" : { "date-parts" : [ [ "2015" ] ] }, "page" : "113104", "title" : "Encapsulated graphene field-effect transistors for air stable operation", "type" : "article-journal", "volume" : "106" }, "uris" : [ "http://www.mendeley.com/documents/?uuid=73d638d2-d5af-48d5-90f1-62cceb77dfe2"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3390/electronics4040933", "ISSN" : "2079-9292", "abstract" : "We report on our progress and development of high speed flexible graphene field effect transistors (GFETs) with high electron and hole mobilities (~3000 cm2/V\u00b7s), and intrinsic transit frequency in the microwave GHz regime. We also describe the design and fabrication of flexible graphene based radio frequency system. This RF communication system consists of graphite patch antenna at 2.4 GHz, graphene based frequency translation block (frequency doubler and AM demodulator) and graphene speaker. The communication blocks are utilized to demonstrate graphene based amplitude modulated (AM) radio receiver operating at 2.4 GHz.", "author" : [ { "dropping-particle" : "", "family" : "Yogeesh", "given" : "Maruthi", "non-dropping-particle" : "", "parse-names" : false, "suffix" : "" }, { "dropping-particle" : "", "family" : "Parrish", "given" : "Kristen", "non-dropping-particle" : "", "parse-names" : false, "suffix" : "" }, { "dropping-particle" : "", "family" : "Lee", "given" : "Jongho", "non-dropping-particle" : "", "parse-names" : false, "suffix" : "" }, { "dropping-particle" : "", "family" : "Park", "given" : "Saungeun", "non-dropping-particle" : "", "parse-names" : false, "suffix" : "" }, { "dropping-particle" : "", "family" : "Tao", "given" : "Li", "non-dropping-particle" : "", "parse-names" : false, "suffix" : "" }, { "dropping-particle" : "", "family" : "Akinwande", "given" : "Deji", "non-dropping-particle" : "", "parse-names" : false, "suffix" : "" } ], "container-title" : "Electronics", "id" : "ITEM-4", "issue" : "4", "issued" : { "date-parts" : [ [ "2015" ] ] }, "page" : "933-946", "title" : "Towards the Realization of Graphene Based Flexible Radio Frequency Receiver", "type" : "article-journal", "volume" : "4" }, "uris" : [ "http://www.mendeley.com/documents/?uuid=fde5f34d-1330-4a64-bd63-73d366c525fc" ] }, { "id" : "ITEM-5",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5", "issue" : "9", "issued" : { "date-parts" : [ [ "2011", "9" ] ] }, "page" : "1209-1211", "title" : "BN/Graphene/BN Transistors for RF Applications", "type" : "article-journal", "volume" : "32" }, "uris" : [ "http://www.mendeley.com/documents/?uuid=3eb6434e-b168-4518-a072-4a4d38e629e1" ] }, { "id" : "ITEM-6",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6", "issue" : "2", "issued" : { "date-parts" : [ [ "2016", "2", "10" ] ] }, "page" : "1387-1391", "title" : "Ballistic Transport Exceeding 28 \u03bcm in CVD Grown Graphene", "type" : "article-journal", "volume" : "16" }, "uris" : [ "http://www.mendeley.com/documents/?uuid=b27e1a5b-f0f1-4386-aa72-7e9d682fd4eb" ] }, { "id" : "ITEM-7", "itemData" : { "DOI" : "10.1038/ncomms6678", "ISBN" : "2041-1723 (Electronic)\\r2041-1723 (Linking)", "ISSN" : "2041-1723", "PMID" : "25517105", "abstract" : "2014/2015 represents the tenth anniversary of modern graphene research. Over this decade, graphene has proven to be attractive for thin-film transistors owing to its remarkable electronic, optical, mechanical and thermal properties. Even its major drawback-zero bandgap-has resulted in something positive: a resurgence of interest in two-dimensional semiconductors, such as dichalcogenides and buckled nanomaterials with sizeable bandgaps. With the discovery of hexagonal boron nitride as an ideal dielectric, the materials are now in place to advance integrated flexible nanoelectronics, which uniquely take advantage of the unmatched portfolio of properties of two-dimensional crystals, beyond the capability of conventional thin films for ubiquitous flexible systems.", "author" : [ { "dropping-particle" : "", "family" : "Akinwande", "given" : "Deji", "non-dropping-particle" : "", "parse-names" : false, "suffix" : "" }, { "dropping-particle" : "", "family" : "Petrone", "given" : "Nicholas", "non-dropping-particle" : "", "parse-names" : false, "suffix" : "" }, { "dropping-particle" : "", "family" : "Hone", "given" : "James", "non-dropping-particle" : "", "parse-names" : false, "suffix" : "" } ], "container-title" : "Nature communications", "id" : "ITEM-7", "issued" : { "date-parts" : [ [ "2014" ] ] }, "page" : "5678", "publisher" : "Nature Publishing Group", "title" : "Two-dimensional flexible nanoelectronics.", "type" : "article-journal", "volume" : "5" }, "uris" : [ "http://www.mendeley.com/documents/?uuid=f6a2d5d2-7147-4499-841a-4e73928705b2" ] }, { "id" : "ITEM-8",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8", "issue" : "6", "issued" : { "date-parts" : [ [ "2011" ] ] }, "page" : "2396-2399", "title" : "Micrometer-scale ballistic transport in encapsulated graphene at room temperature", "type" : "article-journal", "volume" : "11" }, "uris" : [ "http://www.mendeley.com/documents/?uuid=64c077df-32d0-4acf-9a1f-3d5963e856bb" ] } ], "mendeley" : { "formattedCitation" : "[238], [246]\u2013[248], [273], [279], [281], [282]", "plainTextFormattedCitation" : "[238], [246]\u2013[248], [273], [279], [281], [282]", "previouslyFormattedCitation" : "[238], [246]\u2013[248], [273], [279], [281], [282]" }, "properties" : { "noteIndex" : 0 }, "schema" : "https://github.com/citation-style-language/schema/raw/master/csl-citation.json" }</w:instrText>
      </w:r>
      <w:r>
        <w:fldChar w:fldCharType="separate"/>
      </w:r>
      <w:r w:rsidRPr="00DC6B43">
        <w:rPr>
          <w:noProof/>
        </w:rPr>
        <w:t>[238], [246]–[248], [273], [279], [281], [282]</w:t>
      </w:r>
      <w:r>
        <w:fldChar w:fldCharType="end"/>
      </w:r>
      <w:r>
        <w:t xml:space="preserve">, it is the rational choice for use with graphene in heterogeneous graphene-CMOS circuits. The growth of wafer-scale </w:t>
      </w:r>
      <w:proofErr w:type="spellStart"/>
      <w:r>
        <w:t>hBN</w:t>
      </w:r>
      <w:proofErr w:type="spellEnd"/>
      <w:r>
        <w:t xml:space="preserve"> opens the way for integration of CVD graphene devices with CVD </w:t>
      </w:r>
      <w:proofErr w:type="spellStart"/>
      <w:r>
        <w:t>hBN</w:t>
      </w:r>
      <w:proofErr w:type="spellEnd"/>
      <w:r>
        <w:fldChar w:fldCharType="begin" w:fldLock="1"/>
      </w:r>
      <w:r>
        <w:instrText>ADDIN CSL_CITATION { "citationItems" : [ { "id" : "ITEM-1", "itemData" : { "DOI" : "10.1088/0957-4484/26/27/275601", "ISSN" : "0957-4484", "author" : [ { "dropping-particle" : "", "family" : "Wen", "given" : "Yao", "non-dropping-particle" : "", "parse-names" : false, "suffix" : "" }, { "dropping-particle" : "", "family" : "Shang", "given" : "Xunzhong", "non-dropping-particle" : "", "parse-names" : false, "suffix" : "" }, { "dropping-particle" : "", "family" : "Dong", "given" : "Ji", "non-dropping-particle" : "", "parse-names" : false, "suffix" : "" }, { "dropping-particle" : "", "family" : "Xu", "given" : "Kai", "non-dropping-particle" : "", "parse-names" : false, "suffix" : "" }, { "dropping-particle" : "", "family" : "He", "given" : "Jun", "non-dropping-particle" : "", "parse-names" : false, "suffix" : "" }, { "dropping-particle" : "", "family" : "Jiang", "given" : "Chao", "non-dropping-particle" : "", "parse-names" : false, "suffix" : "" } ], "container-title" : "Nanotechnology", "id" : "ITEM-1", "issue" : "27", "issued" : { "date-parts" : [ [ "2015", "7", "10" ] ] }, "page" : "275601", "title" : "Ultraclean and large-area monolayer hexagonal boron nitride on Cu foil using chemical vapor deposition", "type" : "article-journal", "volume" : "26" }, "uris" : [ "http://www.mendeley.com/documents/?uuid=242bbd26-655e-4175-8342-04d9663d2f1b" ] }, { "id" : "ITEM-2", "itemData" : { "DOI" : "10.1007/s12274-015-0816-9", "ISSN" : "1998-0124", "author" : [ { "dropping-particle" : "", "family" : "Song", "given" : "Xiuju", "non-dropping-particle" : "", "parse-names" : false, "suffix" : "" }, { "dropping-particle" : "", "family" : "Gao", "given" : "Junfeng", "non-dropping-particle" : "", "parse-names" : false, "suffix" : "" }, { "dropping-particle" : "", "family" : "Nie", "given" : "Yufeng", "non-dropping-particle" : "", "parse-names" : false, "suffix" : "" }, { "dropping-particle" : "", "family" : "Gao", "given" : "Teng", "non-dropping-particle" : "", "parse-names" : false, "suffix" : "" }, { "dropping-particle" : "", "family" : "Sun", "given" : "Jingyu", "non-dropping-particle" : "", "parse-names" : false, "suffix" : "" }, { "dropping-particle" : "", "family" : "Ma", "given" : "Donglin", "non-dropping-particle" : "", "parse-names" : false, "suffix" : "" }, { "dropping-particle" : "", "family" : "Li", "given" : "Qiucheng", "non-dropping-particle" : "", "parse-names" : false, "suffix" : "" }, { "dropping-particle" : "", "family" : "Chen", "given" : "Yubin", "non-dropping-particle" : "", "parse-names" : false, "suffix" : "" }, { "dropping-particle" : "", "family" : "Jin", "given" : "Chuanhong", "non-dropping-particle" : "", "parse-names" : false, "suffix" : "" }, { "dropping-particle" : "", "family" : "Bachmatiuk", "given" : "Alicja", "non-dropping-particle" : "", "parse-names" : false, "suffix" : "" }, { "dropping-particle" : "", "family" : "R\u00fcmmeli", "given" : "Mark H.", "non-dropping-particle" : "", "parse-names" : false, "suffix" : "" }, { "dropping-particle" : "", "family" : "Ding", "given" : "Feng", "non-dropping-particle" : "", "parse-names" : false, "suffix" : "" }, { "dropping-particle" : "", "family" : "Zhang", "given" : "Yanfeng", "non-dropping-particle" : "", "parse-names" : false, "suffix" : "" }, { "dropping-particle" : "", "family" : "Liu", "given" : "Zhongfan", "non-dropping-particle" : "", "parse-names" : false, "suffix" : "" } ], "container-title" : "Nano Research", "id" : "ITEM-2", "issue" : "10", "issued" : { "date-parts" : [ [ "2015", "10", "14" ] ] }, "page" : "3164-3176", "title" : "Chemical vapor deposition growth of large-scale hexagonal boron nitride with controllable orientation", "type" : "article-journal", "volume" : "8" }, "uris" : [ "http://www.mendeley.com/documents/?uuid=d64986af-1350-44a5-9fe4-0cb65858e6e0" ] }, { "id" : "ITEM-3", "itemData" : { "DOI" : "10.1021/nl203249a", "ISSN" : "1530-6984", "author" : [ { "dropping-particle" : "", "family" : "Kim", "given" : "Ki Kang", "non-dropping-particle" : "", "parse-names" : false, "suffix" : "" }, { "dropping-particle" : "", "family" : "Hsu", "given" : "Allen", "non-dropping-particle" : "", "parse-names" : false, "suffix" : "" }, { "dropping-particle" : "", "family" : "Jia", "given" : "Xiaoting", "non-dropping-particle" : "", "parse-names" : false, "suffix" : "" }, { "dropping-particle" : "", "family" : "Kim", "given" : "Soo Min", "non-dropping-particle" : "", "parse-names" : false, "suffix" : "" }, { "dropping-particle" : "", "family" : "Shi", "given" : "Yumeng", "non-dropping-particle" : "", "parse-names" : false, "suffix" : "" }, { "dropping-particle" : "", "family" : "Hofmann", "given" : "Mario", "non-dropping-particle" : "", "parse-names" : false, "suffix" : "" }, { "dropping-particle" : "", "family" : "Nezich", "given" : "Daniel", "non-dropping-particle" : "", "parse-names" : false, "suffix" : "" }, { "dropping-particle" : "", "family" : "Rodriguez-Nieva", "given" : "Joaquin F.", "non-dropping-particle" : "", "parse-names" : false, "suffix" : "" }, { "dropping-particle" : "", "family" : "Dresselhaus", "given" : "Mildred", "non-dropping-particle" : "", "parse-names" : false, "suffix" : "" }, { "dropping-particle" : "", "family" : "Palacios", "given" : "Tomas", "non-dropping-particle" : "", "parse-names" : false, "suffix" : "" }, { "dropping-particle" : "", "family" : "Kong", "given" : "Jing", "non-dropping-particle" : "", "parse-names" : false, "suffix" : "" } ], "container-title" : "Nano Letters", "id" : "ITEM-3", "issue" : "1", "issued" : { "date-parts" : [ [ "2012", "1", "11" ] ] }, "page" : "161-166", "title" : "Synthesis of Monolayer Hexagonal Boron Nitride on Cu Foil Using Chemical Vapor Deposition", "type" : "article-journal", "volume" : "12" }, "uris" : [ "http://www.mendeley.com/documents/?uuid=6bcccef1-b201-4c38-a11f-f0f547645468" ] } ], "mendeley" : { "formattedCitation" : "[283]\u2013[285]", "plainTextFormattedCitation" : "[283]\u2013[285]", "previouslyFormattedCitation" : "[283]\u2013[285]" }, "properties" : { "noteIndex" : 0 }, "schema" : "https://github.com/citation-style-language/schema/raw/master/csl-citation.json" }</w:instrText>
      </w:r>
      <w:r>
        <w:fldChar w:fldCharType="separate"/>
      </w:r>
      <w:r w:rsidRPr="00DC6B43">
        <w:rPr>
          <w:noProof/>
        </w:rPr>
        <w:t>[283]–[285]</w:t>
      </w:r>
      <w:r>
        <w:fldChar w:fldCharType="end"/>
      </w:r>
      <w:r>
        <w:t xml:space="preserve">, which would allow the creation of wafer-scale, high-performance graphene devices. More work </w:t>
      </w:r>
      <w:proofErr w:type="gramStart"/>
      <w:r>
        <w:t>is needed</w:t>
      </w:r>
      <w:proofErr w:type="gramEnd"/>
      <w:r>
        <w:t xml:space="preserve"> to evaluate the performance of </w:t>
      </w:r>
      <w:proofErr w:type="spellStart"/>
      <w:r>
        <w:t>heterostructures</w:t>
      </w:r>
      <w:proofErr w:type="spellEnd"/>
      <w:r>
        <w:t xml:space="preserve"> created using CVD graphene with CVD </w:t>
      </w:r>
      <w:proofErr w:type="spellStart"/>
      <w:r>
        <w:t>hBN</w:t>
      </w:r>
      <w:proofErr w:type="spellEnd"/>
      <w:r>
        <w:t xml:space="preserve"> and to understand the processing and performance limitations of such devices.</w:t>
      </w:r>
    </w:p>
    <w:p w:rsidR="00EB3FAA" w:rsidRDefault="00EB3FAA" w:rsidP="00EB3FAA">
      <w:pPr>
        <w:pStyle w:val="Heading2"/>
      </w:pPr>
      <w:bookmarkStart w:id="254" w:name="_Toc491082173"/>
      <w:r>
        <w:t>Conclusion</w:t>
      </w:r>
      <w:bookmarkEnd w:id="254"/>
    </w:p>
    <w:p w:rsidR="00EB3FAA" w:rsidRDefault="00EB3FAA" w:rsidP="00EB3FAA">
      <w:r>
        <w:t>Heterogeneous integration of graphene with CMOS allows the utilization of the advantages of both CMOS and graphene. In this work, we presented several non-transistor graphene devices that implement different circuit functions. These graphene devices show performance traits that are better than CMOS in some aspects, but technological obstacles limit their applicability in practical systems.</w:t>
      </w:r>
    </w:p>
    <w:p w:rsidR="00EB3FAA" w:rsidRPr="00EB3FAA" w:rsidRDefault="00EB3FAA" w:rsidP="005507D7">
      <w:r>
        <w:t>The implementation of high-performance graphene-CMOS heterogeneous systems requires surmounting the current technological constraints. However, novel graphene devices show promising performance when used in non-conventional transistor architectures.</w:t>
      </w:r>
      <w:r w:rsidR="005507D7" w:rsidRPr="00EB3FAA">
        <w:t xml:space="preserve"> </w:t>
      </w:r>
    </w:p>
    <w:p w:rsidR="005507D7" w:rsidRPr="001D6757" w:rsidRDefault="005507D7" w:rsidP="005507D7"/>
    <w:p w:rsidR="005507D7" w:rsidRPr="006A2969" w:rsidRDefault="005507D7" w:rsidP="005507D7"/>
    <w:p w:rsidR="005507D7" w:rsidRPr="00594D04" w:rsidRDefault="005507D7" w:rsidP="005507D7"/>
    <w:p w:rsidR="005507D7" w:rsidRDefault="005507D7" w:rsidP="005507D7"/>
    <w:p w:rsidR="005507D7" w:rsidRPr="00915CB2" w:rsidRDefault="005507D7" w:rsidP="005507D7">
      <w:pPr>
        <w:pStyle w:val="Heading1"/>
        <w:sectPr w:rsidR="005507D7" w:rsidRPr="00915CB2" w:rsidSect="00D60E7D">
          <w:pgSz w:w="12240" w:h="15840"/>
          <w:pgMar w:top="1440" w:right="1440" w:bottom="1440" w:left="1440" w:header="720" w:footer="720" w:gutter="0"/>
          <w:cols w:space="720"/>
          <w:titlePg/>
          <w:docGrid w:linePitch="326"/>
        </w:sectPr>
      </w:pPr>
    </w:p>
    <w:p w:rsidR="005507D7" w:rsidRDefault="005507D7" w:rsidP="005507D7">
      <w:pPr>
        <w:pStyle w:val="Heading1"/>
        <w:numPr>
          <w:ilvl w:val="0"/>
          <w:numId w:val="0"/>
        </w:numPr>
      </w:pPr>
      <w:bookmarkStart w:id="255" w:name="_Toc491082174"/>
      <w:r>
        <w:lastRenderedPageBreak/>
        <w:t>References</w:t>
      </w:r>
      <w:bookmarkEnd w:id="255"/>
    </w:p>
    <w:p w:rsidR="005507D7" w:rsidRDefault="005507D7" w:rsidP="005507D7"/>
    <w:p w:rsidR="0014219B" w:rsidRPr="0014219B" w:rsidRDefault="005507D7" w:rsidP="0014219B">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14219B" w:rsidRPr="0014219B">
        <w:rPr>
          <w:rFonts w:cs="Times"/>
          <w:noProof/>
          <w:szCs w:val="24"/>
        </w:rPr>
        <w:t>[1]</w:t>
      </w:r>
      <w:r w:rsidR="0014219B" w:rsidRPr="0014219B">
        <w:rPr>
          <w:rFonts w:cs="Times"/>
          <w:noProof/>
          <w:szCs w:val="24"/>
        </w:rPr>
        <w:tab/>
        <w:t xml:space="preserve">G. E. Moore, “Cramming More Components Onto Integrated Circuits,” </w:t>
      </w:r>
      <w:r w:rsidR="0014219B" w:rsidRPr="0014219B">
        <w:rPr>
          <w:rFonts w:cs="Times"/>
          <w:i/>
          <w:iCs/>
          <w:noProof/>
          <w:szCs w:val="24"/>
        </w:rPr>
        <w:t>Proc. IEEE</w:t>
      </w:r>
      <w:r w:rsidR="0014219B" w:rsidRPr="0014219B">
        <w:rPr>
          <w:rFonts w:cs="Times"/>
          <w:noProof/>
          <w:szCs w:val="24"/>
        </w:rPr>
        <w:t>, vol. 86, no. 1, pp. 82–85, Jan. 199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w:t>
      </w:r>
      <w:r w:rsidRPr="0014219B">
        <w:rPr>
          <w:rFonts w:cs="Times"/>
          <w:noProof/>
          <w:szCs w:val="24"/>
        </w:rPr>
        <w:tab/>
        <w:t xml:space="preserve">R. H. Dennard, F. H. Gaensslen, H.-N. Yu, V. L. Rideout, E. Bassous, and A. R. Leblanc, “Design of ion-implanted MOSFET’s with very small physical dimensions,” </w:t>
      </w:r>
      <w:r w:rsidRPr="0014219B">
        <w:rPr>
          <w:rFonts w:cs="Times"/>
          <w:i/>
          <w:iCs/>
          <w:noProof/>
          <w:szCs w:val="24"/>
        </w:rPr>
        <w:t>Proc. IEEE</w:t>
      </w:r>
      <w:r w:rsidRPr="0014219B">
        <w:rPr>
          <w:rFonts w:cs="Times"/>
          <w:noProof/>
          <w:szCs w:val="24"/>
        </w:rPr>
        <w:t>, vol. 87, no. 4, pp. 668–678, 199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w:t>
      </w:r>
      <w:r w:rsidRPr="0014219B">
        <w:rPr>
          <w:rFonts w:cs="Times"/>
          <w:noProof/>
          <w:szCs w:val="24"/>
        </w:rPr>
        <w:tab/>
        <w:t xml:space="preserve">Y. Taur and T. H. Ning, </w:t>
      </w:r>
      <w:r w:rsidRPr="0014219B">
        <w:rPr>
          <w:rFonts w:cs="Times"/>
          <w:i/>
          <w:iCs/>
          <w:noProof/>
          <w:szCs w:val="24"/>
        </w:rPr>
        <w:t>Fundamentals of Modern VLSI Devices</w:t>
      </w:r>
      <w:r w:rsidRPr="0014219B">
        <w:rPr>
          <w:rFonts w:cs="Times"/>
          <w:noProof/>
          <w:szCs w:val="24"/>
        </w:rPr>
        <w:t>, 2nd ed. Cambridge University Press,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w:t>
      </w:r>
      <w:r w:rsidRPr="0014219B">
        <w:rPr>
          <w:rFonts w:cs="Times"/>
          <w:noProof/>
          <w:szCs w:val="24"/>
        </w:rPr>
        <w:tab/>
        <w:t>W. Arden, M. Brillouët, P. Cogez, M. Graef, B. Huizing, and R. Mahnkopf, “‘More-than-Moore’ White Paper,”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w:t>
      </w:r>
      <w:r w:rsidRPr="0014219B">
        <w:rPr>
          <w:rFonts w:cs="Times"/>
          <w:noProof/>
          <w:szCs w:val="24"/>
        </w:rPr>
        <w:tab/>
        <w:t xml:space="preserve">C.-G. Hwang, “New Paradigms in the Silicon Industry,” in </w:t>
      </w:r>
      <w:r w:rsidRPr="0014219B">
        <w:rPr>
          <w:rFonts w:cs="Times"/>
          <w:i/>
          <w:iCs/>
          <w:noProof/>
          <w:szCs w:val="24"/>
        </w:rPr>
        <w:t>2006 International Electron Devices Meeting</w:t>
      </w:r>
      <w:r w:rsidRPr="0014219B">
        <w:rPr>
          <w:rFonts w:cs="Times"/>
          <w:noProof/>
          <w:szCs w:val="24"/>
        </w:rPr>
        <w:t>, 2006, pp. 1–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w:t>
      </w:r>
      <w:r w:rsidRPr="0014219B">
        <w:rPr>
          <w:rFonts w:cs="Times"/>
          <w:noProof/>
          <w:szCs w:val="24"/>
        </w:rPr>
        <w:tab/>
        <w:t>ISSCC2016, “SESSION 1 Plenary Moore ’ s Law : A Path Forward,” pp. 8–13,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w:t>
      </w:r>
      <w:r w:rsidRPr="0014219B">
        <w:rPr>
          <w:rFonts w:cs="Times"/>
          <w:noProof/>
          <w:szCs w:val="24"/>
        </w:rPr>
        <w:tab/>
        <w:t xml:space="preserve">D. E. Nikonov and I. A. Young, “Overview of Beyond-CMOS Devices and a Uniform Methodology for Their Benchmarking,” </w:t>
      </w:r>
      <w:r w:rsidRPr="0014219B">
        <w:rPr>
          <w:rFonts w:cs="Times"/>
          <w:i/>
          <w:iCs/>
          <w:noProof/>
          <w:szCs w:val="24"/>
        </w:rPr>
        <w:t>Proc. IEEE</w:t>
      </w:r>
      <w:r w:rsidRPr="0014219B">
        <w:rPr>
          <w:rFonts w:cs="Times"/>
          <w:noProof/>
          <w:szCs w:val="24"/>
        </w:rPr>
        <w:t>, vol. 101, no. 12, pp. 2498–2533, Dec.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w:t>
      </w:r>
      <w:r w:rsidRPr="0014219B">
        <w:rPr>
          <w:rFonts w:cs="Times"/>
          <w:noProof/>
          <w:szCs w:val="24"/>
        </w:rPr>
        <w:tab/>
        <w:t xml:space="preserve">V. Calayir and L. Pileggi, “Fully-digital oscillatory associative memories enabled by non-volatile logic,” in </w:t>
      </w:r>
      <w:r w:rsidRPr="0014219B">
        <w:rPr>
          <w:rFonts w:cs="Times"/>
          <w:i/>
          <w:iCs/>
          <w:noProof/>
          <w:szCs w:val="24"/>
        </w:rPr>
        <w:t>The 2013 International Joint Conference on Neural Networks (IJCNN)</w:t>
      </w:r>
      <w:r w:rsidRPr="0014219B">
        <w:rPr>
          <w:rFonts w:cs="Times"/>
          <w:noProof/>
          <w:szCs w:val="24"/>
        </w:rPr>
        <w:t>, 2013, pp. 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w:t>
      </w:r>
      <w:r w:rsidRPr="0014219B">
        <w:rPr>
          <w:rFonts w:cs="Times"/>
          <w:noProof/>
          <w:szCs w:val="24"/>
        </w:rPr>
        <w:tab/>
        <w:t xml:space="preserve">R. Jeyasingh, J. Liang, M. a. Caldwell, D. Kuzum, and H. S. P. Wong, “Phase change memory: Scaling and applications,” </w:t>
      </w:r>
      <w:r w:rsidRPr="0014219B">
        <w:rPr>
          <w:rFonts w:cs="Times"/>
          <w:i/>
          <w:iCs/>
          <w:noProof/>
          <w:szCs w:val="24"/>
        </w:rPr>
        <w:t>Proc. Cust. Integr. Circuits Conf.</w:t>
      </w:r>
      <w:r w:rsidRPr="0014219B">
        <w:rPr>
          <w:rFonts w:cs="Times"/>
          <w:noProof/>
          <w:szCs w:val="24"/>
        </w:rPr>
        <w:t>,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w:t>
      </w:r>
      <w:r w:rsidRPr="0014219B">
        <w:rPr>
          <w:rFonts w:cs="Times"/>
          <w:noProof/>
          <w:szCs w:val="24"/>
        </w:rPr>
        <w:tab/>
        <w:t>E. Cha, J. Woo, D. Lee, S. Lee, J. Song, Y. Koo, J. Lee, C. G. Park, M. Y. Yang, K. Kamiya, K. Shiraishi, B. Magyari-Kope, Y. Nishi, and H. Hwang, “Nanoscale (</w:t>
      </w:r>
      <w:r w:rsidRPr="0014219B">
        <w:rPr>
          <w:rFonts w:ascii="Cambria Math" w:hAnsi="Cambria Math" w:cs="Cambria Math"/>
          <w:noProof/>
          <w:szCs w:val="24"/>
        </w:rPr>
        <w:t>∼</w:t>
      </w:r>
      <w:r w:rsidRPr="0014219B">
        <w:rPr>
          <w:rFonts w:cs="Times"/>
          <w:noProof/>
          <w:szCs w:val="24"/>
        </w:rPr>
        <w:t xml:space="preserve">10nm) 3D vertical </w:t>
      </w:r>
      <w:r w:rsidRPr="0014219B">
        <w:rPr>
          <w:rFonts w:cs="Times"/>
          <w:noProof/>
          <w:szCs w:val="24"/>
        </w:rPr>
        <w:lastRenderedPageBreak/>
        <w:t xml:space="preserve">ReRAM and NbO&lt;inf&gt;2&lt;/inf&gt; threshold selector with TiN electrode,” in </w:t>
      </w:r>
      <w:r w:rsidRPr="0014219B">
        <w:rPr>
          <w:rFonts w:cs="Times"/>
          <w:i/>
          <w:iCs/>
          <w:noProof/>
          <w:szCs w:val="24"/>
        </w:rPr>
        <w:t>2013 IEEE International Electron Devices Meeting</w:t>
      </w:r>
      <w:r w:rsidRPr="0014219B">
        <w:rPr>
          <w:rFonts w:cs="Times"/>
          <w:noProof/>
          <w:szCs w:val="24"/>
        </w:rPr>
        <w:t>, 2013, p. 10.5.1-10.5.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w:t>
      </w:r>
      <w:r w:rsidRPr="0014219B">
        <w:rPr>
          <w:rFonts w:cs="Times"/>
          <w:noProof/>
          <w:szCs w:val="24"/>
        </w:rPr>
        <w:tab/>
        <w:t xml:space="preserve">T. C. Jackson, A. A. Sharma, J. A. Bain, J. A. Weldon, and L. Pileggi, “An RRAM-based Oscillatory Neural Network,” in </w:t>
      </w:r>
      <w:r w:rsidRPr="0014219B">
        <w:rPr>
          <w:rFonts w:cs="Times"/>
          <w:i/>
          <w:iCs/>
          <w:noProof/>
          <w:szCs w:val="24"/>
        </w:rPr>
        <w:t>2015 IEEE 6th Latin American Symposium on Circuits &amp; Systems (LASCAS)</w:t>
      </w:r>
      <w:r w:rsidRPr="0014219B">
        <w:rPr>
          <w:rFonts w:cs="Times"/>
          <w:noProof/>
          <w:szCs w:val="24"/>
        </w:rPr>
        <w:t>, 2015, no. February,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w:t>
      </w:r>
      <w:r w:rsidRPr="0014219B">
        <w:rPr>
          <w:rFonts w:cs="Times"/>
          <w:noProof/>
          <w:szCs w:val="24"/>
        </w:rPr>
        <w:tab/>
        <w:t xml:space="preserve">S. Park, H. Kim, M. Choo, J. Noh,  a. Sheri, S. Jung, K. Seo, J. Park, S. Kim, W. Lee, J. Shin, D. Lee, G. Choi, J. Woo, E. Cha, J. Jang, C. Park, M. Jeon, B. Lee, B. H. Lee, and H. Hwang, “RRAM-based synapse for neuromorphic system with pattern recognition function,” </w:t>
      </w:r>
      <w:r w:rsidRPr="0014219B">
        <w:rPr>
          <w:rFonts w:cs="Times"/>
          <w:i/>
          <w:iCs/>
          <w:noProof/>
          <w:szCs w:val="24"/>
        </w:rPr>
        <w:t>Tech. Dig. - Int. Electron Devices Meet. IEDM</w:t>
      </w:r>
      <w:r w:rsidRPr="0014219B">
        <w:rPr>
          <w:rFonts w:cs="Times"/>
          <w:noProof/>
          <w:szCs w:val="24"/>
        </w:rPr>
        <w:t>, pp. 231–234,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w:t>
      </w:r>
      <w:r w:rsidRPr="0014219B">
        <w:rPr>
          <w:rFonts w:cs="Times"/>
          <w:noProof/>
          <w:szCs w:val="24"/>
        </w:rPr>
        <w:tab/>
        <w:t xml:space="preserve">T. C. Jackson, A. A. Sharma, J. A. Bain, J. A. Weldon, and L. Pileggi, “Oscillatory Neural Networks Based on TMO Nano-Oscillators and Multi-Level RRAM Cells,” </w:t>
      </w:r>
      <w:r w:rsidRPr="0014219B">
        <w:rPr>
          <w:rFonts w:cs="Times"/>
          <w:i/>
          <w:iCs/>
          <w:noProof/>
          <w:szCs w:val="24"/>
        </w:rPr>
        <w:t>IEEE J. Emerg. Sel. Top. Circuits Syst.</w:t>
      </w:r>
      <w:r w:rsidRPr="0014219B">
        <w:rPr>
          <w:rFonts w:cs="Times"/>
          <w:noProof/>
          <w:szCs w:val="24"/>
        </w:rPr>
        <w:t>, vol. 5, no. 2, pp. 230–241, Jun.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w:t>
      </w:r>
      <w:r w:rsidRPr="0014219B">
        <w:rPr>
          <w:rFonts w:cs="Times"/>
          <w:noProof/>
          <w:szCs w:val="24"/>
        </w:rPr>
        <w:tab/>
        <w:t xml:space="preserve">T. Le, K. Mayaram, and T. Fiez, “Efficient Far-Field Radio Frequency Energy Harvesting for Passively Powered Sensor Networks,” </w:t>
      </w:r>
      <w:r w:rsidRPr="0014219B">
        <w:rPr>
          <w:rFonts w:cs="Times"/>
          <w:i/>
          <w:iCs/>
          <w:noProof/>
          <w:szCs w:val="24"/>
        </w:rPr>
        <w:t>IEEE J. Solid-State Circuits</w:t>
      </w:r>
      <w:r w:rsidRPr="0014219B">
        <w:rPr>
          <w:rFonts w:cs="Times"/>
          <w:noProof/>
          <w:szCs w:val="24"/>
        </w:rPr>
        <w:t>, vol. 43, no. 5, pp. 1287–1302, May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w:t>
      </w:r>
      <w:r w:rsidRPr="0014219B">
        <w:rPr>
          <w:rFonts w:cs="Times"/>
          <w:noProof/>
          <w:szCs w:val="24"/>
        </w:rPr>
        <w:tab/>
        <w:t xml:space="preserve">M. Lueders, B. Eversmann, J. Gerber, K. Huber, R. Kuhn, M. Zwerg, D. Schmitt-Landsiedel, and R. Brederlow, “Architectural and Circuit Design Techniques for Power Management of Ultra-Low-Power MCU Systems,” </w:t>
      </w:r>
      <w:r w:rsidRPr="0014219B">
        <w:rPr>
          <w:rFonts w:cs="Times"/>
          <w:i/>
          <w:iCs/>
          <w:noProof/>
          <w:szCs w:val="24"/>
        </w:rPr>
        <w:t>IEEE Trans. Very Large Scale Integr. Syst.</w:t>
      </w:r>
      <w:r w:rsidRPr="0014219B">
        <w:rPr>
          <w:rFonts w:cs="Times"/>
          <w:noProof/>
          <w:szCs w:val="24"/>
        </w:rPr>
        <w:t>, vol. 22, no. 11, pp. 2287–2296, Nov.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w:t>
      </w:r>
      <w:r w:rsidRPr="0014219B">
        <w:rPr>
          <w:rFonts w:cs="Times"/>
          <w:noProof/>
          <w:szCs w:val="24"/>
        </w:rPr>
        <w:tab/>
        <w:t xml:space="preserve">S. P. Levitan, Y. Fang, D. H. Dash, T. Shibata, D. E. Nikonov, and G. I. Bourianoff, “Non-Boolean associative architectures based on nano-oscillators,” in </w:t>
      </w:r>
      <w:r w:rsidRPr="0014219B">
        <w:rPr>
          <w:rFonts w:cs="Times"/>
          <w:i/>
          <w:iCs/>
          <w:noProof/>
          <w:szCs w:val="24"/>
        </w:rPr>
        <w:t>2012 13th International Workshop on Cellular Nanoscale Networks and their Applications</w:t>
      </w:r>
      <w:r w:rsidRPr="0014219B">
        <w:rPr>
          <w:rFonts w:cs="Times"/>
          <w:noProof/>
          <w:szCs w:val="24"/>
        </w:rPr>
        <w:t>, 2012, pp. 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w:t>
      </w:r>
      <w:r w:rsidRPr="0014219B">
        <w:rPr>
          <w:rFonts w:cs="Times"/>
          <w:noProof/>
          <w:szCs w:val="24"/>
        </w:rPr>
        <w:tab/>
        <w:t xml:space="preserve">G. Fiori, F. Bonaccorso, G. Iannaccone, T. Palacios, D. Neumaier, A. Seabaugh, S. K. Banerjee, and L. Colombo, “Electronics based on two-dimensional materials,” </w:t>
      </w:r>
      <w:r w:rsidRPr="0014219B">
        <w:rPr>
          <w:rFonts w:cs="Times"/>
          <w:i/>
          <w:iCs/>
          <w:noProof/>
          <w:szCs w:val="24"/>
        </w:rPr>
        <w:t>Nat. Nanotechnol.</w:t>
      </w:r>
      <w:r w:rsidRPr="0014219B">
        <w:rPr>
          <w:rFonts w:cs="Times"/>
          <w:noProof/>
          <w:szCs w:val="24"/>
        </w:rPr>
        <w:t>, vol. 9, no. 10, pp. 768–779,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w:t>
      </w:r>
      <w:r w:rsidRPr="0014219B">
        <w:rPr>
          <w:rFonts w:cs="Times"/>
          <w:noProof/>
          <w:szCs w:val="24"/>
        </w:rPr>
        <w:tab/>
        <w:t xml:space="preserve">M. Chhowalla, D. Jena, and H. Zhang, “Two-dimensional semiconductors for transistors,” </w:t>
      </w:r>
      <w:r w:rsidRPr="0014219B">
        <w:rPr>
          <w:rFonts w:cs="Times"/>
          <w:i/>
          <w:iCs/>
          <w:noProof/>
          <w:szCs w:val="24"/>
        </w:rPr>
        <w:t>Nat. Rev. Mater.</w:t>
      </w:r>
      <w:r w:rsidRPr="0014219B">
        <w:rPr>
          <w:rFonts w:cs="Times"/>
          <w:noProof/>
          <w:szCs w:val="24"/>
        </w:rPr>
        <w:t>, vol. 1, no. 11, p. 16052, Aug.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w:t>
      </w:r>
      <w:r w:rsidRPr="0014219B">
        <w:rPr>
          <w:rFonts w:cs="Times"/>
          <w:noProof/>
          <w:szCs w:val="24"/>
        </w:rPr>
        <w:tab/>
        <w:t xml:space="preserve">A. H. Castro Neto, N. M. R. Peres, K. S. Novoselov, and  a. K. Geim, “The electronic </w:t>
      </w:r>
      <w:r w:rsidRPr="0014219B">
        <w:rPr>
          <w:rFonts w:cs="Times"/>
          <w:noProof/>
          <w:szCs w:val="24"/>
        </w:rPr>
        <w:lastRenderedPageBreak/>
        <w:t xml:space="preserve">properties of graphene,” </w:t>
      </w:r>
      <w:r w:rsidRPr="0014219B">
        <w:rPr>
          <w:rFonts w:cs="Times"/>
          <w:i/>
          <w:iCs/>
          <w:noProof/>
          <w:szCs w:val="24"/>
        </w:rPr>
        <w:t>Rev. Mod. Phys.</w:t>
      </w:r>
      <w:r w:rsidRPr="0014219B">
        <w:rPr>
          <w:rFonts w:cs="Times"/>
          <w:noProof/>
          <w:szCs w:val="24"/>
        </w:rPr>
        <w:t>, vol. 81, no. 1, pp. 109–162, Jan.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w:t>
      </w:r>
      <w:r w:rsidRPr="0014219B">
        <w:rPr>
          <w:rFonts w:cs="Times"/>
          <w:noProof/>
          <w:szCs w:val="24"/>
        </w:rPr>
        <w:tab/>
        <w:t xml:space="preserve">A. K. Geim and K. S. Novoselov, “The rise of graphene.,” </w:t>
      </w:r>
      <w:r w:rsidRPr="0014219B">
        <w:rPr>
          <w:rFonts w:cs="Times"/>
          <w:i/>
          <w:iCs/>
          <w:noProof/>
          <w:szCs w:val="24"/>
        </w:rPr>
        <w:t>Nat. Mater.</w:t>
      </w:r>
      <w:r w:rsidRPr="0014219B">
        <w:rPr>
          <w:rFonts w:cs="Times"/>
          <w:noProof/>
          <w:szCs w:val="24"/>
        </w:rPr>
        <w:t>, vol. 6, no. 3, pp. 183–91, Mar.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w:t>
      </w:r>
      <w:r w:rsidRPr="0014219B">
        <w:rPr>
          <w:rFonts w:cs="Times"/>
          <w:noProof/>
          <w:szCs w:val="24"/>
        </w:rPr>
        <w:tab/>
        <w:t xml:space="preserve">A. C. Ferrari, F. Bonaccorso, V. Falko, K. S. Novoselov, S. Roche, P. Bøggild, S. Borini, F. Koppens, V. Palermo, N. Pugno, J. a. Garrido, R. Sordan, A. Bianco, L. Ballerini, M. Prato, E. Lidorikis, J. Kivioja, C. Marinelli, T. Ryhänen, A. Morpurgo, J. N. Coleman, V. Nicolosi, L. Colombo, A. Fert, M. Garcia-Hernandez, A. Bachtold, G. F. Schneider, F. Guinea, C. Dekker, M. Barbone, C. Galiotis, A. Grigorenko, G. Konstantatos, A. Kis, M. Katsnelson, C. W. J. Beenakker, L. Vandersypen, A. Loiseau, V. Morandi, D. Neumaier, E. Treossi, V. Pellegrini, M. Polini, A. Tredicucci, G. M. Williams, B. H. Hong, J. H. Ahn, J. M. Kim, H. Zirath, B. J. van Wees, H. van der Zant, L. Occhipinti, A. Di Matteo, I. a. Kinloch, T. Seyller, E. Quesnel, X. Feng, K. Teo, N. Rupesinghe, P. Hakonen, S. R. T. Neil, Q. Tannock, T. Löfwander, and J. Kinaret, “Science and technology roadmap for graphene, related two-dimensional crystals, and hybrid systems,” </w:t>
      </w:r>
      <w:r w:rsidRPr="0014219B">
        <w:rPr>
          <w:rFonts w:cs="Times"/>
          <w:i/>
          <w:iCs/>
          <w:noProof/>
          <w:szCs w:val="24"/>
        </w:rPr>
        <w:t>Nanoscale</w:t>
      </w:r>
      <w:r w:rsidRPr="0014219B">
        <w:rPr>
          <w:rFonts w:cs="Times"/>
          <w:noProof/>
          <w:szCs w:val="24"/>
        </w:rPr>
        <w:t>, vol. 7, no. 11, pp. 4598–4810,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w:t>
      </w:r>
      <w:r w:rsidRPr="0014219B">
        <w:rPr>
          <w:rFonts w:cs="Times"/>
          <w:noProof/>
          <w:szCs w:val="24"/>
        </w:rPr>
        <w:tab/>
        <w:t xml:space="preserve">K. S. Novoselov, D. Jiang, F. Schedin, T. J. Booth, V. V Khotkevich, S. V Morozov, and A. K. Geim, “Two-dimensional atomic crystals,” </w:t>
      </w:r>
      <w:r w:rsidRPr="0014219B">
        <w:rPr>
          <w:rFonts w:cs="Times"/>
          <w:i/>
          <w:iCs/>
          <w:noProof/>
          <w:szCs w:val="24"/>
        </w:rPr>
        <w:t>Proc. Natl. Acad. Sci. U. S. A.</w:t>
      </w:r>
      <w:r w:rsidRPr="0014219B">
        <w:rPr>
          <w:rFonts w:cs="Times"/>
          <w:noProof/>
          <w:szCs w:val="24"/>
        </w:rPr>
        <w:t>, vol. 102, no. 30, pp. 10451–10453, 200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w:t>
      </w:r>
      <w:r w:rsidRPr="0014219B">
        <w:rPr>
          <w:rFonts w:cs="Times"/>
          <w:noProof/>
          <w:szCs w:val="24"/>
        </w:rPr>
        <w:tab/>
        <w:t xml:space="preserve">A. Y. Serov, Z.-Y. Ong, M. V. Fischetti, and E. Pop, “Theoretical analysis of high-field transport in graphene on a substrate,” </w:t>
      </w:r>
      <w:r w:rsidRPr="0014219B">
        <w:rPr>
          <w:rFonts w:cs="Times"/>
          <w:i/>
          <w:iCs/>
          <w:noProof/>
          <w:szCs w:val="24"/>
        </w:rPr>
        <w:t>J. Appl. Phys.</w:t>
      </w:r>
      <w:r w:rsidRPr="0014219B">
        <w:rPr>
          <w:rFonts w:cs="Times"/>
          <w:noProof/>
          <w:szCs w:val="24"/>
        </w:rPr>
        <w:t>, vol. 116, no. 3, p. 34507, Jul.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w:t>
      </w:r>
      <w:r w:rsidRPr="0014219B">
        <w:rPr>
          <w:rFonts w:cs="Times"/>
          <w:noProof/>
          <w:szCs w:val="24"/>
        </w:rPr>
        <w:tab/>
        <w:t xml:space="preserve">S. Adam, E. H. Hwang, V. M. Galitski, and S. Das Sarma, “A self-consistent theory for graphene transport,” </w:t>
      </w:r>
      <w:r w:rsidRPr="0014219B">
        <w:rPr>
          <w:rFonts w:cs="Times"/>
          <w:i/>
          <w:iCs/>
          <w:noProof/>
          <w:szCs w:val="24"/>
        </w:rPr>
        <w:t>Proc. Natl. Acad. Sci.</w:t>
      </w:r>
      <w:r w:rsidRPr="0014219B">
        <w:rPr>
          <w:rFonts w:cs="Times"/>
          <w:noProof/>
          <w:szCs w:val="24"/>
        </w:rPr>
        <w:t>, vol. 104, no. 47, pp. 18392–18397, Nov.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w:t>
      </w:r>
      <w:r w:rsidRPr="0014219B">
        <w:rPr>
          <w:rFonts w:cs="Times"/>
          <w:noProof/>
          <w:szCs w:val="24"/>
        </w:rPr>
        <w:tab/>
        <w:t xml:space="preserve">S. Das Sarma, S. Adam, E. H. Hwang, and E. Rossi, “Electronic transport in two-dimensional graphene,” </w:t>
      </w:r>
      <w:r w:rsidRPr="0014219B">
        <w:rPr>
          <w:rFonts w:cs="Times"/>
          <w:i/>
          <w:iCs/>
          <w:noProof/>
          <w:szCs w:val="24"/>
        </w:rPr>
        <w:t>Rev. Mod. Phys.</w:t>
      </w:r>
      <w:r w:rsidRPr="0014219B">
        <w:rPr>
          <w:rFonts w:cs="Times"/>
          <w:noProof/>
          <w:szCs w:val="24"/>
        </w:rPr>
        <w:t>, vol. 83, no. 2, pp. 407–470, May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w:t>
      </w:r>
      <w:r w:rsidRPr="0014219B">
        <w:rPr>
          <w:rFonts w:cs="Times"/>
          <w:noProof/>
          <w:szCs w:val="24"/>
        </w:rPr>
        <w:tab/>
        <w:t xml:space="preserve">N. M. R. Peres, “Colloquium: The transport properties of graphene: An introduction,” </w:t>
      </w:r>
      <w:r w:rsidRPr="0014219B">
        <w:rPr>
          <w:rFonts w:cs="Times"/>
          <w:i/>
          <w:iCs/>
          <w:noProof/>
          <w:szCs w:val="24"/>
        </w:rPr>
        <w:t>Rev. Mod. Phys.</w:t>
      </w:r>
      <w:r w:rsidRPr="0014219B">
        <w:rPr>
          <w:rFonts w:cs="Times"/>
          <w:noProof/>
          <w:szCs w:val="24"/>
        </w:rPr>
        <w:t>, vol. 82, no. 3, pp. 2673–2700, Sep.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w:t>
      </w:r>
      <w:r w:rsidRPr="0014219B">
        <w:rPr>
          <w:rFonts w:cs="Times"/>
          <w:noProof/>
          <w:szCs w:val="24"/>
        </w:rPr>
        <w:tab/>
        <w:t xml:space="preserve">J. Chauhan and J. Guo, “High-field transport and velocity saturation in graphene,” </w:t>
      </w:r>
      <w:r w:rsidRPr="0014219B">
        <w:rPr>
          <w:rFonts w:cs="Times"/>
          <w:i/>
          <w:iCs/>
          <w:noProof/>
          <w:szCs w:val="24"/>
        </w:rPr>
        <w:t>Appl. Phys. Lett.</w:t>
      </w:r>
      <w:r w:rsidRPr="0014219B">
        <w:rPr>
          <w:rFonts w:cs="Times"/>
          <w:noProof/>
          <w:szCs w:val="24"/>
        </w:rPr>
        <w:t>, vol. 95, no. 2, p. 23120,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28]</w:t>
      </w:r>
      <w:r w:rsidRPr="0014219B">
        <w:rPr>
          <w:rFonts w:cs="Times"/>
          <w:noProof/>
          <w:szCs w:val="24"/>
        </w:rPr>
        <w:tab/>
        <w:t xml:space="preserve">A. Venugopal, L. Colombo, and E. M. Vogel, “Issues with characterizing transport properties of graphene field effect transistors,” </w:t>
      </w:r>
      <w:r w:rsidRPr="0014219B">
        <w:rPr>
          <w:rFonts w:cs="Times"/>
          <w:i/>
          <w:iCs/>
          <w:noProof/>
          <w:szCs w:val="24"/>
        </w:rPr>
        <w:t>Solid State Commun.</w:t>
      </w:r>
      <w:r w:rsidRPr="0014219B">
        <w:rPr>
          <w:rFonts w:cs="Times"/>
          <w:noProof/>
          <w:szCs w:val="24"/>
        </w:rPr>
        <w:t>, vol. 152, no. 15, pp. 1311–1316, Aug.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9]</w:t>
      </w:r>
      <w:r w:rsidRPr="0014219B">
        <w:rPr>
          <w:rFonts w:cs="Times"/>
          <w:noProof/>
          <w:szCs w:val="24"/>
        </w:rPr>
        <w:tab/>
        <w:t xml:space="preserve"> a. Pirkle, J. Chan,  a. Venugopal, D. Hinojos, C. W. Magnuson, S. McDonnell, L. Colombo, E. M. Vogel, R. S. Ruoff, and R. M. Wallace, “The effect of chemical residues on the physical and electrical properties of chemical vapor deposited graphene transferred to SiO2,” </w:t>
      </w:r>
      <w:r w:rsidRPr="0014219B">
        <w:rPr>
          <w:rFonts w:cs="Times"/>
          <w:i/>
          <w:iCs/>
          <w:noProof/>
          <w:szCs w:val="24"/>
        </w:rPr>
        <w:t>Appl. Phys. Lett.</w:t>
      </w:r>
      <w:r w:rsidRPr="0014219B">
        <w:rPr>
          <w:rFonts w:cs="Times"/>
          <w:noProof/>
          <w:szCs w:val="24"/>
        </w:rPr>
        <w:t>, vol. 99, no. 12, pp. 40–43,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0]</w:t>
      </w:r>
      <w:r w:rsidRPr="0014219B">
        <w:rPr>
          <w:rFonts w:cs="Times"/>
          <w:noProof/>
          <w:szCs w:val="24"/>
        </w:rPr>
        <w:tab/>
        <w:t xml:space="preserve">J. R. Williams, T. Low, M. S. Lundstrom, and C. M. Marcus, “Gate-controlled guiding of electrons in graphene.,” </w:t>
      </w:r>
      <w:r w:rsidRPr="0014219B">
        <w:rPr>
          <w:rFonts w:cs="Times"/>
          <w:i/>
          <w:iCs/>
          <w:noProof/>
          <w:szCs w:val="24"/>
        </w:rPr>
        <w:t>Nat. Nanotechnol.</w:t>
      </w:r>
      <w:r w:rsidRPr="0014219B">
        <w:rPr>
          <w:rFonts w:cs="Times"/>
          <w:noProof/>
          <w:szCs w:val="24"/>
        </w:rPr>
        <w:t>, vol. 6, no. 4, pp. 222–5, Apr.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1]</w:t>
      </w:r>
      <w:r w:rsidRPr="0014219B">
        <w:rPr>
          <w:rFonts w:cs="Times"/>
          <w:noProof/>
          <w:szCs w:val="24"/>
        </w:rPr>
        <w:tab/>
        <w:t xml:space="preserve">B. Özyilmaz, P. Jarillo-Herrero, D. Efetov, and P. Kim, “Electronic transport in locally gated graphene nanoconstrictions,” </w:t>
      </w:r>
      <w:r w:rsidRPr="0014219B">
        <w:rPr>
          <w:rFonts w:cs="Times"/>
          <w:i/>
          <w:iCs/>
          <w:noProof/>
          <w:szCs w:val="24"/>
        </w:rPr>
        <w:t>Appl. Phys. Lett.</w:t>
      </w:r>
      <w:r w:rsidRPr="0014219B">
        <w:rPr>
          <w:rFonts w:cs="Times"/>
          <w:noProof/>
          <w:szCs w:val="24"/>
        </w:rPr>
        <w:t>, vol. 91, no. 19, p. 192107, Nov.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2]</w:t>
      </w:r>
      <w:r w:rsidRPr="0014219B">
        <w:rPr>
          <w:rFonts w:cs="Times"/>
          <w:noProof/>
          <w:szCs w:val="24"/>
        </w:rPr>
        <w:tab/>
        <w:t xml:space="preserve">Z. Cheng, Q. Li, Z. Li, Q. Zhou, and Y. Fang, “Suspended graphene sensors with improved signal and reduced noise,” </w:t>
      </w:r>
      <w:r w:rsidRPr="0014219B">
        <w:rPr>
          <w:rFonts w:cs="Times"/>
          <w:i/>
          <w:iCs/>
          <w:noProof/>
          <w:szCs w:val="24"/>
        </w:rPr>
        <w:t>Nano Lett.</w:t>
      </w:r>
      <w:r w:rsidRPr="0014219B">
        <w:rPr>
          <w:rFonts w:cs="Times"/>
          <w:noProof/>
          <w:szCs w:val="24"/>
        </w:rPr>
        <w:t>, vol. 10, no. 5, pp. 1864–1868,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3]</w:t>
      </w:r>
      <w:r w:rsidRPr="0014219B">
        <w:rPr>
          <w:rFonts w:cs="Times"/>
          <w:noProof/>
          <w:szCs w:val="24"/>
        </w:rPr>
        <w:tab/>
        <w:t xml:space="preserve">F. Schwierz, “Graphene transistors,” </w:t>
      </w:r>
      <w:r w:rsidRPr="0014219B">
        <w:rPr>
          <w:rFonts w:cs="Times"/>
          <w:i/>
          <w:iCs/>
          <w:noProof/>
          <w:szCs w:val="24"/>
        </w:rPr>
        <w:t>Nat. Nanotechnol.</w:t>
      </w:r>
      <w:r w:rsidRPr="0014219B">
        <w:rPr>
          <w:rFonts w:cs="Times"/>
          <w:noProof/>
          <w:szCs w:val="24"/>
        </w:rPr>
        <w:t>, vol. 5, no. 7, pp. 487–496,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4]</w:t>
      </w:r>
      <w:r w:rsidRPr="0014219B">
        <w:rPr>
          <w:rFonts w:cs="Times"/>
          <w:noProof/>
          <w:szCs w:val="24"/>
        </w:rPr>
        <w:tab/>
        <w:t xml:space="preserve">K. I. Bolotin, K. J. Sikes, Z. Jiang, M. Klima, G. Fudenberg, J. Hone, P. Kim, and H. L. Stormer, “Ultrahigh electron mobility in suspended graphene,” </w:t>
      </w:r>
      <w:r w:rsidRPr="0014219B">
        <w:rPr>
          <w:rFonts w:cs="Times"/>
          <w:i/>
          <w:iCs/>
          <w:noProof/>
          <w:szCs w:val="24"/>
        </w:rPr>
        <w:t>Solid State Commun.</w:t>
      </w:r>
      <w:r w:rsidRPr="0014219B">
        <w:rPr>
          <w:rFonts w:cs="Times"/>
          <w:noProof/>
          <w:szCs w:val="24"/>
        </w:rPr>
        <w:t>, vol. 146, no. 9–10, pp. 351–355, Jun.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5]</w:t>
      </w:r>
      <w:r w:rsidRPr="0014219B">
        <w:rPr>
          <w:rFonts w:cs="Times"/>
          <w:noProof/>
          <w:szCs w:val="24"/>
        </w:rPr>
        <w:tab/>
        <w:t xml:space="preserve">K. I. Bolotin, K. J. Sikes, J. Hone, H. L. Stormer, and P. Kim, “Temperature-Dependent Transport in Suspended Graphene,” </w:t>
      </w:r>
      <w:r w:rsidRPr="0014219B">
        <w:rPr>
          <w:rFonts w:cs="Times"/>
          <w:i/>
          <w:iCs/>
          <w:noProof/>
          <w:szCs w:val="24"/>
        </w:rPr>
        <w:t>Phys. Rev. Lett.</w:t>
      </w:r>
      <w:r w:rsidRPr="0014219B">
        <w:rPr>
          <w:rFonts w:cs="Times"/>
          <w:noProof/>
          <w:szCs w:val="24"/>
        </w:rPr>
        <w:t>, vol. 101, no. 9, p. 96802, Aug.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6]</w:t>
      </w:r>
      <w:r w:rsidRPr="0014219B">
        <w:rPr>
          <w:rFonts w:cs="Times"/>
          <w:noProof/>
          <w:szCs w:val="24"/>
        </w:rPr>
        <w:tab/>
        <w:t xml:space="preserve">M. I. Katsnelson, “Zitterbewegung, chirality, and minimal conductivity in graphene,” </w:t>
      </w:r>
      <w:r w:rsidRPr="0014219B">
        <w:rPr>
          <w:rFonts w:cs="Times"/>
          <w:i/>
          <w:iCs/>
          <w:noProof/>
          <w:szCs w:val="24"/>
        </w:rPr>
        <w:t>Eur. Phys. J. B</w:t>
      </w:r>
      <w:r w:rsidRPr="0014219B">
        <w:rPr>
          <w:rFonts w:cs="Times"/>
          <w:noProof/>
          <w:szCs w:val="24"/>
        </w:rPr>
        <w:t>, vol. 51, no. 2, pp. 157–160, May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7]</w:t>
      </w:r>
      <w:r w:rsidRPr="0014219B">
        <w:rPr>
          <w:rFonts w:cs="Times"/>
          <w:noProof/>
          <w:szCs w:val="24"/>
        </w:rPr>
        <w:tab/>
        <w:t xml:space="preserve">K. S. Novoselov,  a K. Geim, S. V Morozov, D. Jiang, M. I. Katsnelson, I. V Grigorieva, S. V Dubonos, and  a a Firsov, “Two-dimensional gas of massless Dirac fermions in graphene.,” </w:t>
      </w:r>
      <w:r w:rsidRPr="0014219B">
        <w:rPr>
          <w:rFonts w:cs="Times"/>
          <w:i/>
          <w:iCs/>
          <w:noProof/>
          <w:szCs w:val="24"/>
        </w:rPr>
        <w:t>Nature</w:t>
      </w:r>
      <w:r w:rsidRPr="0014219B">
        <w:rPr>
          <w:rFonts w:cs="Times"/>
          <w:noProof/>
          <w:szCs w:val="24"/>
        </w:rPr>
        <w:t>, vol. 438, no. 7065, pp. 197–200, Nov. 200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38]</w:t>
      </w:r>
      <w:r w:rsidRPr="0014219B">
        <w:rPr>
          <w:rFonts w:cs="Times"/>
          <w:noProof/>
          <w:szCs w:val="24"/>
        </w:rPr>
        <w:tab/>
        <w:t xml:space="preserve">K. S. Novoselov,  a K. Geim, S. V Morozov, D. Jiang, Y. Zhang, S. V Dubonos, I. V Grigorieva, and  a a Firsov, “Electric field effect in atomically thin carbon films.,” </w:t>
      </w:r>
      <w:r w:rsidRPr="0014219B">
        <w:rPr>
          <w:rFonts w:cs="Times"/>
          <w:i/>
          <w:iCs/>
          <w:noProof/>
          <w:szCs w:val="24"/>
        </w:rPr>
        <w:t>Science</w:t>
      </w:r>
      <w:r w:rsidRPr="0014219B">
        <w:rPr>
          <w:rFonts w:cs="Times"/>
          <w:noProof/>
          <w:szCs w:val="24"/>
        </w:rPr>
        <w:t>, vol. 306, no. 5696, pp. 666–9, Oct. 200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39]</w:t>
      </w:r>
      <w:r w:rsidRPr="0014219B">
        <w:rPr>
          <w:rFonts w:cs="Times"/>
          <w:noProof/>
          <w:szCs w:val="24"/>
        </w:rPr>
        <w:tab/>
        <w:t xml:space="preserve">J.-H. Chen, W. Cullen, C. Jang, M. Fuhrer, and E. Williams, “Defect Scattering in Graphene,” </w:t>
      </w:r>
      <w:r w:rsidRPr="0014219B">
        <w:rPr>
          <w:rFonts w:cs="Times"/>
          <w:i/>
          <w:iCs/>
          <w:noProof/>
          <w:szCs w:val="24"/>
        </w:rPr>
        <w:t>Phys. Rev. Lett.</w:t>
      </w:r>
      <w:r w:rsidRPr="0014219B">
        <w:rPr>
          <w:rFonts w:cs="Times"/>
          <w:noProof/>
          <w:szCs w:val="24"/>
        </w:rPr>
        <w:t>, vol. 102, no. 23, p. 236805, Jun.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0]</w:t>
      </w:r>
      <w:r w:rsidRPr="0014219B">
        <w:rPr>
          <w:rFonts w:cs="Times"/>
          <w:noProof/>
          <w:szCs w:val="24"/>
        </w:rPr>
        <w:tab/>
        <w:t xml:space="preserve">T. Fang, A. Konar, H. Xing, and D. Jena, “Carrier statistics and quantum capacitance of graphene sheets and ribbons,” </w:t>
      </w:r>
      <w:r w:rsidRPr="0014219B">
        <w:rPr>
          <w:rFonts w:cs="Times"/>
          <w:i/>
          <w:iCs/>
          <w:noProof/>
          <w:szCs w:val="24"/>
        </w:rPr>
        <w:t>Appl. Phys. Lett.</w:t>
      </w:r>
      <w:r w:rsidRPr="0014219B">
        <w:rPr>
          <w:rFonts w:cs="Times"/>
          <w:noProof/>
          <w:szCs w:val="24"/>
        </w:rPr>
        <w:t>, vol. 91, no. 9, p. 92109,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1]</w:t>
      </w:r>
      <w:r w:rsidRPr="0014219B">
        <w:rPr>
          <w:rFonts w:cs="Times"/>
          <w:noProof/>
          <w:szCs w:val="24"/>
        </w:rPr>
        <w:tab/>
        <w:t xml:space="preserve">Y. Zhang, V. W. Brar, C. Girit, A. Zettl, and M. F. Crommie, “Origin of spatial charge inhomogeneity in graphene,” </w:t>
      </w:r>
      <w:r w:rsidRPr="0014219B">
        <w:rPr>
          <w:rFonts w:cs="Times"/>
          <w:i/>
          <w:iCs/>
          <w:noProof/>
          <w:szCs w:val="24"/>
        </w:rPr>
        <w:t>Nat. Phys.</w:t>
      </w:r>
      <w:r w:rsidRPr="0014219B">
        <w:rPr>
          <w:rFonts w:cs="Times"/>
          <w:noProof/>
          <w:szCs w:val="24"/>
        </w:rPr>
        <w:t>, vol. 5, no. 10, pp. 722–726, Aug.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2]</w:t>
      </w:r>
      <w:r w:rsidRPr="0014219B">
        <w:rPr>
          <w:rFonts w:cs="Times"/>
          <w:noProof/>
          <w:szCs w:val="24"/>
        </w:rPr>
        <w:tab/>
        <w:t xml:space="preserve">T. Ando, “Screening Effect and Impurity Scattering in Monolayer Graphene,” </w:t>
      </w:r>
      <w:r w:rsidRPr="0014219B">
        <w:rPr>
          <w:rFonts w:cs="Times"/>
          <w:i/>
          <w:iCs/>
          <w:noProof/>
          <w:szCs w:val="24"/>
        </w:rPr>
        <w:t>J. Phys. Soc. Japan</w:t>
      </w:r>
      <w:r w:rsidRPr="0014219B">
        <w:rPr>
          <w:rFonts w:cs="Times"/>
          <w:noProof/>
          <w:szCs w:val="24"/>
        </w:rPr>
        <w:t>, vol. 75, no. 7, p. 74716, Jul.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3]</w:t>
      </w:r>
      <w:r w:rsidRPr="0014219B">
        <w:rPr>
          <w:rFonts w:cs="Times"/>
          <w:noProof/>
          <w:szCs w:val="24"/>
        </w:rPr>
        <w:tab/>
        <w:t xml:space="preserve">T. R. Robinson, “On Klein tunneling in graphene,” </w:t>
      </w:r>
      <w:r w:rsidRPr="0014219B">
        <w:rPr>
          <w:rFonts w:cs="Times"/>
          <w:i/>
          <w:iCs/>
          <w:noProof/>
          <w:szCs w:val="24"/>
        </w:rPr>
        <w:t>Am. J. Phys.</w:t>
      </w:r>
      <w:r w:rsidRPr="0014219B">
        <w:rPr>
          <w:rFonts w:cs="Times"/>
          <w:noProof/>
          <w:szCs w:val="24"/>
        </w:rPr>
        <w:t>, vol. 80, no. 2, pp. 141–147, Feb.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4]</w:t>
      </w:r>
      <w:r w:rsidRPr="0014219B">
        <w:rPr>
          <w:rFonts w:cs="Times"/>
          <w:noProof/>
          <w:szCs w:val="24"/>
        </w:rPr>
        <w:tab/>
        <w:t xml:space="preserve">M. I. Katsnelson, K. S. Novoselov, and  a. K. Geim, “Chiral tunnelling and the Klein paradox in graphene,” </w:t>
      </w:r>
      <w:r w:rsidRPr="0014219B">
        <w:rPr>
          <w:rFonts w:cs="Times"/>
          <w:i/>
          <w:iCs/>
          <w:noProof/>
          <w:szCs w:val="24"/>
        </w:rPr>
        <w:t>Nat. Phys.</w:t>
      </w:r>
      <w:r w:rsidRPr="0014219B">
        <w:rPr>
          <w:rFonts w:cs="Times"/>
          <w:noProof/>
          <w:szCs w:val="24"/>
        </w:rPr>
        <w:t>, vol. 2, no. 9, pp. 620–625, Aug.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5]</w:t>
      </w:r>
      <w:r w:rsidRPr="0014219B">
        <w:rPr>
          <w:rFonts w:cs="Times"/>
          <w:noProof/>
          <w:szCs w:val="24"/>
        </w:rPr>
        <w:tab/>
        <w:t xml:space="preserve">P. Blake, R. Yang, S. V. Morozov, F. Schedin, L. a. Ponomarenko,  a. a. Zhukov, R. R. Nair, I. V. Grigorieva, K. S. Novoselov, and  a. K. Geim, “Influence of metal contacts and charge inhomogeneity on transport properties of graphene near the neutrality point,” </w:t>
      </w:r>
      <w:r w:rsidRPr="0014219B">
        <w:rPr>
          <w:rFonts w:cs="Times"/>
          <w:i/>
          <w:iCs/>
          <w:noProof/>
          <w:szCs w:val="24"/>
        </w:rPr>
        <w:t>Solid State Commun.</w:t>
      </w:r>
      <w:r w:rsidRPr="0014219B">
        <w:rPr>
          <w:rFonts w:cs="Times"/>
          <w:noProof/>
          <w:szCs w:val="24"/>
        </w:rPr>
        <w:t>, vol. 149, no. 27–28, pp. 1068–1071, Jul.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6]</w:t>
      </w:r>
      <w:r w:rsidRPr="0014219B">
        <w:rPr>
          <w:rFonts w:cs="Times"/>
          <w:noProof/>
          <w:szCs w:val="24"/>
        </w:rPr>
        <w:tab/>
        <w:t xml:space="preserve">M. M. Fogler, D. S. Novikov, L. I. Glazman, and B. I. Shklovskii, “Effect of disorder on a graphene p-n junction,” </w:t>
      </w:r>
      <w:r w:rsidRPr="0014219B">
        <w:rPr>
          <w:rFonts w:cs="Times"/>
          <w:i/>
          <w:iCs/>
          <w:noProof/>
          <w:szCs w:val="24"/>
        </w:rPr>
        <w:t>Phys. Rev. B</w:t>
      </w:r>
      <w:r w:rsidRPr="0014219B">
        <w:rPr>
          <w:rFonts w:cs="Times"/>
          <w:noProof/>
          <w:szCs w:val="24"/>
        </w:rPr>
        <w:t>, vol. 77, no. 7, p. 75420, Feb.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7]</w:t>
      </w:r>
      <w:r w:rsidRPr="0014219B">
        <w:rPr>
          <w:rFonts w:cs="Times"/>
          <w:noProof/>
          <w:szCs w:val="24"/>
        </w:rPr>
        <w:tab/>
        <w:t xml:space="preserve">R. N. Sajjad, S. Sutar, J. U. Lee, and A. W. Ghosh, “Manifestation of chiral tunneling at a tilted graphene p-n junction,” </w:t>
      </w:r>
      <w:r w:rsidRPr="0014219B">
        <w:rPr>
          <w:rFonts w:cs="Times"/>
          <w:i/>
          <w:iCs/>
          <w:noProof/>
          <w:szCs w:val="24"/>
        </w:rPr>
        <w:t>Phys. Rev. B</w:t>
      </w:r>
      <w:r w:rsidRPr="0014219B">
        <w:rPr>
          <w:rFonts w:cs="Times"/>
          <w:noProof/>
          <w:szCs w:val="24"/>
        </w:rPr>
        <w:t>, vol. 86, no. 15, p. 155412, Oct.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8]</w:t>
      </w:r>
      <w:r w:rsidRPr="0014219B">
        <w:rPr>
          <w:rFonts w:cs="Times"/>
          <w:noProof/>
          <w:szCs w:val="24"/>
        </w:rPr>
        <w:tab/>
        <w:t xml:space="preserve">R. R. Hartmann, N. J. Robinson, and M. E. Portnoi, “Smooth electron waveguides in graphene,” </w:t>
      </w:r>
      <w:r w:rsidRPr="0014219B">
        <w:rPr>
          <w:rFonts w:cs="Times"/>
          <w:i/>
          <w:iCs/>
          <w:noProof/>
          <w:szCs w:val="24"/>
        </w:rPr>
        <w:t>Phys. Rev. B</w:t>
      </w:r>
      <w:r w:rsidRPr="0014219B">
        <w:rPr>
          <w:rFonts w:cs="Times"/>
          <w:noProof/>
          <w:szCs w:val="24"/>
        </w:rPr>
        <w:t>, vol. 81, no. 24, p. 245431, Jun.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49]</w:t>
      </w:r>
      <w:r w:rsidRPr="0014219B">
        <w:rPr>
          <w:rFonts w:cs="Times"/>
          <w:noProof/>
          <w:szCs w:val="24"/>
        </w:rPr>
        <w:tab/>
        <w:t xml:space="preserve">A. Shytov, M. Rudner, and L. Levitov, “Klein Backscattering and Fabry-Pérot Interference in Graphene Heterojunctions,” </w:t>
      </w:r>
      <w:r w:rsidRPr="0014219B">
        <w:rPr>
          <w:rFonts w:cs="Times"/>
          <w:i/>
          <w:iCs/>
          <w:noProof/>
          <w:szCs w:val="24"/>
        </w:rPr>
        <w:t>Phys. Rev. Lett.</w:t>
      </w:r>
      <w:r w:rsidRPr="0014219B">
        <w:rPr>
          <w:rFonts w:cs="Times"/>
          <w:noProof/>
          <w:szCs w:val="24"/>
        </w:rPr>
        <w:t>, vol. 101, no. 15, p. 156804, Oct.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0]</w:t>
      </w:r>
      <w:r w:rsidRPr="0014219B">
        <w:rPr>
          <w:rFonts w:cs="Times"/>
          <w:noProof/>
          <w:szCs w:val="24"/>
        </w:rPr>
        <w:tab/>
        <w:t xml:space="preserve">A. Allain, J. Kang, K. Banerjee, and A. Kis, “Electrical contacts to two-dimensional semiconductors,” </w:t>
      </w:r>
      <w:r w:rsidRPr="0014219B">
        <w:rPr>
          <w:rFonts w:cs="Times"/>
          <w:i/>
          <w:iCs/>
          <w:noProof/>
          <w:szCs w:val="24"/>
        </w:rPr>
        <w:t>Nat. Mater.</w:t>
      </w:r>
      <w:r w:rsidRPr="0014219B">
        <w:rPr>
          <w:rFonts w:cs="Times"/>
          <w:noProof/>
          <w:szCs w:val="24"/>
        </w:rPr>
        <w:t>, vol. 14, no. 12, pp. 1195–1205, Nov.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1]</w:t>
      </w:r>
      <w:r w:rsidRPr="0014219B">
        <w:rPr>
          <w:rFonts w:cs="Times"/>
          <w:noProof/>
          <w:szCs w:val="24"/>
        </w:rPr>
        <w:tab/>
        <w:t xml:space="preserve">S. Sutar, E. S. Comfort, J. Liu, T. Taniguchi, K. Watanabe, and J. U. Lee, “Angle-dependent </w:t>
      </w:r>
      <w:r w:rsidRPr="0014219B">
        <w:rPr>
          <w:rFonts w:cs="Times"/>
          <w:noProof/>
          <w:szCs w:val="24"/>
        </w:rPr>
        <w:lastRenderedPageBreak/>
        <w:t xml:space="preserve">carrier transmission in graphene p-n junctions.,” </w:t>
      </w:r>
      <w:r w:rsidRPr="0014219B">
        <w:rPr>
          <w:rFonts w:cs="Times"/>
          <w:i/>
          <w:iCs/>
          <w:noProof/>
          <w:szCs w:val="24"/>
        </w:rPr>
        <w:t>Nano Lett.</w:t>
      </w:r>
      <w:r w:rsidRPr="0014219B">
        <w:rPr>
          <w:rFonts w:cs="Times"/>
          <w:noProof/>
          <w:szCs w:val="24"/>
        </w:rPr>
        <w:t>, vol. 12, no. 9, pp. 4460–4, Sep.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2]</w:t>
      </w:r>
      <w:r w:rsidRPr="0014219B">
        <w:rPr>
          <w:rFonts w:cs="Times"/>
          <w:noProof/>
          <w:szCs w:val="24"/>
        </w:rPr>
        <w:tab/>
        <w:t xml:space="preserve">T. Low, S. Hong, J. Appenzeller, S. Datta, and M. S. Lundstrom, “Conductance Asymmetry of Graphene p-n Junction,” </w:t>
      </w:r>
      <w:r w:rsidRPr="0014219B">
        <w:rPr>
          <w:rFonts w:cs="Times"/>
          <w:i/>
          <w:iCs/>
          <w:noProof/>
          <w:szCs w:val="24"/>
        </w:rPr>
        <w:t>IEEE Trans. Electron Devices</w:t>
      </w:r>
      <w:r w:rsidRPr="0014219B">
        <w:rPr>
          <w:rFonts w:cs="Times"/>
          <w:noProof/>
          <w:szCs w:val="24"/>
        </w:rPr>
        <w:t>, vol. 56, no. 6, pp. 1292–1299, Jun.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3]</w:t>
      </w:r>
      <w:r w:rsidRPr="0014219B">
        <w:rPr>
          <w:rFonts w:cs="Times"/>
          <w:noProof/>
          <w:szCs w:val="24"/>
        </w:rPr>
        <w:tab/>
        <w:t xml:space="preserve">L. M. Zhang and M. M. Fogler, “Nonlinear Screening and Ballistic Transport in a Graphene p-n Junction,” </w:t>
      </w:r>
      <w:r w:rsidRPr="0014219B">
        <w:rPr>
          <w:rFonts w:cs="Times"/>
          <w:i/>
          <w:iCs/>
          <w:noProof/>
          <w:szCs w:val="24"/>
        </w:rPr>
        <w:t>Phys. Rev. Lett.</w:t>
      </w:r>
      <w:r w:rsidRPr="0014219B">
        <w:rPr>
          <w:rFonts w:cs="Times"/>
          <w:noProof/>
          <w:szCs w:val="24"/>
        </w:rPr>
        <w:t>, vol. 100, no. 11, p. 116804, Mar.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4]</w:t>
      </w:r>
      <w:r w:rsidRPr="0014219B">
        <w:rPr>
          <w:rFonts w:cs="Times"/>
          <w:noProof/>
          <w:szCs w:val="24"/>
        </w:rPr>
        <w:tab/>
        <w:t xml:space="preserve">F. Xia, V. Perebeinos, Y. Lin, Y. Wu, and P. Avouris, “The origins and limits of metal-graphene junction resistance.,” </w:t>
      </w:r>
      <w:r w:rsidRPr="0014219B">
        <w:rPr>
          <w:rFonts w:cs="Times"/>
          <w:i/>
          <w:iCs/>
          <w:noProof/>
          <w:szCs w:val="24"/>
        </w:rPr>
        <w:t>Nat. Nanotechnol.</w:t>
      </w:r>
      <w:r w:rsidRPr="0014219B">
        <w:rPr>
          <w:rFonts w:cs="Times"/>
          <w:noProof/>
          <w:szCs w:val="24"/>
        </w:rPr>
        <w:t>, vol. 6, no. 3, pp. 179–84, Mar.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5]</w:t>
      </w:r>
      <w:r w:rsidRPr="0014219B">
        <w:rPr>
          <w:rFonts w:cs="Times"/>
          <w:noProof/>
          <w:szCs w:val="24"/>
        </w:rPr>
        <w:tab/>
        <w:t xml:space="preserve">N. Stander, B. Huard, and D. Goldhaber-Gordon, “Evidence for Klein Tunneling in Graphene p-n Junctions,” </w:t>
      </w:r>
      <w:r w:rsidRPr="0014219B">
        <w:rPr>
          <w:rFonts w:cs="Times"/>
          <w:i/>
          <w:iCs/>
          <w:noProof/>
          <w:szCs w:val="24"/>
        </w:rPr>
        <w:t>Phys. Rev. Lett.</w:t>
      </w:r>
      <w:r w:rsidRPr="0014219B">
        <w:rPr>
          <w:rFonts w:cs="Times"/>
          <w:noProof/>
          <w:szCs w:val="24"/>
        </w:rPr>
        <w:t>, vol. 102, no. 2, p. 26807, Jan.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6]</w:t>
      </w:r>
      <w:r w:rsidRPr="0014219B">
        <w:rPr>
          <w:rFonts w:cs="Times"/>
          <w:noProof/>
          <w:szCs w:val="24"/>
        </w:rPr>
        <w:tab/>
        <w:t xml:space="preserve">E. Rossi, J. H. Bardarson, P. W. Brouwer, and S. Das Sarma, “Signatures of Klein tunneling in disordered graphene p-n-p junctions,” </w:t>
      </w:r>
      <w:r w:rsidRPr="0014219B">
        <w:rPr>
          <w:rFonts w:cs="Times"/>
          <w:i/>
          <w:iCs/>
          <w:noProof/>
          <w:szCs w:val="24"/>
        </w:rPr>
        <w:t>Phys. Rev. B</w:t>
      </w:r>
      <w:r w:rsidRPr="0014219B">
        <w:rPr>
          <w:rFonts w:cs="Times"/>
          <w:noProof/>
          <w:szCs w:val="24"/>
        </w:rPr>
        <w:t>, vol. 81, no. 12, p. 121408, Mar.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7]</w:t>
      </w:r>
      <w:r w:rsidRPr="0014219B">
        <w:rPr>
          <w:rFonts w:cs="Times"/>
          <w:noProof/>
          <w:szCs w:val="24"/>
        </w:rPr>
        <w:tab/>
        <w:t xml:space="preserve">A. Laitinen, G. S. Paraoanu, M. Oksanen, M. F. Craciun, S. Russo, E. Sonin, and P. Hakonen, “Contact doping, Klein tunneling, and asymmetry of shot noise in suspended graphene,” </w:t>
      </w:r>
      <w:r w:rsidRPr="0014219B">
        <w:rPr>
          <w:rFonts w:cs="Times"/>
          <w:i/>
          <w:iCs/>
          <w:noProof/>
          <w:szCs w:val="24"/>
        </w:rPr>
        <w:t>Phys. Rev. B - Condens. Matter Mater. Phys.</w:t>
      </w:r>
      <w:r w:rsidRPr="0014219B">
        <w:rPr>
          <w:rFonts w:cs="Times"/>
          <w:noProof/>
          <w:szCs w:val="24"/>
        </w:rPr>
        <w:t>, vol. 93, no. 11, pp. 1–14,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8]</w:t>
      </w:r>
      <w:r w:rsidRPr="0014219B">
        <w:rPr>
          <w:rFonts w:cs="Times"/>
          <w:noProof/>
          <w:szCs w:val="24"/>
        </w:rPr>
        <w:tab/>
        <w:t xml:space="preserve">P. E. Allain and J. N. Fuchs, “Klein tunneling in graphene: optics with massless electrons,” </w:t>
      </w:r>
      <w:r w:rsidRPr="0014219B">
        <w:rPr>
          <w:rFonts w:cs="Times"/>
          <w:i/>
          <w:iCs/>
          <w:noProof/>
          <w:szCs w:val="24"/>
        </w:rPr>
        <w:t>Eur. Phys. J. B</w:t>
      </w:r>
      <w:r w:rsidRPr="0014219B">
        <w:rPr>
          <w:rFonts w:cs="Times"/>
          <w:noProof/>
          <w:szCs w:val="24"/>
        </w:rPr>
        <w:t>, vol. 83, no. 3, pp. 301–317, Oct.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59]</w:t>
      </w:r>
      <w:r w:rsidRPr="0014219B">
        <w:rPr>
          <w:rFonts w:cs="Times"/>
          <w:noProof/>
          <w:szCs w:val="24"/>
        </w:rPr>
        <w:tab/>
        <w:t xml:space="preserve">V. Calayir, M. Darwish, J. Weldon, and L. Pileggi, “Analog Neuromorphic Computing Enabled by Multi-Gate Programmable Resistive Devices,” in </w:t>
      </w:r>
      <w:r w:rsidRPr="0014219B">
        <w:rPr>
          <w:rFonts w:cs="Times"/>
          <w:i/>
          <w:iCs/>
          <w:noProof/>
          <w:szCs w:val="24"/>
        </w:rPr>
        <w:t>Design, Automation &amp; Test in Europe Conference &amp; Exhibition (DATE), 2015</w:t>
      </w:r>
      <w:r w:rsidRPr="0014219B">
        <w:rPr>
          <w:rFonts w:cs="Times"/>
          <w:noProof/>
          <w:szCs w:val="24"/>
        </w:rPr>
        <w:t>,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0]</w:t>
      </w:r>
      <w:r w:rsidRPr="0014219B">
        <w:rPr>
          <w:rFonts w:cs="Times"/>
          <w:noProof/>
          <w:szCs w:val="24"/>
        </w:rPr>
        <w:tab/>
        <w:t xml:space="preserve">M. Darwish, V. Calayir, L. Pileggi, and J. A. Weldon, “Ultracompact Graphene Multigate Variable Resistor for Neuromorphic Computing,” </w:t>
      </w:r>
      <w:r w:rsidRPr="0014219B">
        <w:rPr>
          <w:rFonts w:cs="Times"/>
          <w:i/>
          <w:iCs/>
          <w:noProof/>
          <w:szCs w:val="24"/>
        </w:rPr>
        <w:t>IEEE Trans. Nanotechnol.</w:t>
      </w:r>
      <w:r w:rsidRPr="0014219B">
        <w:rPr>
          <w:rFonts w:cs="Times"/>
          <w:noProof/>
          <w:szCs w:val="24"/>
        </w:rPr>
        <w:t>, vol. 15, no. 2, pp. 318–327, Mar.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1]</w:t>
      </w:r>
      <w:r w:rsidRPr="0014219B">
        <w:rPr>
          <w:rFonts w:cs="Times"/>
          <w:noProof/>
          <w:szCs w:val="24"/>
        </w:rPr>
        <w:tab/>
        <w:t xml:space="preserve">R. V Gorbachev, A. S. Mayorov, A. K. Savchenko, D. W. Horsell, and F. Guinea, “Conductance of p-n-p graphene structures with ‘air-bridge’ top gates.,” </w:t>
      </w:r>
      <w:r w:rsidRPr="0014219B">
        <w:rPr>
          <w:rFonts w:cs="Times"/>
          <w:i/>
          <w:iCs/>
          <w:noProof/>
          <w:szCs w:val="24"/>
        </w:rPr>
        <w:t>Nano Lett.</w:t>
      </w:r>
      <w:r w:rsidRPr="0014219B">
        <w:rPr>
          <w:rFonts w:cs="Times"/>
          <w:noProof/>
          <w:szCs w:val="24"/>
        </w:rPr>
        <w:t>, vol. 8, no. 7, pp. 1995–9, Jul.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62]</w:t>
      </w:r>
      <w:r w:rsidRPr="0014219B">
        <w:rPr>
          <w:rFonts w:cs="Times"/>
          <w:noProof/>
          <w:szCs w:val="24"/>
        </w:rPr>
        <w:tab/>
        <w:t xml:space="preserve">E. J. H. Lee, K. Balasubramanian, R. T. Weitz, M. Burghard, and K. Kern, “Contact and edge effects in graphene devices,” </w:t>
      </w:r>
      <w:r w:rsidRPr="0014219B">
        <w:rPr>
          <w:rFonts w:cs="Times"/>
          <w:i/>
          <w:iCs/>
          <w:noProof/>
          <w:szCs w:val="24"/>
        </w:rPr>
        <w:t>Nat. Nanotechnol.</w:t>
      </w:r>
      <w:r w:rsidRPr="0014219B">
        <w:rPr>
          <w:rFonts w:cs="Times"/>
          <w:noProof/>
          <w:szCs w:val="24"/>
        </w:rPr>
        <w:t>, vol. 3, no. 8, pp. 486–490, Aug.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3]</w:t>
      </w:r>
      <w:r w:rsidRPr="0014219B">
        <w:rPr>
          <w:rFonts w:cs="Times"/>
          <w:noProof/>
          <w:szCs w:val="24"/>
        </w:rPr>
        <w:tab/>
        <w:t xml:space="preserve">R. Rengel, E. Pascual, and M. J. Martín, “Influence of the substrate on the diffusion coefficient and the momentum relaxation in graphene: The role of surface polar phonons,” </w:t>
      </w:r>
      <w:r w:rsidRPr="0014219B">
        <w:rPr>
          <w:rFonts w:cs="Times"/>
          <w:i/>
          <w:iCs/>
          <w:noProof/>
          <w:szCs w:val="24"/>
        </w:rPr>
        <w:t>Appl. Phys. Lett.</w:t>
      </w:r>
      <w:r w:rsidRPr="0014219B">
        <w:rPr>
          <w:rFonts w:cs="Times"/>
          <w:noProof/>
          <w:szCs w:val="24"/>
        </w:rPr>
        <w:t>, vol. 104, no. 23, p. 233107, Jun.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4]</w:t>
      </w:r>
      <w:r w:rsidRPr="0014219B">
        <w:rPr>
          <w:rFonts w:cs="Times"/>
          <w:noProof/>
          <w:szCs w:val="24"/>
        </w:rPr>
        <w:tab/>
        <w:t xml:space="preserve">A. Veligura, P. J. Zomer, I. J. Vera-Marun, C. Józsa, P. I. Gordiichuk, and B. J. Van Wees, “Relating hysteresis and electrochemistry in graphene field effect transistors,” </w:t>
      </w:r>
      <w:r w:rsidRPr="0014219B">
        <w:rPr>
          <w:rFonts w:cs="Times"/>
          <w:i/>
          <w:iCs/>
          <w:noProof/>
          <w:szCs w:val="24"/>
        </w:rPr>
        <w:t>J. Appl. Phys.</w:t>
      </w:r>
      <w:r w:rsidRPr="0014219B">
        <w:rPr>
          <w:rFonts w:cs="Times"/>
          <w:noProof/>
          <w:szCs w:val="24"/>
        </w:rPr>
        <w:t>, vol. 110, no. 11,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5]</w:t>
      </w:r>
      <w:r w:rsidRPr="0014219B">
        <w:rPr>
          <w:rFonts w:cs="Times"/>
          <w:noProof/>
          <w:szCs w:val="24"/>
        </w:rPr>
        <w:tab/>
        <w:t xml:space="preserve">E. a. Carrion, A. Y. Serov, S. Islam, A. Behnam, A. Malik, Feng Xiong, M. Bianchi, R. Sordan, and E. Pop, “Hysteresis-Free Nanosecond Pulsed Electrical Characterization of Top-Gated Graphene Transistors,” </w:t>
      </w:r>
      <w:r w:rsidRPr="0014219B">
        <w:rPr>
          <w:rFonts w:cs="Times"/>
          <w:i/>
          <w:iCs/>
          <w:noProof/>
          <w:szCs w:val="24"/>
        </w:rPr>
        <w:t>IEEE Trans. Electron Devices</w:t>
      </w:r>
      <w:r w:rsidRPr="0014219B">
        <w:rPr>
          <w:rFonts w:cs="Times"/>
          <w:noProof/>
          <w:szCs w:val="24"/>
        </w:rPr>
        <w:t>, vol. 61, no. 5, pp. 1583–1589, May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6]</w:t>
      </w:r>
      <w:r w:rsidRPr="0014219B">
        <w:rPr>
          <w:rFonts w:cs="Times"/>
          <w:noProof/>
          <w:szCs w:val="24"/>
        </w:rPr>
        <w:tab/>
        <w:t xml:space="preserve">W. R. Hannes, M. Jonson, and M. Titov, “Electron-hole asymmetry in two-terminal graphene devices,” </w:t>
      </w:r>
      <w:r w:rsidRPr="0014219B">
        <w:rPr>
          <w:rFonts w:cs="Times"/>
          <w:i/>
          <w:iCs/>
          <w:noProof/>
          <w:szCs w:val="24"/>
        </w:rPr>
        <w:t>Phys. Rev. B - Condens. Matter Mater. Phys.</w:t>
      </w:r>
      <w:r w:rsidRPr="0014219B">
        <w:rPr>
          <w:rFonts w:cs="Times"/>
          <w:noProof/>
          <w:szCs w:val="24"/>
        </w:rPr>
        <w:t>, vol. 84, no. 4, pp. 1–7,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7]</w:t>
      </w:r>
      <w:r w:rsidRPr="0014219B">
        <w:rPr>
          <w:rFonts w:cs="Times"/>
          <w:noProof/>
          <w:szCs w:val="24"/>
        </w:rPr>
        <w:tab/>
        <w:t xml:space="preserve">J. Chan, A. Venugopal, A. Pirkle, S. McDonnell, D. Hinojos, C. W. Magnuson, R. S. Ruoff, L. Colombo, R. M. Wallace, and E. M. Vogel, “Reducing extrinsic performance-limiting factors in graphene grown by chemical vapor deposition.,” </w:t>
      </w:r>
      <w:r w:rsidRPr="0014219B">
        <w:rPr>
          <w:rFonts w:cs="Times"/>
          <w:i/>
          <w:iCs/>
          <w:noProof/>
          <w:szCs w:val="24"/>
        </w:rPr>
        <w:t>ACS Nano</w:t>
      </w:r>
      <w:r w:rsidRPr="0014219B">
        <w:rPr>
          <w:rFonts w:cs="Times"/>
          <w:noProof/>
          <w:szCs w:val="24"/>
        </w:rPr>
        <w:t>, vol. 6, no. 4, pp. 3224–9, Apr.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8]</w:t>
      </w:r>
      <w:r w:rsidRPr="0014219B">
        <w:rPr>
          <w:rFonts w:cs="Times"/>
          <w:noProof/>
          <w:szCs w:val="24"/>
        </w:rPr>
        <w:tab/>
        <w:t xml:space="preserve">Y. G. Lee, C. G. Kang, C. Cho, Y. Kim, H. J. Hwang, and B. H. Lee, “Quantitative analysis of hysteretic reactions at the interface of graphene and SiO2 using the short pulse I-V method,” </w:t>
      </w:r>
      <w:r w:rsidRPr="0014219B">
        <w:rPr>
          <w:rFonts w:cs="Times"/>
          <w:i/>
          <w:iCs/>
          <w:noProof/>
          <w:szCs w:val="24"/>
        </w:rPr>
        <w:t>Carbon N. Y.</w:t>
      </w:r>
      <w:r w:rsidRPr="0014219B">
        <w:rPr>
          <w:rFonts w:cs="Times"/>
          <w:noProof/>
          <w:szCs w:val="24"/>
        </w:rPr>
        <w:t>, vol. 60, pp. 453–460,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69]</w:t>
      </w:r>
      <w:r w:rsidRPr="0014219B">
        <w:rPr>
          <w:rFonts w:cs="Times"/>
          <w:noProof/>
          <w:szCs w:val="24"/>
        </w:rPr>
        <w:tab/>
        <w:t xml:space="preserve">C. G. Kang, Y. G. Lee, S. K. Lee, E. Park, C. Cho, S. K. Lim, H. J. Hwang, and B. H. Lee, “Mechanism of the effects of low temperature Al2O3 passivation on graphene field effect transistors,” </w:t>
      </w:r>
      <w:r w:rsidRPr="0014219B">
        <w:rPr>
          <w:rFonts w:cs="Times"/>
          <w:i/>
          <w:iCs/>
          <w:noProof/>
          <w:szCs w:val="24"/>
        </w:rPr>
        <w:t>Carbon N. Y.</w:t>
      </w:r>
      <w:r w:rsidRPr="0014219B">
        <w:rPr>
          <w:rFonts w:cs="Times"/>
          <w:noProof/>
          <w:szCs w:val="24"/>
        </w:rPr>
        <w:t>, vol. 53, pp. 182–187,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0]</w:t>
      </w:r>
      <w:r w:rsidRPr="0014219B">
        <w:rPr>
          <w:rFonts w:cs="Times"/>
          <w:noProof/>
          <w:szCs w:val="24"/>
        </w:rPr>
        <w:tab/>
        <w:t xml:space="preserve">M. Lafkioti, B. Krauss, T. Lohmann, U. Zschieschang, H. Klauk, K. V. Klitzing, and J. H. Smet, “Graphene on a hydrophobic substrate: Doping reduction and hysteresis suppression under ambient conditions,” </w:t>
      </w:r>
      <w:r w:rsidRPr="0014219B">
        <w:rPr>
          <w:rFonts w:cs="Times"/>
          <w:i/>
          <w:iCs/>
          <w:noProof/>
          <w:szCs w:val="24"/>
        </w:rPr>
        <w:t>Nano Lett.</w:t>
      </w:r>
      <w:r w:rsidRPr="0014219B">
        <w:rPr>
          <w:rFonts w:cs="Times"/>
          <w:noProof/>
          <w:szCs w:val="24"/>
        </w:rPr>
        <w:t>, vol. 10, no. 4, pp. 1149–1153,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71]</w:t>
      </w:r>
      <w:r w:rsidRPr="0014219B">
        <w:rPr>
          <w:rFonts w:cs="Times"/>
          <w:noProof/>
          <w:szCs w:val="24"/>
        </w:rPr>
        <w:tab/>
        <w:t xml:space="preserve">Y. Yang and R. Murali, “Binding mechanisms of molecular oxygen and moisture to graphene,” </w:t>
      </w:r>
      <w:r w:rsidRPr="0014219B">
        <w:rPr>
          <w:rFonts w:cs="Times"/>
          <w:i/>
          <w:iCs/>
          <w:noProof/>
          <w:szCs w:val="24"/>
        </w:rPr>
        <w:t>Appl. Phys. Lett.</w:t>
      </w:r>
      <w:r w:rsidRPr="0014219B">
        <w:rPr>
          <w:rFonts w:cs="Times"/>
          <w:noProof/>
          <w:szCs w:val="24"/>
        </w:rPr>
        <w:t>, vol. 98, no. 9, pp. 2013–2016,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2]</w:t>
      </w:r>
      <w:r w:rsidRPr="0014219B">
        <w:rPr>
          <w:rFonts w:cs="Times"/>
          <w:noProof/>
          <w:szCs w:val="24"/>
        </w:rPr>
        <w:tab/>
        <w:t xml:space="preserve">T. Gunst, T. Markussen, K. Stokbro, and M. Brandbyge, “First-principles method for electron-phonon coupling and electron mobility: Applications to two-dimensional materials,” </w:t>
      </w:r>
      <w:r w:rsidRPr="0014219B">
        <w:rPr>
          <w:rFonts w:cs="Times"/>
          <w:i/>
          <w:iCs/>
          <w:noProof/>
          <w:szCs w:val="24"/>
        </w:rPr>
        <w:t>Phys. Rev. B - Condens. Matter Mater. Phys.</w:t>
      </w:r>
      <w:r w:rsidRPr="0014219B">
        <w:rPr>
          <w:rFonts w:cs="Times"/>
          <w:noProof/>
          <w:szCs w:val="24"/>
        </w:rPr>
        <w:t>, vol. 93, no. 3, pp. 1–14,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3]</w:t>
      </w:r>
      <w:r w:rsidRPr="0014219B">
        <w:rPr>
          <w:rFonts w:cs="Times"/>
          <w:noProof/>
          <w:szCs w:val="24"/>
        </w:rPr>
        <w:tab/>
        <w:t xml:space="preserve">H. Wang, Y. Wu, C. Cong, J. Shang, and T. Yu, “Hysteresis of Electronic Transport in Graphene Transistors,” </w:t>
      </w:r>
      <w:r w:rsidRPr="0014219B">
        <w:rPr>
          <w:rFonts w:cs="Times"/>
          <w:i/>
          <w:iCs/>
          <w:noProof/>
          <w:szCs w:val="24"/>
        </w:rPr>
        <w:t>ACS Nano</w:t>
      </w:r>
      <w:r w:rsidRPr="0014219B">
        <w:rPr>
          <w:rFonts w:cs="Times"/>
          <w:noProof/>
          <w:szCs w:val="24"/>
        </w:rPr>
        <w:t>, vol. 4, no. 12, pp. 7221–7228, Dec.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4]</w:t>
      </w:r>
      <w:r w:rsidRPr="0014219B">
        <w:rPr>
          <w:rFonts w:cs="Times"/>
          <w:noProof/>
          <w:szCs w:val="24"/>
        </w:rPr>
        <w:tab/>
        <w:t xml:space="preserve">C. R. Dean,  a F. Young, I. Meric, C. Lee, L. Wang, S. Sorgenfrei, K. Watanabe, T. Taniguchi, P. Kim, K. L. Shepard, and J. Hone, “Boron nitride substrates for high-quality graphene electronics,” </w:t>
      </w:r>
      <w:r w:rsidRPr="0014219B">
        <w:rPr>
          <w:rFonts w:cs="Times"/>
          <w:i/>
          <w:iCs/>
          <w:noProof/>
          <w:szCs w:val="24"/>
        </w:rPr>
        <w:t>Nat. Nanotechnol.</w:t>
      </w:r>
      <w:r w:rsidRPr="0014219B">
        <w:rPr>
          <w:rFonts w:cs="Times"/>
          <w:noProof/>
          <w:szCs w:val="24"/>
        </w:rPr>
        <w:t>, vol. 5, no. 10, pp. 722–726, Oct.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5]</w:t>
      </w:r>
      <w:r w:rsidRPr="0014219B">
        <w:rPr>
          <w:rFonts w:cs="Times"/>
          <w:noProof/>
          <w:szCs w:val="24"/>
        </w:rPr>
        <w:tab/>
        <w:t xml:space="preserve">Q. H. Wang, Z. Jin, K. K. Kim, A. J. Hilmer, G. L. C. Paulus, C.-J. Shih, M.-H. Ham, J. D. Sanchez-Yamagishi, K. Watanabe, T. Taniguchi, J. Kong, P. Jarillo-Herrero, and M. S. Strano, “Understanding and controlling the substrate effect on graphene electron-transfer chemistry via reactivity imprint lithography,” </w:t>
      </w:r>
      <w:r w:rsidRPr="0014219B">
        <w:rPr>
          <w:rFonts w:cs="Times"/>
          <w:i/>
          <w:iCs/>
          <w:noProof/>
          <w:szCs w:val="24"/>
        </w:rPr>
        <w:t>Nat. Chem.</w:t>
      </w:r>
      <w:r w:rsidRPr="0014219B">
        <w:rPr>
          <w:rFonts w:cs="Times"/>
          <w:noProof/>
          <w:szCs w:val="24"/>
        </w:rPr>
        <w:t>, vol. 4, no. 9, pp. 724–732,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6]</w:t>
      </w:r>
      <w:r w:rsidRPr="0014219B">
        <w:rPr>
          <w:rFonts w:cs="Times"/>
          <w:noProof/>
          <w:szCs w:val="24"/>
        </w:rPr>
        <w:tab/>
        <w:t xml:space="preserve">P. Joshi, H. E. Romero,  a T. Neal, V. K. Toutam, and S. a Tadigadapa, “Intrinsic doping and gate hysteresis in graphene field effect devices fabricated on SiO2 substrates.,” </w:t>
      </w:r>
      <w:r w:rsidRPr="0014219B">
        <w:rPr>
          <w:rFonts w:cs="Times"/>
          <w:i/>
          <w:iCs/>
          <w:noProof/>
          <w:szCs w:val="24"/>
        </w:rPr>
        <w:t>J. Phys. Condens. Matter</w:t>
      </w:r>
      <w:r w:rsidRPr="0014219B">
        <w:rPr>
          <w:rFonts w:cs="Times"/>
          <w:noProof/>
          <w:szCs w:val="24"/>
        </w:rPr>
        <w:t>, vol. 22, no. 33, p. 334214,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7]</w:t>
      </w:r>
      <w:r w:rsidRPr="0014219B">
        <w:rPr>
          <w:rFonts w:cs="Times"/>
          <w:noProof/>
          <w:szCs w:val="24"/>
        </w:rPr>
        <w:tab/>
        <w:t xml:space="preserve">G. Kalon, Y. Jun Shin, V. Giang Truong, A. Kalitsov, and H. Yang, “The role of charge traps in inducing hysteresis: Capacitance-voltage measurements on top gated bilayer graphene,” </w:t>
      </w:r>
      <w:r w:rsidRPr="0014219B">
        <w:rPr>
          <w:rFonts w:cs="Times"/>
          <w:i/>
          <w:iCs/>
          <w:noProof/>
          <w:szCs w:val="24"/>
        </w:rPr>
        <w:t>Appl. Phys. Lett.</w:t>
      </w:r>
      <w:r w:rsidRPr="0014219B">
        <w:rPr>
          <w:rFonts w:cs="Times"/>
          <w:noProof/>
          <w:szCs w:val="24"/>
        </w:rPr>
        <w:t>, vol. 99, no. 8,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8]</w:t>
      </w:r>
      <w:r w:rsidRPr="0014219B">
        <w:rPr>
          <w:rFonts w:cs="Times"/>
          <w:noProof/>
          <w:szCs w:val="24"/>
        </w:rPr>
        <w:tab/>
        <w:t xml:space="preserve">C. Gong, H. C. Floresca, D. Hinojos, S. McDonnell, X. Qin, Y. Hao, S. Jandhyala, G. Mordi, J. Kim, L. Colombo, R. S. Ruoff, M. J. Kim, K. Cho, R. M. Wallace, and Y. J. Chabal, “Rapid Selective Etching of PMMA Residues from Transferred Graphene by Carbon Dioxide,” </w:t>
      </w:r>
      <w:r w:rsidRPr="0014219B">
        <w:rPr>
          <w:rFonts w:cs="Times"/>
          <w:i/>
          <w:iCs/>
          <w:noProof/>
          <w:szCs w:val="24"/>
        </w:rPr>
        <w:t>J. Phys. Chem. C</w:t>
      </w:r>
      <w:r w:rsidRPr="0014219B">
        <w:rPr>
          <w:rFonts w:cs="Times"/>
          <w:noProof/>
          <w:szCs w:val="24"/>
        </w:rPr>
        <w:t>, vol. 117, no. 44, pp. 23000–23008, Nov.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79]</w:t>
      </w:r>
      <w:r w:rsidRPr="0014219B">
        <w:rPr>
          <w:rFonts w:cs="Times"/>
          <w:noProof/>
          <w:szCs w:val="24"/>
        </w:rPr>
        <w:tab/>
        <w:t xml:space="preserve">A. Konar, T. Fang, and D. Jena, “Effect of high-κ gate dielectrics on charge transport in graphene-based field effect transistors,” </w:t>
      </w:r>
      <w:r w:rsidRPr="0014219B">
        <w:rPr>
          <w:rFonts w:cs="Times"/>
          <w:i/>
          <w:iCs/>
          <w:noProof/>
          <w:szCs w:val="24"/>
        </w:rPr>
        <w:t>Phys. Rev. B</w:t>
      </w:r>
      <w:r w:rsidRPr="0014219B">
        <w:rPr>
          <w:rFonts w:cs="Times"/>
          <w:noProof/>
          <w:szCs w:val="24"/>
        </w:rPr>
        <w:t>, vol. 82, no. 11, p. 115452, Sep.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0]</w:t>
      </w:r>
      <w:r w:rsidRPr="0014219B">
        <w:rPr>
          <w:rFonts w:cs="Times"/>
          <w:noProof/>
          <w:szCs w:val="24"/>
        </w:rPr>
        <w:tab/>
        <w:t xml:space="preserve">Z.-Y. Ong and M. V. Fischetti, “Theory of remote phonon scattering in top-gated single-layer graphene,” </w:t>
      </w:r>
      <w:r w:rsidRPr="0014219B">
        <w:rPr>
          <w:rFonts w:cs="Times"/>
          <w:i/>
          <w:iCs/>
          <w:noProof/>
          <w:szCs w:val="24"/>
        </w:rPr>
        <w:t>Phys. Rev. B</w:t>
      </w:r>
      <w:r w:rsidRPr="0014219B">
        <w:rPr>
          <w:rFonts w:cs="Times"/>
          <w:noProof/>
          <w:szCs w:val="24"/>
        </w:rPr>
        <w:t>, vol. 88, no. 4, p. 45405, Jul.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81]</w:t>
      </w:r>
      <w:r w:rsidRPr="0014219B">
        <w:rPr>
          <w:rFonts w:cs="Times"/>
          <w:noProof/>
          <w:szCs w:val="24"/>
        </w:rPr>
        <w:tab/>
        <w:t xml:space="preserve">X. Li, E. A. Barry, J. M. Zavada, M. Buongiorno Nardelli, and K. W. Kim, “Surface polar phonon dominated electron transport in graphene,” </w:t>
      </w:r>
      <w:r w:rsidRPr="0014219B">
        <w:rPr>
          <w:rFonts w:cs="Times"/>
          <w:i/>
          <w:iCs/>
          <w:noProof/>
          <w:szCs w:val="24"/>
        </w:rPr>
        <w:t>Appl. Phys. Lett.</w:t>
      </w:r>
      <w:r w:rsidRPr="0014219B">
        <w:rPr>
          <w:rFonts w:cs="Times"/>
          <w:noProof/>
          <w:szCs w:val="24"/>
        </w:rPr>
        <w:t>, vol. 97, no. 23, p. 232105,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2]</w:t>
      </w:r>
      <w:r w:rsidRPr="0014219B">
        <w:rPr>
          <w:rFonts w:cs="Times"/>
          <w:noProof/>
          <w:szCs w:val="24"/>
        </w:rPr>
        <w:tab/>
        <w:t xml:space="preserve">D. Berdebes, T. Low, Y. Sui, J. Appenzeller, and M. S. Lundstrom, “Substrate gating of contact resistance in graphene transistors,” </w:t>
      </w:r>
      <w:r w:rsidRPr="0014219B">
        <w:rPr>
          <w:rFonts w:cs="Times"/>
          <w:i/>
          <w:iCs/>
          <w:noProof/>
          <w:szCs w:val="24"/>
        </w:rPr>
        <w:t>IEEE Trans. Electron Devices</w:t>
      </w:r>
      <w:r w:rsidRPr="0014219B">
        <w:rPr>
          <w:rFonts w:cs="Times"/>
          <w:noProof/>
          <w:szCs w:val="24"/>
        </w:rPr>
        <w:t>, vol. 58, no. 11, pp. 3925–3932,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3]</w:t>
      </w:r>
      <w:r w:rsidRPr="0014219B">
        <w:rPr>
          <w:rFonts w:cs="Times"/>
          <w:noProof/>
          <w:szCs w:val="24"/>
        </w:rPr>
        <w:tab/>
        <w:t>J. Martin, N. Akerman, G. Ulbricht, T. Lohmann, J. H. Smet, K. von Klitzing, and A. Yacoby, “Observation of Electron-Hole Puddles in Graphene Using a Scanning Single Electron Transistor,” vol. 4, no. February, p. 13,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4]</w:t>
      </w:r>
      <w:r w:rsidRPr="0014219B">
        <w:rPr>
          <w:rFonts w:cs="Times"/>
          <w:noProof/>
          <w:szCs w:val="24"/>
        </w:rPr>
        <w:tab/>
        <w:t xml:space="preserve">P. Blake, E. W. Hill, A. H. Castro Neto, K. S. Novoselov, D. Jiang, R. Yang, T. J. Booth, and A. K. Geim, “Making graphene visible,” </w:t>
      </w:r>
      <w:r w:rsidRPr="0014219B">
        <w:rPr>
          <w:rFonts w:cs="Times"/>
          <w:i/>
          <w:iCs/>
          <w:noProof/>
          <w:szCs w:val="24"/>
        </w:rPr>
        <w:t>Appl. Phys. Lett.</w:t>
      </w:r>
      <w:r w:rsidRPr="0014219B">
        <w:rPr>
          <w:rFonts w:cs="Times"/>
          <w:noProof/>
          <w:szCs w:val="24"/>
        </w:rPr>
        <w:t>, vol. 91, no. 6, p. 63124, Aug.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5]</w:t>
      </w:r>
      <w:r w:rsidRPr="0014219B">
        <w:rPr>
          <w:rFonts w:cs="Times"/>
          <w:noProof/>
          <w:szCs w:val="24"/>
        </w:rPr>
        <w:tab/>
        <w:t xml:space="preserve">C. C. A. H. E. L. H. Qian;, “Rayleigh imaging of graphene and graphene layers, Nano,” </w:t>
      </w:r>
      <w:r w:rsidRPr="0014219B">
        <w:rPr>
          <w:rFonts w:cs="Times"/>
          <w:i/>
          <w:iCs/>
          <w:noProof/>
          <w:szCs w:val="24"/>
        </w:rPr>
        <w:t>Nano Lett.</w:t>
      </w:r>
      <w:r w:rsidRPr="0014219B">
        <w:rPr>
          <w:rFonts w:cs="Times"/>
          <w:noProof/>
          <w:szCs w:val="24"/>
        </w:rPr>
        <w:t>, vol. 7, no. 9, pp. 2711–2717,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6]</w:t>
      </w:r>
      <w:r w:rsidRPr="0014219B">
        <w:rPr>
          <w:rFonts w:cs="Times"/>
          <w:noProof/>
          <w:szCs w:val="24"/>
        </w:rPr>
        <w:tab/>
        <w:t xml:space="preserve">R. R. Nair, P. Blake,  a. N. Grigorenko, K. S. Novoselov, T. J. Booth, T. Stauber, N. M. R. Peres, and  a. K. Geim, “Fine Structure Constant Defines Visual Transparency of Graphene,” </w:t>
      </w:r>
      <w:r w:rsidRPr="0014219B">
        <w:rPr>
          <w:rFonts w:cs="Times"/>
          <w:i/>
          <w:iCs/>
          <w:noProof/>
          <w:szCs w:val="24"/>
        </w:rPr>
        <w:t>Science (80-. ).</w:t>
      </w:r>
      <w:r w:rsidRPr="0014219B">
        <w:rPr>
          <w:rFonts w:cs="Times"/>
          <w:noProof/>
          <w:szCs w:val="24"/>
        </w:rPr>
        <w:t>, vol. 320, no. 5881, pp. 1308–1308, Jun.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7]</w:t>
      </w:r>
      <w:r w:rsidRPr="0014219B">
        <w:rPr>
          <w:rFonts w:cs="Times"/>
          <w:noProof/>
          <w:szCs w:val="24"/>
        </w:rPr>
        <w:tab/>
        <w:t xml:space="preserve">S. Kim, J. Nah, I. Jo, D. Shahrjerdi, L. Colombo, Z. Yao, E. Tutuc, and S. K. Banerjee, “Realization of a high mobility dual-gated graphene field-effect transistor with Al2O3 dielectric,” </w:t>
      </w:r>
      <w:r w:rsidRPr="0014219B">
        <w:rPr>
          <w:rFonts w:cs="Times"/>
          <w:i/>
          <w:iCs/>
          <w:noProof/>
          <w:szCs w:val="24"/>
        </w:rPr>
        <w:t>Appl. Phys. Lett.</w:t>
      </w:r>
      <w:r w:rsidRPr="0014219B">
        <w:rPr>
          <w:rFonts w:cs="Times"/>
          <w:noProof/>
          <w:szCs w:val="24"/>
        </w:rPr>
        <w:t>, vol. 94, no. 6, p. 62107,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8]</w:t>
      </w:r>
      <w:r w:rsidRPr="0014219B">
        <w:rPr>
          <w:rFonts w:cs="Times"/>
          <w:noProof/>
          <w:szCs w:val="24"/>
        </w:rPr>
        <w:tab/>
        <w:t xml:space="preserve">B.-C. Huang, M. Zhang, Y. Wang, and J. Woo, “Contact resistance in top-gated graphene field-effect transistors,” </w:t>
      </w:r>
      <w:r w:rsidRPr="0014219B">
        <w:rPr>
          <w:rFonts w:cs="Times"/>
          <w:i/>
          <w:iCs/>
          <w:noProof/>
          <w:szCs w:val="24"/>
        </w:rPr>
        <w:t>Appl. Phys. Lett.</w:t>
      </w:r>
      <w:r w:rsidRPr="0014219B">
        <w:rPr>
          <w:rFonts w:cs="Times"/>
          <w:noProof/>
          <w:szCs w:val="24"/>
        </w:rPr>
        <w:t>, vol. 99, no. 3, p. 32107,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89]</w:t>
      </w:r>
      <w:r w:rsidRPr="0014219B">
        <w:rPr>
          <w:rFonts w:cs="Times"/>
          <w:noProof/>
          <w:szCs w:val="24"/>
        </w:rPr>
        <w:tab/>
        <w:t xml:space="preserve">K. Pi, K. McCreary, W. Bao, W. Han, Y. Chiang, Y. Li, S.-W. Tsai, C. Lau, and R. Kawakami, “Electronic doping and scattering by transition metals on graphene,” </w:t>
      </w:r>
      <w:r w:rsidRPr="0014219B">
        <w:rPr>
          <w:rFonts w:cs="Times"/>
          <w:i/>
          <w:iCs/>
          <w:noProof/>
          <w:szCs w:val="24"/>
        </w:rPr>
        <w:t>Phys. Rev. B</w:t>
      </w:r>
      <w:r w:rsidRPr="0014219B">
        <w:rPr>
          <w:rFonts w:cs="Times"/>
          <w:noProof/>
          <w:szCs w:val="24"/>
        </w:rPr>
        <w:t>, vol. 80, no. 7, p. 75406, Aug.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0]</w:t>
      </w:r>
      <w:r w:rsidRPr="0014219B">
        <w:rPr>
          <w:rFonts w:cs="Times"/>
          <w:noProof/>
          <w:szCs w:val="24"/>
        </w:rPr>
        <w:tab/>
        <w:t xml:space="preserve">Z. Chen and J. Appenzeller, “Gate modulation of graphene contacts – on the scaling of graphene FETs,” </w:t>
      </w:r>
      <w:r w:rsidRPr="0014219B">
        <w:rPr>
          <w:rFonts w:cs="Times"/>
          <w:i/>
          <w:iCs/>
          <w:noProof/>
          <w:szCs w:val="24"/>
        </w:rPr>
        <w:t>IEEE Electron Device Meet.</w:t>
      </w:r>
      <w:r w:rsidRPr="0014219B">
        <w:rPr>
          <w:rFonts w:cs="Times"/>
          <w:noProof/>
          <w:szCs w:val="24"/>
        </w:rPr>
        <w:t>, pp. 128–129,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91]</w:t>
      </w:r>
      <w:r w:rsidRPr="0014219B">
        <w:rPr>
          <w:rFonts w:cs="Times"/>
          <w:noProof/>
          <w:szCs w:val="24"/>
        </w:rPr>
        <w:tab/>
        <w:t xml:space="preserve">J. a. Robinson, M. LaBella, M. Zhu, M. Hollander, R. Kasarda, Z. Hughes, K. Trumbull, R. Cavalero, and D. Snyder, “Contacting graphene,” </w:t>
      </w:r>
      <w:r w:rsidRPr="0014219B">
        <w:rPr>
          <w:rFonts w:cs="Times"/>
          <w:i/>
          <w:iCs/>
          <w:noProof/>
          <w:szCs w:val="24"/>
        </w:rPr>
        <w:t>Appl. Phys. Lett.</w:t>
      </w:r>
      <w:r w:rsidRPr="0014219B">
        <w:rPr>
          <w:rFonts w:cs="Times"/>
          <w:noProof/>
          <w:szCs w:val="24"/>
        </w:rPr>
        <w:t>, vol. 98, no. 5, p. 53103,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2]</w:t>
      </w:r>
      <w:r w:rsidRPr="0014219B">
        <w:rPr>
          <w:rFonts w:cs="Times"/>
          <w:noProof/>
          <w:szCs w:val="24"/>
        </w:rPr>
        <w:tab/>
        <w:t xml:space="preserve">R. Nouchi, M. Shiraishi, and Y. Suzuki, “Transfer characteristics in graphene field-effect transistors with Co contacts,” </w:t>
      </w:r>
      <w:r w:rsidRPr="0014219B">
        <w:rPr>
          <w:rFonts w:cs="Times"/>
          <w:i/>
          <w:iCs/>
          <w:noProof/>
          <w:szCs w:val="24"/>
        </w:rPr>
        <w:t>Appl. Phys. Lett.</w:t>
      </w:r>
      <w:r w:rsidRPr="0014219B">
        <w:rPr>
          <w:rFonts w:cs="Times"/>
          <w:noProof/>
          <w:szCs w:val="24"/>
        </w:rPr>
        <w:t>, vol. 93, no. 15, p. 152104,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3]</w:t>
      </w:r>
      <w:r w:rsidRPr="0014219B">
        <w:rPr>
          <w:rFonts w:cs="Times"/>
          <w:noProof/>
          <w:szCs w:val="24"/>
        </w:rPr>
        <w:tab/>
        <w:t xml:space="preserve">I. Serrano-Esparza, J. Fan, J. M. Michalik, L. A. Rodríguez, M. R. Ibarra, and J. M. de Teresa, “The nature of graphene–metal bonding probed by Raman spectroscopy: the special case of cobalt,” </w:t>
      </w:r>
      <w:r w:rsidRPr="0014219B">
        <w:rPr>
          <w:rFonts w:cs="Times"/>
          <w:i/>
          <w:iCs/>
          <w:noProof/>
          <w:szCs w:val="24"/>
        </w:rPr>
        <w:t>J. Phys. D. Appl. Phys.</w:t>
      </w:r>
      <w:r w:rsidRPr="0014219B">
        <w:rPr>
          <w:rFonts w:cs="Times"/>
          <w:noProof/>
          <w:szCs w:val="24"/>
        </w:rPr>
        <w:t>, vol. 49, no. 10, p. 105301,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4]</w:t>
      </w:r>
      <w:r w:rsidRPr="0014219B">
        <w:rPr>
          <w:rFonts w:cs="Times"/>
          <w:noProof/>
          <w:szCs w:val="24"/>
        </w:rPr>
        <w:tab/>
        <w:t xml:space="preserve">R. Nouchi and K. Tanigaki, “Competitive interfacial charge transfer to graphene from the electrode contacts and surface adsorbates,” </w:t>
      </w:r>
      <w:r w:rsidRPr="0014219B">
        <w:rPr>
          <w:rFonts w:cs="Times"/>
          <w:i/>
          <w:iCs/>
          <w:noProof/>
          <w:szCs w:val="24"/>
        </w:rPr>
        <w:t>Appl. Phys. Lett.</w:t>
      </w:r>
      <w:r w:rsidRPr="0014219B">
        <w:rPr>
          <w:rFonts w:cs="Times"/>
          <w:noProof/>
          <w:szCs w:val="24"/>
        </w:rPr>
        <w:t>, vol. 106, no. 8, p. 83107,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5]</w:t>
      </w:r>
      <w:r w:rsidRPr="0014219B">
        <w:rPr>
          <w:rFonts w:cs="Times"/>
          <w:noProof/>
          <w:szCs w:val="24"/>
        </w:rPr>
        <w:tab/>
        <w:t xml:space="preserve">T. Moriyama, K. Nagashio, T. Nishimura, and  a. Toriumi, “Carrier density modulation in graphene underneath Ni electrode,” </w:t>
      </w:r>
      <w:r w:rsidRPr="0014219B">
        <w:rPr>
          <w:rFonts w:cs="Times"/>
          <w:i/>
          <w:iCs/>
          <w:noProof/>
          <w:szCs w:val="24"/>
        </w:rPr>
        <w:t>J. Appl. Phys.</w:t>
      </w:r>
      <w:r w:rsidRPr="0014219B">
        <w:rPr>
          <w:rFonts w:cs="Times"/>
          <w:noProof/>
          <w:szCs w:val="24"/>
        </w:rPr>
        <w:t>, vol. 114, no. 2, p. 24503,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6]</w:t>
      </w:r>
      <w:r w:rsidRPr="0014219B">
        <w:rPr>
          <w:rFonts w:cs="Times"/>
          <w:noProof/>
          <w:szCs w:val="24"/>
        </w:rPr>
        <w:tab/>
        <w:t xml:space="preserve">R. Mao, B. D. Kong, C. Gong, S. Xu, T. Jayasekera, K. Cho, and K. W. Kim, “First-principles calculation of thermal transport in metal/graphene systems,” </w:t>
      </w:r>
      <w:r w:rsidRPr="0014219B">
        <w:rPr>
          <w:rFonts w:cs="Times"/>
          <w:i/>
          <w:iCs/>
          <w:noProof/>
          <w:szCs w:val="24"/>
        </w:rPr>
        <w:t>Phys. Rev. B</w:t>
      </w:r>
      <w:r w:rsidRPr="0014219B">
        <w:rPr>
          <w:rFonts w:cs="Times"/>
          <w:noProof/>
          <w:szCs w:val="24"/>
        </w:rPr>
        <w:t>, vol. 87, no. 16, p. 165410, Apr.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7]</w:t>
      </w:r>
      <w:r w:rsidRPr="0014219B">
        <w:rPr>
          <w:rFonts w:cs="Times"/>
          <w:noProof/>
          <w:szCs w:val="24"/>
        </w:rPr>
        <w:tab/>
        <w:t xml:space="preserve">S. Russo, M. F. Craciun, M. Yamamoto,  a. F. Morpurgo, and S. Tarucha, “Contact resistance in graphene-based devices,” </w:t>
      </w:r>
      <w:r w:rsidRPr="0014219B">
        <w:rPr>
          <w:rFonts w:cs="Times"/>
          <w:i/>
          <w:iCs/>
          <w:noProof/>
          <w:szCs w:val="24"/>
        </w:rPr>
        <w:t>Phys. E Low-dimensional Syst. Nanostructures</w:t>
      </w:r>
      <w:r w:rsidRPr="0014219B">
        <w:rPr>
          <w:rFonts w:cs="Times"/>
          <w:noProof/>
          <w:szCs w:val="24"/>
        </w:rPr>
        <w:t>, vol. 42, no. 4, pp. 677–679, Feb.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8]</w:t>
      </w:r>
      <w:r w:rsidRPr="0014219B">
        <w:rPr>
          <w:rFonts w:cs="Times"/>
          <w:noProof/>
          <w:szCs w:val="24"/>
        </w:rPr>
        <w:tab/>
        <w:t xml:space="preserve">M. Bokdam, P. Khomyakov, G. Brocks, and P. Kelly, “Field effect doping of graphene in metal|dielectric|graphene heterostructures: A model based upon first-principles calculations,” </w:t>
      </w:r>
      <w:r w:rsidRPr="0014219B">
        <w:rPr>
          <w:rFonts w:cs="Times"/>
          <w:i/>
          <w:iCs/>
          <w:noProof/>
          <w:szCs w:val="24"/>
        </w:rPr>
        <w:t>Phys. Rev. B</w:t>
      </w:r>
      <w:r w:rsidRPr="0014219B">
        <w:rPr>
          <w:rFonts w:cs="Times"/>
          <w:noProof/>
          <w:szCs w:val="24"/>
        </w:rPr>
        <w:t>, vol. 87, no. 7, p. 75414, Feb.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99]</w:t>
      </w:r>
      <w:r w:rsidRPr="0014219B">
        <w:rPr>
          <w:rFonts w:cs="Times"/>
          <w:noProof/>
          <w:szCs w:val="24"/>
        </w:rPr>
        <w:tab/>
        <w:t xml:space="preserve">J. Cayssol, B. Huard, and D. Goldhaber-Gordon, “Contact resistance and shot noise in graphene transistors,” </w:t>
      </w:r>
      <w:r w:rsidRPr="0014219B">
        <w:rPr>
          <w:rFonts w:cs="Times"/>
          <w:i/>
          <w:iCs/>
          <w:noProof/>
          <w:szCs w:val="24"/>
        </w:rPr>
        <w:t>Phys. Rev. B</w:t>
      </w:r>
      <w:r w:rsidRPr="0014219B">
        <w:rPr>
          <w:rFonts w:cs="Times"/>
          <w:noProof/>
          <w:szCs w:val="24"/>
        </w:rPr>
        <w:t>, vol. 79, no. 7, p. 75428, Feb.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0]</w:t>
      </w:r>
      <w:r w:rsidRPr="0014219B">
        <w:rPr>
          <w:rFonts w:cs="Times"/>
          <w:noProof/>
          <w:szCs w:val="24"/>
        </w:rPr>
        <w:tab/>
        <w:t xml:space="preserve">P. a. Khomyakov, G. Giovannetti, P. C. Rusu, G. Brocks, J. Van Den Brink, and P. J. Kelly, “First-principles study of the interaction and charge transfer between graphene and metals,” </w:t>
      </w:r>
      <w:r w:rsidRPr="0014219B">
        <w:rPr>
          <w:rFonts w:cs="Times"/>
          <w:i/>
          <w:iCs/>
          <w:noProof/>
          <w:szCs w:val="24"/>
        </w:rPr>
        <w:t>Phys. Rev. B - Condens. Matter Mater. Phys.</w:t>
      </w:r>
      <w:r w:rsidRPr="0014219B">
        <w:rPr>
          <w:rFonts w:cs="Times"/>
          <w:noProof/>
          <w:szCs w:val="24"/>
        </w:rPr>
        <w:t>, vol. 79, no. 19, pp. 1–12,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1]</w:t>
      </w:r>
      <w:r w:rsidRPr="0014219B">
        <w:rPr>
          <w:rFonts w:cs="Times"/>
          <w:noProof/>
          <w:szCs w:val="24"/>
        </w:rPr>
        <w:tab/>
        <w:t xml:space="preserve">S. Min Song, T. Yong Kim, O. Jae Sul, W. Cheol Shin, and B. Jin Cho, “Improvement of </w:t>
      </w:r>
      <w:r w:rsidRPr="0014219B">
        <w:rPr>
          <w:rFonts w:cs="Times"/>
          <w:noProof/>
          <w:szCs w:val="24"/>
        </w:rPr>
        <w:lastRenderedPageBreak/>
        <w:t xml:space="preserve">graphene–metal contact resistance by introducing edge contacts at graphene under metal,” </w:t>
      </w:r>
      <w:r w:rsidRPr="0014219B">
        <w:rPr>
          <w:rFonts w:cs="Times"/>
          <w:i/>
          <w:iCs/>
          <w:noProof/>
          <w:szCs w:val="24"/>
        </w:rPr>
        <w:t>Appl. Phys. Lett.</w:t>
      </w:r>
      <w:r w:rsidRPr="0014219B">
        <w:rPr>
          <w:rFonts w:cs="Times"/>
          <w:noProof/>
          <w:szCs w:val="24"/>
        </w:rPr>
        <w:t>, vol. 104, no. 18, p. 183506,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2]</w:t>
      </w:r>
      <w:r w:rsidRPr="0014219B">
        <w:rPr>
          <w:rFonts w:cs="Times"/>
          <w:noProof/>
          <w:szCs w:val="24"/>
        </w:rPr>
        <w:tab/>
        <w:t xml:space="preserve">K. Nagashio, T. Moriyama, R. Ifuku, T. Yamashita, T. Nishimura, and A. Toriumi, “Is graphene contacting with metal still graphene?,” </w:t>
      </w:r>
      <w:r w:rsidRPr="0014219B">
        <w:rPr>
          <w:rFonts w:cs="Times"/>
          <w:i/>
          <w:iCs/>
          <w:noProof/>
          <w:szCs w:val="24"/>
        </w:rPr>
        <w:t>IEEE Electron Device Meet.</w:t>
      </w:r>
      <w:r w:rsidRPr="0014219B">
        <w:rPr>
          <w:rFonts w:cs="Times"/>
          <w:noProof/>
          <w:szCs w:val="24"/>
        </w:rPr>
        <w:t>, vol. 5, p. 2.4.1-2.4.4, Dec.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3]</w:t>
      </w:r>
      <w:r w:rsidRPr="0014219B">
        <w:rPr>
          <w:rFonts w:cs="Times"/>
          <w:noProof/>
          <w:szCs w:val="24"/>
        </w:rPr>
        <w:tab/>
        <w:t>G. Vincenzi, “Graphene: FET and metal contact modeling,” University of Toulouse,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4]</w:t>
      </w:r>
      <w:r w:rsidRPr="0014219B">
        <w:rPr>
          <w:rFonts w:cs="Times"/>
          <w:noProof/>
          <w:szCs w:val="24"/>
        </w:rPr>
        <w:tab/>
        <w:t xml:space="preserve">Y. G. Lee, Y. J. Kim, C. G. Kang, C. Cho, S. Lee, H. J. Hwang, U. Jung, and B. Hun Lee, “Influence of extrinsic factors on accuracy of mobility extraction in graphene metal-oxide-semiconductor field effect transistors,” </w:t>
      </w:r>
      <w:r w:rsidRPr="0014219B">
        <w:rPr>
          <w:rFonts w:cs="Times"/>
          <w:i/>
          <w:iCs/>
          <w:noProof/>
          <w:szCs w:val="24"/>
        </w:rPr>
        <w:t>Appl. Phys. Lett.</w:t>
      </w:r>
      <w:r w:rsidRPr="0014219B">
        <w:rPr>
          <w:rFonts w:cs="Times"/>
          <w:noProof/>
          <w:szCs w:val="24"/>
        </w:rPr>
        <w:t>, vol. 102, no. 9, pp. 1–5,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5]</w:t>
      </w:r>
      <w:r w:rsidRPr="0014219B">
        <w:rPr>
          <w:rFonts w:cs="Times"/>
          <w:noProof/>
          <w:szCs w:val="24"/>
        </w:rPr>
        <w:tab/>
        <w:t xml:space="preserve">A. Di Bartolomeo, F. Giubileo, L. Iemmo, F. Romeo, S. Santandrea, and U. Gambardella, “Transfer characteristics and contact resistance in Ni- and Ti-contacted graphene-based field-effect transistors.,” </w:t>
      </w:r>
      <w:r w:rsidRPr="0014219B">
        <w:rPr>
          <w:rFonts w:cs="Times"/>
          <w:i/>
          <w:iCs/>
          <w:noProof/>
          <w:szCs w:val="24"/>
        </w:rPr>
        <w:t>J. Phys. Condens. Matter</w:t>
      </w:r>
      <w:r w:rsidRPr="0014219B">
        <w:rPr>
          <w:rFonts w:cs="Times"/>
          <w:noProof/>
          <w:szCs w:val="24"/>
        </w:rPr>
        <w:t>, vol. 25, no. 15, p. 155303, Apr.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6]</w:t>
      </w:r>
      <w:r w:rsidRPr="0014219B">
        <w:rPr>
          <w:rFonts w:cs="Times"/>
          <w:noProof/>
          <w:szCs w:val="24"/>
        </w:rPr>
        <w:tab/>
        <w:t xml:space="preserve">W. Li, C. A. Hacker, G. Cheng, Y. Liang, B. Tian, A. R. H. Walker, and A. Curt, “Reproducible and Reliable Metal / graphene Contact by UV-Ozone Treatment of the Contact Interface,” </w:t>
      </w:r>
      <w:r w:rsidRPr="0014219B">
        <w:rPr>
          <w:rFonts w:cs="Times"/>
          <w:i/>
          <w:iCs/>
          <w:noProof/>
          <w:szCs w:val="24"/>
        </w:rPr>
        <w:t>Int. Semicond. Device Res. Symp.</w:t>
      </w:r>
      <w:r w:rsidRPr="0014219B">
        <w:rPr>
          <w:rFonts w:cs="Times"/>
          <w:noProof/>
          <w:szCs w:val="24"/>
        </w:rPr>
        <w:t>, pp. 4–5,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7]</w:t>
      </w:r>
      <w:r w:rsidRPr="0014219B">
        <w:rPr>
          <w:rFonts w:cs="Times"/>
          <w:noProof/>
          <w:szCs w:val="24"/>
        </w:rPr>
        <w:tab/>
        <w:t xml:space="preserve">K. L. Grosse, M.-H. Bae, F. Lian, E. Pop, and W. P. King, “Nanoscale Joule heating, Peltier cooling and current crowding at graphene-metal contacts.,” </w:t>
      </w:r>
      <w:r w:rsidRPr="0014219B">
        <w:rPr>
          <w:rFonts w:cs="Times"/>
          <w:i/>
          <w:iCs/>
          <w:noProof/>
          <w:szCs w:val="24"/>
        </w:rPr>
        <w:t>Nat. Nanotechnol.</w:t>
      </w:r>
      <w:r w:rsidRPr="0014219B">
        <w:rPr>
          <w:rFonts w:cs="Times"/>
          <w:noProof/>
          <w:szCs w:val="24"/>
        </w:rPr>
        <w:t>, vol. 6, no. 5, pp. 287–290,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8]</w:t>
      </w:r>
      <w:r w:rsidRPr="0014219B">
        <w:rPr>
          <w:rFonts w:cs="Times"/>
          <w:noProof/>
          <w:szCs w:val="24"/>
        </w:rPr>
        <w:tab/>
        <w:t xml:space="preserve">W. Li, C. A. Hacker, G. Cheng, Y. Liang, B. Tian, A. R. Hight Walker, C. A. Richter, D. J. Gundlach, X. Liang, and L. Peng, “Highly reproducible and reliable metal/graphene contact by ultraviolet-ozone treatment,” </w:t>
      </w:r>
      <w:r w:rsidRPr="0014219B">
        <w:rPr>
          <w:rFonts w:cs="Times"/>
          <w:i/>
          <w:iCs/>
          <w:noProof/>
          <w:szCs w:val="24"/>
        </w:rPr>
        <w:t>J. Appl. Phys.</w:t>
      </w:r>
      <w:r w:rsidRPr="0014219B">
        <w:rPr>
          <w:rFonts w:cs="Times"/>
          <w:noProof/>
          <w:szCs w:val="24"/>
        </w:rPr>
        <w:t>, vol. 115, no. 11, p. 114304, Mar.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09]</w:t>
      </w:r>
      <w:r w:rsidRPr="0014219B">
        <w:rPr>
          <w:rFonts w:cs="Times"/>
          <w:noProof/>
          <w:szCs w:val="24"/>
        </w:rPr>
        <w:tab/>
        <w:t xml:space="preserve">X. Ji, J. Zhang, Y. Wang, H. Qian, and Z. Yu, “A theoretical model for metal-graphene contact resistance using a DFT-NEGF method.,” </w:t>
      </w:r>
      <w:r w:rsidRPr="0014219B">
        <w:rPr>
          <w:rFonts w:cs="Times"/>
          <w:i/>
          <w:iCs/>
          <w:noProof/>
          <w:szCs w:val="24"/>
        </w:rPr>
        <w:t>Phys. Chem. Chem. Phys.</w:t>
      </w:r>
      <w:r w:rsidRPr="0014219B">
        <w:rPr>
          <w:rFonts w:cs="Times"/>
          <w:noProof/>
          <w:szCs w:val="24"/>
        </w:rPr>
        <w:t>, vol. 15, no. 41, pp. 17883–6, Nov.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0]</w:t>
      </w:r>
      <w:r w:rsidRPr="0014219B">
        <w:rPr>
          <w:rFonts w:cs="Times"/>
          <w:noProof/>
          <w:szCs w:val="24"/>
        </w:rPr>
        <w:tab/>
        <w:t xml:space="preserve">D. Saha, X. Yu, M. Darwish, M. Jeong, J. Freedman, A. Gellman, J. Weldon, and J. Malen, “Developing Superior Alloy Contacts Optimized for Electrical and Thermal Transport at Metal-Graphene Interfaces,” in </w:t>
      </w:r>
      <w:r w:rsidRPr="0014219B">
        <w:rPr>
          <w:rFonts w:cs="Times"/>
          <w:i/>
          <w:iCs/>
          <w:noProof/>
          <w:szCs w:val="24"/>
        </w:rPr>
        <w:t>MRS Spring Meeting</w:t>
      </w:r>
      <w:r w:rsidRPr="0014219B">
        <w:rPr>
          <w:rFonts w:cs="Times"/>
          <w:noProof/>
          <w:szCs w:val="24"/>
        </w:rPr>
        <w:t>, 201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11]</w:t>
      </w:r>
      <w:r w:rsidRPr="0014219B">
        <w:rPr>
          <w:rFonts w:cs="Times"/>
          <w:noProof/>
          <w:szCs w:val="24"/>
        </w:rPr>
        <w:tab/>
        <w:t xml:space="preserve">F. A. Chaves, D. Jiménez, A. W. Cummings, and S. Roche, “Physical model of the contact resistivity of metal-graphene junctions,” </w:t>
      </w:r>
      <w:r w:rsidRPr="0014219B">
        <w:rPr>
          <w:rFonts w:cs="Times"/>
          <w:i/>
          <w:iCs/>
          <w:noProof/>
          <w:szCs w:val="24"/>
        </w:rPr>
        <w:t>J. Appl. Phys.</w:t>
      </w:r>
      <w:r w:rsidRPr="0014219B">
        <w:rPr>
          <w:rFonts w:cs="Times"/>
          <w:noProof/>
          <w:szCs w:val="24"/>
        </w:rPr>
        <w:t>, vol. 115, no. 16,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2]</w:t>
      </w:r>
      <w:r w:rsidRPr="0014219B">
        <w:rPr>
          <w:rFonts w:cs="Times"/>
          <w:noProof/>
          <w:szCs w:val="24"/>
        </w:rPr>
        <w:tab/>
        <w:t xml:space="preserve">K. Nagashio, R. Ifuku, T. Moriyama, T. Nishimura, and  a. Toriumi, “Intrinsic graphene/metal contact,” </w:t>
      </w:r>
      <w:r w:rsidRPr="0014219B">
        <w:rPr>
          <w:rFonts w:cs="Times"/>
          <w:i/>
          <w:iCs/>
          <w:noProof/>
          <w:szCs w:val="24"/>
        </w:rPr>
        <w:t>2012 Int. Electron Devices Meet.</w:t>
      </w:r>
      <w:r w:rsidRPr="0014219B">
        <w:rPr>
          <w:rFonts w:cs="Times"/>
          <w:noProof/>
          <w:szCs w:val="24"/>
        </w:rPr>
        <w:t>, vol. 8, no. c, p. 4.1.1-4.1.4, Dec.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3]</w:t>
      </w:r>
      <w:r w:rsidRPr="0014219B">
        <w:rPr>
          <w:rFonts w:cs="Times"/>
          <w:noProof/>
          <w:szCs w:val="24"/>
        </w:rPr>
        <w:tab/>
        <w:t xml:space="preserve">H. Xu, S. Wang, Z. Zhang, Z. Wang, H. Xu, and L. M. Peng, “Contact length scaling in graphene field-effect transistors,” </w:t>
      </w:r>
      <w:r w:rsidRPr="0014219B">
        <w:rPr>
          <w:rFonts w:cs="Times"/>
          <w:i/>
          <w:iCs/>
          <w:noProof/>
          <w:szCs w:val="24"/>
        </w:rPr>
        <w:t>Appl. Phys. Lett.</w:t>
      </w:r>
      <w:r w:rsidRPr="0014219B">
        <w:rPr>
          <w:rFonts w:cs="Times"/>
          <w:noProof/>
          <w:szCs w:val="24"/>
        </w:rPr>
        <w:t>, vol. 100, no. 10,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4]</w:t>
      </w:r>
      <w:r w:rsidRPr="0014219B">
        <w:rPr>
          <w:rFonts w:cs="Times"/>
          <w:noProof/>
          <w:szCs w:val="24"/>
        </w:rPr>
        <w:tab/>
        <w:t xml:space="preserve">S. Barraza-Lopez, M. Kindermann, and M. Y. Chou, “Charge transport through graphene junctions with wetting metal leads,” </w:t>
      </w:r>
      <w:r w:rsidRPr="0014219B">
        <w:rPr>
          <w:rFonts w:cs="Times"/>
          <w:i/>
          <w:iCs/>
          <w:noProof/>
          <w:szCs w:val="24"/>
        </w:rPr>
        <w:t>Nano Lett.</w:t>
      </w:r>
      <w:r w:rsidRPr="0014219B">
        <w:rPr>
          <w:rFonts w:cs="Times"/>
          <w:noProof/>
          <w:szCs w:val="24"/>
        </w:rPr>
        <w:t>, vol. 12, no. 7, pp. 3424–3430,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5]</w:t>
      </w:r>
      <w:r w:rsidRPr="0014219B">
        <w:rPr>
          <w:rFonts w:cs="Times"/>
          <w:noProof/>
          <w:szCs w:val="24"/>
        </w:rPr>
        <w:tab/>
        <w:t xml:space="preserve">K. Nagashio, T. Nishimura, K. Kita, and  a. Toriumi, “Contact resistivity and current flow path at metal/graphene contact,” </w:t>
      </w:r>
      <w:r w:rsidRPr="0014219B">
        <w:rPr>
          <w:rFonts w:cs="Times"/>
          <w:i/>
          <w:iCs/>
          <w:noProof/>
          <w:szCs w:val="24"/>
        </w:rPr>
        <w:t>Appl. Phys. Lett.</w:t>
      </w:r>
      <w:r w:rsidRPr="0014219B">
        <w:rPr>
          <w:rFonts w:cs="Times"/>
          <w:noProof/>
          <w:szCs w:val="24"/>
        </w:rPr>
        <w:t>, vol. 97, no. 14, p. 143514,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6]</w:t>
      </w:r>
      <w:r w:rsidRPr="0014219B">
        <w:rPr>
          <w:rFonts w:cs="Times"/>
          <w:noProof/>
          <w:szCs w:val="24"/>
        </w:rPr>
        <w:tab/>
        <w:t xml:space="preserve">J. Knoch, Z. Chen, and J. Appenzeller, “Properties of Metal–Graphene Contacts,” </w:t>
      </w:r>
      <w:r w:rsidRPr="0014219B">
        <w:rPr>
          <w:rFonts w:cs="Times"/>
          <w:i/>
          <w:iCs/>
          <w:noProof/>
          <w:szCs w:val="24"/>
        </w:rPr>
        <w:t>IEEE Trans. Electron DevicesIEEE Trans. Nanotechnol.</w:t>
      </w:r>
      <w:r w:rsidRPr="0014219B">
        <w:rPr>
          <w:rFonts w:cs="Times"/>
          <w:noProof/>
          <w:szCs w:val="24"/>
        </w:rPr>
        <w:t>, vol. 11, no. 3, pp. 513–519, May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7]</w:t>
      </w:r>
      <w:r w:rsidRPr="0014219B">
        <w:rPr>
          <w:rFonts w:cs="Times"/>
          <w:noProof/>
          <w:szCs w:val="24"/>
        </w:rPr>
        <w:tab/>
        <w:t xml:space="preserve">K. Nagashio and A. Toriumi, “Density-of-States Limited Contact Resistance in Graphene Field-Effect Transistors,” </w:t>
      </w:r>
      <w:r w:rsidRPr="0014219B">
        <w:rPr>
          <w:rFonts w:cs="Times"/>
          <w:i/>
          <w:iCs/>
          <w:noProof/>
          <w:szCs w:val="24"/>
        </w:rPr>
        <w:t>Jpn. J. Appl. Phys.</w:t>
      </w:r>
      <w:r w:rsidRPr="0014219B">
        <w:rPr>
          <w:rFonts w:cs="Times"/>
          <w:noProof/>
          <w:szCs w:val="24"/>
        </w:rPr>
        <w:t>, vol. 50, no. 7, p. 70108, Jul.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8]</w:t>
      </w:r>
      <w:r w:rsidRPr="0014219B">
        <w:rPr>
          <w:rFonts w:cs="Times"/>
          <w:noProof/>
          <w:szCs w:val="24"/>
        </w:rPr>
        <w:tab/>
        <w:t xml:space="preserve">G. Giovannetti, P. Khomyakov, G. Brocks, V. Karpan, J. van den Brink, and P. Kelly, “Doping Graphene with Metal Contacts,” </w:t>
      </w:r>
      <w:r w:rsidRPr="0014219B">
        <w:rPr>
          <w:rFonts w:cs="Times"/>
          <w:i/>
          <w:iCs/>
          <w:noProof/>
          <w:szCs w:val="24"/>
        </w:rPr>
        <w:t>Phys. Rev. Lett.</w:t>
      </w:r>
      <w:r w:rsidRPr="0014219B">
        <w:rPr>
          <w:rFonts w:cs="Times"/>
          <w:noProof/>
          <w:szCs w:val="24"/>
        </w:rPr>
        <w:t>, vol. 101, no. 2, p. 26803, Jul.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19]</w:t>
      </w:r>
      <w:r w:rsidRPr="0014219B">
        <w:rPr>
          <w:rFonts w:cs="Times"/>
          <w:noProof/>
          <w:szCs w:val="24"/>
        </w:rPr>
        <w:tab/>
        <w:t xml:space="preserve">B. Huard, N. Stander, J. Sulpizio, and D. Goldhaber-Gordon, “Evidence of the role of contacts on the observed electron-hole asymmetry in graphene,” </w:t>
      </w:r>
      <w:r w:rsidRPr="0014219B">
        <w:rPr>
          <w:rFonts w:cs="Times"/>
          <w:i/>
          <w:iCs/>
          <w:noProof/>
          <w:szCs w:val="24"/>
        </w:rPr>
        <w:t>Phys. Rev. B</w:t>
      </w:r>
      <w:r w:rsidRPr="0014219B">
        <w:rPr>
          <w:rFonts w:cs="Times"/>
          <w:noProof/>
          <w:szCs w:val="24"/>
        </w:rPr>
        <w:t>, vol. 78, no. 12, p. 121402, Sep.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0]</w:t>
      </w:r>
      <w:r w:rsidRPr="0014219B">
        <w:rPr>
          <w:rFonts w:cs="Times"/>
          <w:noProof/>
          <w:szCs w:val="24"/>
        </w:rPr>
        <w:tab/>
        <w:t xml:space="preserve">E. Watanabe, A. Conwill, D. Tsuya, and Y. Koide, “Low contact resistance metals for graphene based devices,” </w:t>
      </w:r>
      <w:r w:rsidRPr="0014219B">
        <w:rPr>
          <w:rFonts w:cs="Times"/>
          <w:i/>
          <w:iCs/>
          <w:noProof/>
          <w:szCs w:val="24"/>
        </w:rPr>
        <w:t>Diam. Relat. Mater.</w:t>
      </w:r>
      <w:r w:rsidRPr="0014219B">
        <w:rPr>
          <w:rFonts w:cs="Times"/>
          <w:noProof/>
          <w:szCs w:val="24"/>
        </w:rPr>
        <w:t>, vol. 24, pp. 171–174, Apr.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1]</w:t>
      </w:r>
      <w:r w:rsidRPr="0014219B">
        <w:rPr>
          <w:rFonts w:cs="Times"/>
          <w:noProof/>
          <w:szCs w:val="24"/>
        </w:rPr>
        <w:tab/>
        <w:t xml:space="preserve">K. Nagashio, T. Nishimura, K. Kita, and A. Toriumi, “Metal/graphene contact as a performance Killer of ultra-high mobility graphene analysis of intrinsic mobility and contact resistance,” in </w:t>
      </w:r>
      <w:r w:rsidRPr="0014219B">
        <w:rPr>
          <w:rFonts w:cs="Times"/>
          <w:i/>
          <w:iCs/>
          <w:noProof/>
          <w:szCs w:val="24"/>
        </w:rPr>
        <w:t>2009 IEEE International Electron Devices Meeting (IEDM)</w:t>
      </w:r>
      <w:r w:rsidRPr="0014219B">
        <w:rPr>
          <w:rFonts w:cs="Times"/>
          <w:noProof/>
          <w:szCs w:val="24"/>
        </w:rPr>
        <w:t>, 2009,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2]</w:t>
      </w:r>
      <w:r w:rsidRPr="0014219B">
        <w:rPr>
          <w:rFonts w:cs="Times"/>
          <w:noProof/>
          <w:szCs w:val="24"/>
        </w:rPr>
        <w:tab/>
        <w:t xml:space="preserve">W. Liu, J. Wei, X. Sun, and H. Yu, “A Study on Graphene—Metal Contact,” </w:t>
      </w:r>
      <w:r w:rsidRPr="0014219B">
        <w:rPr>
          <w:rFonts w:cs="Times"/>
          <w:i/>
          <w:iCs/>
          <w:noProof/>
          <w:szCs w:val="24"/>
        </w:rPr>
        <w:t>Crystals</w:t>
      </w:r>
      <w:r w:rsidRPr="0014219B">
        <w:rPr>
          <w:rFonts w:cs="Times"/>
          <w:noProof/>
          <w:szCs w:val="24"/>
        </w:rPr>
        <w:t xml:space="preserve">, vol. </w:t>
      </w:r>
      <w:r w:rsidRPr="0014219B">
        <w:rPr>
          <w:rFonts w:cs="Times"/>
          <w:noProof/>
          <w:szCs w:val="24"/>
        </w:rPr>
        <w:lastRenderedPageBreak/>
        <w:t>3, no. 1, pp. 257–274, Mar.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3]</w:t>
      </w:r>
      <w:r w:rsidRPr="0014219B">
        <w:rPr>
          <w:rFonts w:cs="Times"/>
          <w:noProof/>
          <w:szCs w:val="24"/>
        </w:rPr>
        <w:tab/>
        <w:t xml:space="preserve">P. a. Khomyakov,  a. a. Starikov, G. Brocks, and P. J. Kelly, “Nonlinear screening of charges induced in graphene by metal contacts,” </w:t>
      </w:r>
      <w:r w:rsidRPr="0014219B">
        <w:rPr>
          <w:rFonts w:cs="Times"/>
          <w:i/>
          <w:iCs/>
          <w:noProof/>
          <w:szCs w:val="24"/>
        </w:rPr>
        <w:t>Phys. Rev. B</w:t>
      </w:r>
      <w:r w:rsidRPr="0014219B">
        <w:rPr>
          <w:rFonts w:cs="Times"/>
          <w:noProof/>
          <w:szCs w:val="24"/>
        </w:rPr>
        <w:t>, vol. 82, no. 11, p. 115437, Sep.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4]</w:t>
      </w:r>
      <w:r w:rsidRPr="0014219B">
        <w:rPr>
          <w:rFonts w:cs="Times"/>
          <w:noProof/>
          <w:szCs w:val="24"/>
        </w:rPr>
        <w:tab/>
        <w:t xml:space="preserve">J. T. Smith, A. D. Franklin, D. B. Farmer, and C. D. Dimitrakopoulos, “Reducing contact resistance in graphene devices through contact area patterning.,” </w:t>
      </w:r>
      <w:r w:rsidRPr="0014219B">
        <w:rPr>
          <w:rFonts w:cs="Times"/>
          <w:i/>
          <w:iCs/>
          <w:noProof/>
          <w:szCs w:val="24"/>
        </w:rPr>
        <w:t>ACS Nano</w:t>
      </w:r>
      <w:r w:rsidRPr="0014219B">
        <w:rPr>
          <w:rFonts w:cs="Times"/>
          <w:noProof/>
          <w:szCs w:val="24"/>
        </w:rPr>
        <w:t>, vol. 7, no. 4, pp. 3661–7, Apr.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5]</w:t>
      </w:r>
      <w:r w:rsidRPr="0014219B">
        <w:rPr>
          <w:rFonts w:cs="Times"/>
          <w:noProof/>
          <w:szCs w:val="24"/>
        </w:rPr>
        <w:tab/>
        <w:t xml:space="preserve">A. Meersha, H. B. Variar, K. Bhardwaj, A. Mishra, S. Raghavan, N. Bhat, and M. Shrivastava, “Record low metal — (CVD) graphene contact resistance using atomic orbital overlap engineering,” in </w:t>
      </w:r>
      <w:r w:rsidRPr="0014219B">
        <w:rPr>
          <w:rFonts w:cs="Times"/>
          <w:i/>
          <w:iCs/>
          <w:noProof/>
          <w:szCs w:val="24"/>
        </w:rPr>
        <w:t>2016 IEEE International Electron Devices Meeting (IEDM)</w:t>
      </w:r>
      <w:r w:rsidRPr="0014219B">
        <w:rPr>
          <w:rFonts w:cs="Times"/>
          <w:noProof/>
          <w:szCs w:val="24"/>
        </w:rPr>
        <w:t>, 2016, no. Cvd, p. 5.3.1-5.3.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6]</w:t>
      </w:r>
      <w:r w:rsidRPr="0014219B">
        <w:rPr>
          <w:rFonts w:cs="Times"/>
          <w:noProof/>
          <w:szCs w:val="24"/>
        </w:rPr>
        <w:tab/>
        <w:t xml:space="preserve">M. Politou, I. Asselberghs, I. Radu, T. Conard, O. Richard, C. S. Lee, K. Martens, S. Sayan, C. Huyghebaert, Z. Tokei, S. De Gendt, and M. Heyns, “Transition metal contacts to graphene,” </w:t>
      </w:r>
      <w:r w:rsidRPr="0014219B">
        <w:rPr>
          <w:rFonts w:cs="Times"/>
          <w:i/>
          <w:iCs/>
          <w:noProof/>
          <w:szCs w:val="24"/>
        </w:rPr>
        <w:t>Appl. Phys. Lett.</w:t>
      </w:r>
      <w:r w:rsidRPr="0014219B">
        <w:rPr>
          <w:rFonts w:cs="Times"/>
          <w:noProof/>
          <w:szCs w:val="24"/>
        </w:rPr>
        <w:t>, vol. 107, no. 15, p. 153104, Oct.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7]</w:t>
      </w:r>
      <w:r w:rsidRPr="0014219B">
        <w:rPr>
          <w:rFonts w:cs="Times"/>
          <w:noProof/>
          <w:szCs w:val="24"/>
        </w:rPr>
        <w:tab/>
        <w:t xml:space="preserve">W. S. Leong, C. T. Nai, and J. T. L. Thong, “What Does Annealing Do to Metal–Graphene Contacts?,” </w:t>
      </w:r>
      <w:r w:rsidRPr="0014219B">
        <w:rPr>
          <w:rFonts w:cs="Times"/>
          <w:i/>
          <w:iCs/>
          <w:noProof/>
          <w:szCs w:val="24"/>
        </w:rPr>
        <w:t>Nano Lett.</w:t>
      </w:r>
      <w:r w:rsidRPr="0014219B">
        <w:rPr>
          <w:rFonts w:cs="Times"/>
          <w:noProof/>
          <w:szCs w:val="24"/>
        </w:rPr>
        <w:t>, vol. 14, no. 7, pp. 3840–3847, Jul.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8]</w:t>
      </w:r>
      <w:r w:rsidRPr="0014219B">
        <w:rPr>
          <w:rFonts w:cs="Times"/>
          <w:noProof/>
          <w:szCs w:val="24"/>
        </w:rPr>
        <w:tab/>
        <w:t xml:space="preserve">S. M. Song and B. J. Cho, “Contact resistance in graphene channel transistors,” </w:t>
      </w:r>
      <w:r w:rsidRPr="0014219B">
        <w:rPr>
          <w:rFonts w:cs="Times"/>
          <w:i/>
          <w:iCs/>
          <w:noProof/>
          <w:szCs w:val="24"/>
        </w:rPr>
        <w:t>Carbon Lett.</w:t>
      </w:r>
      <w:r w:rsidRPr="0014219B">
        <w:rPr>
          <w:rFonts w:cs="Times"/>
          <w:noProof/>
          <w:szCs w:val="24"/>
        </w:rPr>
        <w:t>, vol. 14, no. 3, pp. 162–170, Jul.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29]</w:t>
      </w:r>
      <w:r w:rsidRPr="0014219B">
        <w:rPr>
          <w:rFonts w:cs="Times"/>
          <w:noProof/>
          <w:szCs w:val="24"/>
        </w:rPr>
        <w:tab/>
        <w:t xml:space="preserve">E. H. Hwang and S. Das Sarma, “Acoustic phonon scattering limited carrier mobility in two-dimensional extrinsic graphene,” </w:t>
      </w:r>
      <w:r w:rsidRPr="0014219B">
        <w:rPr>
          <w:rFonts w:cs="Times"/>
          <w:i/>
          <w:iCs/>
          <w:noProof/>
          <w:szCs w:val="24"/>
        </w:rPr>
        <w:t>Phys. Rev. B</w:t>
      </w:r>
      <w:r w:rsidRPr="0014219B">
        <w:rPr>
          <w:rFonts w:cs="Times"/>
          <w:noProof/>
          <w:szCs w:val="24"/>
        </w:rPr>
        <w:t>, vol. 77, no. 11, p. 115449, Mar.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0]</w:t>
      </w:r>
      <w:r w:rsidRPr="0014219B">
        <w:rPr>
          <w:rFonts w:cs="Times"/>
          <w:noProof/>
          <w:szCs w:val="24"/>
        </w:rPr>
        <w:tab/>
        <w:t xml:space="preserve">T. Fang, A. Konar, H. Xing, and D. Jena, “Mobility in semiconducting graphene nanoribbons: Phonon, impurity, and edge roughness scattering,” </w:t>
      </w:r>
      <w:r w:rsidRPr="0014219B">
        <w:rPr>
          <w:rFonts w:cs="Times"/>
          <w:i/>
          <w:iCs/>
          <w:noProof/>
          <w:szCs w:val="24"/>
        </w:rPr>
        <w:t>Phys. Rev. B</w:t>
      </w:r>
      <w:r w:rsidRPr="0014219B">
        <w:rPr>
          <w:rFonts w:cs="Times"/>
          <w:noProof/>
          <w:szCs w:val="24"/>
        </w:rPr>
        <w:t>, vol. 78, no. 20, p. 205403, Nov.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1]</w:t>
      </w:r>
      <w:r w:rsidRPr="0014219B">
        <w:rPr>
          <w:rFonts w:cs="Times"/>
          <w:noProof/>
          <w:szCs w:val="24"/>
        </w:rPr>
        <w:tab/>
        <w:t xml:space="preserve">Y. W. Tan, Y. Zhang, K. Bolotin, Y. Zhao, S. Adam, E. H. Hwang, S. Das Sarma, H. L. Stormer, and P. Kim, “Measurement of scattering rate and minimum conductivity in graphene,” </w:t>
      </w:r>
      <w:r w:rsidRPr="0014219B">
        <w:rPr>
          <w:rFonts w:cs="Times"/>
          <w:i/>
          <w:iCs/>
          <w:noProof/>
          <w:szCs w:val="24"/>
        </w:rPr>
        <w:t>Phys. Rev. Lett.</w:t>
      </w:r>
      <w:r w:rsidRPr="0014219B">
        <w:rPr>
          <w:rFonts w:cs="Times"/>
          <w:noProof/>
          <w:szCs w:val="24"/>
        </w:rPr>
        <w:t>, vol. 99, no. 24, pp. 10–13,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2]</w:t>
      </w:r>
      <w:r w:rsidRPr="0014219B">
        <w:rPr>
          <w:rFonts w:cs="Times"/>
          <w:noProof/>
          <w:szCs w:val="24"/>
        </w:rPr>
        <w:tab/>
        <w:t xml:space="preserve"> a. W. Tsen, L. Brown, M. P. Levendorf, F. Ghahari, P. Y. Huang, R. W. Havener, C. S. Ruiz-Vargas, D. a. Muller, P. Kim, and J. Park, “Tailoring Electrical Transport Across Grain </w:t>
      </w:r>
      <w:r w:rsidRPr="0014219B">
        <w:rPr>
          <w:rFonts w:cs="Times"/>
          <w:noProof/>
          <w:szCs w:val="24"/>
        </w:rPr>
        <w:lastRenderedPageBreak/>
        <w:t xml:space="preserve">Boundaries in Polycrystalline Graphene,” </w:t>
      </w:r>
      <w:r w:rsidRPr="0014219B">
        <w:rPr>
          <w:rFonts w:cs="Times"/>
          <w:i/>
          <w:iCs/>
          <w:noProof/>
          <w:szCs w:val="24"/>
        </w:rPr>
        <w:t>Science (80-. ).</w:t>
      </w:r>
      <w:r w:rsidRPr="0014219B">
        <w:rPr>
          <w:rFonts w:cs="Times"/>
          <w:noProof/>
          <w:szCs w:val="24"/>
        </w:rPr>
        <w:t>, vol. 336, no. 6085, pp. 1143–1146, Jun.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3]</w:t>
      </w:r>
      <w:r w:rsidRPr="0014219B">
        <w:rPr>
          <w:rFonts w:cs="Times"/>
          <w:noProof/>
          <w:szCs w:val="24"/>
        </w:rPr>
        <w:tab/>
        <w:t xml:space="preserve">R. S. Shishir and D. K. Ferry, “Velocity saturation in intrinsic graphene,” </w:t>
      </w:r>
      <w:r w:rsidRPr="0014219B">
        <w:rPr>
          <w:rFonts w:cs="Times"/>
          <w:i/>
          <w:iCs/>
          <w:noProof/>
          <w:szCs w:val="24"/>
        </w:rPr>
        <w:t>J. Phys. Condens. Matter</w:t>
      </w:r>
      <w:r w:rsidRPr="0014219B">
        <w:rPr>
          <w:rFonts w:cs="Times"/>
          <w:noProof/>
          <w:szCs w:val="24"/>
        </w:rPr>
        <w:t>, vol. 21, no. 34, p. 344201, Aug.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4]</w:t>
      </w:r>
      <w:r w:rsidRPr="0014219B">
        <w:rPr>
          <w:rFonts w:cs="Times"/>
          <w:noProof/>
          <w:szCs w:val="24"/>
        </w:rPr>
        <w:tab/>
        <w:t xml:space="preserve">W. Steinhögl, G. Schindler, G. Steinlesberger, M. Traving, and M. Engelhardt, “Impact of line edge roughness on the resistivity of nanometer-scale interconnects,” </w:t>
      </w:r>
      <w:r w:rsidRPr="0014219B">
        <w:rPr>
          <w:rFonts w:cs="Times"/>
          <w:i/>
          <w:iCs/>
          <w:noProof/>
          <w:szCs w:val="24"/>
        </w:rPr>
        <w:t>Microelectron. Eng.</w:t>
      </w:r>
      <w:r w:rsidRPr="0014219B">
        <w:rPr>
          <w:rFonts w:cs="Times"/>
          <w:noProof/>
          <w:szCs w:val="24"/>
        </w:rPr>
        <w:t>, vol. 76, no. 1–4, pp. 126–130, Oct. 200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5]</w:t>
      </w:r>
      <w:r w:rsidRPr="0014219B">
        <w:rPr>
          <w:rFonts w:cs="Times"/>
          <w:noProof/>
          <w:szCs w:val="24"/>
        </w:rPr>
        <w:tab/>
        <w:t xml:space="preserve">J. E. Barrios-Vargas, B. Mortazavi, A. W. Cummings, R. Martinez-Gordillo, M. Pruneda, L. Colombo, T. Rabczuk, and S. Roche, “Electrical and Thermal Transport in Coplanar Polycrystalline Graphene–hBN Heterostructures,” </w:t>
      </w:r>
      <w:r w:rsidRPr="0014219B">
        <w:rPr>
          <w:rFonts w:cs="Times"/>
          <w:i/>
          <w:iCs/>
          <w:noProof/>
          <w:szCs w:val="24"/>
        </w:rPr>
        <w:t>Nano Lett.</w:t>
      </w:r>
      <w:r w:rsidRPr="0014219B">
        <w:rPr>
          <w:rFonts w:cs="Times"/>
          <w:noProof/>
          <w:szCs w:val="24"/>
        </w:rPr>
        <w:t>, p. acs.nanolett.6b04936, 201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6]</w:t>
      </w:r>
      <w:r w:rsidRPr="0014219B">
        <w:rPr>
          <w:rFonts w:cs="Times"/>
          <w:noProof/>
          <w:szCs w:val="24"/>
        </w:rPr>
        <w:tab/>
        <w:t xml:space="preserve">J. L. Thobel, A. Sleiman, and R. Fauquembergue, “Determination of diffusion coefficients in degenerate electron gas using Monte Carlo simulation,” </w:t>
      </w:r>
      <w:r w:rsidRPr="0014219B">
        <w:rPr>
          <w:rFonts w:cs="Times"/>
          <w:i/>
          <w:iCs/>
          <w:noProof/>
          <w:szCs w:val="24"/>
        </w:rPr>
        <w:t>J. Appl. Phys.</w:t>
      </w:r>
      <w:r w:rsidRPr="0014219B">
        <w:rPr>
          <w:rFonts w:cs="Times"/>
          <w:noProof/>
          <w:szCs w:val="24"/>
        </w:rPr>
        <w:t>, vol. 82, no. 3, p. 1220, 199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7]</w:t>
      </w:r>
      <w:r w:rsidRPr="0014219B">
        <w:rPr>
          <w:rFonts w:cs="Times"/>
          <w:noProof/>
          <w:szCs w:val="24"/>
        </w:rPr>
        <w:tab/>
        <w:t xml:space="preserve">R. Murali, “Impact of Size Effect on Graphene Nanoribbon Transport,” </w:t>
      </w:r>
      <w:r w:rsidRPr="0014219B">
        <w:rPr>
          <w:rFonts w:cs="Times"/>
          <w:i/>
          <w:iCs/>
          <w:noProof/>
          <w:szCs w:val="24"/>
        </w:rPr>
        <w:t>IEEE Electron Device Lett.</w:t>
      </w:r>
      <w:r w:rsidRPr="0014219B">
        <w:rPr>
          <w:rFonts w:cs="Times"/>
          <w:noProof/>
          <w:szCs w:val="24"/>
        </w:rPr>
        <w:t>, vol. 31, no. 3, pp. 237–239, Mar.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8]</w:t>
      </w:r>
      <w:r w:rsidRPr="0014219B">
        <w:rPr>
          <w:rFonts w:cs="Times"/>
          <w:noProof/>
          <w:szCs w:val="24"/>
        </w:rPr>
        <w:tab/>
        <w:t xml:space="preserve">S. Piscanec, M. Lazzeri, F. Mauri, A. C. Ferrari, and J. Robertson, “Kohn Anomalies and Electron-Phonon Interactions in Graphite,” </w:t>
      </w:r>
      <w:r w:rsidRPr="0014219B">
        <w:rPr>
          <w:rFonts w:cs="Times"/>
          <w:i/>
          <w:iCs/>
          <w:noProof/>
          <w:szCs w:val="24"/>
        </w:rPr>
        <w:t>Phys. Rev. Lett.</w:t>
      </w:r>
      <w:r w:rsidRPr="0014219B">
        <w:rPr>
          <w:rFonts w:cs="Times"/>
          <w:noProof/>
          <w:szCs w:val="24"/>
        </w:rPr>
        <w:t>, vol. 93, no. 18, p. 185503, Oct. 200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39]</w:t>
      </w:r>
      <w:r w:rsidRPr="0014219B">
        <w:rPr>
          <w:rFonts w:cs="Times"/>
          <w:noProof/>
          <w:szCs w:val="24"/>
        </w:rPr>
        <w:tab/>
        <w:t xml:space="preserve">A. Hsu, H. Wang, K. K. Kim, J. Kong, and T. Palacios, “Impact of Graphene Interface Quality on Contact Resistance and RF Device Performance,” </w:t>
      </w:r>
      <w:r w:rsidRPr="0014219B">
        <w:rPr>
          <w:rFonts w:cs="Times"/>
          <w:i/>
          <w:iCs/>
          <w:noProof/>
          <w:szCs w:val="24"/>
        </w:rPr>
        <w:t>IEEE Electron Device Lett.</w:t>
      </w:r>
      <w:r w:rsidRPr="0014219B">
        <w:rPr>
          <w:rFonts w:cs="Times"/>
          <w:noProof/>
          <w:szCs w:val="24"/>
        </w:rPr>
        <w:t>, vol. 32, no. 8, pp. 1008–1010, Aug.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0]</w:t>
      </w:r>
      <w:r w:rsidRPr="0014219B">
        <w:rPr>
          <w:rFonts w:cs="Times"/>
          <w:noProof/>
          <w:szCs w:val="24"/>
        </w:rPr>
        <w:tab/>
        <w:t xml:space="preserve">H. Liu, Y. Liu, and D. Zhu, “Chemical doping of graphene,” </w:t>
      </w:r>
      <w:r w:rsidRPr="0014219B">
        <w:rPr>
          <w:rFonts w:cs="Times"/>
          <w:i/>
          <w:iCs/>
          <w:noProof/>
          <w:szCs w:val="24"/>
        </w:rPr>
        <w:t>J. Mater. Chem.</w:t>
      </w:r>
      <w:r w:rsidRPr="0014219B">
        <w:rPr>
          <w:rFonts w:cs="Times"/>
          <w:noProof/>
          <w:szCs w:val="24"/>
        </w:rPr>
        <w:t>, vol. 21, no. 10, p. 3335,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1]</w:t>
      </w:r>
      <w:r w:rsidRPr="0014219B">
        <w:rPr>
          <w:rFonts w:cs="Times"/>
          <w:noProof/>
          <w:szCs w:val="24"/>
        </w:rPr>
        <w:tab/>
        <w:t xml:space="preserve">H. Zhong, Z. Zhang, H. Xu, C. Qiu, and L.-M. Peng, “Comparison of mobility extraction methods based on field-effect measurements for graphene,” </w:t>
      </w:r>
      <w:r w:rsidRPr="0014219B">
        <w:rPr>
          <w:rFonts w:cs="Times"/>
          <w:i/>
          <w:iCs/>
          <w:noProof/>
          <w:szCs w:val="24"/>
        </w:rPr>
        <w:t>AIP Adv.</w:t>
      </w:r>
      <w:r w:rsidRPr="0014219B">
        <w:rPr>
          <w:rFonts w:cs="Times"/>
          <w:noProof/>
          <w:szCs w:val="24"/>
        </w:rPr>
        <w:t>, vol. 5, no. 5, p. 57136, May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42]</w:t>
      </w:r>
      <w:r w:rsidRPr="0014219B">
        <w:rPr>
          <w:rFonts w:cs="Times"/>
          <w:noProof/>
          <w:szCs w:val="24"/>
        </w:rPr>
        <w:tab/>
        <w:t xml:space="preserve">X. Liang, B. a Sperling, I. Calizo, G. Cheng, C. A. Hacker, Q. Zhang, Y. Obeng, K. Yan, H. Peng, Q. Li, X. Zhu, H. Yuan, A. R. Hight Walker, Z. Liu, L. M. Peng, and C. a Richter, “Toward clean and crackless transfer of graphene,” </w:t>
      </w:r>
      <w:r w:rsidRPr="0014219B">
        <w:rPr>
          <w:rFonts w:cs="Times"/>
          <w:i/>
          <w:iCs/>
          <w:noProof/>
          <w:szCs w:val="24"/>
        </w:rPr>
        <w:t>ACS Nano</w:t>
      </w:r>
      <w:r w:rsidRPr="0014219B">
        <w:rPr>
          <w:rFonts w:cs="Times"/>
          <w:noProof/>
          <w:szCs w:val="24"/>
        </w:rPr>
        <w:t>, vol. 5, no. 11, pp. 9144–9153, Nov.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3]</w:t>
      </w:r>
      <w:r w:rsidRPr="0014219B">
        <w:rPr>
          <w:rFonts w:cs="Times"/>
          <w:noProof/>
          <w:szCs w:val="24"/>
        </w:rPr>
        <w:tab/>
        <w:t xml:space="preserve">Y. J. Kim, Y. G. Lee, U. Jung, S. Lee, S. K. Lee, and B. H. Lee, “A facile process to achieve hysteresis-free and fully stabilized graphene field-effect transistors,” </w:t>
      </w:r>
      <w:r w:rsidRPr="0014219B">
        <w:rPr>
          <w:rFonts w:cs="Times"/>
          <w:i/>
          <w:iCs/>
          <w:noProof/>
          <w:szCs w:val="24"/>
        </w:rPr>
        <w:t>Nanoscale</w:t>
      </w:r>
      <w:r w:rsidRPr="0014219B">
        <w:rPr>
          <w:rFonts w:cs="Times"/>
          <w:noProof/>
          <w:szCs w:val="24"/>
        </w:rPr>
        <w:t>, vol. 7, no. 9, pp. 4013–4019,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4]</w:t>
      </w:r>
      <w:r w:rsidRPr="0014219B">
        <w:rPr>
          <w:rFonts w:cs="Times"/>
          <w:noProof/>
          <w:szCs w:val="24"/>
        </w:rPr>
        <w:tab/>
        <w:t xml:space="preserve">A. a. Sagade, D. Neumaier, D. Schall, M. Otto, A. Pesquera, A. Centeno, A. Z. Elorza, and H. Kurz, “Highly air stable passivation of graphene based field effect devices,” </w:t>
      </w:r>
      <w:r w:rsidRPr="0014219B">
        <w:rPr>
          <w:rFonts w:cs="Times"/>
          <w:i/>
          <w:iCs/>
          <w:noProof/>
          <w:szCs w:val="24"/>
        </w:rPr>
        <w:t>Nanoscale</w:t>
      </w:r>
      <w:r w:rsidRPr="0014219B">
        <w:rPr>
          <w:rFonts w:cs="Times"/>
          <w:noProof/>
          <w:szCs w:val="24"/>
        </w:rPr>
        <w:t>, pp. 3558–3564,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5]</w:t>
      </w:r>
      <w:r w:rsidRPr="0014219B">
        <w:rPr>
          <w:rFonts w:cs="Times"/>
          <w:noProof/>
          <w:szCs w:val="24"/>
        </w:rPr>
        <w:tab/>
        <w:t xml:space="preserve">W. Li, Y. Liang, D. Yu, L. Peng, K. P. Pernstich, T. Shen,  a. R. Hight Walker, G. Cheng, C. a. Hacker, C. a. Richter, Q. Li, D. J. Gundlach, and X. Liang, “Ultraviolet/ozone treatment to reduce metal-graphene contact resistance,” </w:t>
      </w:r>
      <w:r w:rsidRPr="0014219B">
        <w:rPr>
          <w:rFonts w:cs="Times"/>
          <w:i/>
          <w:iCs/>
          <w:noProof/>
          <w:szCs w:val="24"/>
        </w:rPr>
        <w:t>Appl. Phys. Lett.</w:t>
      </w:r>
      <w:r w:rsidRPr="0014219B">
        <w:rPr>
          <w:rFonts w:cs="Times"/>
          <w:noProof/>
          <w:szCs w:val="24"/>
        </w:rPr>
        <w:t>, vol. 102, no. 18, p. 183110,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6]</w:t>
      </w:r>
      <w:r w:rsidRPr="0014219B">
        <w:rPr>
          <w:rFonts w:cs="Times"/>
          <w:noProof/>
          <w:szCs w:val="24"/>
        </w:rPr>
        <w:tab/>
        <w:t xml:space="preserve">K. Nagashio, T. Nishimura, K. Kita, and A. Toriumi, “Systematic Investigation of the Intrinsic Channel Properties and Contact Resistance of Monolayer and Multilayer Graphene Field-Effect Transistor,” </w:t>
      </w:r>
      <w:r w:rsidRPr="0014219B">
        <w:rPr>
          <w:rFonts w:cs="Times"/>
          <w:i/>
          <w:iCs/>
          <w:noProof/>
          <w:szCs w:val="24"/>
        </w:rPr>
        <w:t>Jpn. J. Appl. Phys.</w:t>
      </w:r>
      <w:r w:rsidRPr="0014219B">
        <w:rPr>
          <w:rFonts w:cs="Times"/>
          <w:noProof/>
          <w:szCs w:val="24"/>
        </w:rPr>
        <w:t>, vol. 49, no. 5, p. 51304, May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7]</w:t>
      </w:r>
      <w:r w:rsidRPr="0014219B">
        <w:rPr>
          <w:rFonts w:cs="Times"/>
          <w:noProof/>
          <w:szCs w:val="24"/>
        </w:rPr>
        <w:tab/>
        <w:t xml:space="preserve">Z. A. Van Veldhoven, J. A. Alexander-Webber, A. A. Sagade, P. Braeuninger-Weimer, and S. Hofmann, “Electronic properties of CVD graphene: The role of grain boundaries, atmospheric doping, and encapsulation by ALD,” </w:t>
      </w:r>
      <w:r w:rsidRPr="0014219B">
        <w:rPr>
          <w:rFonts w:cs="Times"/>
          <w:i/>
          <w:iCs/>
          <w:noProof/>
          <w:szCs w:val="24"/>
        </w:rPr>
        <w:t>Phys. status solidi</w:t>
      </w:r>
      <w:r w:rsidRPr="0014219B">
        <w:rPr>
          <w:rFonts w:cs="Times"/>
          <w:noProof/>
          <w:szCs w:val="24"/>
        </w:rPr>
        <w:t>, vol. 5, pp. 1–5, Jul.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8]</w:t>
      </w:r>
      <w:r w:rsidRPr="0014219B">
        <w:rPr>
          <w:rFonts w:cs="Times"/>
          <w:noProof/>
          <w:szCs w:val="24"/>
        </w:rPr>
        <w:tab/>
        <w:t xml:space="preserve">L. Gao, W. Ren, H. Xu, L. Jin, Z. Wang, T. Ma, L.-P. Ma, Z. Zhang, Q. Fu, L.-M. Peng, X. Bao, and H.-M. Cheng, “Repeated growth and bubbling transfer of graphene with millimetre-size single-crystal grains using platinum,” </w:t>
      </w:r>
      <w:r w:rsidRPr="0014219B">
        <w:rPr>
          <w:rFonts w:cs="Times"/>
          <w:i/>
          <w:iCs/>
          <w:noProof/>
          <w:szCs w:val="24"/>
        </w:rPr>
        <w:t>Nat. Commun.</w:t>
      </w:r>
      <w:r w:rsidRPr="0014219B">
        <w:rPr>
          <w:rFonts w:cs="Times"/>
          <w:noProof/>
          <w:szCs w:val="24"/>
        </w:rPr>
        <w:t>, vol. 3, p. 699,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49]</w:t>
      </w:r>
      <w:r w:rsidRPr="0014219B">
        <w:rPr>
          <w:rFonts w:cs="Times"/>
          <w:noProof/>
          <w:szCs w:val="24"/>
        </w:rPr>
        <w:tab/>
        <w:t xml:space="preserve">R. Ma, Q. Huan, L. Wu, J. Yan, W. Guo, Y.-Y. Zhang, S. Wang, L. Bao, Y. Liu, S.-X. Du, S. T. Pantelides, and H.-J. Gao, “Direct Four-probe Measurement of Grain-boundary Resistivity and Mobility in Millimeter-sized Graphene,” </w:t>
      </w:r>
      <w:r w:rsidRPr="0014219B">
        <w:rPr>
          <w:rFonts w:cs="Times"/>
          <w:i/>
          <w:iCs/>
          <w:noProof/>
          <w:szCs w:val="24"/>
        </w:rPr>
        <w:t>Nano Lett.</w:t>
      </w:r>
      <w:r w:rsidRPr="0014219B">
        <w:rPr>
          <w:rFonts w:cs="Times"/>
          <w:noProof/>
          <w:szCs w:val="24"/>
        </w:rPr>
        <w:t>, p. acs.nanolett.7b01624, Aug. 201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50]</w:t>
      </w:r>
      <w:r w:rsidRPr="0014219B">
        <w:rPr>
          <w:rFonts w:cs="Times"/>
          <w:noProof/>
          <w:szCs w:val="24"/>
        </w:rPr>
        <w:tab/>
        <w:t xml:space="preserve">C. Jia, J. Jiang, L. Gan, and X. Guo, “Direct Optical Characterization of Graphene Growth and Domains on Growth Substrates,” </w:t>
      </w:r>
      <w:r w:rsidRPr="0014219B">
        <w:rPr>
          <w:rFonts w:cs="Times"/>
          <w:i/>
          <w:iCs/>
          <w:noProof/>
          <w:szCs w:val="24"/>
        </w:rPr>
        <w:t>Sci. Rep.</w:t>
      </w:r>
      <w:r w:rsidRPr="0014219B">
        <w:rPr>
          <w:rFonts w:cs="Times"/>
          <w:noProof/>
          <w:szCs w:val="24"/>
        </w:rPr>
        <w:t>, vol. 2, pp. 1–6,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1]</w:t>
      </w:r>
      <w:r w:rsidRPr="0014219B">
        <w:rPr>
          <w:rFonts w:cs="Times"/>
          <w:noProof/>
          <w:szCs w:val="24"/>
        </w:rPr>
        <w:tab/>
        <w:t xml:space="preserve">X. Li, W. Cai, J. An, S. Kim, J. Nah, D. Yang, R. Piner, A. Velamakanni, I. Jung, E. Tutuc, S. K. Banerjee, L. Colombo, and R. S. Ruoff, “Large-Area Synthesis of High-Quality and Uniform Graphene Films on Copper Foils,” </w:t>
      </w:r>
      <w:r w:rsidRPr="0014219B">
        <w:rPr>
          <w:rFonts w:cs="Times"/>
          <w:i/>
          <w:iCs/>
          <w:noProof/>
          <w:szCs w:val="24"/>
        </w:rPr>
        <w:t>Science (80-. ).</w:t>
      </w:r>
      <w:r w:rsidRPr="0014219B">
        <w:rPr>
          <w:rFonts w:cs="Times"/>
          <w:noProof/>
          <w:szCs w:val="24"/>
        </w:rPr>
        <w:t>, vol. 324, no. 5932, pp. 1312–1314, Jun.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2]</w:t>
      </w:r>
      <w:r w:rsidRPr="0014219B">
        <w:rPr>
          <w:rFonts w:cs="Times"/>
          <w:noProof/>
          <w:szCs w:val="24"/>
        </w:rPr>
        <w:tab/>
        <w:t xml:space="preserve">I. Vlassiouk, P. Fulvio, H. Meyer, N. Lavrik, S. Dai, P. Datskos, and S. Smirnov, “Large scale atmospheric pressure chemical vapor deposition of graphene,” </w:t>
      </w:r>
      <w:r w:rsidRPr="0014219B">
        <w:rPr>
          <w:rFonts w:cs="Times"/>
          <w:i/>
          <w:iCs/>
          <w:noProof/>
          <w:szCs w:val="24"/>
        </w:rPr>
        <w:t>Carbon N. Y.</w:t>
      </w:r>
      <w:r w:rsidRPr="0014219B">
        <w:rPr>
          <w:rFonts w:cs="Times"/>
          <w:noProof/>
          <w:szCs w:val="24"/>
        </w:rPr>
        <w:t>, vol. 54, pp. 58–67, Apr.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3]</w:t>
      </w:r>
      <w:r w:rsidRPr="0014219B">
        <w:rPr>
          <w:rFonts w:cs="Times"/>
          <w:noProof/>
          <w:szCs w:val="24"/>
        </w:rPr>
        <w:tab/>
        <w:t xml:space="preserve">A. Dathbun and S. Chaisitsak, “Effects of three parameters on graphene synthesis by chemical vapor deposition,” in </w:t>
      </w:r>
      <w:r w:rsidRPr="0014219B">
        <w:rPr>
          <w:rFonts w:cs="Times"/>
          <w:i/>
          <w:iCs/>
          <w:noProof/>
          <w:szCs w:val="24"/>
        </w:rPr>
        <w:t>The 8th Annual IEEE International Conference on Nano/Micro Engineered and Molecular Systems</w:t>
      </w:r>
      <w:r w:rsidRPr="0014219B">
        <w:rPr>
          <w:rFonts w:cs="Times"/>
          <w:noProof/>
          <w:szCs w:val="24"/>
        </w:rPr>
        <w:t>, 2013, vol. 1, pp. 1018–102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4]</w:t>
      </w:r>
      <w:r w:rsidRPr="0014219B">
        <w:rPr>
          <w:rFonts w:cs="Times"/>
          <w:noProof/>
          <w:szCs w:val="24"/>
        </w:rPr>
        <w:tab/>
        <w:t>J. Appenzeller, S. Datta, and M. Lundstrom, “Colloquium on Graphene Physics and Devices.” Sep-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5]</w:t>
      </w:r>
      <w:r w:rsidRPr="0014219B">
        <w:rPr>
          <w:rFonts w:cs="Times"/>
          <w:noProof/>
          <w:szCs w:val="24"/>
        </w:rPr>
        <w:tab/>
        <w:t xml:space="preserve">N. W. Ashcroft and N. D. Mermin, </w:t>
      </w:r>
      <w:r w:rsidRPr="0014219B">
        <w:rPr>
          <w:rFonts w:cs="Times"/>
          <w:i/>
          <w:iCs/>
          <w:noProof/>
          <w:szCs w:val="24"/>
        </w:rPr>
        <w:t>Solid State Physics</w:t>
      </w:r>
      <w:r w:rsidRPr="0014219B">
        <w:rPr>
          <w:rFonts w:cs="Times"/>
          <w:noProof/>
          <w:szCs w:val="24"/>
        </w:rPr>
        <w:t>. Brooks Cole, 197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6]</w:t>
      </w:r>
      <w:r w:rsidRPr="0014219B">
        <w:rPr>
          <w:rFonts w:cs="Times"/>
          <w:noProof/>
          <w:szCs w:val="24"/>
        </w:rPr>
        <w:tab/>
        <w:t xml:space="preserve">A. C. Ferrari and D. M. Basko, “Raman spectroscopy as a versatile tool for studying the properties of graphene.,” </w:t>
      </w:r>
      <w:r w:rsidRPr="0014219B">
        <w:rPr>
          <w:rFonts w:cs="Times"/>
          <w:i/>
          <w:iCs/>
          <w:noProof/>
          <w:szCs w:val="24"/>
        </w:rPr>
        <w:t>Nat. Nanotechnol.</w:t>
      </w:r>
      <w:r w:rsidRPr="0014219B">
        <w:rPr>
          <w:rFonts w:cs="Times"/>
          <w:noProof/>
          <w:szCs w:val="24"/>
        </w:rPr>
        <w:t>, vol. 8, no. 4, pp. 235–46, Apr.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7]</w:t>
      </w:r>
      <w:r w:rsidRPr="0014219B">
        <w:rPr>
          <w:rFonts w:cs="Times"/>
          <w:noProof/>
          <w:szCs w:val="24"/>
        </w:rPr>
        <w:tab/>
        <w:t xml:space="preserve">A. C. Ferrari, J. C. Meyer, V. Scardaci, C. Casiraghi, M. Lazzeri, F. Mauri, S. Piscanec, D. Jiang, K. S. Novoselov, S. Roth, and A. K. Geim, “Raman Spectrum of Graphene and Graphene Layers,” </w:t>
      </w:r>
      <w:r w:rsidRPr="0014219B">
        <w:rPr>
          <w:rFonts w:cs="Times"/>
          <w:i/>
          <w:iCs/>
          <w:noProof/>
          <w:szCs w:val="24"/>
        </w:rPr>
        <w:t>Phys. Rev. Lett.</w:t>
      </w:r>
      <w:r w:rsidRPr="0014219B">
        <w:rPr>
          <w:rFonts w:cs="Times"/>
          <w:noProof/>
          <w:szCs w:val="24"/>
        </w:rPr>
        <w:t>, vol. 97, no. 18, p. 187401, Oct.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8]</w:t>
      </w:r>
      <w:r w:rsidRPr="0014219B">
        <w:rPr>
          <w:rFonts w:cs="Times"/>
          <w:noProof/>
          <w:szCs w:val="24"/>
        </w:rPr>
        <w:tab/>
        <w:t xml:space="preserve">S. Reich and C. Thomsen, “Raman spectroscopy of graphite,” </w:t>
      </w:r>
      <w:r w:rsidRPr="0014219B">
        <w:rPr>
          <w:rFonts w:cs="Times"/>
          <w:i/>
          <w:iCs/>
          <w:noProof/>
          <w:szCs w:val="24"/>
        </w:rPr>
        <w:t>Philos. Trans. R. Soc. A Math. Phys. Eng. Sci.</w:t>
      </w:r>
      <w:r w:rsidRPr="0014219B">
        <w:rPr>
          <w:rFonts w:cs="Times"/>
          <w:noProof/>
          <w:szCs w:val="24"/>
        </w:rPr>
        <w:t>, vol. 362, no. 1824, pp. 2271–2288, Nov. 200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59]</w:t>
      </w:r>
      <w:r w:rsidRPr="0014219B">
        <w:rPr>
          <w:rFonts w:cs="Times"/>
          <w:noProof/>
          <w:szCs w:val="24"/>
        </w:rPr>
        <w:tab/>
        <w:t xml:space="preserve">L. M. Malard, M. A. Pimenta, G. Dresselhaus, and M. S. Dresselhaus, “Raman spectroscopy in graphene,” </w:t>
      </w:r>
      <w:r w:rsidRPr="0014219B">
        <w:rPr>
          <w:rFonts w:cs="Times"/>
          <w:i/>
          <w:iCs/>
          <w:noProof/>
          <w:szCs w:val="24"/>
        </w:rPr>
        <w:t>Phys. Rep.</w:t>
      </w:r>
      <w:r w:rsidRPr="0014219B">
        <w:rPr>
          <w:rFonts w:cs="Times"/>
          <w:noProof/>
          <w:szCs w:val="24"/>
        </w:rPr>
        <w:t>, vol. 473, no. 5–6, pp. 51–87, Apr.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0]</w:t>
      </w:r>
      <w:r w:rsidRPr="0014219B">
        <w:rPr>
          <w:rFonts w:cs="Times"/>
          <w:noProof/>
          <w:szCs w:val="24"/>
        </w:rPr>
        <w:tab/>
        <w:t xml:space="preserve">Z. H. Ni, T. Yu, Y. H. Lu, Y. Y. Wang, Y. P. Feng, and Z. X. Shen, “Uniaxial Strain on Graphene: Raman Spectroscopy Study and Band-Gap Opening,” </w:t>
      </w:r>
      <w:r w:rsidRPr="0014219B">
        <w:rPr>
          <w:rFonts w:cs="Times"/>
          <w:i/>
          <w:iCs/>
          <w:noProof/>
          <w:szCs w:val="24"/>
        </w:rPr>
        <w:t>ACS Nano</w:t>
      </w:r>
      <w:r w:rsidRPr="0014219B">
        <w:rPr>
          <w:rFonts w:cs="Times"/>
          <w:noProof/>
          <w:szCs w:val="24"/>
        </w:rPr>
        <w:t>, vol. 2, no. 11, pp. 2301–2305, Nov.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61]</w:t>
      </w:r>
      <w:r w:rsidRPr="0014219B">
        <w:rPr>
          <w:rFonts w:cs="Times"/>
          <w:noProof/>
          <w:szCs w:val="24"/>
        </w:rPr>
        <w:tab/>
        <w:t xml:space="preserve">M. Huang, H. Yan, T. F. Heinz, and J. Hone, “Probing Strain-Induced Electronic Structure Change in Graphene by Raman Spectroscopy,” </w:t>
      </w:r>
      <w:r w:rsidRPr="0014219B">
        <w:rPr>
          <w:rFonts w:cs="Times"/>
          <w:i/>
          <w:iCs/>
          <w:noProof/>
          <w:szCs w:val="24"/>
        </w:rPr>
        <w:t>Nano Lett.</w:t>
      </w:r>
      <w:r w:rsidRPr="0014219B">
        <w:rPr>
          <w:rFonts w:cs="Times"/>
          <w:noProof/>
          <w:szCs w:val="24"/>
        </w:rPr>
        <w:t>, vol. 10, no. 10, pp. 4074–4079, Oct.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2]</w:t>
      </w:r>
      <w:r w:rsidRPr="0014219B">
        <w:rPr>
          <w:rFonts w:cs="Times"/>
          <w:noProof/>
          <w:szCs w:val="24"/>
        </w:rPr>
        <w:tab/>
        <w:t xml:space="preserve">B. Terrés, S. Reichardt, C. Neumann, K. Watanabe, T. Taniguchi, and C. Stampfer, “Raman spectroscopy on mechanically exfoliated pristine graphene ribbons,” </w:t>
      </w:r>
      <w:r w:rsidRPr="0014219B">
        <w:rPr>
          <w:rFonts w:cs="Times"/>
          <w:i/>
          <w:iCs/>
          <w:noProof/>
          <w:szCs w:val="24"/>
        </w:rPr>
        <w:t>Phys. Status Solidi</w:t>
      </w:r>
      <w:r w:rsidRPr="0014219B">
        <w:rPr>
          <w:rFonts w:cs="Times"/>
          <w:noProof/>
          <w:szCs w:val="24"/>
        </w:rPr>
        <w:t>, vol. 251, no. 12, pp. 2551–2555,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3]</w:t>
      </w:r>
      <w:r w:rsidRPr="0014219B">
        <w:rPr>
          <w:rFonts w:cs="Times"/>
          <w:noProof/>
          <w:szCs w:val="24"/>
        </w:rPr>
        <w:tab/>
        <w:t xml:space="preserve">T. M. G. Mohiuddin, A. Lombardo, R. R. Nair, A. Bonetti, G. Savini, R. Jalil, N. Bonini, D. M. Basko, C. Galiotis, N. Marzari, K. S. Novoselov, A. K. Geim, and A. C. Ferrari, “Uniaxial strain in graphene by Raman spectroscopy: G peak splitting, Grüneisen parameters, and sample orientation,” </w:t>
      </w:r>
      <w:r w:rsidRPr="0014219B">
        <w:rPr>
          <w:rFonts w:cs="Times"/>
          <w:i/>
          <w:iCs/>
          <w:noProof/>
          <w:szCs w:val="24"/>
        </w:rPr>
        <w:t>Phys. Rev. B</w:t>
      </w:r>
      <w:r w:rsidRPr="0014219B">
        <w:rPr>
          <w:rFonts w:cs="Times"/>
          <w:noProof/>
          <w:szCs w:val="24"/>
        </w:rPr>
        <w:t>, vol. 79, no. 20, p. 205433, May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4]</w:t>
      </w:r>
      <w:r w:rsidRPr="0014219B">
        <w:rPr>
          <w:rFonts w:cs="Times"/>
          <w:noProof/>
          <w:szCs w:val="24"/>
        </w:rPr>
        <w:tab/>
        <w:t xml:space="preserve">D. Yoon, Y.-W. Son, and H. Cheong, “Negative Thermal Expansion Coefficient of Graphene Measured by Raman Spectroscopy,” </w:t>
      </w:r>
      <w:r w:rsidRPr="0014219B">
        <w:rPr>
          <w:rFonts w:cs="Times"/>
          <w:i/>
          <w:iCs/>
          <w:noProof/>
          <w:szCs w:val="24"/>
        </w:rPr>
        <w:t>Nano Lett.</w:t>
      </w:r>
      <w:r w:rsidRPr="0014219B">
        <w:rPr>
          <w:rFonts w:cs="Times"/>
          <w:noProof/>
          <w:szCs w:val="24"/>
        </w:rPr>
        <w:t>, vol. 11, no. 8, pp. 3227–3231, Aug.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5]</w:t>
      </w:r>
      <w:r w:rsidRPr="0014219B">
        <w:rPr>
          <w:rFonts w:cs="Times"/>
          <w:noProof/>
          <w:szCs w:val="24"/>
        </w:rPr>
        <w:tab/>
        <w:t xml:space="preserve">K. Chattrakun, S. Huang, K. Watanabe, T. Taniguchi,  a Sandhu, and B. J. LeRoy, “Gate dependent Raman spectroscopy of graphene on hexagonal boron nitride.,” </w:t>
      </w:r>
      <w:r w:rsidRPr="0014219B">
        <w:rPr>
          <w:rFonts w:cs="Times"/>
          <w:i/>
          <w:iCs/>
          <w:noProof/>
          <w:szCs w:val="24"/>
        </w:rPr>
        <w:t>J. Phys. Condens. Matter</w:t>
      </w:r>
      <w:r w:rsidRPr="0014219B">
        <w:rPr>
          <w:rFonts w:cs="Times"/>
          <w:noProof/>
          <w:szCs w:val="24"/>
        </w:rPr>
        <w:t>, vol. 25, no. 50, p. 505304,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6]</w:t>
      </w:r>
      <w:r w:rsidRPr="0014219B">
        <w:rPr>
          <w:rFonts w:cs="Times"/>
          <w:noProof/>
          <w:szCs w:val="24"/>
        </w:rPr>
        <w:tab/>
        <w:t xml:space="preserve"> a Das, S. Pisana, B. Chakraborty, S. Piscanec, S. K. Saha, U. V Waghmare, K. S. Novoselov, H. R. Krishnamurthy,  a K. Geim,  a C. Ferrari, and  a K. Sood, “Monitoring dopants by Raman scattering in an electrochemically top-gated graphene transistor.,” </w:t>
      </w:r>
      <w:r w:rsidRPr="0014219B">
        <w:rPr>
          <w:rFonts w:cs="Times"/>
          <w:i/>
          <w:iCs/>
          <w:noProof/>
          <w:szCs w:val="24"/>
        </w:rPr>
        <w:t>Nat. Nanotechnol.</w:t>
      </w:r>
      <w:r w:rsidRPr="0014219B">
        <w:rPr>
          <w:rFonts w:cs="Times"/>
          <w:noProof/>
          <w:szCs w:val="24"/>
        </w:rPr>
        <w:t>, vol. 94, no. 4, pp. 210–215,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7]</w:t>
      </w:r>
      <w:r w:rsidRPr="0014219B">
        <w:rPr>
          <w:rFonts w:cs="Times"/>
          <w:noProof/>
          <w:szCs w:val="24"/>
        </w:rPr>
        <w:tab/>
        <w:t xml:space="preserve">M. Huang, H. Yan, C. Chen, D. Song, T. F. Heinz, and J. Hone, “Phonon softening and crystallographic orientation of strained graphene studied by Raman spectroscopy,” </w:t>
      </w:r>
      <w:r w:rsidRPr="0014219B">
        <w:rPr>
          <w:rFonts w:cs="Times"/>
          <w:i/>
          <w:iCs/>
          <w:noProof/>
          <w:szCs w:val="24"/>
        </w:rPr>
        <w:t>Proc. Natl. Acad. Sci.</w:t>
      </w:r>
      <w:r w:rsidRPr="0014219B">
        <w:rPr>
          <w:rFonts w:cs="Times"/>
          <w:noProof/>
          <w:szCs w:val="24"/>
        </w:rPr>
        <w:t>, vol. 106, no. 18, pp. 7304–7308, May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8]</w:t>
      </w:r>
      <w:r w:rsidRPr="0014219B">
        <w:rPr>
          <w:rFonts w:cs="Times"/>
          <w:noProof/>
          <w:szCs w:val="24"/>
        </w:rPr>
        <w:tab/>
        <w:t xml:space="preserve">M. Mohr, J. Maultzsch, and C. Thomsen, “Splitting of the Raman 2D band of graphene subjected to strain,” </w:t>
      </w:r>
      <w:r w:rsidRPr="0014219B">
        <w:rPr>
          <w:rFonts w:cs="Times"/>
          <w:i/>
          <w:iCs/>
          <w:noProof/>
          <w:szCs w:val="24"/>
        </w:rPr>
        <w:t>Phys. Rev. B</w:t>
      </w:r>
      <w:r w:rsidRPr="0014219B">
        <w:rPr>
          <w:rFonts w:cs="Times"/>
          <w:noProof/>
          <w:szCs w:val="24"/>
        </w:rPr>
        <w:t>, vol. 82, no. 20, p. 201409, Nov.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69]</w:t>
      </w:r>
      <w:r w:rsidRPr="0014219B">
        <w:rPr>
          <w:rFonts w:cs="Times"/>
          <w:noProof/>
          <w:szCs w:val="24"/>
        </w:rPr>
        <w:tab/>
        <w:t xml:space="preserve">J. E. Proctor, E. Gregoryanz, K. S. Novoselov, M. Lotya, J. N. Coleman, and M. P. Halsall, “High-pressure Raman spectroscopy of graphene,” </w:t>
      </w:r>
      <w:r w:rsidRPr="0014219B">
        <w:rPr>
          <w:rFonts w:cs="Times"/>
          <w:i/>
          <w:iCs/>
          <w:noProof/>
          <w:szCs w:val="24"/>
        </w:rPr>
        <w:t>Phys. Rev. B</w:t>
      </w:r>
      <w:r w:rsidRPr="0014219B">
        <w:rPr>
          <w:rFonts w:cs="Times"/>
          <w:noProof/>
          <w:szCs w:val="24"/>
        </w:rPr>
        <w:t>, vol. 80, no. 7, p. 73408, Aug.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70]</w:t>
      </w:r>
      <w:r w:rsidRPr="0014219B">
        <w:rPr>
          <w:rFonts w:cs="Times"/>
          <w:noProof/>
          <w:szCs w:val="24"/>
        </w:rPr>
        <w:tab/>
        <w:t xml:space="preserve"> a. Gupta, G. Chen, P. Joshi, S. Tadigadapa, and P. C. Eklund, “Raman scattering from high-frequency phonons in supported n-graphene layer films,” </w:t>
      </w:r>
      <w:r w:rsidRPr="0014219B">
        <w:rPr>
          <w:rFonts w:cs="Times"/>
          <w:i/>
          <w:iCs/>
          <w:noProof/>
          <w:szCs w:val="24"/>
        </w:rPr>
        <w:t>Nano Lett.</w:t>
      </w:r>
      <w:r w:rsidRPr="0014219B">
        <w:rPr>
          <w:rFonts w:cs="Times"/>
          <w:noProof/>
          <w:szCs w:val="24"/>
        </w:rPr>
        <w:t>, vol. 6, no. 12, pp. 2667–2673,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1]</w:t>
      </w:r>
      <w:r w:rsidRPr="0014219B">
        <w:rPr>
          <w:rFonts w:cs="Times"/>
          <w:noProof/>
          <w:szCs w:val="24"/>
        </w:rPr>
        <w:tab/>
        <w:t>D. M. Basko, S. Piscanec, and  a. C. Ferrari, “Electron-electron interactions and doping dependence of the two-phonon Raman intensity in graphene,” pp. 1–10,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2]</w:t>
      </w:r>
      <w:r w:rsidRPr="0014219B">
        <w:rPr>
          <w:rFonts w:cs="Times"/>
          <w:noProof/>
          <w:szCs w:val="24"/>
        </w:rPr>
        <w:tab/>
        <w:t xml:space="preserve">D. Yoon, H. Moon, Y.-W. Son, J. S. Choi, B. H. Park, Y. H. Cha, Y. D. Kim, and H. Cheong, “Interference effect on Raman spectrum of graphene on &lt;math display=‘inline’&gt; &lt;mrow&gt; &lt;msub&gt; &lt;mrow&gt; &lt;mtext&gt;SiO&lt;/mtext&gt; &lt;/mrow&gt; &lt;mn&gt;2&lt;/mn&gt; &lt;/msub&gt; &lt;mo&gt;/&lt;/mo&gt; &lt;mtext&gt;Si&lt;/mtext&gt; &lt;/mrow&gt; &lt;/math&gt;,” </w:t>
      </w:r>
      <w:r w:rsidRPr="0014219B">
        <w:rPr>
          <w:rFonts w:cs="Times"/>
          <w:i/>
          <w:iCs/>
          <w:noProof/>
          <w:szCs w:val="24"/>
        </w:rPr>
        <w:t>Phys. Rev. B</w:t>
      </w:r>
      <w:r w:rsidRPr="0014219B">
        <w:rPr>
          <w:rFonts w:cs="Times"/>
          <w:noProof/>
          <w:szCs w:val="24"/>
        </w:rPr>
        <w:t>, vol. 80, no. 12, p. 125422, Sep.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3]</w:t>
      </w:r>
      <w:r w:rsidRPr="0014219B">
        <w:rPr>
          <w:rFonts w:cs="Times"/>
          <w:noProof/>
          <w:szCs w:val="24"/>
        </w:rPr>
        <w:tab/>
        <w:t xml:space="preserve">D. Yoon, Y.-W. Son, and H. Cheong, “Strain-Dependent Splitting of the Double-Resonance Raman Scattering Band in Graphene,” </w:t>
      </w:r>
      <w:r w:rsidRPr="0014219B">
        <w:rPr>
          <w:rFonts w:cs="Times"/>
          <w:i/>
          <w:iCs/>
          <w:noProof/>
          <w:szCs w:val="24"/>
        </w:rPr>
        <w:t>Phys. Rev. Lett.</w:t>
      </w:r>
      <w:r w:rsidRPr="0014219B">
        <w:rPr>
          <w:rFonts w:cs="Times"/>
          <w:noProof/>
          <w:szCs w:val="24"/>
        </w:rPr>
        <w:t>, vol. 106, no. 15, p. 155502, Apr.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4]</w:t>
      </w:r>
      <w:r w:rsidRPr="0014219B">
        <w:rPr>
          <w:rFonts w:cs="Times"/>
          <w:noProof/>
          <w:szCs w:val="24"/>
        </w:rPr>
        <w:tab/>
        <w:t xml:space="preserve">Y. Hao, Y. Wang, L. Wang, Z. Ni, Z. Wang, R. Wang, C. K. Koo, Z. Shen, and J. T. L. Thong, “Probing layer number and stacking order of few-layer graphene by Raman Spectroscopy,” </w:t>
      </w:r>
      <w:r w:rsidRPr="0014219B">
        <w:rPr>
          <w:rFonts w:cs="Times"/>
          <w:i/>
          <w:iCs/>
          <w:noProof/>
          <w:szCs w:val="24"/>
        </w:rPr>
        <w:t>Small</w:t>
      </w:r>
      <w:r w:rsidRPr="0014219B">
        <w:rPr>
          <w:rFonts w:cs="Times"/>
          <w:noProof/>
          <w:szCs w:val="24"/>
        </w:rPr>
        <w:t>, vol. 6, no. 2, pp. 195–200,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5]</w:t>
      </w:r>
      <w:r w:rsidRPr="0014219B">
        <w:rPr>
          <w:rFonts w:cs="Times"/>
          <w:noProof/>
          <w:szCs w:val="24"/>
        </w:rPr>
        <w:tab/>
        <w:t xml:space="preserve">X.-W. Fu, Z.-M. Liao, J.-X. Zhou, Y.-B. Zhou, H.-C. Wu, R. Zhang, G. Jing, J. Xu, X. Wu, W. Guo, and D. Yu, “Strain dependent resistance in chemical vapor deposition grown graphene,” </w:t>
      </w:r>
      <w:r w:rsidRPr="0014219B">
        <w:rPr>
          <w:rFonts w:cs="Times"/>
          <w:i/>
          <w:iCs/>
          <w:noProof/>
          <w:szCs w:val="24"/>
        </w:rPr>
        <w:t>Appl. Phys. Lett.</w:t>
      </w:r>
      <w:r w:rsidRPr="0014219B">
        <w:rPr>
          <w:rFonts w:cs="Times"/>
          <w:noProof/>
          <w:szCs w:val="24"/>
        </w:rPr>
        <w:t>, vol. 99, no. 21, p. 213107, Nov.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6]</w:t>
      </w:r>
      <w:r w:rsidRPr="0014219B">
        <w:rPr>
          <w:rFonts w:cs="Times"/>
          <w:noProof/>
          <w:szCs w:val="24"/>
        </w:rPr>
        <w:tab/>
        <w:t xml:space="preserve">M. Darwish, D. Saha, J. Malen, and J. A. Weldon, “Processing - Induced Strain in Dual - Gated Graphene FETs,” </w:t>
      </w:r>
      <w:r w:rsidRPr="0014219B">
        <w:rPr>
          <w:rFonts w:cs="Times"/>
          <w:i/>
          <w:iCs/>
          <w:noProof/>
          <w:szCs w:val="24"/>
        </w:rPr>
        <w:t>IEEE Nano</w:t>
      </w:r>
      <w:r w:rsidRPr="0014219B">
        <w:rPr>
          <w:rFonts w:cs="Times"/>
          <w:noProof/>
          <w:szCs w:val="24"/>
        </w:rPr>
        <w:t>, 201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7]</w:t>
      </w:r>
      <w:r w:rsidRPr="0014219B">
        <w:rPr>
          <w:rFonts w:cs="Times"/>
          <w:noProof/>
          <w:szCs w:val="24"/>
        </w:rPr>
        <w:tab/>
        <w:t xml:space="preserve">S. Furber, S. Temple, and A. Brown, “High-performance computing for systems of spiking neurons,” </w:t>
      </w:r>
      <w:r w:rsidRPr="0014219B">
        <w:rPr>
          <w:rFonts w:cs="Times"/>
          <w:i/>
          <w:iCs/>
          <w:noProof/>
          <w:szCs w:val="24"/>
        </w:rPr>
        <w:t>AISB06 Work. GC5 Archit. Brain Mind</w:t>
      </w:r>
      <w:r w:rsidRPr="0014219B">
        <w:rPr>
          <w:rFonts w:cs="Times"/>
          <w:noProof/>
          <w:szCs w:val="24"/>
        </w:rPr>
        <w:t>, vol. 2, pp. 29–36,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8]</w:t>
      </w:r>
      <w:r w:rsidRPr="0014219B">
        <w:rPr>
          <w:rFonts w:cs="Times"/>
          <w:noProof/>
          <w:szCs w:val="24"/>
        </w:rPr>
        <w:tab/>
        <w:t xml:space="preserve">S. Datta, N. Shukla, M. Cotter, A. Parihar, and A. Raychowdhury, “Neuro Inspired Computing with Coupled Relaxation Oscillators,” </w:t>
      </w:r>
      <w:r w:rsidRPr="0014219B">
        <w:rPr>
          <w:rFonts w:cs="Times"/>
          <w:i/>
          <w:iCs/>
          <w:noProof/>
          <w:szCs w:val="24"/>
        </w:rPr>
        <w:t>Proc. 51st Annu. Des. Autom. Conf. Des. Autom. Conf. - DAC ’14</w:t>
      </w:r>
      <w:r w:rsidRPr="0014219B">
        <w:rPr>
          <w:rFonts w:cs="Times"/>
          <w:noProof/>
          <w:szCs w:val="24"/>
        </w:rPr>
        <w:t>, pp. 1–6,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79]</w:t>
      </w:r>
      <w:r w:rsidRPr="0014219B">
        <w:rPr>
          <w:rFonts w:cs="Times"/>
          <w:noProof/>
          <w:szCs w:val="24"/>
        </w:rPr>
        <w:tab/>
        <w:t xml:space="preserve">A. Calimera, E. Macii, and M. Poncino, “The Human Brain Project and neuromorphic computing,” </w:t>
      </w:r>
      <w:r w:rsidRPr="0014219B">
        <w:rPr>
          <w:rFonts w:cs="Times"/>
          <w:i/>
          <w:iCs/>
          <w:noProof/>
          <w:szCs w:val="24"/>
        </w:rPr>
        <w:t>Funct. Neurol.</w:t>
      </w:r>
      <w:r w:rsidRPr="0014219B">
        <w:rPr>
          <w:rFonts w:cs="Times"/>
          <w:noProof/>
          <w:szCs w:val="24"/>
        </w:rPr>
        <w:t>, vol. 28, no. 3, pp. 191–196, Jan.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80]</w:t>
      </w:r>
      <w:r w:rsidRPr="0014219B">
        <w:rPr>
          <w:rFonts w:cs="Times"/>
          <w:noProof/>
          <w:szCs w:val="24"/>
        </w:rPr>
        <w:tab/>
        <w:t xml:space="preserve">C. D. Wright, P. Hosseini, and J. A. V. Diosdado, “Beyond von-Neumann Computing with Nanoscale Phase-Change Memory Devices,” </w:t>
      </w:r>
      <w:r w:rsidRPr="0014219B">
        <w:rPr>
          <w:rFonts w:cs="Times"/>
          <w:i/>
          <w:iCs/>
          <w:noProof/>
          <w:szCs w:val="24"/>
        </w:rPr>
        <w:t>Adv. Funct. Mater.</w:t>
      </w:r>
      <w:r w:rsidRPr="0014219B">
        <w:rPr>
          <w:rFonts w:cs="Times"/>
          <w:noProof/>
          <w:szCs w:val="24"/>
        </w:rPr>
        <w:t>, vol. 23, no. 18, pp. 2248–2254, May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1]</w:t>
      </w:r>
      <w:r w:rsidRPr="0014219B">
        <w:rPr>
          <w:rFonts w:cs="Times"/>
          <w:noProof/>
          <w:szCs w:val="24"/>
        </w:rPr>
        <w:tab/>
        <w:t xml:space="preserve">K. Roy, M. Sharad, D. Fan, and K. Yogendra, “Brain-inspired computing with spin torque devices,” </w:t>
      </w:r>
      <w:r w:rsidRPr="0014219B">
        <w:rPr>
          <w:rFonts w:cs="Times"/>
          <w:i/>
          <w:iCs/>
          <w:noProof/>
          <w:szCs w:val="24"/>
        </w:rPr>
        <w:t>Des. Autom. Test Eur. Conf. Exhib. (DATE), 2014</w:t>
      </w:r>
      <w:r w:rsidRPr="0014219B">
        <w:rPr>
          <w:rFonts w:cs="Times"/>
          <w:noProof/>
          <w:szCs w:val="24"/>
        </w:rPr>
        <w:t>, pp. 1–6,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2]</w:t>
      </w:r>
      <w:r w:rsidRPr="0014219B">
        <w:rPr>
          <w:rFonts w:cs="Times"/>
          <w:noProof/>
          <w:szCs w:val="24"/>
        </w:rPr>
        <w:tab/>
        <w:t xml:space="preserve">M. Suri, D. Querlioz, O. Bichler, G. Palma, E. Vianello, D. Vuillaume, C. Gamrat, and B. Desalvo, “Bio-inspired stochastic computing using binary CBRAM synapses,” </w:t>
      </w:r>
      <w:r w:rsidRPr="0014219B">
        <w:rPr>
          <w:rFonts w:cs="Times"/>
          <w:i/>
          <w:iCs/>
          <w:noProof/>
          <w:szCs w:val="24"/>
        </w:rPr>
        <w:t>IEEE Trans. Electron Devices</w:t>
      </w:r>
      <w:r w:rsidRPr="0014219B">
        <w:rPr>
          <w:rFonts w:cs="Times"/>
          <w:noProof/>
          <w:szCs w:val="24"/>
        </w:rPr>
        <w:t>, vol. 60, no. 7, pp. 2402–2409,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3]</w:t>
      </w:r>
      <w:r w:rsidRPr="0014219B">
        <w:rPr>
          <w:rFonts w:cs="Times"/>
          <w:noProof/>
          <w:szCs w:val="24"/>
        </w:rPr>
        <w:tab/>
        <w:t xml:space="preserve">G. Indiveri, E. Chicca, and R. Douglas, “A VLSI Array of Low-Power Spiking Neurons and Bistable Synapses With Spike-Timing Dependent Plasticity,” </w:t>
      </w:r>
      <w:r w:rsidRPr="0014219B">
        <w:rPr>
          <w:rFonts w:cs="Times"/>
          <w:i/>
          <w:iCs/>
          <w:noProof/>
          <w:szCs w:val="24"/>
        </w:rPr>
        <w:t>IEEE Trans. Neural Networks</w:t>
      </w:r>
      <w:r w:rsidRPr="0014219B">
        <w:rPr>
          <w:rFonts w:cs="Times"/>
          <w:noProof/>
          <w:szCs w:val="24"/>
        </w:rPr>
        <w:t>, vol. 17, no. 1, pp. 211–221, Jan.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4]</w:t>
      </w:r>
      <w:r w:rsidRPr="0014219B">
        <w:rPr>
          <w:rFonts w:cs="Times"/>
          <w:noProof/>
          <w:szCs w:val="24"/>
        </w:rPr>
        <w:tab/>
        <w:t xml:space="preserve">K. D. Cantley, A. Subramaniam, H. J. Stiegler, R. a. Chapman, and E. M. Vogel, “Spike timing-dependent synaptic plasticity using memristors and nano-crystalline silicon TFT memories,” </w:t>
      </w:r>
      <w:r w:rsidRPr="0014219B">
        <w:rPr>
          <w:rFonts w:cs="Times"/>
          <w:i/>
          <w:iCs/>
          <w:noProof/>
          <w:szCs w:val="24"/>
        </w:rPr>
        <w:t>Proc. IEEE Conf. Nanotechnol.</w:t>
      </w:r>
      <w:r w:rsidRPr="0014219B">
        <w:rPr>
          <w:rFonts w:cs="Times"/>
          <w:noProof/>
          <w:szCs w:val="24"/>
        </w:rPr>
        <w:t>, pp. 421–425,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5]</w:t>
      </w:r>
      <w:r w:rsidRPr="0014219B">
        <w:rPr>
          <w:rFonts w:cs="Times"/>
          <w:noProof/>
          <w:szCs w:val="24"/>
        </w:rPr>
        <w:tab/>
        <w:t xml:space="preserve">T. Pfeil, T. C. Potjans, S. Schrader, W. Potjans, J. Schemmel, M. Diesmann, and K. Meier, “Is a 4-bit synaptic weight resolution enough? - constraints on enabling spike-timing dependent plasticity in neuromorphic hardware.,” </w:t>
      </w:r>
      <w:r w:rsidRPr="0014219B">
        <w:rPr>
          <w:rFonts w:cs="Times"/>
          <w:i/>
          <w:iCs/>
          <w:noProof/>
          <w:szCs w:val="24"/>
        </w:rPr>
        <w:t>Front. Neurosci.</w:t>
      </w:r>
      <w:r w:rsidRPr="0014219B">
        <w:rPr>
          <w:rFonts w:cs="Times"/>
          <w:noProof/>
          <w:szCs w:val="24"/>
        </w:rPr>
        <w:t>, vol. 6, p. 90, Jan.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6]</w:t>
      </w:r>
      <w:r w:rsidRPr="0014219B">
        <w:rPr>
          <w:rFonts w:cs="Times"/>
          <w:noProof/>
          <w:szCs w:val="24"/>
        </w:rPr>
        <w:tab/>
        <w:t xml:space="preserve">S. Yu, Y. Wu, R. Jeyasingh, D. Kuzum, and H. S. P. Wong, “An electronic synapse device based on metal oxide resistive switching memory for neuromorphic computation,” </w:t>
      </w:r>
      <w:r w:rsidRPr="0014219B">
        <w:rPr>
          <w:rFonts w:cs="Times"/>
          <w:i/>
          <w:iCs/>
          <w:noProof/>
          <w:szCs w:val="24"/>
        </w:rPr>
        <w:t>IEEE Trans. Electron Devices</w:t>
      </w:r>
      <w:r w:rsidRPr="0014219B">
        <w:rPr>
          <w:rFonts w:cs="Times"/>
          <w:noProof/>
          <w:szCs w:val="24"/>
        </w:rPr>
        <w:t>, vol. 58, no. 8, pp. 2729–2737,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7]</w:t>
      </w:r>
      <w:r w:rsidRPr="0014219B">
        <w:rPr>
          <w:rFonts w:cs="Times"/>
          <w:noProof/>
          <w:szCs w:val="24"/>
        </w:rPr>
        <w:tab/>
        <w:t xml:space="preserve">D. J. Amit and G. Mongillo, “Spike-driven synaptic dynamics generating working memory states.,” </w:t>
      </w:r>
      <w:r w:rsidRPr="0014219B">
        <w:rPr>
          <w:rFonts w:cs="Times"/>
          <w:i/>
          <w:iCs/>
          <w:noProof/>
          <w:szCs w:val="24"/>
        </w:rPr>
        <w:t>Neural Comput.</w:t>
      </w:r>
      <w:r w:rsidRPr="0014219B">
        <w:rPr>
          <w:rFonts w:cs="Times"/>
          <w:noProof/>
          <w:szCs w:val="24"/>
        </w:rPr>
        <w:t>, vol. 15, no. 3, pp. 565–96, 200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8]</w:t>
      </w:r>
      <w:r w:rsidRPr="0014219B">
        <w:rPr>
          <w:rFonts w:cs="Times"/>
          <w:noProof/>
          <w:szCs w:val="24"/>
        </w:rPr>
        <w:tab/>
        <w:t xml:space="preserve">S. Moradi and G. Indiveri, “An event-based neural network architecture with an asynchronous programmable synaptic memory,” </w:t>
      </w:r>
      <w:r w:rsidRPr="0014219B">
        <w:rPr>
          <w:rFonts w:cs="Times"/>
          <w:i/>
          <w:iCs/>
          <w:noProof/>
          <w:szCs w:val="24"/>
        </w:rPr>
        <w:t>IEEE Trans. Biomed. Circuits Syst.</w:t>
      </w:r>
      <w:r w:rsidRPr="0014219B">
        <w:rPr>
          <w:rFonts w:cs="Times"/>
          <w:noProof/>
          <w:szCs w:val="24"/>
        </w:rPr>
        <w:t>, vol. 8, no. 1, pp. 98–107,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89]</w:t>
      </w:r>
      <w:r w:rsidRPr="0014219B">
        <w:rPr>
          <w:rFonts w:cs="Times"/>
          <w:noProof/>
          <w:szCs w:val="24"/>
        </w:rPr>
        <w:tab/>
        <w:t xml:space="preserve">T. Dowrick, S. Hall, L. McDaid, O. Buiu, and P. Kelly, “A Biologically Plausible Neuron Circuit,” in </w:t>
      </w:r>
      <w:r w:rsidRPr="0014219B">
        <w:rPr>
          <w:rFonts w:cs="Times"/>
          <w:i/>
          <w:iCs/>
          <w:noProof/>
          <w:szCs w:val="24"/>
        </w:rPr>
        <w:t>2007 International Joint Conference on Neural Networks</w:t>
      </w:r>
      <w:r w:rsidRPr="0014219B">
        <w:rPr>
          <w:rFonts w:cs="Times"/>
          <w:noProof/>
          <w:szCs w:val="24"/>
        </w:rPr>
        <w:t>, 2007, pp. 715–71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190]</w:t>
      </w:r>
      <w:r w:rsidRPr="0014219B">
        <w:rPr>
          <w:rFonts w:cs="Times"/>
          <w:noProof/>
          <w:szCs w:val="24"/>
        </w:rPr>
        <w:tab/>
        <w:t xml:space="preserve">T. Cabaret, L. Fillaud, B. Jousselme, J.-O. Klein, and V. Derycke, “Electro-grafted organic memristors: Properties and prospects for artificial neural networks based on STDP,” in </w:t>
      </w:r>
      <w:r w:rsidRPr="0014219B">
        <w:rPr>
          <w:rFonts w:cs="Times"/>
          <w:i/>
          <w:iCs/>
          <w:noProof/>
          <w:szCs w:val="24"/>
        </w:rPr>
        <w:t>14th IEEE International Conference on Nanotechnology</w:t>
      </w:r>
      <w:r w:rsidRPr="0014219B">
        <w:rPr>
          <w:rFonts w:cs="Times"/>
          <w:noProof/>
          <w:szCs w:val="24"/>
        </w:rPr>
        <w:t>, 2014, pp. 499–50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1]</w:t>
      </w:r>
      <w:r w:rsidRPr="0014219B">
        <w:rPr>
          <w:rFonts w:cs="Times"/>
          <w:noProof/>
          <w:szCs w:val="24"/>
        </w:rPr>
        <w:tab/>
        <w:t>S. Fusi, “Spike-Driven Synaptic Plasticity : Theory , Simulation , VLSI,” vol. 2258, pp. 2227–2258, 200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2]</w:t>
      </w:r>
      <w:r w:rsidRPr="0014219B">
        <w:rPr>
          <w:rFonts w:cs="Times"/>
          <w:noProof/>
          <w:szCs w:val="24"/>
        </w:rPr>
        <w:tab/>
        <w:t xml:space="preserve"> a Joubert, B. Belhadj, O. Temam, and R. H{’e}liot, “Hardware Spiking Neurons Design: Analog or Digital?,” </w:t>
      </w:r>
      <w:r w:rsidRPr="0014219B">
        <w:rPr>
          <w:rFonts w:cs="Times"/>
          <w:i/>
          <w:iCs/>
          <w:noProof/>
          <w:szCs w:val="24"/>
        </w:rPr>
        <w:t>Int. Jt. Conf. Neural Networks</w:t>
      </w:r>
      <w:r w:rsidRPr="0014219B">
        <w:rPr>
          <w:rFonts w:cs="Times"/>
          <w:noProof/>
          <w:szCs w:val="24"/>
        </w:rPr>
        <w:t>,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3]</w:t>
      </w:r>
      <w:r w:rsidRPr="0014219B">
        <w:rPr>
          <w:rFonts w:cs="Times"/>
          <w:noProof/>
          <w:szCs w:val="24"/>
        </w:rPr>
        <w:tab/>
        <w:t xml:space="preserve">G. Indiveri, B. Linares-Barranco, T. J. Hamilton, A. van Schaik, R. Etienne-Cummings, T. Delbruck, S.-C. Liu, P. Dudek, P. Häfliger, S. Renaud, J. Schemmel, G. Cauwenberghs, J. Arthur, K. Hynna, F. Folowosele, S. Saighi, T. Serrano-Gotarredona, J. Wijekoon, Y. Wang, and K. Boahen, “Neuromorphic Silicon Neuron Circuits,” </w:t>
      </w:r>
      <w:r w:rsidRPr="0014219B">
        <w:rPr>
          <w:rFonts w:cs="Times"/>
          <w:i/>
          <w:iCs/>
          <w:noProof/>
          <w:szCs w:val="24"/>
        </w:rPr>
        <w:t>Front. Neurosci.</w:t>
      </w:r>
      <w:r w:rsidRPr="0014219B">
        <w:rPr>
          <w:rFonts w:cs="Times"/>
          <w:noProof/>
          <w:szCs w:val="24"/>
        </w:rPr>
        <w:t>, vol. 5, no. MAY, pp. 1–23,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4]</w:t>
      </w:r>
      <w:r w:rsidRPr="0014219B">
        <w:rPr>
          <w:rFonts w:cs="Times"/>
          <w:noProof/>
          <w:szCs w:val="24"/>
        </w:rPr>
        <w:tab/>
        <w:t xml:space="preserve">W. Maass, “Networks of spiking neurons: The third generation of neural network models,” </w:t>
      </w:r>
      <w:r w:rsidRPr="0014219B">
        <w:rPr>
          <w:rFonts w:cs="Times"/>
          <w:i/>
          <w:iCs/>
          <w:noProof/>
          <w:szCs w:val="24"/>
        </w:rPr>
        <w:t>Neural Networks</w:t>
      </w:r>
      <w:r w:rsidRPr="0014219B">
        <w:rPr>
          <w:rFonts w:cs="Times"/>
          <w:noProof/>
          <w:szCs w:val="24"/>
        </w:rPr>
        <w:t>, vol. 10, no. 9, pp. 1659–1671, 199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5]</w:t>
      </w:r>
      <w:r w:rsidRPr="0014219B">
        <w:rPr>
          <w:rFonts w:cs="Times"/>
          <w:noProof/>
          <w:szCs w:val="24"/>
        </w:rPr>
        <w:tab/>
        <w:t xml:space="preserve">F. C. Hoppensteadt and E. M. Izhikevich, “Pattern recognition via synchronization in phase-locked loop neural networks,” </w:t>
      </w:r>
      <w:r w:rsidRPr="0014219B">
        <w:rPr>
          <w:rFonts w:cs="Times"/>
          <w:i/>
          <w:iCs/>
          <w:noProof/>
          <w:szCs w:val="24"/>
        </w:rPr>
        <w:t>IEEE Trans. Neural Networks</w:t>
      </w:r>
      <w:r w:rsidRPr="0014219B">
        <w:rPr>
          <w:rFonts w:cs="Times"/>
          <w:noProof/>
          <w:szCs w:val="24"/>
        </w:rPr>
        <w:t>, vol. 11, no. 3, pp. 734–738, 200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6]</w:t>
      </w:r>
      <w:r w:rsidRPr="0014219B">
        <w:rPr>
          <w:rFonts w:cs="Times"/>
          <w:noProof/>
          <w:szCs w:val="24"/>
        </w:rPr>
        <w:tab/>
        <w:t xml:space="preserve">B. Linares-Barranco, E. Sanchez-Sinencio, A. Rodriguez-Vazquez, and J. L. Huertas, “A CMOS implementation of FitzHugh-Nagumo neuron model,” </w:t>
      </w:r>
      <w:r w:rsidRPr="0014219B">
        <w:rPr>
          <w:rFonts w:cs="Times"/>
          <w:i/>
          <w:iCs/>
          <w:noProof/>
          <w:szCs w:val="24"/>
        </w:rPr>
        <w:t>IEEE J. Solid-State Circuits</w:t>
      </w:r>
      <w:r w:rsidRPr="0014219B">
        <w:rPr>
          <w:rFonts w:cs="Times"/>
          <w:noProof/>
          <w:szCs w:val="24"/>
        </w:rPr>
        <w:t>, vol. 26, no. 7, pp. 956–965, Jul. 199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7]</w:t>
      </w:r>
      <w:r w:rsidRPr="0014219B">
        <w:rPr>
          <w:rFonts w:cs="Times"/>
          <w:noProof/>
          <w:szCs w:val="24"/>
        </w:rPr>
        <w:tab/>
        <w:t xml:space="preserve">L. O. Chua and L. Yang, “Cellular neural networks: theory,” </w:t>
      </w:r>
      <w:r w:rsidRPr="0014219B">
        <w:rPr>
          <w:rFonts w:cs="Times"/>
          <w:i/>
          <w:iCs/>
          <w:noProof/>
          <w:szCs w:val="24"/>
        </w:rPr>
        <w:t>IEEE Trans. Circuits Syst.</w:t>
      </w:r>
      <w:r w:rsidRPr="0014219B">
        <w:rPr>
          <w:rFonts w:cs="Times"/>
          <w:noProof/>
          <w:szCs w:val="24"/>
        </w:rPr>
        <w:t>, vol. 35, no. 10, pp. 1257–1272, 198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8]</w:t>
      </w:r>
      <w:r w:rsidRPr="0014219B">
        <w:rPr>
          <w:rFonts w:cs="Times"/>
          <w:noProof/>
          <w:szCs w:val="24"/>
        </w:rPr>
        <w:tab/>
        <w:t xml:space="preserve">L. O. Chua and L. Yang, “Cellular neural networks: Applications.,” </w:t>
      </w:r>
      <w:r w:rsidRPr="0014219B">
        <w:rPr>
          <w:rFonts w:cs="Times"/>
          <w:i/>
          <w:iCs/>
          <w:noProof/>
          <w:szCs w:val="24"/>
        </w:rPr>
        <w:t>IEEE Trans. circuits Syst.</w:t>
      </w:r>
      <w:r w:rsidRPr="0014219B">
        <w:rPr>
          <w:rFonts w:cs="Times"/>
          <w:noProof/>
          <w:szCs w:val="24"/>
        </w:rPr>
        <w:t>, vol. 35, no. 10, pp. 1273–1290, 198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199]</w:t>
      </w:r>
      <w:r w:rsidRPr="0014219B">
        <w:rPr>
          <w:rFonts w:cs="Times"/>
          <w:noProof/>
          <w:szCs w:val="24"/>
        </w:rPr>
        <w:tab/>
        <w:t xml:space="preserve">J. M. Cruz and L. O. Chua, “A 16 × 16 Cellular Neural Network Universal Chip: The First Complete Single-Chip Dynamic Computer Array with Distributed Memory and with Gray-Scale Input-Output,” </w:t>
      </w:r>
      <w:r w:rsidRPr="0014219B">
        <w:rPr>
          <w:rFonts w:cs="Times"/>
          <w:i/>
          <w:iCs/>
          <w:noProof/>
          <w:szCs w:val="24"/>
        </w:rPr>
        <w:t>Analog Integr. Circuits Signal Process.</w:t>
      </w:r>
      <w:r w:rsidRPr="0014219B">
        <w:rPr>
          <w:rFonts w:cs="Times"/>
          <w:noProof/>
          <w:szCs w:val="24"/>
        </w:rPr>
        <w:t>, vol. 15, no. 3, pp. 227–237, 199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200]</w:t>
      </w:r>
      <w:r w:rsidRPr="0014219B">
        <w:rPr>
          <w:rFonts w:cs="Times"/>
          <w:noProof/>
          <w:szCs w:val="24"/>
        </w:rPr>
        <w:tab/>
        <w:t xml:space="preserve">R. Yoo, H. Lee, K. Chow, and H. Lee, “Constructing a Non-Linear Model with Neural Networks for Workload Characterization,” </w:t>
      </w:r>
      <w:r w:rsidRPr="0014219B">
        <w:rPr>
          <w:rFonts w:cs="Times"/>
          <w:i/>
          <w:iCs/>
          <w:noProof/>
          <w:szCs w:val="24"/>
        </w:rPr>
        <w:t>2006 IEEE Int. Symp. Workload Charact.</w:t>
      </w:r>
      <w:r w:rsidRPr="0014219B">
        <w:rPr>
          <w:rFonts w:cs="Times"/>
          <w:noProof/>
          <w:szCs w:val="24"/>
        </w:rPr>
        <w:t>, pp. 150–159,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1]</w:t>
      </w:r>
      <w:r w:rsidRPr="0014219B">
        <w:rPr>
          <w:rFonts w:cs="Times"/>
          <w:noProof/>
          <w:szCs w:val="24"/>
        </w:rPr>
        <w:tab/>
        <w:t xml:space="preserve">P. Kinget and M. S. J. Steyaert, “A programmable analog cellular neural network CMOS chip for high speed image processing,” </w:t>
      </w:r>
      <w:r w:rsidRPr="0014219B">
        <w:rPr>
          <w:rFonts w:cs="Times"/>
          <w:i/>
          <w:iCs/>
          <w:noProof/>
          <w:szCs w:val="24"/>
        </w:rPr>
        <w:t>IEEE J. Solid-State Circuits</w:t>
      </w:r>
      <w:r w:rsidRPr="0014219B">
        <w:rPr>
          <w:rFonts w:cs="Times"/>
          <w:noProof/>
          <w:szCs w:val="24"/>
        </w:rPr>
        <w:t>, vol. 30, no. 3, pp. 235–243, Mar. 199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2]</w:t>
      </w:r>
      <w:r w:rsidRPr="0014219B">
        <w:rPr>
          <w:rFonts w:cs="Times"/>
          <w:noProof/>
          <w:szCs w:val="24"/>
        </w:rPr>
        <w:tab/>
        <w:t xml:space="preserve">S. Kim, W. Lepkowski, T. J. Thornton, and B. Bakkaloglu, “Analog image recognition arrays design by using co-fabricated MOSFET and MESFETs on a 0.25 lm SOS process,” </w:t>
      </w:r>
      <w:r w:rsidRPr="0014219B">
        <w:rPr>
          <w:rFonts w:cs="Times"/>
          <w:i/>
          <w:iCs/>
          <w:noProof/>
          <w:szCs w:val="24"/>
        </w:rPr>
        <w:t>Analog Integr. Circuits Signal Process.</w:t>
      </w:r>
      <w:r w:rsidRPr="0014219B">
        <w:rPr>
          <w:rFonts w:cs="Times"/>
          <w:noProof/>
          <w:szCs w:val="24"/>
        </w:rPr>
        <w:t>, vol. 72, pp. 485–494,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3]</w:t>
      </w:r>
      <w:r w:rsidRPr="0014219B">
        <w:rPr>
          <w:rFonts w:cs="Times"/>
          <w:noProof/>
          <w:szCs w:val="24"/>
        </w:rPr>
        <w:tab/>
        <w:t xml:space="preserve">A. F. Young and P. Kim, “Quantum interference and Klein tunnelling in graphene heterojunctions,” </w:t>
      </w:r>
      <w:r w:rsidRPr="0014219B">
        <w:rPr>
          <w:rFonts w:cs="Times"/>
          <w:i/>
          <w:iCs/>
          <w:noProof/>
          <w:szCs w:val="24"/>
        </w:rPr>
        <w:t>Nat. Phys.</w:t>
      </w:r>
      <w:r w:rsidRPr="0014219B">
        <w:rPr>
          <w:rFonts w:cs="Times"/>
          <w:noProof/>
          <w:szCs w:val="24"/>
        </w:rPr>
        <w:t>, vol. 5, no. 3, pp. 222–226, Feb.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4]</w:t>
      </w:r>
      <w:r w:rsidRPr="0014219B">
        <w:rPr>
          <w:rFonts w:cs="Times"/>
          <w:noProof/>
          <w:szCs w:val="24"/>
        </w:rPr>
        <w:tab/>
        <w:t xml:space="preserve">T. C. Carusone, D. Johns, and K. W. Martin, </w:t>
      </w:r>
      <w:r w:rsidRPr="0014219B">
        <w:rPr>
          <w:rFonts w:cs="Times"/>
          <w:i/>
          <w:iCs/>
          <w:noProof/>
          <w:szCs w:val="24"/>
        </w:rPr>
        <w:t>Analog Integrated Circuit Design</w:t>
      </w:r>
      <w:r w:rsidRPr="0014219B">
        <w:rPr>
          <w:rFonts w:cs="Times"/>
          <w:noProof/>
          <w:szCs w:val="24"/>
        </w:rPr>
        <w:t>, 2nd ed. John Wiley and Sons.,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5]</w:t>
      </w:r>
      <w:r w:rsidRPr="0014219B">
        <w:rPr>
          <w:rFonts w:cs="Times"/>
          <w:noProof/>
          <w:szCs w:val="24"/>
        </w:rPr>
        <w:tab/>
        <w:t xml:space="preserve">M. Han, B. Özyilmaz, Y. Zhang, and P. Kim, “Energy Band-Gap Engineering of Graphene Nanoribbons,” </w:t>
      </w:r>
      <w:r w:rsidRPr="0014219B">
        <w:rPr>
          <w:rFonts w:cs="Times"/>
          <w:i/>
          <w:iCs/>
          <w:noProof/>
          <w:szCs w:val="24"/>
        </w:rPr>
        <w:t>Phys. Rev. Lett.</w:t>
      </w:r>
      <w:r w:rsidRPr="0014219B">
        <w:rPr>
          <w:rFonts w:cs="Times"/>
          <w:noProof/>
          <w:szCs w:val="24"/>
        </w:rPr>
        <w:t>, vol. 98, no. 20, p. 206805, May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6]</w:t>
      </w:r>
      <w:r w:rsidRPr="0014219B">
        <w:rPr>
          <w:rFonts w:cs="Times"/>
          <w:noProof/>
          <w:szCs w:val="24"/>
        </w:rPr>
        <w:tab/>
        <w:t xml:space="preserve">P. Merolla, J. Arthur, F. Akopyan, N. Imam, R. Manohar, and D. S. Modha, “A digital neurosynaptic core using embedded crossbar memory with 45pJ per spike in 45nm,” in </w:t>
      </w:r>
      <w:r w:rsidRPr="0014219B">
        <w:rPr>
          <w:rFonts w:cs="Times"/>
          <w:i/>
          <w:iCs/>
          <w:noProof/>
          <w:szCs w:val="24"/>
        </w:rPr>
        <w:t>2011 IEEE Custom Integrated Circuits Conference (CICC)</w:t>
      </w:r>
      <w:r w:rsidRPr="0014219B">
        <w:rPr>
          <w:rFonts w:cs="Times"/>
          <w:noProof/>
          <w:szCs w:val="24"/>
        </w:rPr>
        <w:t>, 2011,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7]</w:t>
      </w:r>
      <w:r w:rsidRPr="0014219B">
        <w:rPr>
          <w:rFonts w:cs="Times"/>
          <w:noProof/>
          <w:szCs w:val="24"/>
        </w:rPr>
        <w:tab/>
        <w:t xml:space="preserve">M. Suri, O. Bichler, D. Querlioz, G. Palma, E. Vianello, D. Vuillaume, C. Gamrat, and B. Desalvo, “CBRAM devices as binary synapses for low-power stochastic neuromorphic systems: Auditory (Cochlea) and visual (Retina) cognitive processing applications,” </w:t>
      </w:r>
      <w:r w:rsidRPr="0014219B">
        <w:rPr>
          <w:rFonts w:cs="Times"/>
          <w:i/>
          <w:iCs/>
          <w:noProof/>
          <w:szCs w:val="24"/>
        </w:rPr>
        <w:t>Tech. Dig. - Int. Electron Devices Meet. IEDM</w:t>
      </w:r>
      <w:r w:rsidRPr="0014219B">
        <w:rPr>
          <w:rFonts w:cs="Times"/>
          <w:noProof/>
          <w:szCs w:val="24"/>
        </w:rPr>
        <w:t>, pp. 235–238,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8]</w:t>
      </w:r>
      <w:r w:rsidRPr="0014219B">
        <w:rPr>
          <w:rFonts w:cs="Times"/>
          <w:noProof/>
          <w:szCs w:val="24"/>
        </w:rPr>
        <w:tab/>
        <w:t xml:space="preserve">S. Yu, D. Kuzum, and H.-S. P. Wong, “Design considerations of synaptic device for neuromorphic computing,” in </w:t>
      </w:r>
      <w:r w:rsidRPr="0014219B">
        <w:rPr>
          <w:rFonts w:cs="Times"/>
          <w:i/>
          <w:iCs/>
          <w:noProof/>
          <w:szCs w:val="24"/>
        </w:rPr>
        <w:t>2014 IEEE International Symposium on Circuits and Systems (ISCAS)</w:t>
      </w:r>
      <w:r w:rsidRPr="0014219B">
        <w:rPr>
          <w:rFonts w:cs="Times"/>
          <w:noProof/>
          <w:szCs w:val="24"/>
        </w:rPr>
        <w:t>, 2014, pp. 1062–106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09]</w:t>
      </w:r>
      <w:r w:rsidRPr="0014219B">
        <w:rPr>
          <w:rFonts w:cs="Times"/>
          <w:noProof/>
          <w:szCs w:val="24"/>
        </w:rPr>
        <w:tab/>
        <w:t xml:space="preserve">V. Calayir and L. Pileggi, “All-magnetic analog associative memory,” in </w:t>
      </w:r>
      <w:r w:rsidRPr="0014219B">
        <w:rPr>
          <w:rFonts w:cs="Times"/>
          <w:i/>
          <w:iCs/>
          <w:noProof/>
          <w:szCs w:val="24"/>
        </w:rPr>
        <w:t>2013 IEEE 11th International New Circuits and Systems Conference (NEWCAS)</w:t>
      </w:r>
      <w:r w:rsidRPr="0014219B">
        <w:rPr>
          <w:rFonts w:cs="Times"/>
          <w:noProof/>
          <w:szCs w:val="24"/>
        </w:rPr>
        <w:t>, 2013,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210]</w:t>
      </w:r>
      <w:r w:rsidRPr="0014219B">
        <w:rPr>
          <w:rFonts w:cs="Times"/>
          <w:noProof/>
          <w:szCs w:val="24"/>
        </w:rPr>
        <w:tab/>
        <w:t xml:space="preserve">V. Calayir, T. Jackson, A. Tazzoli, G. Piazza, and L. Pileggi, “Neurocomputing and associative memories based on ovenized aluminum nitride resonators,” in </w:t>
      </w:r>
      <w:r w:rsidRPr="0014219B">
        <w:rPr>
          <w:rFonts w:cs="Times"/>
          <w:i/>
          <w:iCs/>
          <w:noProof/>
          <w:szCs w:val="24"/>
        </w:rPr>
        <w:t>The 2013 International Joint Conference on Neural Networks (IJCNN)</w:t>
      </w:r>
      <w:r w:rsidRPr="0014219B">
        <w:rPr>
          <w:rFonts w:cs="Times"/>
          <w:noProof/>
          <w:szCs w:val="24"/>
        </w:rPr>
        <w:t>, 2013, pp. 1–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1]</w:t>
      </w:r>
      <w:r w:rsidRPr="0014219B">
        <w:rPr>
          <w:rFonts w:cs="Times"/>
          <w:noProof/>
          <w:szCs w:val="24"/>
        </w:rPr>
        <w:tab/>
        <w:t xml:space="preserve">G. Moddel, Z. Zhu, S. Grover, and S. Joshi, “Ultrahigh speed graphene diode with reversible polarity,” </w:t>
      </w:r>
      <w:r w:rsidRPr="0014219B">
        <w:rPr>
          <w:rFonts w:cs="Times"/>
          <w:i/>
          <w:iCs/>
          <w:noProof/>
          <w:szCs w:val="24"/>
        </w:rPr>
        <w:t>Solid State Commun.</w:t>
      </w:r>
      <w:r w:rsidRPr="0014219B">
        <w:rPr>
          <w:rFonts w:cs="Times"/>
          <w:noProof/>
          <w:szCs w:val="24"/>
        </w:rPr>
        <w:t>, vol. 152, no. 19, pp. 1842–1845, Oct.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2]</w:t>
      </w:r>
      <w:r w:rsidRPr="0014219B">
        <w:rPr>
          <w:rFonts w:cs="Times"/>
          <w:noProof/>
          <w:szCs w:val="24"/>
        </w:rPr>
        <w:tab/>
        <w:t xml:space="preserve">D. Dragoman and M. Dragoman, “Geometrically induced rectification in two-dimensional ballistic nanodevices,” </w:t>
      </w:r>
      <w:r w:rsidRPr="0014219B">
        <w:rPr>
          <w:rFonts w:cs="Times"/>
          <w:i/>
          <w:iCs/>
          <w:noProof/>
          <w:szCs w:val="24"/>
        </w:rPr>
        <w:t>J. Phys. D. Appl. Phys.</w:t>
      </w:r>
      <w:r w:rsidRPr="0014219B">
        <w:rPr>
          <w:rFonts w:cs="Times"/>
          <w:noProof/>
          <w:szCs w:val="24"/>
        </w:rPr>
        <w:t>, vol. 46, no. 5, p. 55306, Feb.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3]</w:t>
      </w:r>
      <w:r w:rsidRPr="0014219B">
        <w:rPr>
          <w:rFonts w:cs="Times"/>
          <w:noProof/>
          <w:szCs w:val="24"/>
        </w:rPr>
        <w:tab/>
        <w:t xml:space="preserve">Z. Zhu, S. Joshi, S. Grover, and G. Moddel, “Graphene geometric diodes for terahertz rectennas,” </w:t>
      </w:r>
      <w:r w:rsidRPr="0014219B">
        <w:rPr>
          <w:rFonts w:cs="Times"/>
          <w:i/>
          <w:iCs/>
          <w:noProof/>
          <w:szCs w:val="24"/>
        </w:rPr>
        <w:t>J. Phys. D. Appl. Phys.</w:t>
      </w:r>
      <w:r w:rsidRPr="0014219B">
        <w:rPr>
          <w:rFonts w:cs="Times"/>
          <w:noProof/>
          <w:szCs w:val="24"/>
        </w:rPr>
        <w:t>, vol. 46, no. 18, p. 185101, May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4]</w:t>
      </w:r>
      <w:r w:rsidRPr="0014219B">
        <w:rPr>
          <w:rFonts w:cs="Times"/>
          <w:noProof/>
          <w:szCs w:val="24"/>
        </w:rPr>
        <w:tab/>
        <w:t xml:space="preserve">Z. F. Wang, Q. Li, Q. W. Shi, X. Wang, J. G. Hou, H. Zheng, and J. Chen, “Ballistic rectification in a Z-shaped graphene nanoribbon junction,” </w:t>
      </w:r>
      <w:r w:rsidRPr="0014219B">
        <w:rPr>
          <w:rFonts w:cs="Times"/>
          <w:i/>
          <w:iCs/>
          <w:noProof/>
          <w:szCs w:val="24"/>
        </w:rPr>
        <w:t>Appl. Phys. Lett.</w:t>
      </w:r>
      <w:r w:rsidRPr="0014219B">
        <w:rPr>
          <w:rFonts w:cs="Times"/>
          <w:noProof/>
          <w:szCs w:val="24"/>
        </w:rPr>
        <w:t>, vol. 92, no. 13, p. 133119,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5]</w:t>
      </w:r>
      <w:r w:rsidRPr="0014219B">
        <w:rPr>
          <w:rFonts w:cs="Times"/>
          <w:noProof/>
          <w:szCs w:val="24"/>
        </w:rPr>
        <w:tab/>
        <w:t xml:space="preserve">D. Dragoman, M. Dragoman, and R. Plana, “Graphene-based ultrafast diode,” </w:t>
      </w:r>
      <w:r w:rsidRPr="0014219B">
        <w:rPr>
          <w:rFonts w:cs="Times"/>
          <w:i/>
          <w:iCs/>
          <w:noProof/>
          <w:szCs w:val="24"/>
        </w:rPr>
        <w:t>J. Appl. Phys.</w:t>
      </w:r>
      <w:r w:rsidRPr="0014219B">
        <w:rPr>
          <w:rFonts w:cs="Times"/>
          <w:noProof/>
          <w:szCs w:val="24"/>
        </w:rPr>
        <w:t>, vol. 108, no. 8, p. 84316,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6]</w:t>
      </w:r>
      <w:r w:rsidRPr="0014219B">
        <w:rPr>
          <w:rFonts w:cs="Times"/>
          <w:noProof/>
          <w:szCs w:val="24"/>
        </w:rPr>
        <w:tab/>
        <w:t xml:space="preserve">G. Auton, R. K. Kumar, E. Hill, and A. Song, “Graphene Triangular Ballistic Rectifier: Fabrication and Characterisation,” </w:t>
      </w:r>
      <w:r w:rsidRPr="0014219B">
        <w:rPr>
          <w:rFonts w:cs="Times"/>
          <w:i/>
          <w:iCs/>
          <w:noProof/>
          <w:szCs w:val="24"/>
        </w:rPr>
        <w:t>J. Electron. Mater.</w:t>
      </w:r>
      <w:r w:rsidRPr="0014219B">
        <w:rPr>
          <w:rFonts w:cs="Times"/>
          <w:noProof/>
          <w:szCs w:val="24"/>
        </w:rPr>
        <w:t>, Sep.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7]</w:t>
      </w:r>
      <w:r w:rsidRPr="0014219B">
        <w:rPr>
          <w:rFonts w:cs="Times"/>
          <w:noProof/>
          <w:szCs w:val="24"/>
        </w:rPr>
        <w:tab/>
        <w:t xml:space="preserve">K. Nagashio, T. Yamashita, T. Nishimura, K. Kita, and A. Toriumi, “Electrical transport properties of graphene on SiO2 with specific surface structures,” </w:t>
      </w:r>
      <w:r w:rsidRPr="0014219B">
        <w:rPr>
          <w:rFonts w:cs="Times"/>
          <w:i/>
          <w:iCs/>
          <w:noProof/>
          <w:szCs w:val="24"/>
        </w:rPr>
        <w:t>J. Appl. Phys.</w:t>
      </w:r>
      <w:r w:rsidRPr="0014219B">
        <w:rPr>
          <w:rFonts w:cs="Times"/>
          <w:noProof/>
          <w:szCs w:val="24"/>
        </w:rPr>
        <w:t>, vol. 110, no. 2,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8]</w:t>
      </w:r>
      <w:r w:rsidRPr="0014219B">
        <w:rPr>
          <w:rFonts w:cs="Times"/>
          <w:noProof/>
          <w:szCs w:val="24"/>
        </w:rPr>
        <w:tab/>
        <w:t xml:space="preserve">V. Tenace, A. Calimera, E. Macii, and M. Poncino, “Pass-XNOR logic: A new logic style for P-N junction based graphene circuits,” in </w:t>
      </w:r>
      <w:r w:rsidRPr="0014219B">
        <w:rPr>
          <w:rFonts w:cs="Times"/>
          <w:i/>
          <w:iCs/>
          <w:noProof/>
          <w:szCs w:val="24"/>
        </w:rPr>
        <w:t>Design, Automation &amp; Test in Europe Conference &amp; Exhibition (DATE), 2014</w:t>
      </w:r>
      <w:r w:rsidRPr="0014219B">
        <w:rPr>
          <w:rFonts w:cs="Times"/>
          <w:noProof/>
          <w:szCs w:val="24"/>
        </w:rPr>
        <w:t>, 2014,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19]</w:t>
      </w:r>
      <w:r w:rsidRPr="0014219B">
        <w:rPr>
          <w:rFonts w:cs="Times"/>
          <w:noProof/>
          <w:szCs w:val="24"/>
        </w:rPr>
        <w:tab/>
        <w:t xml:space="preserve">S. Tanachutiwat, J. U. Lee, W. Wang, and C. Y. Sung, “Reconfigurable multi-function logic based on graphene P-N junctions,” in </w:t>
      </w:r>
      <w:r w:rsidRPr="0014219B">
        <w:rPr>
          <w:rFonts w:cs="Times"/>
          <w:i/>
          <w:iCs/>
          <w:noProof/>
          <w:szCs w:val="24"/>
        </w:rPr>
        <w:t>Proceedings of the 47th Design Automation Conference on - DAC ’10</w:t>
      </w:r>
      <w:r w:rsidRPr="0014219B">
        <w:rPr>
          <w:rFonts w:cs="Times"/>
          <w:noProof/>
          <w:szCs w:val="24"/>
        </w:rPr>
        <w:t>, 2010, p. 88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0]</w:t>
      </w:r>
      <w:r w:rsidRPr="0014219B">
        <w:rPr>
          <w:rFonts w:cs="Times"/>
          <w:noProof/>
          <w:szCs w:val="24"/>
        </w:rPr>
        <w:tab/>
        <w:t xml:space="preserve">C. Pan and A. Naeemi, “Device- and system-level performance modeling for graphene P-N junction logic,” in </w:t>
      </w:r>
      <w:r w:rsidRPr="0014219B">
        <w:rPr>
          <w:rFonts w:cs="Times"/>
          <w:i/>
          <w:iCs/>
          <w:noProof/>
          <w:szCs w:val="24"/>
        </w:rPr>
        <w:t xml:space="preserve">Thirteenth International Symposium on Quality Electronic Design </w:t>
      </w:r>
      <w:r w:rsidRPr="0014219B">
        <w:rPr>
          <w:rFonts w:cs="Times"/>
          <w:i/>
          <w:iCs/>
          <w:noProof/>
          <w:szCs w:val="24"/>
        </w:rPr>
        <w:lastRenderedPageBreak/>
        <w:t>(ISQED)</w:t>
      </w:r>
      <w:r w:rsidRPr="0014219B">
        <w:rPr>
          <w:rFonts w:cs="Times"/>
          <w:noProof/>
          <w:szCs w:val="24"/>
        </w:rPr>
        <w:t>, 2012, pp. 262–26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1]</w:t>
      </w:r>
      <w:r w:rsidRPr="0014219B">
        <w:rPr>
          <w:rFonts w:cs="Times"/>
          <w:noProof/>
          <w:szCs w:val="24"/>
        </w:rPr>
        <w:tab/>
        <w:t xml:space="preserve">V. Cheianov and V. Fal’ko, “Selective transmission of Dirac electrons and ballistic magnetoresistance of n-p junctions in graphene,” </w:t>
      </w:r>
      <w:r w:rsidRPr="0014219B">
        <w:rPr>
          <w:rFonts w:cs="Times"/>
          <w:i/>
          <w:iCs/>
          <w:noProof/>
          <w:szCs w:val="24"/>
        </w:rPr>
        <w:t>Phys. Rev. B</w:t>
      </w:r>
      <w:r w:rsidRPr="0014219B">
        <w:rPr>
          <w:rFonts w:cs="Times"/>
          <w:noProof/>
          <w:szCs w:val="24"/>
        </w:rPr>
        <w:t>, vol. 74, no. 4, p. 41403, Jul. 200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2]</w:t>
      </w:r>
      <w:r w:rsidRPr="0014219B">
        <w:rPr>
          <w:rFonts w:cs="Times"/>
          <w:noProof/>
          <w:szCs w:val="24"/>
        </w:rPr>
        <w:tab/>
        <w:t xml:space="preserve">S. Miryala, A. Calimera, E. Macii, and M. Poncino, “Delay model for reconfigurable logic gates based on graphene PN-junctions,” in </w:t>
      </w:r>
      <w:r w:rsidRPr="0014219B">
        <w:rPr>
          <w:rFonts w:cs="Times"/>
          <w:i/>
          <w:iCs/>
          <w:noProof/>
          <w:szCs w:val="24"/>
        </w:rPr>
        <w:t>Proceedings of the 23rd ACM international conference on Great lakes symposium on VLSI - GLSVLSI ’13</w:t>
      </w:r>
      <w:r w:rsidRPr="0014219B">
        <w:rPr>
          <w:rFonts w:cs="Times"/>
          <w:noProof/>
          <w:szCs w:val="24"/>
        </w:rPr>
        <w:t>, 2013, vol. 2, no. 1, p. 22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3]</w:t>
      </w:r>
      <w:r w:rsidRPr="0014219B">
        <w:rPr>
          <w:rFonts w:cs="Times"/>
          <w:noProof/>
          <w:szCs w:val="24"/>
        </w:rPr>
        <w:tab/>
        <w:t xml:space="preserve">S. Miryala, A. Calimera, E. Macii, and M. Poncino, “Power modeling and characterization of Graphene-based logic gates,” in </w:t>
      </w:r>
      <w:r w:rsidRPr="0014219B">
        <w:rPr>
          <w:rFonts w:cs="Times"/>
          <w:i/>
          <w:iCs/>
          <w:noProof/>
          <w:szCs w:val="24"/>
        </w:rPr>
        <w:t>2013 23rd International Workshop on Power and Timing Modeling, Optimization and Simulation (PATMOS)</w:t>
      </w:r>
      <w:r w:rsidRPr="0014219B">
        <w:rPr>
          <w:rFonts w:cs="Times"/>
          <w:noProof/>
          <w:szCs w:val="24"/>
        </w:rPr>
        <w:t>, 2013, pp. 223–22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4]</w:t>
      </w:r>
      <w:r w:rsidRPr="0014219B">
        <w:rPr>
          <w:rFonts w:cs="Times"/>
          <w:noProof/>
          <w:szCs w:val="24"/>
        </w:rPr>
        <w:tab/>
        <w:t xml:space="preserve">B. Huard, J. Sulpizio, N. Stander, K. Todd, B. Yang, and D. Goldhaber-Gordon, “Transport Measurements Across a Tunable Potential Barrier in Graphene,” </w:t>
      </w:r>
      <w:r w:rsidRPr="0014219B">
        <w:rPr>
          <w:rFonts w:cs="Times"/>
          <w:i/>
          <w:iCs/>
          <w:noProof/>
          <w:szCs w:val="24"/>
        </w:rPr>
        <w:t>Phys. Rev. Lett.</w:t>
      </w:r>
      <w:r w:rsidRPr="0014219B">
        <w:rPr>
          <w:rFonts w:cs="Times"/>
          <w:noProof/>
          <w:szCs w:val="24"/>
        </w:rPr>
        <w:t>, vol. 98, no. 23, p. 236803, Jun.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5]</w:t>
      </w:r>
      <w:r w:rsidRPr="0014219B">
        <w:rPr>
          <w:rFonts w:cs="Times"/>
          <w:noProof/>
          <w:szCs w:val="24"/>
        </w:rPr>
        <w:tab/>
        <w:t xml:space="preserve">M. M. Elahi and A. W. Ghosh, “Current saturation and steep switching in graphene PN junctions using angle-dependent scattering,” in </w:t>
      </w:r>
      <w:r w:rsidRPr="0014219B">
        <w:rPr>
          <w:rFonts w:cs="Times"/>
          <w:i/>
          <w:iCs/>
          <w:noProof/>
          <w:szCs w:val="24"/>
        </w:rPr>
        <w:t>2016 74th Annual Device Research Conference (DRC)</w:t>
      </w:r>
      <w:r w:rsidRPr="0014219B">
        <w:rPr>
          <w:rFonts w:cs="Times"/>
          <w:noProof/>
          <w:szCs w:val="24"/>
        </w:rPr>
        <w:t>, 2016, vol. 56, no. 3, pp. 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6]</w:t>
      </w:r>
      <w:r w:rsidRPr="0014219B">
        <w:rPr>
          <w:rFonts w:cs="Times"/>
          <w:noProof/>
          <w:szCs w:val="24"/>
        </w:rPr>
        <w:tab/>
        <w:t xml:space="preserve">S. Datta, </w:t>
      </w:r>
      <w:r w:rsidRPr="0014219B">
        <w:rPr>
          <w:rFonts w:cs="Times"/>
          <w:i/>
          <w:iCs/>
          <w:noProof/>
          <w:szCs w:val="24"/>
        </w:rPr>
        <w:t>Electronic Transport in Mesoscopic Systems</w:t>
      </w:r>
      <w:r w:rsidRPr="0014219B">
        <w:rPr>
          <w:rFonts w:cs="Times"/>
          <w:noProof/>
          <w:szCs w:val="24"/>
        </w:rPr>
        <w:t>. Cambridge University Press, 199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7]</w:t>
      </w:r>
      <w:r w:rsidRPr="0014219B">
        <w:rPr>
          <w:rFonts w:cs="Times"/>
          <w:noProof/>
          <w:szCs w:val="24"/>
        </w:rPr>
        <w:tab/>
        <w:t xml:space="preserve">S. Datta, </w:t>
      </w:r>
      <w:r w:rsidRPr="0014219B">
        <w:rPr>
          <w:rFonts w:cs="Times"/>
          <w:i/>
          <w:iCs/>
          <w:noProof/>
          <w:szCs w:val="24"/>
        </w:rPr>
        <w:t>Quantum Transport: Atom to Transistor</w:t>
      </w:r>
      <w:r w:rsidRPr="0014219B">
        <w:rPr>
          <w:rFonts w:cs="Times"/>
          <w:noProof/>
          <w:szCs w:val="24"/>
        </w:rPr>
        <w:t>, 2nd ed. Cambridge University Press, 200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8]</w:t>
      </w:r>
      <w:r w:rsidRPr="0014219B">
        <w:rPr>
          <w:rFonts w:cs="Times"/>
          <w:noProof/>
          <w:szCs w:val="24"/>
        </w:rPr>
        <w:tab/>
        <w:t xml:space="preserve">M. P. Anantram, M. S. Lundstrom, and D. E. Nikonov, “Modeling of Nanoscale Devices,” </w:t>
      </w:r>
      <w:r w:rsidRPr="0014219B">
        <w:rPr>
          <w:rFonts w:cs="Times"/>
          <w:i/>
          <w:iCs/>
          <w:noProof/>
          <w:szCs w:val="24"/>
        </w:rPr>
        <w:t>Proc. IEEE</w:t>
      </w:r>
      <w:r w:rsidRPr="0014219B">
        <w:rPr>
          <w:rFonts w:cs="Times"/>
          <w:noProof/>
          <w:szCs w:val="24"/>
        </w:rPr>
        <w:t>, vol. 96, no. 9, pp. 1511–1550, Sep.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29]</w:t>
      </w:r>
      <w:r w:rsidRPr="0014219B">
        <w:rPr>
          <w:rFonts w:cs="Times"/>
          <w:noProof/>
          <w:szCs w:val="24"/>
        </w:rPr>
        <w:tab/>
        <w:t xml:space="preserve">V. Adamyan and V. Zavalniuk, “Phonons in graphene with point defects.,” </w:t>
      </w:r>
      <w:r w:rsidRPr="0014219B">
        <w:rPr>
          <w:rFonts w:cs="Times"/>
          <w:i/>
          <w:iCs/>
          <w:noProof/>
          <w:szCs w:val="24"/>
        </w:rPr>
        <w:t>J. Phys. Condens. Matter</w:t>
      </w:r>
      <w:r w:rsidRPr="0014219B">
        <w:rPr>
          <w:rFonts w:cs="Times"/>
          <w:noProof/>
          <w:szCs w:val="24"/>
        </w:rPr>
        <w:t>, vol. 23, no. 1, p. 15402,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0]</w:t>
      </w:r>
      <w:r w:rsidRPr="0014219B">
        <w:rPr>
          <w:rFonts w:cs="Times"/>
          <w:noProof/>
          <w:szCs w:val="24"/>
        </w:rPr>
        <w:tab/>
        <w:t xml:space="preserve">K. S. Novoselov, V. I. Fal′ko, L. Colombo, P. R. Gellert, M. G. Schwab, and K. Kim, “A roadmap for graphene,” </w:t>
      </w:r>
      <w:r w:rsidRPr="0014219B">
        <w:rPr>
          <w:rFonts w:cs="Times"/>
          <w:i/>
          <w:iCs/>
          <w:noProof/>
          <w:szCs w:val="24"/>
        </w:rPr>
        <w:t>Nature</w:t>
      </w:r>
      <w:r w:rsidRPr="0014219B">
        <w:rPr>
          <w:rFonts w:cs="Times"/>
          <w:noProof/>
          <w:szCs w:val="24"/>
        </w:rPr>
        <w:t>, vol. 490, no. 7419, pp. 192–200,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1]</w:t>
      </w:r>
      <w:r w:rsidRPr="0014219B">
        <w:rPr>
          <w:rFonts w:cs="Times"/>
          <w:noProof/>
          <w:szCs w:val="24"/>
        </w:rPr>
        <w:tab/>
        <w:t xml:space="preserve">F. A. Mas’ud, H. Cho, T. Lee, H. Rho, T. H. Seo, and M. J. Kim, “Domain size engineering of CVD graphene and its influence on physical properties,” </w:t>
      </w:r>
      <w:r w:rsidRPr="0014219B">
        <w:rPr>
          <w:rFonts w:cs="Times"/>
          <w:i/>
          <w:iCs/>
          <w:noProof/>
          <w:szCs w:val="24"/>
        </w:rPr>
        <w:t>J. Phys. D. Appl. Phys.</w:t>
      </w:r>
      <w:r w:rsidRPr="0014219B">
        <w:rPr>
          <w:rFonts w:cs="Times"/>
          <w:noProof/>
          <w:szCs w:val="24"/>
        </w:rPr>
        <w:t xml:space="preserve">, vol. 49, </w:t>
      </w:r>
      <w:r w:rsidRPr="0014219B">
        <w:rPr>
          <w:rFonts w:cs="Times"/>
          <w:noProof/>
          <w:szCs w:val="24"/>
        </w:rPr>
        <w:lastRenderedPageBreak/>
        <w:t>no. 20, p. 205504,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2]</w:t>
      </w:r>
      <w:r w:rsidRPr="0014219B">
        <w:rPr>
          <w:rFonts w:cs="Times"/>
          <w:noProof/>
          <w:szCs w:val="24"/>
        </w:rPr>
        <w:tab/>
        <w:t xml:space="preserve">P.-A. Haddad, D. Flandre, and J.-P. Raskin, “A Quasi-Static Model of Silicon Substrate Effects in Graphene Field Effect Transistors,” </w:t>
      </w:r>
      <w:r w:rsidRPr="0014219B">
        <w:rPr>
          <w:rFonts w:cs="Times"/>
          <w:i/>
          <w:iCs/>
          <w:noProof/>
          <w:szCs w:val="24"/>
        </w:rPr>
        <w:t>IEEE Electron Device Lett.</w:t>
      </w:r>
      <w:r w:rsidRPr="0014219B">
        <w:rPr>
          <w:rFonts w:cs="Times"/>
          <w:noProof/>
          <w:szCs w:val="24"/>
        </w:rPr>
        <w:t>, vol. 3106, no. X, pp. 1–1, 201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3]</w:t>
      </w:r>
      <w:r w:rsidRPr="0014219B">
        <w:rPr>
          <w:rFonts w:cs="Times"/>
          <w:noProof/>
          <w:szCs w:val="24"/>
        </w:rPr>
        <w:tab/>
        <w:t xml:space="preserve">F. Cervantes-Sodi, G. Csányi, S. Piscanec, and A. C. Ferrari, “Electronic properties of chemically modified graphene ribbons,” </w:t>
      </w:r>
      <w:r w:rsidRPr="0014219B">
        <w:rPr>
          <w:rFonts w:cs="Times"/>
          <w:i/>
          <w:iCs/>
          <w:noProof/>
          <w:szCs w:val="24"/>
        </w:rPr>
        <w:t>Phys. status solidi</w:t>
      </w:r>
      <w:r w:rsidRPr="0014219B">
        <w:rPr>
          <w:rFonts w:cs="Times"/>
          <w:noProof/>
          <w:szCs w:val="24"/>
        </w:rPr>
        <w:t>, vol. 245, no. 10, pp. 2068–2071, Oct. 200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4]</w:t>
      </w:r>
      <w:r w:rsidRPr="0014219B">
        <w:rPr>
          <w:rFonts w:cs="Times"/>
          <w:noProof/>
          <w:szCs w:val="24"/>
        </w:rPr>
        <w:tab/>
        <w:t xml:space="preserve">B. Özyilmaz, P. Jarillo-Herrero, D. Efetov, D. Abanin, L. Levitov, and P. Kim, “Electronic Transport and Quantum Hall Effect in Bipolar Graphene p-n-p Junctions,” </w:t>
      </w:r>
      <w:r w:rsidRPr="0014219B">
        <w:rPr>
          <w:rFonts w:cs="Times"/>
          <w:i/>
          <w:iCs/>
          <w:noProof/>
          <w:szCs w:val="24"/>
        </w:rPr>
        <w:t>Phys. Rev. Lett.</w:t>
      </w:r>
      <w:r w:rsidRPr="0014219B">
        <w:rPr>
          <w:rFonts w:cs="Times"/>
          <w:noProof/>
          <w:szCs w:val="24"/>
        </w:rPr>
        <w:t>, vol. 99, no. 16, p. 166804, Oct.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5]</w:t>
      </w:r>
      <w:r w:rsidRPr="0014219B">
        <w:rPr>
          <w:rFonts w:cs="Times"/>
          <w:noProof/>
          <w:szCs w:val="24"/>
        </w:rPr>
        <w:tab/>
        <w:t xml:space="preserve">M. Acik and Y. J. Chabal, “Nature of Graphene Edges: A Review,” </w:t>
      </w:r>
      <w:r w:rsidRPr="0014219B">
        <w:rPr>
          <w:rFonts w:cs="Times"/>
          <w:i/>
          <w:iCs/>
          <w:noProof/>
          <w:szCs w:val="24"/>
        </w:rPr>
        <w:t>Jpn. J. Appl. Phys.</w:t>
      </w:r>
      <w:r w:rsidRPr="0014219B">
        <w:rPr>
          <w:rFonts w:cs="Times"/>
          <w:noProof/>
          <w:szCs w:val="24"/>
        </w:rPr>
        <w:t>, vol. 50, no. 7, p. 70101, Jul.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6]</w:t>
      </w:r>
      <w:r w:rsidRPr="0014219B">
        <w:rPr>
          <w:rFonts w:cs="Times"/>
          <w:noProof/>
          <w:szCs w:val="24"/>
        </w:rPr>
        <w:tab/>
        <w:t xml:space="preserve">U. Briskot, M. Schütt, I. V. Gornyi, M. Titov, B. N. Narozhny, and A. D. Mirlin, “Collision-dominated nonlinear hydrodynamics in graphene,” </w:t>
      </w:r>
      <w:r w:rsidRPr="0014219B">
        <w:rPr>
          <w:rFonts w:cs="Times"/>
          <w:i/>
          <w:iCs/>
          <w:noProof/>
          <w:szCs w:val="24"/>
        </w:rPr>
        <w:t>Phys. Rev. B</w:t>
      </w:r>
      <w:r w:rsidRPr="0014219B">
        <w:rPr>
          <w:rFonts w:cs="Times"/>
          <w:noProof/>
          <w:szCs w:val="24"/>
        </w:rPr>
        <w:t>, vol. 92, no. 11, p. 115426, Sep.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7]</w:t>
      </w:r>
      <w:r w:rsidRPr="0014219B">
        <w:rPr>
          <w:rFonts w:cs="Times"/>
          <w:noProof/>
          <w:szCs w:val="24"/>
        </w:rPr>
        <w:tab/>
        <w:t xml:space="preserve">Z. Hu, D. Prasad Sinha, J. Ung Lee, and M. Liehr, “Substrate dielectric effects on graphene field effect transistors,” </w:t>
      </w:r>
      <w:r w:rsidRPr="0014219B">
        <w:rPr>
          <w:rFonts w:cs="Times"/>
          <w:i/>
          <w:iCs/>
          <w:noProof/>
          <w:szCs w:val="24"/>
        </w:rPr>
        <w:t>J. Appl. Phys.</w:t>
      </w:r>
      <w:r w:rsidRPr="0014219B">
        <w:rPr>
          <w:rFonts w:cs="Times"/>
          <w:noProof/>
          <w:szCs w:val="24"/>
        </w:rPr>
        <w:t>, vol. 115, no. 19, p. 194507, May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8]</w:t>
      </w:r>
      <w:r w:rsidRPr="0014219B">
        <w:rPr>
          <w:rFonts w:cs="Times"/>
          <w:noProof/>
          <w:szCs w:val="24"/>
        </w:rPr>
        <w:tab/>
        <w:t xml:space="preserve">V. E. Calado, S.-E. Zhu, S. Goswami, Q. Xu, K. Watanabe, T. Taniguchi, G. C. A. M. Janssen, and L. M. K. Vandersypen, “Ballistic transport in graphene grown by chemical vapor deposition,” </w:t>
      </w:r>
      <w:r w:rsidRPr="0014219B">
        <w:rPr>
          <w:rFonts w:cs="Times"/>
          <w:i/>
          <w:iCs/>
          <w:noProof/>
          <w:szCs w:val="24"/>
        </w:rPr>
        <w:t>Appl. Phys. Lett.</w:t>
      </w:r>
      <w:r w:rsidRPr="0014219B">
        <w:rPr>
          <w:rFonts w:cs="Times"/>
          <w:noProof/>
          <w:szCs w:val="24"/>
        </w:rPr>
        <w:t>, vol. 104, no. 2, p. 23103,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39]</w:t>
      </w:r>
      <w:r w:rsidRPr="0014219B">
        <w:rPr>
          <w:rFonts w:cs="Times"/>
          <w:noProof/>
          <w:szCs w:val="24"/>
        </w:rPr>
        <w:tab/>
        <w:t xml:space="preserve">T. Stauber, N. Peres, and F. Guinea, “Electronic transport in graphene: A semiclassical approach including midgap states,” </w:t>
      </w:r>
      <w:r w:rsidRPr="0014219B">
        <w:rPr>
          <w:rFonts w:cs="Times"/>
          <w:i/>
          <w:iCs/>
          <w:noProof/>
          <w:szCs w:val="24"/>
        </w:rPr>
        <w:t>Phys. Rev. B</w:t>
      </w:r>
      <w:r w:rsidRPr="0014219B">
        <w:rPr>
          <w:rFonts w:cs="Times"/>
          <w:noProof/>
          <w:szCs w:val="24"/>
        </w:rPr>
        <w:t>, vol. 76, no. 20, p. 205423, Nov. 2007.</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0]</w:t>
      </w:r>
      <w:r w:rsidRPr="0014219B">
        <w:rPr>
          <w:rFonts w:cs="Times"/>
          <w:noProof/>
          <w:szCs w:val="24"/>
        </w:rPr>
        <w:tab/>
        <w:t xml:space="preserve">A. Grüneis, J. Serrano, A. Bosak, M. Lazzeri, S. L. Molodtsov, L. Wirtz, C. Attaccalite, M. Krisch, A. Rubio, F. Mauri, and T. Pichler, “Phonon surface mapping of graphite: Disentangling quasi-degenerate phonon dispersions,” </w:t>
      </w:r>
      <w:r w:rsidRPr="0014219B">
        <w:rPr>
          <w:rFonts w:cs="Times"/>
          <w:i/>
          <w:iCs/>
          <w:noProof/>
          <w:szCs w:val="24"/>
        </w:rPr>
        <w:t>Phys. Rev. B - Condens. Matter Mater. Phys.</w:t>
      </w:r>
      <w:r w:rsidRPr="0014219B">
        <w:rPr>
          <w:rFonts w:cs="Times"/>
          <w:noProof/>
          <w:szCs w:val="24"/>
        </w:rPr>
        <w:t>, vol. 80, no. 8, pp. 1–5, 2009.</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1]</w:t>
      </w:r>
      <w:r w:rsidRPr="0014219B">
        <w:rPr>
          <w:rFonts w:cs="Times"/>
          <w:noProof/>
          <w:szCs w:val="24"/>
        </w:rPr>
        <w:tab/>
        <w:t xml:space="preserve">M. J. Martin, C. Couso, and R. Rengel, “Velocity and momentum fluctuations in suspended </w:t>
      </w:r>
      <w:r w:rsidRPr="0014219B">
        <w:rPr>
          <w:rFonts w:cs="Times"/>
          <w:noProof/>
          <w:szCs w:val="24"/>
        </w:rPr>
        <w:lastRenderedPageBreak/>
        <w:t xml:space="preserve">monolayer graphene,” in </w:t>
      </w:r>
      <w:r w:rsidRPr="0014219B">
        <w:rPr>
          <w:rFonts w:cs="Times"/>
          <w:i/>
          <w:iCs/>
          <w:noProof/>
          <w:szCs w:val="24"/>
        </w:rPr>
        <w:t>2013 22nd International Conference on Noise and Fluctuations (ICNF)</w:t>
      </w:r>
      <w:r w:rsidRPr="0014219B">
        <w:rPr>
          <w:rFonts w:cs="Times"/>
          <w:noProof/>
          <w:szCs w:val="24"/>
        </w:rPr>
        <w:t>, 2013,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2]</w:t>
      </w:r>
      <w:r w:rsidRPr="0014219B">
        <w:rPr>
          <w:rFonts w:cs="Times"/>
          <w:noProof/>
          <w:szCs w:val="24"/>
        </w:rPr>
        <w:tab/>
        <w:t xml:space="preserve">R. Rengel, C. Couso, and M. J. Martin, “A Monte Carlo Study of electron transport in suspended monolayer graphene,” in </w:t>
      </w:r>
      <w:r w:rsidRPr="0014219B">
        <w:rPr>
          <w:rFonts w:cs="Times"/>
          <w:i/>
          <w:iCs/>
          <w:noProof/>
          <w:szCs w:val="24"/>
        </w:rPr>
        <w:t>2013 Spanish Conference on Electron Devices</w:t>
      </w:r>
      <w:r w:rsidRPr="0014219B">
        <w:rPr>
          <w:rFonts w:cs="Times"/>
          <w:noProof/>
          <w:szCs w:val="24"/>
        </w:rPr>
        <w:t>, 2013, pp. 175–178.</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3]</w:t>
      </w:r>
      <w:r w:rsidRPr="0014219B">
        <w:rPr>
          <w:rFonts w:cs="Times"/>
          <w:noProof/>
          <w:szCs w:val="24"/>
        </w:rPr>
        <w:tab/>
        <w:t xml:space="preserve">R. Rengel and M. J. Martín, “Diffusion coefficient, correlation function, and power spectral density of velocity fluctuations in monolayer graphene,” </w:t>
      </w:r>
      <w:r w:rsidRPr="0014219B">
        <w:rPr>
          <w:rFonts w:cs="Times"/>
          <w:i/>
          <w:iCs/>
          <w:noProof/>
          <w:szCs w:val="24"/>
        </w:rPr>
        <w:t>J. Appl. Phys.</w:t>
      </w:r>
      <w:r w:rsidRPr="0014219B">
        <w:rPr>
          <w:rFonts w:cs="Times"/>
          <w:noProof/>
          <w:szCs w:val="24"/>
        </w:rPr>
        <w:t>, vol. 114, no. 14, p. 143702,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4]</w:t>
      </w:r>
      <w:r w:rsidRPr="0014219B">
        <w:rPr>
          <w:rFonts w:cs="Times"/>
          <w:noProof/>
          <w:szCs w:val="24"/>
        </w:rPr>
        <w:tab/>
        <w:t xml:space="preserve">R. Rengel, J. M. Iglesias, E. Pascual, and M. J. Martin, “Monte Carlo modeling of mobility and microscopic charge transport in supported graphene,” in </w:t>
      </w:r>
      <w:r w:rsidRPr="0014219B">
        <w:rPr>
          <w:rFonts w:cs="Times"/>
          <w:i/>
          <w:iCs/>
          <w:noProof/>
          <w:szCs w:val="24"/>
        </w:rPr>
        <w:t>2015 10th Spanish Conference on Electron Devices (CDE)</w:t>
      </w:r>
      <w:r w:rsidRPr="0014219B">
        <w:rPr>
          <w:rFonts w:cs="Times"/>
          <w:noProof/>
          <w:szCs w:val="24"/>
        </w:rPr>
        <w:t>, 2015, pp. 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5]</w:t>
      </w:r>
      <w:r w:rsidRPr="0014219B">
        <w:rPr>
          <w:rFonts w:cs="Times"/>
          <w:noProof/>
          <w:szCs w:val="24"/>
        </w:rPr>
        <w:tab/>
        <w:t xml:space="preserve">S. Miryala, A. Calimera, M. Poncino, and E. Macii, “Exploration of different implementation styles for graphene-based reconfigurable gates,” in </w:t>
      </w:r>
      <w:r w:rsidRPr="0014219B">
        <w:rPr>
          <w:rFonts w:cs="Times"/>
          <w:i/>
          <w:iCs/>
          <w:noProof/>
          <w:szCs w:val="24"/>
        </w:rPr>
        <w:t>Proceedings of 2013 International Conference on IC Design &amp; Technology (ICICDT)</w:t>
      </w:r>
      <w:r w:rsidRPr="0014219B">
        <w:rPr>
          <w:rFonts w:cs="Times"/>
          <w:noProof/>
          <w:szCs w:val="24"/>
        </w:rPr>
        <w:t>, 2013, pp. 21–2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6]</w:t>
      </w:r>
      <w:r w:rsidRPr="0014219B">
        <w:rPr>
          <w:rFonts w:cs="Times"/>
          <w:noProof/>
          <w:szCs w:val="24"/>
        </w:rPr>
        <w:tab/>
        <w:t xml:space="preserve">H. Wang, T. Taychatanapat, A. Hsu, K. Watanabe, T. Taniguchi, P. Jarillo-Herrero, and T. Palacios, “BN/Graphene/BN Transistors for RF Applications,” </w:t>
      </w:r>
      <w:r w:rsidRPr="0014219B">
        <w:rPr>
          <w:rFonts w:cs="Times"/>
          <w:i/>
          <w:iCs/>
          <w:noProof/>
          <w:szCs w:val="24"/>
        </w:rPr>
        <w:t>IEEE Electron Device Lett.</w:t>
      </w:r>
      <w:r w:rsidRPr="0014219B">
        <w:rPr>
          <w:rFonts w:cs="Times"/>
          <w:noProof/>
          <w:szCs w:val="24"/>
        </w:rPr>
        <w:t>, vol. 32, no. 9, pp. 1209–1211, Sep.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7]</w:t>
      </w:r>
      <w:r w:rsidRPr="0014219B">
        <w:rPr>
          <w:rFonts w:cs="Times"/>
          <w:noProof/>
          <w:szCs w:val="24"/>
        </w:rPr>
        <w:tab/>
        <w:t xml:space="preserve">A. S. Mayorov, R. V. Gorbachev, S. V. Morozov, L. Britnell, R. Jalil, L. A. Ponomarenko, P. Blake, K. S. Novoselov, K. Watanabe, T. Taniguchi, and A. K. Geim, “Micrometer-scale ballistic transport in encapsulated graphene at room temperature,” </w:t>
      </w:r>
      <w:r w:rsidRPr="0014219B">
        <w:rPr>
          <w:rFonts w:cs="Times"/>
          <w:i/>
          <w:iCs/>
          <w:noProof/>
          <w:szCs w:val="24"/>
        </w:rPr>
        <w:t>Nano Lett.</w:t>
      </w:r>
      <w:r w:rsidRPr="0014219B">
        <w:rPr>
          <w:rFonts w:cs="Times"/>
          <w:noProof/>
          <w:szCs w:val="24"/>
        </w:rPr>
        <w:t>, vol. 11, no. 6, pp. 2396–2399,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8]</w:t>
      </w:r>
      <w:r w:rsidRPr="0014219B">
        <w:rPr>
          <w:rFonts w:cs="Times"/>
          <w:noProof/>
          <w:szCs w:val="24"/>
        </w:rPr>
        <w:tab/>
        <w:t xml:space="preserve">L. Banszerus, M. Schmitz, S. Engels, M. Goldsche, K. Watanabe, T. Taniguchi, B. Beschoten, and C. Stampfer, “Ballistic Transport Exceeding 28 μm in CVD Grown Graphene,” </w:t>
      </w:r>
      <w:r w:rsidRPr="0014219B">
        <w:rPr>
          <w:rFonts w:cs="Times"/>
          <w:i/>
          <w:iCs/>
          <w:noProof/>
          <w:szCs w:val="24"/>
        </w:rPr>
        <w:t>Nano Lett.</w:t>
      </w:r>
      <w:r w:rsidRPr="0014219B">
        <w:rPr>
          <w:rFonts w:cs="Times"/>
          <w:noProof/>
          <w:szCs w:val="24"/>
        </w:rPr>
        <w:t>, vol. 16, no. 2, pp. 1387–1391, Feb. 2016.</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49]</w:t>
      </w:r>
      <w:r w:rsidRPr="0014219B">
        <w:rPr>
          <w:rFonts w:cs="Times"/>
          <w:noProof/>
          <w:szCs w:val="24"/>
        </w:rPr>
        <w:tab/>
        <w:t xml:space="preserve">L. Wang, I. Meric, P. Y. Huang, Q. Gao, Y. Gao, H. Tran, T. Taniguchi, K. Watanabe, L. M. Campos, D. a Muller, J. Guo, P. Kim, J. Hone, K. L. Shepard, and C. R. Dean, “One-dimensional electrical contact to a two-dimensional material.,” </w:t>
      </w:r>
      <w:r w:rsidRPr="0014219B">
        <w:rPr>
          <w:rFonts w:cs="Times"/>
          <w:i/>
          <w:iCs/>
          <w:noProof/>
          <w:szCs w:val="24"/>
        </w:rPr>
        <w:t>Science</w:t>
      </w:r>
      <w:r w:rsidRPr="0014219B">
        <w:rPr>
          <w:rFonts w:cs="Times"/>
          <w:noProof/>
          <w:szCs w:val="24"/>
        </w:rPr>
        <w:t>, vol. 342, no. 6158, pp. 614–7, Nov.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250]</w:t>
      </w:r>
      <w:r w:rsidRPr="0014219B">
        <w:rPr>
          <w:rFonts w:cs="Times"/>
          <w:noProof/>
          <w:szCs w:val="24"/>
        </w:rPr>
        <w:tab/>
        <w:t xml:space="preserve">K. Iizuka, </w:t>
      </w:r>
      <w:r w:rsidRPr="0014219B">
        <w:rPr>
          <w:rFonts w:cs="Times"/>
          <w:i/>
          <w:iCs/>
          <w:noProof/>
          <w:szCs w:val="24"/>
        </w:rPr>
        <w:t>Elements of Photonics</w:t>
      </w:r>
      <w:r w:rsidRPr="0014219B">
        <w:rPr>
          <w:rFonts w:cs="Times"/>
          <w:noProof/>
          <w:szCs w:val="24"/>
        </w:rPr>
        <w:t>. Wiley-Interscience, 200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1]</w:t>
      </w:r>
      <w:r w:rsidRPr="0014219B">
        <w:rPr>
          <w:rFonts w:cs="Times"/>
          <w:noProof/>
          <w:szCs w:val="24"/>
        </w:rPr>
        <w:tab/>
        <w:t>L. Zhao and W. Duan, “Klein-tunneling-enhanced directional coupler for Dirac electron wave in graphene,” pp. 1–14, Mar.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2]</w:t>
      </w:r>
      <w:r w:rsidRPr="0014219B">
        <w:rPr>
          <w:rFonts w:cs="Times"/>
          <w:noProof/>
          <w:szCs w:val="24"/>
        </w:rPr>
        <w:tab/>
        <w:t xml:space="preserve">M. Luisier and G. Klimeck, “Performance limitations of graphene nanoribbon tunneling FETS due to line edge roughness,” in </w:t>
      </w:r>
      <w:r w:rsidRPr="0014219B">
        <w:rPr>
          <w:rFonts w:cs="Times"/>
          <w:i/>
          <w:iCs/>
          <w:noProof/>
          <w:szCs w:val="24"/>
        </w:rPr>
        <w:t>2009 Device Research Conference</w:t>
      </w:r>
      <w:r w:rsidRPr="0014219B">
        <w:rPr>
          <w:rFonts w:cs="Times"/>
          <w:noProof/>
          <w:szCs w:val="24"/>
        </w:rPr>
        <w:t>, 2009, vol. 1, no. 765, pp. 201–20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3]</w:t>
      </w:r>
      <w:r w:rsidRPr="0014219B">
        <w:rPr>
          <w:rFonts w:cs="Times"/>
          <w:noProof/>
          <w:szCs w:val="24"/>
        </w:rPr>
        <w:tab/>
        <w:t xml:space="preserve">V. Kumar, S. Rakheja, and A. Naeemi, “Performance and Energy-per-Bit Modeling of Multilayer Graphene Nanoribbon Conductors,” </w:t>
      </w:r>
      <w:r w:rsidRPr="0014219B">
        <w:rPr>
          <w:rFonts w:cs="Times"/>
          <w:i/>
          <w:iCs/>
          <w:noProof/>
          <w:szCs w:val="24"/>
        </w:rPr>
        <w:t>IEEE Trans. Electron Devices</w:t>
      </w:r>
      <w:r w:rsidRPr="0014219B">
        <w:rPr>
          <w:rFonts w:cs="Times"/>
          <w:noProof/>
          <w:szCs w:val="24"/>
        </w:rPr>
        <w:t>, vol. 59, no. 10, pp. 2753–2761, Oct.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4]</w:t>
      </w:r>
      <w:r w:rsidRPr="0014219B">
        <w:rPr>
          <w:rFonts w:cs="Times"/>
          <w:noProof/>
          <w:szCs w:val="24"/>
        </w:rPr>
        <w:tab/>
        <w:t xml:space="preserve">Chenyun Pan, R. Baert, I. Ciofi, Z. Tokei, and A. Naeemi, “System-Level Variation Analysis for Interconnection Networks at Sub-10-nm Technology Nodes Using Multiple Patterning Techniques,” </w:t>
      </w:r>
      <w:r w:rsidRPr="0014219B">
        <w:rPr>
          <w:rFonts w:cs="Times"/>
          <w:i/>
          <w:iCs/>
          <w:noProof/>
          <w:szCs w:val="24"/>
        </w:rPr>
        <w:t>IEEE Trans. Electron Devices</w:t>
      </w:r>
      <w:r w:rsidRPr="0014219B">
        <w:rPr>
          <w:rFonts w:cs="Times"/>
          <w:noProof/>
          <w:szCs w:val="24"/>
        </w:rPr>
        <w:t>, vol. 62, no. 7, pp. 2071–2077, Jul.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5]</w:t>
      </w:r>
      <w:r w:rsidRPr="0014219B">
        <w:rPr>
          <w:rFonts w:cs="Times"/>
          <w:noProof/>
          <w:szCs w:val="24"/>
        </w:rPr>
        <w:tab/>
        <w:t xml:space="preserve">S. Rakheja, V. Kumar, and A. Naeemi, “Evaluation of the Potential Performance of Graphene Nanoribbons as On-Chip Interconnects,” </w:t>
      </w:r>
      <w:r w:rsidRPr="0014219B">
        <w:rPr>
          <w:rFonts w:cs="Times"/>
          <w:i/>
          <w:iCs/>
          <w:noProof/>
          <w:szCs w:val="24"/>
        </w:rPr>
        <w:t>Proc. IEEE</w:t>
      </w:r>
      <w:r w:rsidRPr="0014219B">
        <w:rPr>
          <w:rFonts w:cs="Times"/>
          <w:noProof/>
          <w:szCs w:val="24"/>
        </w:rPr>
        <w:t>, vol. 101, no. 7, pp. 1740–1765, Jul. 20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6]</w:t>
      </w:r>
      <w:r w:rsidRPr="0014219B">
        <w:rPr>
          <w:rFonts w:cs="Times"/>
          <w:noProof/>
          <w:szCs w:val="24"/>
        </w:rPr>
        <w:tab/>
        <w:t xml:space="preserve">Chenyun Pan, P. Raghavan, A. Ceyhan, F. Catthoor, Z. Tokei, and A. Naeemi, “Technology/Circuit/System Co-Optimization and Benchmarking for Multilayer Graphene Interconnects at Sub-10-nm Technology Node,” </w:t>
      </w:r>
      <w:r w:rsidRPr="0014219B">
        <w:rPr>
          <w:rFonts w:cs="Times"/>
          <w:i/>
          <w:iCs/>
          <w:noProof/>
          <w:szCs w:val="24"/>
        </w:rPr>
        <w:t>IEEE Trans. Electron Devices</w:t>
      </w:r>
      <w:r w:rsidRPr="0014219B">
        <w:rPr>
          <w:rFonts w:cs="Times"/>
          <w:noProof/>
          <w:szCs w:val="24"/>
        </w:rPr>
        <w:t>, vol. 62, no. 5, pp. 1530–1536, May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7]</w:t>
      </w:r>
      <w:r w:rsidRPr="0014219B">
        <w:rPr>
          <w:rFonts w:cs="Times"/>
          <w:noProof/>
          <w:szCs w:val="24"/>
        </w:rPr>
        <w:tab/>
        <w:t xml:space="preserve">V. Kumar, S. Rakheja, and A. Naeemi, “Modeling and optimization for multi-layer graphene nanoribbon conductors,” in </w:t>
      </w:r>
      <w:r w:rsidRPr="0014219B">
        <w:rPr>
          <w:rFonts w:cs="Times"/>
          <w:i/>
          <w:iCs/>
          <w:noProof/>
          <w:szCs w:val="24"/>
        </w:rPr>
        <w:t>2011 IEEE International Interconnect Technology Conference</w:t>
      </w:r>
      <w:r w:rsidRPr="0014219B">
        <w:rPr>
          <w:rFonts w:cs="Times"/>
          <w:noProof/>
          <w:szCs w:val="24"/>
        </w:rPr>
        <w:t>, 2011, pp. 1–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8]</w:t>
      </w:r>
      <w:r w:rsidRPr="0014219B">
        <w:rPr>
          <w:rFonts w:cs="Times"/>
          <w:noProof/>
          <w:szCs w:val="24"/>
        </w:rPr>
        <w:tab/>
        <w:t xml:space="preserve">V. Kumar and A. Naeemi, “Analytical models for the frequency response of multi-layer graphene nanoribbon interconnects,” in </w:t>
      </w:r>
      <w:r w:rsidRPr="0014219B">
        <w:rPr>
          <w:rFonts w:cs="Times"/>
          <w:i/>
          <w:iCs/>
          <w:noProof/>
          <w:szCs w:val="24"/>
        </w:rPr>
        <w:t>2012 IEEE International Symposium on Electromagnetic Compatibility</w:t>
      </w:r>
      <w:r w:rsidRPr="0014219B">
        <w:rPr>
          <w:rFonts w:cs="Times"/>
          <w:noProof/>
          <w:szCs w:val="24"/>
        </w:rPr>
        <w:t>, 2012, vol. 2, pp. 440–44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59]</w:t>
      </w:r>
      <w:r w:rsidRPr="0014219B">
        <w:rPr>
          <w:rFonts w:cs="Times"/>
          <w:noProof/>
          <w:szCs w:val="24"/>
        </w:rPr>
        <w:tab/>
        <w:t xml:space="preserve">V. Kumar, S. Rakheja, and A. Naeemi, “Review of multi-layer graphene nanoribbons for on-chip interconnect applications,” in </w:t>
      </w:r>
      <w:r w:rsidRPr="0014219B">
        <w:rPr>
          <w:rFonts w:cs="Times"/>
          <w:i/>
          <w:iCs/>
          <w:noProof/>
          <w:szCs w:val="24"/>
        </w:rPr>
        <w:t xml:space="preserve">2013 IEEE International Symposium on </w:t>
      </w:r>
      <w:r w:rsidRPr="0014219B">
        <w:rPr>
          <w:rFonts w:cs="Times"/>
          <w:i/>
          <w:iCs/>
          <w:noProof/>
          <w:szCs w:val="24"/>
        </w:rPr>
        <w:lastRenderedPageBreak/>
        <w:t>Electromagnetic Compatibility</w:t>
      </w:r>
      <w:r w:rsidRPr="0014219B">
        <w:rPr>
          <w:rFonts w:cs="Times"/>
          <w:noProof/>
          <w:szCs w:val="24"/>
        </w:rPr>
        <w:t>, 2013, pp. 528–533.</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0]</w:t>
      </w:r>
      <w:r w:rsidRPr="0014219B">
        <w:rPr>
          <w:rFonts w:cs="Times"/>
          <w:noProof/>
          <w:szCs w:val="24"/>
        </w:rPr>
        <w:tab/>
        <w:t xml:space="preserve">S. C. de la Barrera, Q. Gao, and R. M. Feenstra, “Theory of graphene–insulator–graphene tunnel junctions,” </w:t>
      </w:r>
      <w:r w:rsidRPr="0014219B">
        <w:rPr>
          <w:rFonts w:cs="Times"/>
          <w:i/>
          <w:iCs/>
          <w:noProof/>
          <w:szCs w:val="24"/>
        </w:rPr>
        <w:t>J. Vac. Sci. Technol. B Microelectron. Nanom. Struct.</w:t>
      </w:r>
      <w:r w:rsidRPr="0014219B">
        <w:rPr>
          <w:rFonts w:cs="Times"/>
          <w:noProof/>
          <w:szCs w:val="24"/>
        </w:rPr>
        <w:t>, vol. 32, no. 4, p. 04E101, Jul.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1]</w:t>
      </w:r>
      <w:r w:rsidRPr="0014219B">
        <w:rPr>
          <w:rFonts w:cs="Times"/>
          <w:noProof/>
          <w:szCs w:val="24"/>
        </w:rPr>
        <w:tab/>
        <w:t xml:space="preserve">R. M. Feenstra, D. Jena, and G. Gu, “Single-particle tunneling in doped graphene-insulator-graphene junctions,” </w:t>
      </w:r>
      <w:r w:rsidRPr="0014219B">
        <w:rPr>
          <w:rFonts w:cs="Times"/>
          <w:i/>
          <w:iCs/>
          <w:noProof/>
          <w:szCs w:val="24"/>
        </w:rPr>
        <w:t>J. Appl. Phys.</w:t>
      </w:r>
      <w:r w:rsidRPr="0014219B">
        <w:rPr>
          <w:rFonts w:cs="Times"/>
          <w:noProof/>
          <w:szCs w:val="24"/>
        </w:rPr>
        <w:t>, vol. 111, no. 4, p. 43711,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2]</w:t>
      </w:r>
      <w:r w:rsidRPr="0014219B">
        <w:rPr>
          <w:rFonts w:cs="Times"/>
          <w:noProof/>
          <w:szCs w:val="24"/>
        </w:rPr>
        <w:tab/>
        <w:t>A. Ceyhan, “Interconnects for future technology generations - conventional CMOS with copper/low-k and beyond,” Georgia Intitute of Technology,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3]</w:t>
      </w:r>
      <w:r w:rsidRPr="0014219B">
        <w:rPr>
          <w:rFonts w:cs="Times"/>
          <w:noProof/>
          <w:szCs w:val="24"/>
        </w:rPr>
        <w:tab/>
        <w:t xml:space="preserve">S. Wang, D. Mao, Z. Jin, S. Peng, D. Zhang, J. Shi, and X. Wang, “A more reliable measurement method for metal/graphene contact resistance,” </w:t>
      </w:r>
      <w:r w:rsidRPr="0014219B">
        <w:rPr>
          <w:rFonts w:cs="Times"/>
          <w:i/>
          <w:iCs/>
          <w:noProof/>
          <w:szCs w:val="24"/>
        </w:rPr>
        <w:t>Nanotechnology</w:t>
      </w:r>
      <w:r w:rsidRPr="0014219B">
        <w:rPr>
          <w:rFonts w:cs="Times"/>
          <w:noProof/>
          <w:szCs w:val="24"/>
        </w:rPr>
        <w:t>, vol. 26, no. 40, p. 405706,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4]</w:t>
      </w:r>
      <w:r w:rsidRPr="0014219B">
        <w:rPr>
          <w:rFonts w:cs="Times"/>
          <w:noProof/>
          <w:szCs w:val="24"/>
        </w:rPr>
        <w:tab/>
        <w:t xml:space="preserve">F. a Chaves, D. Jiménez, A. a Sagade, W. Kim, J. Riikonen, H. Lipsanen, and D. Neumaier, “A physics-based model of gate-tunable metal–graphene contact resistance benchmarked against experimental data,” </w:t>
      </w:r>
      <w:r w:rsidRPr="0014219B">
        <w:rPr>
          <w:rFonts w:cs="Times"/>
          <w:i/>
          <w:iCs/>
          <w:noProof/>
          <w:szCs w:val="24"/>
        </w:rPr>
        <w:t>2D Mater.</w:t>
      </w:r>
      <w:r w:rsidRPr="0014219B">
        <w:rPr>
          <w:rFonts w:cs="Times"/>
          <w:noProof/>
          <w:szCs w:val="24"/>
        </w:rPr>
        <w:t>, vol. 2, no. 2, p. 25006, May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5]</w:t>
      </w:r>
      <w:r w:rsidRPr="0014219B">
        <w:rPr>
          <w:rFonts w:cs="Times"/>
          <w:noProof/>
          <w:szCs w:val="24"/>
        </w:rPr>
        <w:tab/>
        <w:t xml:space="preserve">R. Nouchi, T. Saito, and K. Tanigaki, “Observation of negative contact resistances in graphene field-effect transistors,” </w:t>
      </w:r>
      <w:r w:rsidRPr="0014219B">
        <w:rPr>
          <w:rFonts w:cs="Times"/>
          <w:i/>
          <w:iCs/>
          <w:noProof/>
          <w:szCs w:val="24"/>
        </w:rPr>
        <w:t>J. Appl. Phys.</w:t>
      </w:r>
      <w:r w:rsidRPr="0014219B">
        <w:rPr>
          <w:rFonts w:cs="Times"/>
          <w:noProof/>
          <w:szCs w:val="24"/>
        </w:rPr>
        <w:t>, vol. 111, no. 8,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6]</w:t>
      </w:r>
      <w:r w:rsidRPr="0014219B">
        <w:rPr>
          <w:rFonts w:cs="Times"/>
          <w:noProof/>
          <w:szCs w:val="24"/>
        </w:rPr>
        <w:tab/>
        <w:t xml:space="preserve">J. H. Klootwijk and C. E. Timmering, “Merits and limitations of circular TLM structures for contact resistance determination for novel III-V HBTs,” in </w:t>
      </w:r>
      <w:r w:rsidRPr="0014219B">
        <w:rPr>
          <w:rFonts w:cs="Times"/>
          <w:i/>
          <w:iCs/>
          <w:noProof/>
          <w:szCs w:val="24"/>
        </w:rPr>
        <w:t>Proceedings of the 2004 International Conference on Microelectronic Test Structures (IEEE Cat. No.04CH37516)</w:t>
      </w:r>
      <w:r w:rsidRPr="0014219B">
        <w:rPr>
          <w:rFonts w:cs="Times"/>
          <w:noProof/>
          <w:szCs w:val="24"/>
        </w:rPr>
        <w:t>, 2004, vol. 17, no. March, pp. 247–25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7]</w:t>
      </w:r>
      <w:r w:rsidRPr="0014219B">
        <w:rPr>
          <w:rFonts w:cs="Times"/>
          <w:noProof/>
          <w:szCs w:val="24"/>
        </w:rPr>
        <w:tab/>
        <w:t xml:space="preserve">K. Matsumoto, </w:t>
      </w:r>
      <w:r w:rsidRPr="0014219B">
        <w:rPr>
          <w:rFonts w:cs="Times"/>
          <w:i/>
          <w:iCs/>
          <w:noProof/>
          <w:szCs w:val="24"/>
        </w:rPr>
        <w:t>Frontiers of Graphene and Carbon Nanotubes</w:t>
      </w:r>
      <w:r w:rsidRPr="0014219B">
        <w:rPr>
          <w:rFonts w:cs="Times"/>
          <w:noProof/>
          <w:szCs w:val="24"/>
        </w:rPr>
        <w:t>.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8]</w:t>
      </w:r>
      <w:r w:rsidRPr="0014219B">
        <w:rPr>
          <w:rFonts w:cs="Times"/>
          <w:noProof/>
          <w:szCs w:val="24"/>
        </w:rPr>
        <w:tab/>
        <w:t xml:space="preserve">M. Freitag, H.-Y. Chiu, M. Steiner, V. Perebeinos, and P. Avouris, “Thermal infrared emission from biased graphene.,” </w:t>
      </w:r>
      <w:r w:rsidRPr="0014219B">
        <w:rPr>
          <w:rFonts w:cs="Times"/>
          <w:i/>
          <w:iCs/>
          <w:noProof/>
          <w:szCs w:val="24"/>
        </w:rPr>
        <w:t>Nat. Nanotechnol.</w:t>
      </w:r>
      <w:r w:rsidRPr="0014219B">
        <w:rPr>
          <w:rFonts w:cs="Times"/>
          <w:noProof/>
          <w:szCs w:val="24"/>
        </w:rPr>
        <w:t>, vol. 5, no. 7, pp. 497–501,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69]</w:t>
      </w:r>
      <w:r w:rsidRPr="0014219B">
        <w:rPr>
          <w:rFonts w:cs="Times"/>
          <w:noProof/>
          <w:szCs w:val="24"/>
        </w:rPr>
        <w:tab/>
        <w:t>H. Transport, L. Heating, and G. Transistors, “Scaling of High-Field Transport and Localized Heating in Graphene,” no. 10, pp. 7936–7944,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0]</w:t>
      </w:r>
      <w:r w:rsidRPr="0014219B">
        <w:rPr>
          <w:rFonts w:cs="Times"/>
          <w:noProof/>
          <w:szCs w:val="24"/>
        </w:rPr>
        <w:tab/>
        <w:t xml:space="preserve">M.-H. Bae, Z.-Y. Ong, D. Estrada, and E. Pop, “Imaging, Simulation, and Electrostatic Control of Power Dissipation in Graphene Devices,” </w:t>
      </w:r>
      <w:r w:rsidRPr="0014219B">
        <w:rPr>
          <w:rFonts w:cs="Times"/>
          <w:i/>
          <w:iCs/>
          <w:noProof/>
          <w:szCs w:val="24"/>
        </w:rPr>
        <w:t>Nano Lett.</w:t>
      </w:r>
      <w:r w:rsidRPr="0014219B">
        <w:rPr>
          <w:rFonts w:cs="Times"/>
          <w:noProof/>
          <w:szCs w:val="24"/>
        </w:rPr>
        <w:t>, vol. 10, no. 12, pp. 4787–</w:t>
      </w:r>
      <w:r w:rsidRPr="0014219B">
        <w:rPr>
          <w:rFonts w:cs="Times"/>
          <w:noProof/>
          <w:szCs w:val="24"/>
        </w:rPr>
        <w:lastRenderedPageBreak/>
        <w:t>4793, Dec. 2010.</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1]</w:t>
      </w:r>
      <w:r w:rsidRPr="0014219B">
        <w:rPr>
          <w:rFonts w:cs="Times"/>
          <w:noProof/>
          <w:szCs w:val="24"/>
        </w:rPr>
        <w:tab/>
        <w:t xml:space="preserve">P. A. Vasquez Guzman, A. Sood, M. J. Mleczko, B. Wang, H. S. Wong Philip, Y. Nishi, M. Asheghi, and K. E. Goodson, “Cross plane thermal conductance of graphene-metal interfaces,” </w:t>
      </w:r>
      <w:r w:rsidRPr="0014219B">
        <w:rPr>
          <w:rFonts w:cs="Times"/>
          <w:i/>
          <w:iCs/>
          <w:noProof/>
          <w:szCs w:val="24"/>
        </w:rPr>
        <w:t>Thermomechanical Phenom. Electron. Syst. -Proceedings Intersoc. Conf.</w:t>
      </w:r>
      <w:r w:rsidRPr="0014219B">
        <w:rPr>
          <w:rFonts w:cs="Times"/>
          <w:noProof/>
          <w:szCs w:val="24"/>
        </w:rPr>
        <w:t>, pp. 1385–1389,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2]</w:t>
      </w:r>
      <w:r w:rsidRPr="0014219B">
        <w:rPr>
          <w:rFonts w:cs="Times"/>
          <w:noProof/>
          <w:szCs w:val="24"/>
        </w:rPr>
        <w:tab/>
        <w:t xml:space="preserve">J. Yang, E. Ziade, C. Maragliano, R. Crowder, X. Wang, M. Stefancich, M. Chiesa, A. K. Swan, and A. J. Schmidt, “Thermal conductance imaging of graphene contacts,” </w:t>
      </w:r>
      <w:r w:rsidRPr="0014219B">
        <w:rPr>
          <w:rFonts w:cs="Times"/>
          <w:i/>
          <w:iCs/>
          <w:noProof/>
          <w:szCs w:val="24"/>
        </w:rPr>
        <w:t>J. Appl. Phys.</w:t>
      </w:r>
      <w:r w:rsidRPr="0014219B">
        <w:rPr>
          <w:rFonts w:cs="Times"/>
          <w:noProof/>
          <w:szCs w:val="24"/>
        </w:rPr>
        <w:t>, vol. 116, no. 2,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3]</w:t>
      </w:r>
      <w:r w:rsidRPr="0014219B">
        <w:rPr>
          <w:rFonts w:cs="Times"/>
          <w:noProof/>
          <w:szCs w:val="24"/>
        </w:rPr>
        <w:tab/>
        <w:t xml:space="preserve">K. Alexandrou, N. Petrone, J. Hone, and I. Kymissis, “Encapsulated graphene field-effect transistors for air stable operation,” </w:t>
      </w:r>
      <w:r w:rsidRPr="0014219B">
        <w:rPr>
          <w:rFonts w:cs="Times"/>
          <w:i/>
          <w:iCs/>
          <w:noProof/>
          <w:szCs w:val="24"/>
        </w:rPr>
        <w:t>Appl. Phys. Lett.</w:t>
      </w:r>
      <w:r w:rsidRPr="0014219B">
        <w:rPr>
          <w:rFonts w:cs="Times"/>
          <w:noProof/>
          <w:szCs w:val="24"/>
        </w:rPr>
        <w:t>, vol. 106, no. 11, p. 113104,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4]</w:t>
      </w:r>
      <w:r w:rsidRPr="0014219B">
        <w:rPr>
          <w:rFonts w:cs="Times"/>
          <w:noProof/>
          <w:szCs w:val="24"/>
        </w:rPr>
        <w:tab/>
        <w:t xml:space="preserve">L. Gammelgaard, J. M. Caridad, A. Cagliani, D. M. a Mackenzie, D. H. Petersen, T. J. Booth, and P. Bøggild, “Graphene transport properties upon exposure to PMMA processing and heat treatments,” </w:t>
      </w:r>
      <w:r w:rsidRPr="0014219B">
        <w:rPr>
          <w:rFonts w:cs="Times"/>
          <w:i/>
          <w:iCs/>
          <w:noProof/>
          <w:szCs w:val="24"/>
        </w:rPr>
        <w:t>2D Mater.</w:t>
      </w:r>
      <w:r w:rsidRPr="0014219B">
        <w:rPr>
          <w:rFonts w:cs="Times"/>
          <w:noProof/>
          <w:szCs w:val="24"/>
        </w:rPr>
        <w:t>, vol. 1, no. 3, p. 35005,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5]</w:t>
      </w:r>
      <w:r w:rsidRPr="0014219B">
        <w:rPr>
          <w:rFonts w:cs="Times"/>
          <w:noProof/>
          <w:szCs w:val="24"/>
        </w:rPr>
        <w:tab/>
        <w:t xml:space="preserve">Y. G. Lee, C. G. Kang, U. J. Jung, J. J. Kim, H. J. Hwang, H. J. Chung, S. Seo, R. Choi, and B. H. Lee, “Fast transient charging at the graphene/ SiO2 interface causing hysteretic device characteristics,” </w:t>
      </w:r>
      <w:r w:rsidRPr="0014219B">
        <w:rPr>
          <w:rFonts w:cs="Times"/>
          <w:i/>
          <w:iCs/>
          <w:noProof/>
          <w:szCs w:val="24"/>
        </w:rPr>
        <w:t>Appl. Phys. Lett.</w:t>
      </w:r>
      <w:r w:rsidRPr="0014219B">
        <w:rPr>
          <w:rFonts w:cs="Times"/>
          <w:noProof/>
          <w:szCs w:val="24"/>
        </w:rPr>
        <w:t>, vol. 98, no. 18, pp. 98–101, 2011.</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6]</w:t>
      </w:r>
      <w:r w:rsidRPr="0014219B">
        <w:rPr>
          <w:rFonts w:cs="Times"/>
          <w:noProof/>
          <w:szCs w:val="24"/>
        </w:rPr>
        <w:tab/>
        <w:t xml:space="preserve">S. M. Song, J. K. Park, O. J. Sul, and B. J. Cho, “Determination of Work Function of Graphene under a Metal Electrode and Its Role in Contact Resistance,” </w:t>
      </w:r>
      <w:r w:rsidRPr="0014219B">
        <w:rPr>
          <w:rFonts w:cs="Times"/>
          <w:i/>
          <w:iCs/>
          <w:noProof/>
          <w:szCs w:val="24"/>
        </w:rPr>
        <w:t>Nano Lett.</w:t>
      </w:r>
      <w:r w:rsidRPr="0014219B">
        <w:rPr>
          <w:rFonts w:cs="Times"/>
          <w:noProof/>
          <w:szCs w:val="24"/>
        </w:rPr>
        <w:t>, vol. 12, no. 8, pp. 3887–3892, Aug.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7]</w:t>
      </w:r>
      <w:r w:rsidRPr="0014219B">
        <w:rPr>
          <w:rFonts w:cs="Times"/>
          <w:noProof/>
          <w:szCs w:val="24"/>
        </w:rPr>
        <w:tab/>
        <w:t xml:space="preserve">S. Chuang, C. Battaglia, A. Azcatl, S. McDonnell, J. S. Kang, X. Yin, M. Tosun, R. Kapadia, H. Fang, R. M. Wallace, and A. Javey, “MoS2 P-type Transistors and Diodes Enabled by High Work Function MoOx Contacts,” </w:t>
      </w:r>
      <w:r w:rsidRPr="0014219B">
        <w:rPr>
          <w:rFonts w:cs="Times"/>
          <w:i/>
          <w:iCs/>
          <w:noProof/>
          <w:szCs w:val="24"/>
        </w:rPr>
        <w:t>Nano Lett.</w:t>
      </w:r>
      <w:r w:rsidRPr="0014219B">
        <w:rPr>
          <w:rFonts w:cs="Times"/>
          <w:noProof/>
          <w:szCs w:val="24"/>
        </w:rPr>
        <w:t>, vol. 14, no. 3, pp. 1337–1342,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8]</w:t>
      </w:r>
      <w:r w:rsidRPr="0014219B">
        <w:rPr>
          <w:rFonts w:cs="Times"/>
          <w:noProof/>
          <w:szCs w:val="24"/>
        </w:rPr>
        <w:tab/>
        <w:t xml:space="preserve">G. R. Bhimanapati, Z. Lin, V. Meunier, Y. Jung, J. Cha, S. Das, D. Xiao, Y. Son, M. S. Strano, V. R. Cooper, and others, “Recent advances in two-dimensional materials beyond graphene,” </w:t>
      </w:r>
      <w:r w:rsidRPr="0014219B">
        <w:rPr>
          <w:rFonts w:cs="Times"/>
          <w:i/>
          <w:iCs/>
          <w:noProof/>
          <w:szCs w:val="24"/>
        </w:rPr>
        <w:t>ACS Nano</w:t>
      </w:r>
      <w:r w:rsidRPr="0014219B">
        <w:rPr>
          <w:rFonts w:cs="Times"/>
          <w:noProof/>
          <w:szCs w:val="24"/>
        </w:rPr>
        <w:t>, vol. 9, no. 12, pp. 11509–11539,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79]</w:t>
      </w:r>
      <w:r w:rsidRPr="0014219B">
        <w:rPr>
          <w:rFonts w:cs="Times"/>
          <w:noProof/>
          <w:szCs w:val="24"/>
        </w:rPr>
        <w:tab/>
        <w:t xml:space="preserve">D. Akinwande, N. Petrone, and J. Hone, “Two-dimensional flexible nanoelectronics.,” </w:t>
      </w:r>
      <w:r w:rsidRPr="0014219B">
        <w:rPr>
          <w:rFonts w:cs="Times"/>
          <w:i/>
          <w:iCs/>
          <w:noProof/>
          <w:szCs w:val="24"/>
        </w:rPr>
        <w:t>Nat. Commun.</w:t>
      </w:r>
      <w:r w:rsidRPr="0014219B">
        <w:rPr>
          <w:rFonts w:cs="Times"/>
          <w:noProof/>
          <w:szCs w:val="24"/>
        </w:rPr>
        <w:t>, vol. 5, p. 5678,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lastRenderedPageBreak/>
        <w:t>[280]</w:t>
      </w:r>
      <w:r w:rsidRPr="0014219B">
        <w:rPr>
          <w:rFonts w:cs="Times"/>
          <w:noProof/>
          <w:szCs w:val="24"/>
        </w:rPr>
        <w:tab/>
        <w:t xml:space="preserve">T. Roy, M. Tosun, J. S. Kang, A. B. Sachid, S. B. Desai, M. Hettick, C. C. Hu, and A. Javey, “Field-effect transistors built from all two-dimensional material components.,” </w:t>
      </w:r>
      <w:r w:rsidRPr="0014219B">
        <w:rPr>
          <w:rFonts w:cs="Times"/>
          <w:i/>
          <w:iCs/>
          <w:noProof/>
          <w:szCs w:val="24"/>
        </w:rPr>
        <w:t>ACS Nano</w:t>
      </w:r>
      <w:r w:rsidRPr="0014219B">
        <w:rPr>
          <w:rFonts w:cs="Times"/>
          <w:noProof/>
          <w:szCs w:val="24"/>
        </w:rPr>
        <w:t>, vol. 8, no. 6, pp. 6259–64,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81]</w:t>
      </w:r>
      <w:r w:rsidRPr="0014219B">
        <w:rPr>
          <w:rFonts w:cs="Times"/>
          <w:noProof/>
          <w:szCs w:val="24"/>
        </w:rPr>
        <w:tab/>
        <w:t xml:space="preserve">S. Das, R. Gulotty, A. V Sumant, and A. Roelofs, “All 2D , Flexible , Transparent and Thinnest Thin Film Transistor,” </w:t>
      </w:r>
      <w:r w:rsidRPr="0014219B">
        <w:rPr>
          <w:rFonts w:cs="Times"/>
          <w:i/>
          <w:iCs/>
          <w:noProof/>
          <w:szCs w:val="24"/>
        </w:rPr>
        <w:t>Nano Lett.</w:t>
      </w:r>
      <w:r w:rsidRPr="0014219B">
        <w:rPr>
          <w:rFonts w:cs="Times"/>
          <w:noProof/>
          <w:szCs w:val="24"/>
        </w:rPr>
        <w:t>, vol. 2, pp. 4–6, 2014.</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82]</w:t>
      </w:r>
      <w:r w:rsidRPr="0014219B">
        <w:rPr>
          <w:rFonts w:cs="Times"/>
          <w:noProof/>
          <w:szCs w:val="24"/>
        </w:rPr>
        <w:tab/>
        <w:t xml:space="preserve">M. Yogeesh, K. Parrish, J. Lee, S. Park, L. Tao, and D. Akinwande, “Towards the Realization of Graphene Based Flexible Radio Frequency Receiver,” </w:t>
      </w:r>
      <w:r w:rsidRPr="0014219B">
        <w:rPr>
          <w:rFonts w:cs="Times"/>
          <w:i/>
          <w:iCs/>
          <w:noProof/>
          <w:szCs w:val="24"/>
        </w:rPr>
        <w:t>Electronics</w:t>
      </w:r>
      <w:r w:rsidRPr="0014219B">
        <w:rPr>
          <w:rFonts w:cs="Times"/>
          <w:noProof/>
          <w:szCs w:val="24"/>
        </w:rPr>
        <w:t>, vol. 4, no. 4, pp. 933–946,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83]</w:t>
      </w:r>
      <w:r w:rsidRPr="0014219B">
        <w:rPr>
          <w:rFonts w:cs="Times"/>
          <w:noProof/>
          <w:szCs w:val="24"/>
        </w:rPr>
        <w:tab/>
        <w:t xml:space="preserve">Y. Wen, X. Shang, J. Dong, K. Xu, J. He, and C. Jiang, “Ultraclean and large-area monolayer hexagonal boron nitride on Cu foil using chemical vapor deposition,” </w:t>
      </w:r>
      <w:r w:rsidRPr="0014219B">
        <w:rPr>
          <w:rFonts w:cs="Times"/>
          <w:i/>
          <w:iCs/>
          <w:noProof/>
          <w:szCs w:val="24"/>
        </w:rPr>
        <w:t>Nanotechnology</w:t>
      </w:r>
      <w:r w:rsidRPr="0014219B">
        <w:rPr>
          <w:rFonts w:cs="Times"/>
          <w:noProof/>
          <w:szCs w:val="24"/>
        </w:rPr>
        <w:t>, vol. 26, no. 27, p. 275601, Jul.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84]</w:t>
      </w:r>
      <w:r w:rsidRPr="0014219B">
        <w:rPr>
          <w:rFonts w:cs="Times"/>
          <w:noProof/>
          <w:szCs w:val="24"/>
        </w:rPr>
        <w:tab/>
        <w:t xml:space="preserve">X. Song, J. Gao, Y. Nie, T. Gao, J. Sun, D. Ma, Q. Li, Y. Chen, C. Jin, A. Bachmatiuk, M. H. Rümmeli, F. Ding, Y. Zhang, and Z. Liu, “Chemical vapor deposition growth of large-scale hexagonal boron nitride with controllable orientation,” </w:t>
      </w:r>
      <w:r w:rsidRPr="0014219B">
        <w:rPr>
          <w:rFonts w:cs="Times"/>
          <w:i/>
          <w:iCs/>
          <w:noProof/>
          <w:szCs w:val="24"/>
        </w:rPr>
        <w:t>Nano Res.</w:t>
      </w:r>
      <w:r w:rsidRPr="0014219B">
        <w:rPr>
          <w:rFonts w:cs="Times"/>
          <w:noProof/>
          <w:szCs w:val="24"/>
        </w:rPr>
        <w:t>, vol. 8, no. 10, pp. 3164–3176, Oct. 2015.</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85]</w:t>
      </w:r>
      <w:r w:rsidRPr="0014219B">
        <w:rPr>
          <w:rFonts w:cs="Times"/>
          <w:noProof/>
          <w:szCs w:val="24"/>
        </w:rPr>
        <w:tab/>
        <w:t xml:space="preserve">K. K. Kim, A. Hsu, X. Jia, S. M. Kim, Y. Shi, M. Hofmann, D. Nezich, J. F. Rodriguez-Nieva, M. Dresselhaus, T. Palacios, and J. Kong, “Synthesis of Monolayer Hexagonal Boron Nitride on Cu Foil Using Chemical Vapor Deposition,” </w:t>
      </w:r>
      <w:r w:rsidRPr="0014219B">
        <w:rPr>
          <w:rFonts w:cs="Times"/>
          <w:i/>
          <w:iCs/>
          <w:noProof/>
          <w:szCs w:val="24"/>
        </w:rPr>
        <w:t>Nano Lett.</w:t>
      </w:r>
      <w:r w:rsidRPr="0014219B">
        <w:rPr>
          <w:rFonts w:cs="Times"/>
          <w:noProof/>
          <w:szCs w:val="24"/>
        </w:rPr>
        <w:t>, vol. 12, no. 1, pp. 161–166, Jan. 2012.</w:t>
      </w:r>
    </w:p>
    <w:p w:rsidR="0014219B" w:rsidRPr="0014219B" w:rsidRDefault="0014219B" w:rsidP="0014219B">
      <w:pPr>
        <w:widowControl w:val="0"/>
        <w:autoSpaceDE w:val="0"/>
        <w:autoSpaceDN w:val="0"/>
        <w:adjustRightInd w:val="0"/>
        <w:ind w:left="640" w:hanging="640"/>
        <w:rPr>
          <w:rFonts w:cs="Times"/>
          <w:noProof/>
          <w:szCs w:val="24"/>
        </w:rPr>
      </w:pPr>
      <w:r w:rsidRPr="0014219B">
        <w:rPr>
          <w:rFonts w:cs="Times"/>
          <w:noProof/>
          <w:szCs w:val="24"/>
        </w:rPr>
        <w:t>[286]</w:t>
      </w:r>
      <w:r w:rsidRPr="0014219B">
        <w:rPr>
          <w:rFonts w:cs="Times"/>
          <w:noProof/>
          <w:szCs w:val="24"/>
        </w:rPr>
        <w:tab/>
        <w:t xml:space="preserve">J. Yamaguchi, K. Hayashi, S. Sato, and N. Yokoyama, “Passivating chemical vapor deposited graphene with metal oxides for transfer and transistor fabrication processes,” </w:t>
      </w:r>
      <w:r w:rsidRPr="0014219B">
        <w:rPr>
          <w:rFonts w:cs="Times"/>
          <w:i/>
          <w:iCs/>
          <w:noProof/>
          <w:szCs w:val="24"/>
        </w:rPr>
        <w:t>Appl. Phys. Lett.</w:t>
      </w:r>
      <w:r w:rsidRPr="0014219B">
        <w:rPr>
          <w:rFonts w:cs="Times"/>
          <w:noProof/>
          <w:szCs w:val="24"/>
        </w:rPr>
        <w:t>, vol. 102, no. 14, p. 143505, 2013.</w:t>
      </w:r>
    </w:p>
    <w:p w:rsidR="0014219B" w:rsidRPr="0014219B" w:rsidRDefault="0014219B" w:rsidP="0014219B">
      <w:pPr>
        <w:widowControl w:val="0"/>
        <w:autoSpaceDE w:val="0"/>
        <w:autoSpaceDN w:val="0"/>
        <w:adjustRightInd w:val="0"/>
        <w:ind w:left="640" w:hanging="640"/>
        <w:rPr>
          <w:rFonts w:cs="Times"/>
          <w:noProof/>
        </w:rPr>
      </w:pPr>
      <w:r w:rsidRPr="0014219B">
        <w:rPr>
          <w:rFonts w:cs="Times"/>
          <w:noProof/>
          <w:szCs w:val="24"/>
        </w:rPr>
        <w:t>[287]</w:t>
      </w:r>
      <w:r w:rsidRPr="0014219B">
        <w:rPr>
          <w:rFonts w:cs="Times"/>
          <w:noProof/>
          <w:szCs w:val="24"/>
        </w:rPr>
        <w:tab/>
        <w:t xml:space="preserve">Z. Cheng, Q. Zhou, C. Wang, Q. Li, C. Wang, and Y. Fang, “Toward Intrinsic Graphene Surfaces: A Systematic Study on Thermal Annealing and Wet-Chemical Treatment of SiO 2 -Supported Graphene Devices,” </w:t>
      </w:r>
      <w:r w:rsidRPr="0014219B">
        <w:rPr>
          <w:rFonts w:cs="Times"/>
          <w:i/>
          <w:iCs/>
          <w:noProof/>
          <w:szCs w:val="24"/>
        </w:rPr>
        <w:t>Nano Lett.</w:t>
      </w:r>
      <w:r w:rsidRPr="0014219B">
        <w:rPr>
          <w:rFonts w:cs="Times"/>
          <w:noProof/>
          <w:szCs w:val="24"/>
        </w:rPr>
        <w:t>, vol. 11, no. 2, pp. 767–771, Feb. 2011.</w:t>
      </w:r>
    </w:p>
    <w:p w:rsidR="005507D7" w:rsidRPr="00667E72" w:rsidRDefault="005507D7" w:rsidP="005507D7">
      <w:pPr>
        <w:sectPr w:rsidR="005507D7" w:rsidRPr="00667E72" w:rsidSect="008F16C4">
          <w:pgSz w:w="12240" w:h="15840"/>
          <w:pgMar w:top="1440" w:right="1440" w:bottom="1440" w:left="1440" w:header="720" w:footer="720" w:gutter="0"/>
          <w:cols w:space="720"/>
          <w:titlePg/>
          <w:docGrid w:linePitch="326"/>
        </w:sectPr>
      </w:pPr>
      <w:r>
        <w:fldChar w:fldCharType="end"/>
      </w:r>
    </w:p>
    <w:p w:rsidR="005507D7" w:rsidRDefault="005507D7" w:rsidP="005507D7">
      <w:pPr>
        <w:pStyle w:val="Heading1App"/>
      </w:pPr>
      <w:bookmarkStart w:id="256" w:name="_Ref490092552"/>
      <w:bookmarkStart w:id="257" w:name="_Toc491082175"/>
      <w:r>
        <w:lastRenderedPageBreak/>
        <w:t xml:space="preserve">Graphene </w:t>
      </w:r>
      <w:r w:rsidRPr="00E612D2">
        <w:t>Processing</w:t>
      </w:r>
      <w:bookmarkEnd w:id="256"/>
      <w:bookmarkEnd w:id="257"/>
    </w:p>
    <w:p w:rsidR="005507D7" w:rsidRDefault="005507D7" w:rsidP="005507D7">
      <w:pPr>
        <w:pStyle w:val="Heading2App"/>
      </w:pPr>
      <w:bookmarkStart w:id="258" w:name="_Toc491082176"/>
      <w:r>
        <w:t>Preprocessing Anneal</w:t>
      </w:r>
      <w:bookmarkEnd w:id="258"/>
    </w:p>
    <w:p w:rsidR="005507D7" w:rsidRDefault="005507D7" w:rsidP="005507D7">
      <w:r>
        <w:t>CVD graphene transfer typically requires spinning a PMMA support layer over the graphene to hold it when etching away the growth substrate (typically copper)</w:t>
      </w:r>
      <w:r>
        <w:fldChar w:fldCharType="begin" w:fldLock="1"/>
      </w:r>
      <w:r>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42]", "plainTextFormattedCitation" : "[142]", "previouslyFormattedCitation" : "[142]" }, "properties" : { "noteIndex" : 0 }, "schema" : "https://github.com/citation-style-language/schema/raw/master/csl-citation.json" }</w:instrText>
      </w:r>
      <w:r>
        <w:fldChar w:fldCharType="separate"/>
      </w:r>
      <w:r w:rsidRPr="00DC6B43">
        <w:rPr>
          <w:noProof/>
        </w:rPr>
        <w:t>[142]</w:t>
      </w:r>
      <w:r>
        <w:fldChar w:fldCharType="end"/>
      </w:r>
      <w:r>
        <w:t xml:space="preserve">. PMMA residue affect the transport properties of graphene and increase the contact resistance. To remove the PMMA residue, graphene post transfer is annealed in a forming gas at around 300 </w:t>
      </w:r>
      <w:r>
        <w:rPr>
          <w:rFonts w:cs="Times"/>
        </w:rPr>
        <w:t>°</w:t>
      </w:r>
      <w:r>
        <w:t>C to remove the PMMA residuals</w:t>
      </w:r>
      <w:r>
        <w:fldChar w:fldCharType="begin" w:fldLock="1"/>
      </w:r>
      <w:r>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4], [108], [127], [139], [142], [286], [287]", "plainTextFormattedCitation" : "[34], [108], [127], [139], [142], [286], [287]", "previouslyFormattedCitation" : "[34], [108], [127], [139], [142], [286], [287]" }, "properties" : { "noteIndex" : 0 }, "schema" : "https://github.com/citation-style-language/schema/raw/master/csl-citation.json" }</w:instrText>
      </w:r>
      <w:r>
        <w:fldChar w:fldCharType="separate"/>
      </w:r>
      <w:r w:rsidRPr="00DC6B43">
        <w:rPr>
          <w:noProof/>
        </w:rPr>
        <w:t>[34], [108], [127], [139], [142], [286], [287]</w:t>
      </w:r>
      <w:r>
        <w:fldChar w:fldCharType="end"/>
      </w:r>
      <w:r>
        <w:t xml:space="preserve">. </w:t>
      </w:r>
    </w:p>
    <w:p w:rsidR="005507D7" w:rsidRDefault="005507D7" w:rsidP="005507D7">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xml:space="preserve">). The process </w:t>
      </w:r>
      <w:proofErr w:type="gramStart"/>
      <w:r>
        <w:t>was performed</w:t>
      </w:r>
      <w:proofErr w:type="gramEnd"/>
      <w:r>
        <w:t xml:space="preserve"> in a 2” quartz tube at atmospheric pressure.</w:t>
      </w:r>
    </w:p>
    <w:p w:rsidR="005507D7" w:rsidRDefault="005507D7" w:rsidP="005507D7">
      <w:pPr>
        <w:pStyle w:val="Heading2App"/>
      </w:pPr>
      <w:bookmarkStart w:id="259" w:name="_Toc491082177"/>
      <w:r>
        <w:t>Photoresist spin coat</w:t>
      </w:r>
      <w:bookmarkEnd w:id="259"/>
    </w:p>
    <w:p w:rsidR="005507D7" w:rsidRDefault="005507D7" w:rsidP="005507D7">
      <w:r>
        <w:t>The spin coating parameters depended on the photoresist used. The following parameters summarizes the photoresist spin coating parameters used throughout this work:</w:t>
      </w:r>
    </w:p>
    <w:p w:rsidR="005507D7" w:rsidRDefault="005507D7" w:rsidP="005507D7">
      <w:pPr>
        <w:pStyle w:val="ListParagraph"/>
        <w:numPr>
          <w:ilvl w:val="0"/>
          <w:numId w:val="4"/>
        </w:numPr>
      </w:pPr>
      <w:r>
        <w:t>S1805 Photoresist:</w:t>
      </w:r>
    </w:p>
    <w:p w:rsidR="005507D7" w:rsidRDefault="005507D7" w:rsidP="005507D7">
      <w:pPr>
        <w:pStyle w:val="ListParagraph"/>
        <w:numPr>
          <w:ilvl w:val="1"/>
          <w:numId w:val="4"/>
        </w:numPr>
      </w:pPr>
      <w:r>
        <w:t>Spin coat LOR3A lift-off layer at 4000 RPM for 45 seconds.</w:t>
      </w:r>
    </w:p>
    <w:p w:rsidR="005507D7" w:rsidRDefault="005507D7" w:rsidP="005507D7">
      <w:pPr>
        <w:pStyle w:val="ListParagraph"/>
        <w:numPr>
          <w:ilvl w:val="1"/>
          <w:numId w:val="4"/>
        </w:numPr>
      </w:pPr>
      <w:r>
        <w:t xml:space="preserve">Post spin bake at 190 </w:t>
      </w:r>
      <w:r>
        <w:rPr>
          <w:rFonts w:cs="Times"/>
        </w:rPr>
        <w:t>°</w:t>
      </w:r>
      <w:r>
        <w:t>C for 5 minutes.</w:t>
      </w:r>
    </w:p>
    <w:p w:rsidR="005507D7" w:rsidRDefault="005507D7" w:rsidP="005507D7">
      <w:pPr>
        <w:pStyle w:val="ListParagraph"/>
        <w:numPr>
          <w:ilvl w:val="1"/>
          <w:numId w:val="4"/>
        </w:numPr>
      </w:pPr>
      <w:r>
        <w:t>Spin coat S1805 resist at 4000 RPM for 45 seconds.</w:t>
      </w:r>
    </w:p>
    <w:p w:rsidR="005507D7" w:rsidRDefault="005507D7" w:rsidP="005507D7">
      <w:pPr>
        <w:pStyle w:val="ListParagraph"/>
        <w:numPr>
          <w:ilvl w:val="1"/>
          <w:numId w:val="4"/>
        </w:numPr>
      </w:pPr>
      <w:r>
        <w:t xml:space="preserve">Post spin bake at 115 </w:t>
      </w:r>
      <w:r>
        <w:rPr>
          <w:rFonts w:cs="Times"/>
        </w:rPr>
        <w:t>°</w:t>
      </w:r>
      <w:r>
        <w:t>C bake for 5 minutes.</w:t>
      </w:r>
    </w:p>
    <w:p w:rsidR="005507D7" w:rsidRDefault="005507D7" w:rsidP="005507D7">
      <w:pPr>
        <w:pStyle w:val="ListParagraph"/>
        <w:numPr>
          <w:ilvl w:val="0"/>
          <w:numId w:val="4"/>
        </w:numPr>
      </w:pPr>
      <w:r>
        <w:t>AZ4110 Photoresist:</w:t>
      </w:r>
    </w:p>
    <w:p w:rsidR="005507D7" w:rsidRDefault="005507D7" w:rsidP="005507D7">
      <w:pPr>
        <w:pStyle w:val="ListParagraph"/>
        <w:numPr>
          <w:ilvl w:val="1"/>
          <w:numId w:val="4"/>
        </w:numPr>
      </w:pPr>
      <w:r>
        <w:t>Spin coat AZ4110 photoresist at 5000 RPM for 90 seconds</w:t>
      </w:r>
    </w:p>
    <w:p w:rsidR="005507D7" w:rsidRPr="00596AF6" w:rsidRDefault="005507D7" w:rsidP="005507D7">
      <w:pPr>
        <w:pStyle w:val="ListParagraph"/>
        <w:numPr>
          <w:ilvl w:val="1"/>
          <w:numId w:val="4"/>
        </w:numPr>
      </w:pPr>
      <w:r>
        <w:t xml:space="preserve">Post spin bake at 5 minute bake at 95 </w:t>
      </w:r>
      <w:r>
        <w:rPr>
          <w:rFonts w:cs="Times"/>
        </w:rPr>
        <w:t>°</w:t>
      </w:r>
      <w:r>
        <w:t>C</w:t>
      </w:r>
    </w:p>
    <w:p w:rsidR="005507D7" w:rsidRDefault="005507D7" w:rsidP="005507D7">
      <w:pPr>
        <w:pStyle w:val="Heading2App"/>
      </w:pPr>
      <w:bookmarkStart w:id="260" w:name="_Toc491082178"/>
      <w:r w:rsidRPr="005A5660">
        <w:lastRenderedPageBreak/>
        <w:t>Photolithography</w:t>
      </w:r>
      <w:bookmarkEnd w:id="260"/>
    </w:p>
    <w:p w:rsidR="005507D7" w:rsidRDefault="005507D7" w:rsidP="005507D7">
      <w:r>
        <w:t xml:space="preserve">The lithography </w:t>
      </w:r>
      <w:proofErr w:type="gramStart"/>
      <w:r>
        <w:t>was performed</w:t>
      </w:r>
      <w:proofErr w:type="gramEnd"/>
      <w:r>
        <w:t xml:space="preserve"> using Karl </w:t>
      </w:r>
      <w:proofErr w:type="spellStart"/>
      <w:r>
        <w:t>S</w:t>
      </w:r>
      <w:r>
        <w:rPr>
          <w:rFonts w:cs="Times"/>
        </w:rPr>
        <w:t>ü</w:t>
      </w:r>
      <w:r>
        <w:t>ss</w:t>
      </w:r>
      <w:proofErr w:type="spellEnd"/>
      <w:r>
        <w:t xml:space="preserve"> MA6 contact aligner in contact mode. The light source was </w:t>
      </w:r>
      <w:proofErr w:type="gramStart"/>
      <w:r>
        <w:t xml:space="preserve">an </w:t>
      </w:r>
      <w:proofErr w:type="spellStart"/>
      <w:r>
        <w:t>i</w:t>
      </w:r>
      <w:proofErr w:type="spellEnd"/>
      <w:proofErr w:type="gramEnd"/>
      <w:r>
        <w:t xml:space="preserve">-line, 320 nm source calibrated to an intensity of 5 </w:t>
      </w:r>
      <w:proofErr w:type="spellStart"/>
      <w:r>
        <w:t>mW</w:t>
      </w:r>
      <w:proofErr w:type="spellEnd"/>
      <w:r>
        <w:t>/cm</w:t>
      </w:r>
      <w:r w:rsidRPr="0081390C">
        <w:rPr>
          <w:vertAlign w:val="superscript"/>
        </w:rPr>
        <w:t>2</w:t>
      </w:r>
      <w:r>
        <w:t xml:space="preserve">. The photolithography masks used were 4”x4”x0.090” Quartz AR with a chrome mask layer, procured from </w:t>
      </w:r>
      <w:proofErr w:type="spellStart"/>
      <w:r>
        <w:t>Photronics</w:t>
      </w:r>
      <w:proofErr w:type="spellEnd"/>
      <w:r>
        <w:t xml:space="preserve"> Inc.</w:t>
      </w:r>
    </w:p>
    <w:p w:rsidR="005507D7" w:rsidRDefault="005507D7" w:rsidP="005507D7">
      <w:r>
        <w:t xml:space="preserve">The photolithography parameters depended on the photoresist used. The following parameters summarize the photolithography exposure and development procedure used throughout this work. Note that prior to the exposure of the sample, a dummy sample </w:t>
      </w:r>
      <w:proofErr w:type="gramStart"/>
      <w:r>
        <w:t>was first exposed</w:t>
      </w:r>
      <w:proofErr w:type="gramEnd"/>
      <w:r>
        <w:t xml:space="preserve"> to ensure proper source calibration:</w:t>
      </w:r>
    </w:p>
    <w:p w:rsidR="005507D7" w:rsidRDefault="005507D7" w:rsidP="005507D7">
      <w:pPr>
        <w:pStyle w:val="ListParagraph"/>
        <w:numPr>
          <w:ilvl w:val="0"/>
          <w:numId w:val="5"/>
        </w:numPr>
      </w:pPr>
      <w:r>
        <w:t>S1805 Photoresist:</w:t>
      </w:r>
    </w:p>
    <w:p w:rsidR="005507D7" w:rsidRDefault="005507D7" w:rsidP="005507D7">
      <w:pPr>
        <w:pStyle w:val="ListParagraph"/>
        <w:numPr>
          <w:ilvl w:val="1"/>
          <w:numId w:val="6"/>
        </w:numPr>
      </w:pPr>
      <w:r>
        <w:t>Exposure Time: 18 seconds</w:t>
      </w:r>
    </w:p>
    <w:p w:rsidR="005507D7" w:rsidRDefault="005507D7" w:rsidP="005507D7">
      <w:pPr>
        <w:pStyle w:val="ListParagraph"/>
        <w:numPr>
          <w:ilvl w:val="1"/>
          <w:numId w:val="6"/>
        </w:numPr>
      </w:pPr>
      <w:r>
        <w:t>Development parameters: 1 minute in CD26 with gentle agitation followed by a 30 second rinse in gently running water.</w:t>
      </w:r>
    </w:p>
    <w:p w:rsidR="005507D7" w:rsidRDefault="005507D7" w:rsidP="005507D7">
      <w:pPr>
        <w:pStyle w:val="ListParagraph"/>
        <w:numPr>
          <w:ilvl w:val="0"/>
          <w:numId w:val="5"/>
        </w:numPr>
      </w:pPr>
      <w:r>
        <w:t>AZ4110 Photoresist with AZ400K developer:</w:t>
      </w:r>
    </w:p>
    <w:p w:rsidR="005507D7" w:rsidRDefault="005507D7" w:rsidP="005507D7">
      <w:pPr>
        <w:pStyle w:val="ListParagraph"/>
        <w:numPr>
          <w:ilvl w:val="1"/>
          <w:numId w:val="5"/>
        </w:numPr>
      </w:pPr>
      <w:r>
        <w:t>Exposure Time: 45 seconds</w:t>
      </w:r>
    </w:p>
    <w:p w:rsidR="005507D7" w:rsidRDefault="005507D7" w:rsidP="005507D7">
      <w:pPr>
        <w:pStyle w:val="ListParagraph"/>
        <w:numPr>
          <w:ilvl w:val="1"/>
          <w:numId w:val="5"/>
        </w:numPr>
      </w:pPr>
      <w:r>
        <w:t>Development parameters: 1 minute in 1:4 AZ400K</w:t>
      </w:r>
      <w:proofErr w:type="gramStart"/>
      <w:r>
        <w:t>:DI</w:t>
      </w:r>
      <w:proofErr w:type="gramEnd"/>
      <w:r>
        <w:t xml:space="preserve"> (by volume) with gentle agitation followed by a 30 second rinse in gently running water.</w:t>
      </w:r>
    </w:p>
    <w:p w:rsidR="005507D7" w:rsidRDefault="005507D7" w:rsidP="005507D7">
      <w:pPr>
        <w:pStyle w:val="ListParagraph"/>
        <w:numPr>
          <w:ilvl w:val="0"/>
          <w:numId w:val="5"/>
        </w:numPr>
      </w:pPr>
      <w:r>
        <w:t>AZ4110 Photoresist with AZ developer:</w:t>
      </w:r>
    </w:p>
    <w:p w:rsidR="005507D7" w:rsidRDefault="005507D7" w:rsidP="005507D7">
      <w:pPr>
        <w:pStyle w:val="ListParagraph"/>
        <w:numPr>
          <w:ilvl w:val="1"/>
          <w:numId w:val="5"/>
        </w:numPr>
      </w:pPr>
      <w:r>
        <w:t>Exposure Time: 35 seconds</w:t>
      </w:r>
    </w:p>
    <w:p w:rsidR="005507D7" w:rsidRDefault="005507D7" w:rsidP="005507D7">
      <w:pPr>
        <w:pStyle w:val="ListParagraph"/>
        <w:numPr>
          <w:ilvl w:val="1"/>
          <w:numId w:val="5"/>
        </w:numPr>
      </w:pPr>
      <w:r>
        <w:t>Development parameters: 1.7 minutes in 1:1 AZ400K</w:t>
      </w:r>
      <w:proofErr w:type="gramStart"/>
      <w:r>
        <w:t>:DI</w:t>
      </w:r>
      <w:proofErr w:type="gramEnd"/>
      <w:r>
        <w:t xml:space="preserve"> (by volume) with gentle agitation followed by a 30 second rinse in gently running water.</w:t>
      </w:r>
    </w:p>
    <w:p w:rsidR="005507D7" w:rsidRDefault="005507D7" w:rsidP="005507D7">
      <w:r>
        <w:t xml:space="preserve">Lift-off </w:t>
      </w:r>
      <w:proofErr w:type="gramStart"/>
      <w:r>
        <w:t>was performed</w:t>
      </w:r>
      <w:proofErr w:type="gramEnd"/>
      <w:r>
        <w:t xml:space="preserve"> in </w:t>
      </w:r>
      <w:proofErr w:type="spellStart"/>
      <w:r>
        <w:t>Microposit</w:t>
      </w:r>
      <w:proofErr w:type="spellEnd"/>
      <w:r>
        <w:t xml:space="preserve"> 1165 remover kept in a closed beaker on a hot plate set to 70 </w:t>
      </w:r>
      <w:r>
        <w:rPr>
          <w:rFonts w:cs="Times"/>
        </w:rPr>
        <w:t>°</w:t>
      </w:r>
      <w:r>
        <w:t>C.</w:t>
      </w:r>
    </w:p>
    <w:p w:rsidR="005507D7" w:rsidRDefault="005507D7" w:rsidP="005507D7">
      <w:pPr>
        <w:pStyle w:val="Heading2App"/>
      </w:pPr>
      <w:bookmarkStart w:id="261" w:name="_Toc491082179"/>
      <w:r>
        <w:t>Electron-Beam Lithography</w:t>
      </w:r>
      <w:bookmarkEnd w:id="261"/>
    </w:p>
    <w:p w:rsidR="005507D7" w:rsidRDefault="005507D7" w:rsidP="005507D7">
      <w:r>
        <w:t xml:space="preserve">PMMA A7 </w:t>
      </w:r>
      <w:proofErr w:type="gramStart"/>
      <w:r>
        <w:t>was used</w:t>
      </w:r>
      <w:proofErr w:type="gramEnd"/>
      <w:r>
        <w:t xml:space="preserve"> as an e-beam resist throughout this work. The following steps </w:t>
      </w:r>
      <w:proofErr w:type="gramStart"/>
      <w:r>
        <w:t>were used</w:t>
      </w:r>
      <w:proofErr w:type="gramEnd"/>
      <w:r>
        <w:t xml:space="preserve"> during e-beam lithography:</w:t>
      </w:r>
    </w:p>
    <w:p w:rsidR="005507D7" w:rsidRDefault="005507D7" w:rsidP="005507D7">
      <w:pPr>
        <w:pStyle w:val="ListParagraph"/>
        <w:numPr>
          <w:ilvl w:val="0"/>
          <w:numId w:val="7"/>
        </w:numPr>
      </w:pPr>
      <w:r>
        <w:lastRenderedPageBreak/>
        <w:t>Spin coat PMMA A7 at 5000 RPM for 90 seconds.</w:t>
      </w:r>
    </w:p>
    <w:p w:rsidR="005507D7" w:rsidRDefault="005507D7" w:rsidP="005507D7">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5507D7" w:rsidRDefault="005507D7" w:rsidP="005507D7">
      <w:pPr>
        <w:pStyle w:val="ListParagraph"/>
        <w:numPr>
          <w:ilvl w:val="0"/>
          <w:numId w:val="7"/>
        </w:numPr>
      </w:pPr>
      <w:r>
        <w:t>Exposure parameters:</w:t>
      </w:r>
    </w:p>
    <w:p w:rsidR="005507D7" w:rsidRDefault="005507D7" w:rsidP="005507D7">
      <w:pPr>
        <w:pStyle w:val="ListParagraph"/>
        <w:numPr>
          <w:ilvl w:val="1"/>
          <w:numId w:val="7"/>
        </w:numPr>
      </w:pPr>
      <w:r>
        <w:t>Working distance: 6.5-7.5 mm.</w:t>
      </w:r>
    </w:p>
    <w:p w:rsidR="005507D7" w:rsidRDefault="005507D7" w:rsidP="005507D7">
      <w:pPr>
        <w:pStyle w:val="ListParagraph"/>
        <w:numPr>
          <w:ilvl w:val="1"/>
          <w:numId w:val="7"/>
        </w:numPr>
      </w:pPr>
      <w:r>
        <w:t>Acceleration voltage: 30 kV.</w:t>
      </w:r>
    </w:p>
    <w:p w:rsidR="005507D7" w:rsidRDefault="005507D7" w:rsidP="005507D7">
      <w:pPr>
        <w:pStyle w:val="ListParagraph"/>
        <w:numPr>
          <w:ilvl w:val="1"/>
          <w:numId w:val="7"/>
        </w:numPr>
      </w:pPr>
      <w:r>
        <w:t>Spot Size: 3.</w:t>
      </w:r>
    </w:p>
    <w:p w:rsidR="005507D7" w:rsidRDefault="005507D7" w:rsidP="005507D7">
      <w:pPr>
        <w:pStyle w:val="ListParagraph"/>
        <w:numPr>
          <w:ilvl w:val="1"/>
          <w:numId w:val="7"/>
        </w:numPr>
      </w:pPr>
      <w:r>
        <w:t xml:space="preserve">Beam current: ~136 </w:t>
      </w:r>
      <w:proofErr w:type="spellStart"/>
      <w:r>
        <w:t>pA.</w:t>
      </w:r>
      <w:proofErr w:type="spellEnd"/>
    </w:p>
    <w:p w:rsidR="005507D7" w:rsidRDefault="005507D7" w:rsidP="005507D7">
      <w:pPr>
        <w:pStyle w:val="ListParagraph"/>
        <w:numPr>
          <w:ilvl w:val="1"/>
          <w:numId w:val="7"/>
        </w:numPr>
      </w:pPr>
      <w:r>
        <w:t>Magnification: Depends on pattern size. Typically 1500x.</w:t>
      </w:r>
    </w:p>
    <w:p w:rsidR="005507D7" w:rsidRDefault="005507D7" w:rsidP="005507D7">
      <w:pPr>
        <w:pStyle w:val="ListParagraph"/>
        <w:numPr>
          <w:ilvl w:val="1"/>
          <w:numId w:val="7"/>
        </w:numPr>
      </w:pPr>
      <w:r>
        <w:t xml:space="preserve">Point-to-Point Spacing: </w:t>
      </w:r>
      <w:proofErr w:type="gramStart"/>
      <w:r>
        <w:t>5</w:t>
      </w:r>
      <w:proofErr w:type="gramEnd"/>
      <w:r>
        <w:t xml:space="preserve"> nm.</w:t>
      </w:r>
    </w:p>
    <w:p w:rsidR="005507D7" w:rsidRDefault="005507D7" w:rsidP="005507D7">
      <w:pPr>
        <w:pStyle w:val="ListParagraph"/>
        <w:numPr>
          <w:ilvl w:val="1"/>
          <w:numId w:val="7"/>
        </w:numPr>
      </w:pPr>
      <w:r>
        <w:t>Line-to-Line Spacing: 30 nm.</w:t>
      </w:r>
    </w:p>
    <w:p w:rsidR="005507D7" w:rsidRDefault="005507D7" w:rsidP="005507D7">
      <w:pPr>
        <w:pStyle w:val="ListParagraph"/>
        <w:numPr>
          <w:ilvl w:val="1"/>
          <w:numId w:val="7"/>
        </w:numPr>
      </w:pPr>
      <w:r>
        <w:t xml:space="preserve">Line dose: 1.6 </w:t>
      </w:r>
      <w:proofErr w:type="spellStart"/>
      <w:r>
        <w:t>nC</w:t>
      </w:r>
      <w:proofErr w:type="spellEnd"/>
      <w:r>
        <w:t>/cm.</w:t>
      </w:r>
    </w:p>
    <w:p w:rsidR="005507D7" w:rsidRDefault="005507D7" w:rsidP="005507D7">
      <w:pPr>
        <w:pStyle w:val="ListParagraph"/>
        <w:numPr>
          <w:ilvl w:val="1"/>
          <w:numId w:val="7"/>
        </w:numPr>
      </w:pPr>
      <w:r>
        <w:t xml:space="preserve">Area dose: 450-600 </w:t>
      </w:r>
      <w:r>
        <w:rPr>
          <w:rFonts w:cs="Times"/>
        </w:rPr>
        <w:t>µ</w:t>
      </w:r>
      <w:r>
        <w:t>C/cm</w:t>
      </w:r>
      <w:r w:rsidRPr="00A67D28">
        <w:rPr>
          <w:vertAlign w:val="superscript"/>
        </w:rPr>
        <w:t>2</w:t>
      </w:r>
      <w:r>
        <w:t>.</w:t>
      </w:r>
    </w:p>
    <w:p w:rsidR="005507D7" w:rsidRDefault="005507D7" w:rsidP="005507D7">
      <w:pPr>
        <w:pStyle w:val="ListParagraph"/>
        <w:numPr>
          <w:ilvl w:val="0"/>
          <w:numId w:val="7"/>
        </w:numPr>
      </w:pPr>
      <w:r>
        <w:t>Development parameters:</w:t>
      </w:r>
    </w:p>
    <w:p w:rsidR="005507D7" w:rsidRDefault="005507D7" w:rsidP="005507D7">
      <w:pPr>
        <w:pStyle w:val="ListParagraph"/>
        <w:numPr>
          <w:ilvl w:val="1"/>
          <w:numId w:val="7"/>
        </w:numPr>
      </w:pPr>
      <w:r>
        <w:t>Developer: 1:3 MIBK:IPA (by volume)</w:t>
      </w:r>
    </w:p>
    <w:p w:rsidR="005507D7" w:rsidRDefault="005507D7" w:rsidP="005507D7">
      <w:pPr>
        <w:pStyle w:val="ListParagraph"/>
        <w:numPr>
          <w:ilvl w:val="1"/>
          <w:numId w:val="7"/>
        </w:numPr>
      </w:pPr>
      <w:r>
        <w:t>Development time: 55 seconds with gentle agitation followed by 15 seconds in IPA with gentle agitation</w:t>
      </w:r>
    </w:p>
    <w:p w:rsidR="005507D7" w:rsidRDefault="005507D7" w:rsidP="005507D7">
      <w:pPr>
        <w:pStyle w:val="Heading2App"/>
      </w:pPr>
      <w:bookmarkStart w:id="262" w:name="_Toc491082180"/>
      <w:r>
        <w:t>Electron-Beam Evaporation</w:t>
      </w:r>
      <w:bookmarkEnd w:id="262"/>
    </w:p>
    <w:p w:rsidR="005507D7" w:rsidRDefault="005507D7" w:rsidP="005507D7">
      <w:r>
        <w:t xml:space="preserve">Samples were loaded over a 3” carrier wafer using 90 </w:t>
      </w:r>
      <w:r>
        <w:rPr>
          <w:rFonts w:cs="Times"/>
        </w:rPr>
        <w:t>°</w:t>
      </w:r>
      <w:r>
        <w:t xml:space="preserve">C heat release tape. The samples </w:t>
      </w:r>
      <w:proofErr w:type="gramStart"/>
      <w:r>
        <w:t>were left</w:t>
      </w:r>
      <w:proofErr w:type="gramEnd"/>
      <w:r>
        <w:t xml:space="preserve">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 The current then was increased slightly till the pressure started going down (this only occurs for the first layer after the pump down when the evaporated metal reacts with the water vapor and radicals sticking to the evaporation chamber walls), while ensuring the e-beam is properly focused and centered on the source crucible. The shutter </w:t>
      </w:r>
      <w:proofErr w:type="gramStart"/>
      <w:r>
        <w:t>was opened</w:t>
      </w:r>
      <w:proofErr w:type="gramEnd"/>
      <w:r>
        <w:t xml:space="preserve"> once the chamber pressure started going up.</w:t>
      </w:r>
    </w:p>
    <w:p w:rsidR="005507D7" w:rsidRDefault="005507D7" w:rsidP="005507D7">
      <w:r>
        <w:t xml:space="preserve">The rate for all deposition over graphene was kept between 0.1 – 0.3 </w:t>
      </w:r>
      <w:r>
        <w:rPr>
          <w:rFonts w:cs="Times"/>
        </w:rPr>
        <w:t>Å</w:t>
      </w:r>
      <w:r>
        <w:t xml:space="preserve">/sec to enhance the adhesion between the metal and the graphene. This </w:t>
      </w:r>
      <w:proofErr w:type="gramStart"/>
      <w:r>
        <w:t>was kept</w:t>
      </w:r>
      <w:proofErr w:type="gramEnd"/>
      <w:r>
        <w:t xml:space="preserve"> for the first 3-5 nm then the rate was increased to the values typically used with that metal in the evaporation chamber.</w:t>
      </w:r>
    </w:p>
    <w:p w:rsidR="005507D7" w:rsidRDefault="005507D7" w:rsidP="005507D7">
      <w:r>
        <w:t>The typical evaporation currents were as follows:</w:t>
      </w:r>
    </w:p>
    <w:p w:rsidR="005507D7" w:rsidRDefault="005507D7" w:rsidP="005507D7">
      <w:pPr>
        <w:pStyle w:val="ListParagraph"/>
        <w:numPr>
          <w:ilvl w:val="0"/>
          <w:numId w:val="8"/>
        </w:numPr>
      </w:pPr>
      <w:r>
        <w:lastRenderedPageBreak/>
        <w:t>Cr: 20 mA</w:t>
      </w:r>
    </w:p>
    <w:p w:rsidR="005507D7" w:rsidRDefault="005507D7" w:rsidP="005507D7">
      <w:pPr>
        <w:pStyle w:val="ListParagraph"/>
        <w:numPr>
          <w:ilvl w:val="0"/>
          <w:numId w:val="8"/>
        </w:numPr>
      </w:pPr>
      <w:proofErr w:type="spellStart"/>
      <w:r>
        <w:t>Ti</w:t>
      </w:r>
      <w:proofErr w:type="spellEnd"/>
      <w:r>
        <w:t>: 30-40 mA</w:t>
      </w:r>
    </w:p>
    <w:p w:rsidR="005507D7" w:rsidRDefault="005507D7" w:rsidP="005507D7">
      <w:pPr>
        <w:pStyle w:val="ListParagraph"/>
        <w:numPr>
          <w:ilvl w:val="0"/>
          <w:numId w:val="8"/>
        </w:numPr>
      </w:pPr>
      <w:proofErr w:type="spellStart"/>
      <w:r>
        <w:t>Pd</w:t>
      </w:r>
      <w:proofErr w:type="spellEnd"/>
      <w:r>
        <w:t>: 40-50 mA</w:t>
      </w:r>
    </w:p>
    <w:p w:rsidR="005507D7" w:rsidRDefault="005507D7" w:rsidP="005507D7">
      <w:pPr>
        <w:pStyle w:val="ListParagraph"/>
        <w:numPr>
          <w:ilvl w:val="0"/>
          <w:numId w:val="8"/>
        </w:numPr>
      </w:pPr>
      <w:r>
        <w:t>Al: 40 mA</w:t>
      </w:r>
    </w:p>
    <w:p w:rsidR="005507D7" w:rsidRDefault="005507D7" w:rsidP="005507D7">
      <w:pPr>
        <w:pStyle w:val="ListParagraph"/>
        <w:numPr>
          <w:ilvl w:val="0"/>
          <w:numId w:val="8"/>
        </w:numPr>
      </w:pPr>
      <w:r>
        <w:t xml:space="preserve">Au: 50 mA </w:t>
      </w:r>
    </w:p>
    <w:p w:rsidR="005507D7" w:rsidRPr="00710B91" w:rsidRDefault="005507D7" w:rsidP="005507D7">
      <w:r>
        <w:t xml:space="preserve">After the evaporation run was </w:t>
      </w:r>
      <w:proofErr w:type="gramStart"/>
      <w:r>
        <w:t>complete</w:t>
      </w:r>
      <w:proofErr w:type="gramEnd"/>
      <w:r>
        <w:t xml:space="preserve"> the chamber was let to cool down for 15 minutes before venting.</w:t>
      </w:r>
    </w:p>
    <w:p w:rsidR="005507D7" w:rsidRDefault="005507D7" w:rsidP="005507D7">
      <w:pPr>
        <w:pStyle w:val="Heading2App"/>
      </w:pPr>
      <w:bookmarkStart w:id="263" w:name="_Toc491082181"/>
      <w:r>
        <w:t>Top Gate Oxide/Passivation Deposition</w:t>
      </w:r>
      <w:bookmarkEnd w:id="263"/>
    </w:p>
    <w:p w:rsidR="005507D7" w:rsidRDefault="005507D7" w:rsidP="005507D7">
      <w:r>
        <w:t>The top gate oxide used throughout this work was Al</w:t>
      </w:r>
      <w:r w:rsidRPr="00DD2C3C">
        <w:rPr>
          <w:vertAlign w:val="subscript"/>
        </w:rPr>
        <w:t>2</w:t>
      </w:r>
      <w:r>
        <w:t>O</w:t>
      </w:r>
      <w:r w:rsidRPr="00DD2C3C">
        <w:rPr>
          <w:vertAlign w:val="subscript"/>
        </w:rPr>
        <w:t>3</w:t>
      </w:r>
      <w:r>
        <w:t xml:space="preserve"> due to its high reported mobility</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To facilitate the ALD of oxide on graphene we used a seed layer of evaporated aluminum left to oxidize in air</w:t>
      </w:r>
      <w:r>
        <w:fldChar w:fldCharType="begin" w:fldLock="1"/>
      </w:r>
      <w:r>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87]", "plainTextFormattedCitation" : "[87]", "previouslyFormattedCitation" : "[87]" }, "properties" : { "noteIndex" : 0 }, "schema" : "https://github.com/citation-style-language/schema/raw/master/csl-citation.json" }</w:instrText>
      </w:r>
      <w:r>
        <w:fldChar w:fldCharType="separate"/>
      </w:r>
      <w:r w:rsidRPr="00DC6B43">
        <w:rPr>
          <w:noProof/>
        </w:rPr>
        <w:t>[87]</w:t>
      </w:r>
      <w:r>
        <w:fldChar w:fldCharType="end"/>
      </w:r>
      <w:r>
        <w:t xml:space="preserve">. The top </w:t>
      </w:r>
      <w:proofErr w:type="gramStart"/>
      <w:r>
        <w:t>gate oxide deposition parameters</w:t>
      </w:r>
      <w:proofErr w:type="gramEnd"/>
      <w:r>
        <w:t xml:space="preserve"> throughout this work was as follows:</w:t>
      </w:r>
    </w:p>
    <w:p w:rsidR="005507D7" w:rsidRDefault="005507D7" w:rsidP="005507D7">
      <w:pPr>
        <w:pStyle w:val="ListParagraph"/>
        <w:numPr>
          <w:ilvl w:val="0"/>
          <w:numId w:val="9"/>
        </w:numPr>
      </w:pPr>
      <w:r>
        <w:t>Evaporate 1.5 nm of aluminum then leave it in air for at least 30 minutes.</w:t>
      </w:r>
    </w:p>
    <w:p w:rsidR="005507D7" w:rsidRDefault="005507D7" w:rsidP="005507D7">
      <w:pPr>
        <w:pStyle w:val="ListParagraph"/>
        <w:numPr>
          <w:ilvl w:val="0"/>
          <w:numId w:val="9"/>
        </w:numPr>
      </w:pPr>
      <w:r>
        <w:t xml:space="preserve">Load the sample into ALD machine with the growth chamber temperature set and stable at 150 </w:t>
      </w:r>
      <w:r>
        <w:rPr>
          <w:rFonts w:cs="Times"/>
        </w:rPr>
        <w:t>°</w:t>
      </w:r>
      <w:r>
        <w:t>C.</w:t>
      </w:r>
    </w:p>
    <w:p w:rsidR="005507D7" w:rsidRDefault="005507D7" w:rsidP="005507D7">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 xml:space="preserve">O as an oxygen source (thermal growth NOT plasma assisted growth). The growth rate was about </w:t>
      </w:r>
      <w:proofErr w:type="gramStart"/>
      <w:r>
        <w:t>1</w:t>
      </w:r>
      <w:proofErr w:type="gramEnd"/>
      <w:r>
        <w:t xml:space="preserve"> </w:t>
      </w:r>
      <w:r>
        <w:rPr>
          <w:rFonts w:cs="Times"/>
        </w:rPr>
        <w:t>Å</w:t>
      </w:r>
      <w:r>
        <w:t>/cycle. The 8.5 nm deposition took around an hour.</w:t>
      </w:r>
    </w:p>
    <w:p w:rsidR="005507D7" w:rsidRPr="00DD2C3C" w:rsidRDefault="005507D7" w:rsidP="005507D7">
      <w:r>
        <w:t xml:space="preserve">The sample </w:t>
      </w:r>
      <w:proofErr w:type="gramStart"/>
      <w:r>
        <w:t>was removed</w:t>
      </w:r>
      <w:proofErr w:type="gramEnd"/>
      <w:r>
        <w:t xml:space="preserve"> from the chamber once the run was done.</w:t>
      </w:r>
    </w:p>
    <w:p w:rsidR="005507D7" w:rsidRPr="00F47C0C" w:rsidRDefault="005507D7" w:rsidP="005507D7">
      <w:pPr>
        <w:pStyle w:val="Heading2App"/>
      </w:pPr>
      <w:bookmarkStart w:id="264" w:name="_Toc491082182"/>
      <w:r>
        <w:t>Graphene etching</w:t>
      </w:r>
      <w:bookmarkEnd w:id="264"/>
    </w:p>
    <w:p w:rsidR="005507D7" w:rsidRDefault="005507D7" w:rsidP="005507D7">
      <w:r>
        <w:t xml:space="preserve">Graphene etching </w:t>
      </w:r>
      <w:proofErr w:type="gramStart"/>
      <w:r>
        <w:t>was done</w:t>
      </w:r>
      <w:proofErr w:type="gramEnd"/>
      <w:r>
        <w:t xml:space="preserv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 On the other hand, the RIE machine yielded cleaner etches with less lateral etching. The etch parameters in the Plasma-</w:t>
      </w:r>
      <w:proofErr w:type="spellStart"/>
      <w:r>
        <w:t>Therm</w:t>
      </w:r>
      <w:proofErr w:type="spellEnd"/>
      <w:r>
        <w:t xml:space="preserve"> 790 RIE are as follows:</w:t>
      </w:r>
    </w:p>
    <w:p w:rsidR="005507D7" w:rsidRDefault="005507D7" w:rsidP="005507D7">
      <w:pPr>
        <w:pStyle w:val="ListParagraph"/>
        <w:numPr>
          <w:ilvl w:val="0"/>
          <w:numId w:val="10"/>
        </w:numPr>
      </w:pPr>
      <w:r>
        <w:t>Recipe name: mdgphn1m</w:t>
      </w:r>
    </w:p>
    <w:p w:rsidR="005507D7" w:rsidRDefault="005507D7" w:rsidP="005507D7">
      <w:pPr>
        <w:pStyle w:val="ListParagraph"/>
        <w:numPr>
          <w:ilvl w:val="0"/>
          <w:numId w:val="10"/>
        </w:numPr>
      </w:pPr>
      <w:r>
        <w:lastRenderedPageBreak/>
        <w:t>Chuck used: Aluminum</w:t>
      </w:r>
    </w:p>
    <w:p w:rsidR="005507D7" w:rsidRDefault="005507D7" w:rsidP="005507D7">
      <w:pPr>
        <w:pStyle w:val="ListParagraph"/>
        <w:numPr>
          <w:ilvl w:val="0"/>
          <w:numId w:val="10"/>
        </w:numPr>
      </w:pPr>
      <w:r>
        <w:t>Etch time: 1 minute</w:t>
      </w:r>
    </w:p>
    <w:p w:rsidR="005507D7" w:rsidRDefault="005507D7" w:rsidP="005507D7">
      <w:pPr>
        <w:pStyle w:val="ListParagraph"/>
        <w:numPr>
          <w:ilvl w:val="0"/>
          <w:numId w:val="10"/>
        </w:numPr>
      </w:pPr>
      <w:r>
        <w:t>Power: 20 W</w:t>
      </w:r>
    </w:p>
    <w:p w:rsidR="005507D7" w:rsidRDefault="005507D7" w:rsidP="005507D7">
      <w:pPr>
        <w:pStyle w:val="ListParagraph"/>
        <w:numPr>
          <w:ilvl w:val="0"/>
          <w:numId w:val="10"/>
        </w:numPr>
      </w:pPr>
      <w:r>
        <w:t>Gases: 14:6 O</w:t>
      </w:r>
      <w:r w:rsidRPr="00171964">
        <w:rPr>
          <w:vertAlign w:val="subscript"/>
        </w:rPr>
        <w:t>2</w:t>
      </w:r>
      <w:r>
        <w:t>:Ar</w:t>
      </w:r>
    </w:p>
    <w:p w:rsidR="005507D7" w:rsidRDefault="005507D7" w:rsidP="005507D7">
      <w:pPr>
        <w:pStyle w:val="ListParagraph"/>
        <w:numPr>
          <w:ilvl w:val="0"/>
          <w:numId w:val="10"/>
        </w:numPr>
      </w:pPr>
      <w:r>
        <w:t xml:space="preserve">Pressure: 1 </w:t>
      </w:r>
      <w:proofErr w:type="spellStart"/>
      <w:r>
        <w:t>mT</w:t>
      </w:r>
      <w:proofErr w:type="spellEnd"/>
    </w:p>
    <w:p w:rsidR="005507D7" w:rsidRDefault="005507D7" w:rsidP="005507D7">
      <w:pPr>
        <w:pStyle w:val="ListParagraph"/>
        <w:numPr>
          <w:ilvl w:val="0"/>
          <w:numId w:val="10"/>
        </w:numPr>
      </w:pPr>
      <w:r>
        <w:t>DC Voltage: ~ 180V (automatically controlled)</w:t>
      </w:r>
    </w:p>
    <w:p w:rsidR="005507D7" w:rsidRDefault="005507D7" w:rsidP="005507D7">
      <w:pPr>
        <w:pStyle w:val="Heading2App"/>
      </w:pPr>
      <w:bookmarkStart w:id="265" w:name="_Toc491082183"/>
      <w:r>
        <w:t>Backside oxide etch</w:t>
      </w:r>
      <w:bookmarkEnd w:id="265"/>
    </w:p>
    <w:p w:rsidR="005507D7" w:rsidRDefault="005507D7" w:rsidP="005507D7">
      <w:r>
        <w:t xml:space="preserve">Commercially available graphene and </w:t>
      </w:r>
      <w:proofErr w:type="gramStart"/>
      <w:r>
        <w:t>thermally-grown</w:t>
      </w:r>
      <w:proofErr w:type="gramEnd"/>
      <w:r>
        <w:t xml:space="preserve"> SiO</w:t>
      </w:r>
      <w:r w:rsidRPr="009E5FE1">
        <w:rPr>
          <w:vertAlign w:val="subscript"/>
        </w:rPr>
        <w:t>2</w:t>
      </w:r>
      <w:r>
        <w:t xml:space="preserve"> over silicon substrates come with an oxide on the on both the top-side and back-side of the substrate, that is, the oxide is on both sides of the silicon carrier wafer. The </w:t>
      </w:r>
      <w:proofErr w:type="gramStart"/>
      <w:r>
        <w:t>top-side</w:t>
      </w:r>
      <w:proofErr w:type="gramEnd"/>
      <w:r>
        <w:t xml:space="preserve"> oxide is grown over the finished silicon face and acts as the back-gate oxide. The </w:t>
      </w:r>
      <w:proofErr w:type="gramStart"/>
      <w:r>
        <w:t>top-side</w:t>
      </w:r>
      <w:proofErr w:type="gramEnd"/>
      <w:r>
        <w:t xml:space="preserve"> oxide is the back-gate oxide that carrier the transferred graphene. The </w:t>
      </w:r>
      <w:proofErr w:type="gramStart"/>
      <w:r>
        <w:t>back-side</w:t>
      </w:r>
      <w:proofErr w:type="gramEnd"/>
      <w:r>
        <w:t xml:space="preserve"> oxide is a byproduct of the thermal growth process. The </w:t>
      </w:r>
      <w:proofErr w:type="gramStart"/>
      <w:r>
        <w:t>back-side</w:t>
      </w:r>
      <w:proofErr w:type="gramEnd"/>
      <w:r>
        <w:t xml:space="preserve"> oxide prevents electrical contact to the silicon substrate and should be removed prior to any measurements. This can be confirmed by optically inspecting the </w:t>
      </w:r>
      <w:proofErr w:type="gramStart"/>
      <w:r>
        <w:t>back side</w:t>
      </w:r>
      <w:proofErr w:type="gramEnd"/>
      <w:r>
        <w:t xml:space="preserve"> of the carrier wafer: if the backside is any color other than grey then it is covered with an oxide. Pictures depicting the </w:t>
      </w:r>
      <w:proofErr w:type="gramStart"/>
      <w:r>
        <w:t>back side</w:t>
      </w:r>
      <w:proofErr w:type="gramEnd"/>
      <w:r>
        <w:t xml:space="preserve"> of the sample (graphene facing down) are shown in </w:t>
      </w:r>
      <w:r>
        <w:fldChar w:fldCharType="begin"/>
      </w:r>
      <w:r>
        <w:instrText xml:space="preserve"> REF _Ref490004157 \h </w:instrText>
      </w:r>
      <w:r>
        <w:fldChar w:fldCharType="separate"/>
      </w:r>
      <w:r>
        <w:t xml:space="preserve">Figure </w:t>
      </w:r>
      <w:r>
        <w:rPr>
          <w:noProof/>
          <w:cs/>
        </w:rPr>
        <w:t>‎</w:t>
      </w:r>
      <w:r>
        <w:rPr>
          <w:noProof/>
        </w:rPr>
        <w:t>A</w:t>
      </w:r>
      <w:r>
        <w:t>.</w:t>
      </w:r>
      <w:r>
        <w:rPr>
          <w:noProof/>
        </w:rPr>
        <w:t>1</w:t>
      </w:r>
      <w:r>
        <w:fldChar w:fldCharType="end"/>
      </w:r>
      <w:r>
        <w:t>, showing the back side before and after the removal of the back-side oxide.</w:t>
      </w:r>
    </w:p>
    <w:p w:rsidR="00D10655" w:rsidRPr="009E5FE1" w:rsidRDefault="00D10655" w:rsidP="00D10655">
      <w:r>
        <w:t xml:space="preserve">Before doing any processing on the back side, the top-side oxide and graphene should be covered by spin coating PMMA or photoresist over it to prevent scratching the graphene during the etch of the back-side oxide. The </w:t>
      </w:r>
      <w:proofErr w:type="gramStart"/>
      <w:r>
        <w:t>back-side</w:t>
      </w:r>
      <w:proofErr w:type="gramEnd"/>
      <w:r>
        <w:t xml:space="preserve"> oxide can be removed using RIE or by floating it over BHF. We prefer the use of RIE etching because it is </w:t>
      </w:r>
      <w:proofErr w:type="gramStart"/>
      <w:r>
        <w:t>more safe</w:t>
      </w:r>
      <w:proofErr w:type="gramEnd"/>
      <w:r>
        <w:t xml:space="preserve"> and less prone to accidental damage to the graphene features if the sample falls into the BHF. When using an RIE oxide etch recipe, the etch time and recipe should be carefully set up to prevent, and remove, any polymer formation on the silicon surface as it would increase the contact resistance to the back gate (the silic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10655">
        <w:tc>
          <w:tcPr>
            <w:tcW w:w="4680" w:type="dxa"/>
          </w:tcPr>
          <w:p w:rsidR="005507D7" w:rsidRDefault="005507D7" w:rsidP="00D95516">
            <w:pPr>
              <w:ind w:firstLine="0"/>
            </w:pPr>
            <w:r>
              <w:rPr>
                <w:noProof/>
              </w:rPr>
              <w:lastRenderedPageBreak/>
              <w:drawing>
                <wp:inline distT="0" distB="0" distL="0" distR="0" wp14:anchorId="000F6C09" wp14:editId="6AB039D5">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5507D7" w:rsidRDefault="005507D7" w:rsidP="00D95516">
            <w:pPr>
              <w:keepNext/>
              <w:ind w:firstLine="0"/>
            </w:pPr>
            <w:r>
              <w:rPr>
                <w:noProof/>
              </w:rPr>
              <w:drawing>
                <wp:inline distT="0" distB="0" distL="0" distR="0" wp14:anchorId="05A792CD" wp14:editId="08B76B3D">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5507D7" w:rsidRDefault="005507D7" w:rsidP="005507D7">
      <w:pPr>
        <w:pStyle w:val="Caption"/>
      </w:pPr>
      <w:bookmarkStart w:id="266" w:name="_Ref490004157"/>
      <w:bookmarkStart w:id="267" w:name="_Toc49153933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w:t>
        </w:r>
      </w:fldSimple>
      <w:bookmarkEnd w:id="266"/>
      <w:r>
        <w:t xml:space="preserve">(a) Before, and (b) after the removal of the </w:t>
      </w:r>
      <w:proofErr w:type="gramStart"/>
      <w:r>
        <w:t>back-side</w:t>
      </w:r>
      <w:proofErr w:type="gramEnd"/>
      <w:r>
        <w:t xml:space="preserve"> oxide from the silicon sample. The back-gate oxide is deposited on the </w:t>
      </w:r>
      <w:proofErr w:type="gramStart"/>
      <w:r>
        <w:t>top-side</w:t>
      </w:r>
      <w:proofErr w:type="gramEnd"/>
      <w:r>
        <w:t xml:space="preserve"> of the sample, while the back-side oxide growth is a byproduct of the thermal oxide growth process.</w:t>
      </w:r>
      <w:bookmarkEnd w:id="267"/>
    </w:p>
    <w:p w:rsidR="005507D7" w:rsidRDefault="005507D7" w:rsidP="005507D7">
      <w:pPr>
        <w:spacing w:after="0" w:line="240" w:lineRule="auto"/>
        <w:ind w:firstLine="0"/>
        <w:jc w:val="left"/>
        <w:rPr>
          <w:rFonts w:asciiTheme="majorBidi" w:hAnsiTheme="majorBidi" w:cs="Arial"/>
          <w:sz w:val="52"/>
        </w:rPr>
      </w:pPr>
      <w:bookmarkStart w:id="268" w:name="_Ref489899167"/>
      <w:r>
        <w:br w:type="page"/>
      </w:r>
    </w:p>
    <w:p w:rsidR="005507D7" w:rsidRDefault="005507D7" w:rsidP="005507D7">
      <w:pPr>
        <w:pStyle w:val="Heading1App"/>
      </w:pPr>
      <w:bookmarkStart w:id="269" w:name="_Toc491082184"/>
      <w:r>
        <w:lastRenderedPageBreak/>
        <w:t>Fabrication of a Dual-Gated Graphene FET</w:t>
      </w:r>
      <w:bookmarkEnd w:id="268"/>
      <w:bookmarkEnd w:id="269"/>
    </w:p>
    <w:p w:rsidR="005507D7" w:rsidRDefault="005507D7" w:rsidP="005507D7">
      <w:r>
        <w:t xml:space="preserve">We go through the details of fabricating a dual-gated graphene FET. This procedure is identical for neurons, synapses and diodes, except for the e-beam mask used to shape the top gate. The processing parameters follow the values outlines in Appendix A. The steps </w:t>
      </w:r>
      <w:proofErr w:type="gramStart"/>
      <w:r>
        <w:t>are numbered</w:t>
      </w:r>
      <w:proofErr w:type="gramEnd"/>
      <w:r>
        <w:t xml:space="preserve"> according to their order. Note that the devices presented in this work were all fabricated using CVD graphene over 285 nm of thermal SiO</w:t>
      </w:r>
      <w:r w:rsidRPr="00751D1C">
        <w:rPr>
          <w:vertAlign w:val="subscript"/>
        </w:rPr>
        <w:t>2</w:t>
      </w:r>
      <w:r>
        <w:t>, procured from Graphene Supermarket. The top gate oxide was 10 nm of Al</w:t>
      </w:r>
      <w:r w:rsidRPr="00751D1C">
        <w:rPr>
          <w:vertAlign w:val="subscript"/>
        </w:rPr>
        <w:t>2</w:t>
      </w:r>
      <w:r>
        <w:t>O</w:t>
      </w:r>
      <w:r w:rsidRPr="00751D1C">
        <w:rPr>
          <w:vertAlign w:val="subscript"/>
        </w:rPr>
        <w:t>3</w:t>
      </w:r>
      <w:r>
        <w:t xml:space="preserve">, and the top gate metal was 25 nm thick, e-beam evaporated aluminum. The contact stack was </w:t>
      </w:r>
      <w:proofErr w:type="spellStart"/>
      <w:r>
        <w:t>Ti</w:t>
      </w:r>
      <w:proofErr w:type="spellEnd"/>
      <w:r>
        <w:t>/</w:t>
      </w:r>
      <w:proofErr w:type="spellStart"/>
      <w:r>
        <w:t>Pd</w:t>
      </w:r>
      <w:proofErr w:type="spellEnd"/>
      <w:r>
        <w:t xml:space="preserve"> with thicknesses 1.5/40 nm.</w:t>
      </w:r>
    </w:p>
    <w:p w:rsidR="005507D7" w:rsidRDefault="005507D7" w:rsidP="005507D7">
      <w:pPr>
        <w:pStyle w:val="ListParagraph"/>
        <w:numPr>
          <w:ilvl w:val="0"/>
          <w:numId w:val="28"/>
        </w:numPr>
      </w:pPr>
      <w:r>
        <w:t>Preprocessing Anneal</w:t>
      </w:r>
    </w:p>
    <w:p w:rsidR="005507D7" w:rsidRPr="00195CEF" w:rsidRDefault="005507D7" w:rsidP="005507D7">
      <w:r>
        <w:t>The preprocessing anneal is crucial to remove any PMMA residual from the graphene transfer step and is typically performed for at least 4 hours before any fabrication.</w:t>
      </w:r>
    </w:p>
    <w:p w:rsidR="005507D7" w:rsidRDefault="005507D7" w:rsidP="005507D7">
      <w:pPr>
        <w:pStyle w:val="ListParagraph"/>
        <w:numPr>
          <w:ilvl w:val="0"/>
          <w:numId w:val="28"/>
        </w:numPr>
      </w:pPr>
      <w:r>
        <w:t>Contact</w:t>
      </w:r>
      <w:r w:rsidRPr="005C1DC4">
        <w:t xml:space="preserve"> Photolithography</w:t>
      </w:r>
    </w:p>
    <w:p w:rsidR="005507D7" w:rsidRPr="00413D5F" w:rsidRDefault="005507D7" w:rsidP="005507D7">
      <w:pPr>
        <w:pStyle w:val="ListParagraph"/>
        <w:numPr>
          <w:ilvl w:val="0"/>
          <w:numId w:val="11"/>
        </w:numPr>
      </w:pPr>
      <w:r>
        <w:t xml:space="preserve">Spin coating the photoresist and contact layer lithography as shown in </w:t>
      </w:r>
      <w:r>
        <w:fldChar w:fldCharType="begin"/>
      </w:r>
      <w:r>
        <w:instrText xml:space="preserve"> REF _Ref490652492 \h </w:instrText>
      </w:r>
      <w:r>
        <w:fldChar w:fldCharType="separate"/>
      </w:r>
      <w:r>
        <w:t xml:space="preserve">Figure </w:t>
      </w:r>
      <w:r>
        <w:rPr>
          <w:noProof/>
          <w:cs/>
        </w:rPr>
        <w:t>‎</w:t>
      </w:r>
      <w:r>
        <w:rPr>
          <w:noProof/>
        </w:rPr>
        <w:t>B</w:t>
      </w:r>
      <w:r>
        <w:t>.</w:t>
      </w:r>
      <w:r>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F99AF70" wp14:editId="45EC694D">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9909481" wp14:editId="5A9DD10F">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0" w:name="_Ref490094791"/>
      <w:bookmarkStart w:id="271" w:name="_Ref490652492"/>
      <w:bookmarkStart w:id="272" w:name="_Toc49153933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2</w:t>
        </w:r>
      </w:fldSimple>
      <w:bookmarkEnd w:id="270"/>
      <w:bookmarkEnd w:id="271"/>
      <w:r>
        <w:t xml:space="preserve"> Sample cross-section after (a) Spin coating, and (b) </w:t>
      </w:r>
      <w:r>
        <w:rPr>
          <w:noProof/>
        </w:rPr>
        <w:t>photolithography and development of contact layer.</w:t>
      </w:r>
      <w:bookmarkEnd w:id="272"/>
    </w:p>
    <w:p w:rsidR="005507D7" w:rsidRDefault="005507D7" w:rsidP="005507D7">
      <w:pPr>
        <w:pStyle w:val="ListParagraph"/>
        <w:numPr>
          <w:ilvl w:val="0"/>
          <w:numId w:val="11"/>
        </w:numPr>
      </w:pPr>
      <w:r>
        <w:t xml:space="preserve">Contact metal stack evaporation and lift-off as shown in </w:t>
      </w:r>
      <w:r>
        <w:fldChar w:fldCharType="begin"/>
      </w:r>
      <w:r>
        <w:instrText xml:space="preserve"> REF _Ref490094800 \h </w:instrText>
      </w:r>
      <w:r>
        <w:fldChar w:fldCharType="separate"/>
      </w:r>
      <w:r>
        <w:t xml:space="preserve">Figure </w:t>
      </w:r>
      <w:r>
        <w:rPr>
          <w:noProof/>
          <w:cs/>
        </w:rPr>
        <w:t>‎</w:t>
      </w:r>
      <w:r>
        <w:rPr>
          <w:noProof/>
        </w:rPr>
        <w:t>B</w:t>
      </w:r>
      <w:r>
        <w:t>.</w:t>
      </w:r>
      <w:r>
        <w:rPr>
          <w:noProof/>
        </w:rPr>
        <w:t>2</w:t>
      </w:r>
      <w:r>
        <w:fldChar w:fldCharType="end"/>
      </w:r>
      <w:r>
        <w:t>.</w:t>
      </w:r>
    </w:p>
    <w:p w:rsidR="00F34EE4" w:rsidRDefault="00F34EE4" w:rsidP="00F34EE4">
      <w:pPr>
        <w:pStyle w:val="ListParagraph"/>
        <w:ind w:left="1080"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736A0F21" wp14:editId="46D3474B">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3262EE13" wp14:editId="185422FA">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3" w:name="_Ref490094800"/>
      <w:bookmarkStart w:id="274" w:name="_Toc49153933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3</w:t>
        </w:r>
      </w:fldSimple>
      <w:bookmarkEnd w:id="273"/>
      <w:r w:rsidRPr="00413D5F">
        <w:t xml:space="preserve"> </w:t>
      </w:r>
      <w:r>
        <w:t xml:space="preserve">Sample cross-section after (a) contact stack evaporation, and (b) </w:t>
      </w:r>
      <w:r>
        <w:rPr>
          <w:noProof/>
        </w:rPr>
        <w:t>contacts lift-off.</w:t>
      </w:r>
      <w:bookmarkEnd w:id="274"/>
    </w:p>
    <w:p w:rsidR="005507D7" w:rsidRDefault="005507D7" w:rsidP="005507D7">
      <w:r>
        <w:fldChar w:fldCharType="begin"/>
      </w:r>
      <w:r>
        <w:instrText xml:space="preserve"> REF _Ref490093674 \h </w:instrText>
      </w:r>
      <w:r>
        <w:fldChar w:fldCharType="separate"/>
      </w:r>
      <w:r>
        <w:t xml:space="preserve">Figure </w:t>
      </w:r>
      <w:r>
        <w:rPr>
          <w:noProof/>
          <w:cs/>
        </w:rPr>
        <w:t>‎</w:t>
      </w:r>
      <w:r>
        <w:rPr>
          <w:noProof/>
        </w:rPr>
        <w:t>B</w:t>
      </w:r>
      <w:r>
        <w:t>.</w:t>
      </w:r>
      <w:r>
        <w:rPr>
          <w:noProof/>
        </w:rPr>
        <w:t>3</w:t>
      </w:r>
      <w:r>
        <w:fldChar w:fldCharType="end"/>
      </w:r>
      <w:r>
        <w:t xml:space="preserve"> shows an optical microscope image of the sample after step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6ECE7CA7" wp14:editId="0290F67A">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0E4C57B4" wp14:editId="21CD3C68">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5" w:name="_Ref490093674"/>
      <w:bookmarkStart w:id="276" w:name="_Toc49153934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4</w:t>
        </w:r>
      </w:fldSimple>
      <w:bookmarkEnd w:id="275"/>
      <w:r w:rsidRPr="00413D5F">
        <w:t xml:space="preserve"> </w:t>
      </w:r>
      <w:r>
        <w:t xml:space="preserve">Optical microscope image after (a) contact photolithography, and (b) </w:t>
      </w:r>
      <w:r>
        <w:rPr>
          <w:noProof/>
        </w:rPr>
        <w:t>contacts lift-off.</w:t>
      </w:r>
      <w:bookmarkEnd w:id="276"/>
    </w:p>
    <w:p w:rsidR="005507D7" w:rsidRDefault="005507D7" w:rsidP="005507D7">
      <w:pPr>
        <w:pStyle w:val="ListParagraph"/>
        <w:numPr>
          <w:ilvl w:val="0"/>
          <w:numId w:val="28"/>
        </w:numPr>
      </w:pPr>
      <w:r>
        <w:t xml:space="preserve">Channel </w:t>
      </w:r>
      <w:r w:rsidRPr="005C1DC4">
        <w:t>Definition</w:t>
      </w:r>
    </w:p>
    <w:p w:rsidR="005507D7" w:rsidRPr="00413D5F" w:rsidRDefault="005507D7" w:rsidP="005507D7">
      <w:pPr>
        <w:pStyle w:val="ListParagraph"/>
        <w:numPr>
          <w:ilvl w:val="0"/>
          <w:numId w:val="12"/>
        </w:numPr>
      </w:pPr>
      <w:r>
        <w:t xml:space="preserve">Spin coating the photoresist and the channel etch mask as shown </w:t>
      </w:r>
      <w:r>
        <w:fldChar w:fldCharType="begin"/>
      </w:r>
      <w:r>
        <w:instrText xml:space="preserve"> REF _Ref490094807 \h </w:instrText>
      </w:r>
      <w:r>
        <w:fldChar w:fldCharType="separate"/>
      </w:r>
      <w:r>
        <w:t xml:space="preserve">Figure </w:t>
      </w:r>
      <w:r>
        <w:rPr>
          <w:noProof/>
          <w:cs/>
        </w:rPr>
        <w:t>‎</w:t>
      </w:r>
      <w:r>
        <w:rPr>
          <w:noProof/>
        </w:rPr>
        <w:t>B</w:t>
      </w:r>
      <w:r>
        <w:t>.</w:t>
      </w:r>
      <w:r>
        <w:rPr>
          <w:noProof/>
        </w:rPr>
        <w:t>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9932C1C" wp14:editId="7E100F33">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9242059" wp14:editId="09F9C3E3">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7" w:name="_Ref490094807"/>
      <w:bookmarkStart w:id="278" w:name="_Toc49153934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5</w:t>
        </w:r>
      </w:fldSimple>
      <w:bookmarkEnd w:id="277"/>
      <w:r>
        <w:t xml:space="preserve"> Sample cross-section after (a) Spin coating, and (b) </w:t>
      </w:r>
      <w:r>
        <w:rPr>
          <w:noProof/>
        </w:rPr>
        <w:t>photolithography and development of channel etch mask.</w:t>
      </w:r>
      <w:bookmarkEnd w:id="278"/>
    </w:p>
    <w:p w:rsidR="005507D7" w:rsidRDefault="005507D7" w:rsidP="005507D7">
      <w:pPr>
        <w:pStyle w:val="ListParagraph"/>
        <w:numPr>
          <w:ilvl w:val="0"/>
          <w:numId w:val="12"/>
        </w:numPr>
      </w:pPr>
      <w:r>
        <w:t>O</w:t>
      </w:r>
      <w:r w:rsidRPr="00A1653B">
        <w:rPr>
          <w:vertAlign w:val="subscript"/>
        </w:rPr>
        <w:t>2</w:t>
      </w:r>
      <w:r>
        <w:t xml:space="preserve"> plasma etching of the exposed graphene using the RIE and removal of the etch mask as shown in </w:t>
      </w:r>
      <w:r>
        <w:fldChar w:fldCharType="begin"/>
      </w:r>
      <w:r>
        <w:instrText xml:space="preserve"> REF _Ref490094812 \h </w:instrText>
      </w:r>
      <w:r>
        <w:fldChar w:fldCharType="separate"/>
      </w:r>
      <w:r>
        <w:t xml:space="preserve">Figure </w:t>
      </w:r>
      <w:r>
        <w:rPr>
          <w:noProof/>
          <w:cs/>
        </w:rPr>
        <w:t>‎</w:t>
      </w:r>
      <w:r>
        <w:rPr>
          <w:noProof/>
        </w:rPr>
        <w:t>B</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lastRenderedPageBreak/>
              <w:drawing>
                <wp:inline distT="0" distB="0" distL="0" distR="0" wp14:anchorId="4DDC8EDD" wp14:editId="2161A55B">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3A114B35" wp14:editId="447EFE1B">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79" w:name="_Ref490094812"/>
      <w:bookmarkStart w:id="280" w:name="_Toc491539342"/>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6</w:t>
        </w:r>
      </w:fldSimple>
      <w:bookmarkEnd w:id="279"/>
      <w:r w:rsidRPr="00413D5F">
        <w:t xml:space="preserve"> </w:t>
      </w:r>
      <w:r>
        <w:t xml:space="preserve">Sample cross-section (a) during channel definition, and (b) after </w:t>
      </w:r>
      <w:r>
        <w:rPr>
          <w:noProof/>
        </w:rPr>
        <w:t>etch mask removal. The red arrows signifiy the O</w:t>
      </w:r>
      <w:r w:rsidRPr="00CE2908">
        <w:rPr>
          <w:noProof/>
          <w:vertAlign w:val="subscript"/>
        </w:rPr>
        <w:t>2</w:t>
      </w:r>
      <w:r>
        <w:rPr>
          <w:noProof/>
        </w:rPr>
        <w:t xml:space="preserve"> plasma etching the exposed graphene.</w:t>
      </w:r>
      <w:bookmarkEnd w:id="280"/>
    </w:p>
    <w:p w:rsidR="005507D7" w:rsidRDefault="005507D7" w:rsidP="005507D7">
      <w:r>
        <w:fldChar w:fldCharType="begin"/>
      </w:r>
      <w:r>
        <w:instrText xml:space="preserve"> REF _Ref490094818 \h </w:instrText>
      </w:r>
      <w:r>
        <w:fldChar w:fldCharType="separate"/>
      </w:r>
      <w:r>
        <w:t xml:space="preserve">Figure </w:t>
      </w:r>
      <w:r>
        <w:rPr>
          <w:noProof/>
          <w:cs/>
        </w:rPr>
        <w:t>‎</w:t>
      </w:r>
      <w:r>
        <w:rPr>
          <w:noProof/>
        </w:rPr>
        <w:t>B</w:t>
      </w:r>
      <w:r>
        <w:t>.</w:t>
      </w:r>
      <w:r>
        <w:rPr>
          <w:noProof/>
        </w:rPr>
        <w:t>6</w:t>
      </w:r>
      <w:r>
        <w:fldChar w:fldCharType="end"/>
      </w:r>
      <w:r>
        <w:t xml:space="preserve"> shows an optical microscope image of the sample after steps (1) and (2).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 xml:space="preserve">(a) shows the tears in the graphene channel prior to the etch. After the etch no graphene is visible outside the etch mask as seen in </w:t>
      </w:r>
      <w:r>
        <w:fldChar w:fldCharType="begin"/>
      </w:r>
      <w:r>
        <w:instrText xml:space="preserve"> REF _Ref490094818 \h </w:instrText>
      </w:r>
      <w:r>
        <w:fldChar w:fldCharType="separate"/>
      </w:r>
      <w:r>
        <w:t xml:space="preserve">Figure </w:t>
      </w:r>
      <w:r>
        <w:rPr>
          <w:noProof/>
          <w:cs/>
        </w:rPr>
        <w:t>‎</w:t>
      </w:r>
      <w:proofErr w:type="gramStart"/>
      <w:r>
        <w:rPr>
          <w:noProof/>
        </w:rPr>
        <w:t>B</w:t>
      </w:r>
      <w:r>
        <w:t>.</w:t>
      </w:r>
      <w:r>
        <w:rPr>
          <w:noProof/>
        </w:rPr>
        <w:t>6</w:t>
      </w:r>
      <w:proofErr w:type="gramEnd"/>
      <w:r>
        <w:fldChar w:fldCharType="end"/>
      </w:r>
      <w: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56E72115" wp14:editId="7BED0335">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4EA10DA0" wp14:editId="13949941">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1" w:name="_Ref490094818"/>
      <w:bookmarkStart w:id="282" w:name="_Toc491539343"/>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7</w:t>
        </w:r>
      </w:fldSimple>
      <w:bookmarkEnd w:id="281"/>
      <w:r w:rsidRPr="00413D5F">
        <w:t xml:space="preserve"> </w:t>
      </w:r>
      <w:r>
        <w:t xml:space="preserve">Optical microscope image after (a) contact photolithography, and (b) </w:t>
      </w:r>
      <w:r>
        <w:rPr>
          <w:noProof/>
        </w:rPr>
        <w:t>contacts lift-off.</w:t>
      </w:r>
      <w:bookmarkEnd w:id="282"/>
    </w:p>
    <w:p w:rsidR="005507D7" w:rsidRDefault="005507D7" w:rsidP="005507D7">
      <w:pPr>
        <w:pStyle w:val="ListParagraph"/>
        <w:numPr>
          <w:ilvl w:val="0"/>
          <w:numId w:val="28"/>
        </w:numPr>
      </w:pPr>
      <w:r>
        <w:t>Top Gate Oxide/Passivation Deposition</w:t>
      </w:r>
    </w:p>
    <w:p w:rsidR="005507D7" w:rsidRPr="00413D5F" w:rsidRDefault="005507D7" w:rsidP="005507D7">
      <w:r>
        <w:t xml:space="preserve">ALD seed layer is evaporated then the ALD is performed over the seed as shown in </w:t>
      </w:r>
      <w:r>
        <w:fldChar w:fldCharType="begin"/>
      </w:r>
      <w:r>
        <w:instrText xml:space="preserve"> REF _Ref490094837 \h </w:instrText>
      </w:r>
      <w:r>
        <w:fldChar w:fldCharType="separate"/>
      </w:r>
      <w:r>
        <w:t xml:space="preserve">Figure </w:t>
      </w:r>
      <w:r>
        <w:rPr>
          <w:noProof/>
          <w:cs/>
        </w:rPr>
        <w:t>‎</w:t>
      </w:r>
      <w:r>
        <w:rPr>
          <w:noProof/>
        </w:rPr>
        <w:t>B</w:t>
      </w:r>
      <w:r>
        <w:t>.</w:t>
      </w:r>
      <w:r>
        <w:rPr>
          <w:noProof/>
        </w:rPr>
        <w:t>7</w:t>
      </w:r>
      <w:r>
        <w:fldChar w:fldCharType="end"/>
      </w:r>
      <w:r>
        <w:t>. The top gate oxide also acts as a passivation to protect the channel from the environment. In our experiments, 10 nm of Al</w:t>
      </w:r>
      <w:r w:rsidRPr="003D2068">
        <w:rPr>
          <w:vertAlign w:val="subscript"/>
        </w:rPr>
        <w:t>2</w:t>
      </w:r>
      <w:r>
        <w:t>O</w:t>
      </w:r>
      <w:r w:rsidRPr="003D2068">
        <w:rPr>
          <w:vertAlign w:val="subscript"/>
        </w:rPr>
        <w:t>3</w:t>
      </w:r>
      <w:r>
        <w:t xml:space="preserve"> was enough to protect the graphene from environmental do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p>
          <w:p w:rsidR="005507D7" w:rsidRDefault="005507D7" w:rsidP="00D95516">
            <w:pPr>
              <w:ind w:firstLine="0"/>
              <w:jc w:val="center"/>
            </w:pPr>
            <w:r>
              <w:rPr>
                <w:noProof/>
              </w:rPr>
              <w:drawing>
                <wp:inline distT="0" distB="0" distL="0" distR="0" wp14:anchorId="46C81C31" wp14:editId="05EE6BE1">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26AD55AE" wp14:editId="62BCBDDD">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3" w:name="_Ref490094837"/>
      <w:bookmarkStart w:id="284" w:name="_Toc491539344"/>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8</w:t>
        </w:r>
      </w:fldSimple>
      <w:bookmarkEnd w:id="283"/>
      <w:r>
        <w:t xml:space="preserve"> Sample cross-section after (a) seed layer evaporation, and (b)</w:t>
      </w:r>
      <w:r>
        <w:rPr>
          <w:noProof/>
        </w:rPr>
        <w:t xml:space="preserve"> top oxide ALD.</w:t>
      </w:r>
      <w:bookmarkEnd w:id="284"/>
    </w:p>
    <w:p w:rsidR="005507D7" w:rsidRDefault="005507D7" w:rsidP="005507D7">
      <w:pPr>
        <w:pStyle w:val="ListParagraph"/>
        <w:numPr>
          <w:ilvl w:val="0"/>
          <w:numId w:val="28"/>
        </w:numPr>
      </w:pPr>
      <w:r>
        <w:t>Top Gate Lithography</w:t>
      </w:r>
    </w:p>
    <w:p w:rsidR="005507D7" w:rsidRPr="00325790" w:rsidRDefault="005507D7" w:rsidP="005507D7">
      <w:r>
        <w:t xml:space="preserve">This step is only required if a top gate is needed. The step </w:t>
      </w:r>
      <w:proofErr w:type="gramStart"/>
      <w:r>
        <w:t>is used</w:t>
      </w:r>
      <w:proofErr w:type="gramEnd"/>
      <w:r>
        <w:t xml:space="preserve"> for the fabrication of the neurons, synapses or diode oblique gates. The only difference is the e-beam mask used to pattern the top gate.</w:t>
      </w:r>
    </w:p>
    <w:p w:rsidR="005507D7" w:rsidRPr="00413D5F" w:rsidRDefault="005507D7" w:rsidP="005507D7">
      <w:pPr>
        <w:pStyle w:val="ListParagraph"/>
        <w:numPr>
          <w:ilvl w:val="0"/>
          <w:numId w:val="13"/>
        </w:numPr>
      </w:pPr>
      <w:r>
        <w:t xml:space="preserve">Spin coating the e-beam resist and the e-beam lithography of top gate as shown in </w:t>
      </w:r>
      <w:r>
        <w:fldChar w:fldCharType="begin"/>
      </w:r>
      <w:r>
        <w:instrText xml:space="preserve"> REF _Ref490094842 \h </w:instrText>
      </w:r>
      <w:r>
        <w:fldChar w:fldCharType="separate"/>
      </w:r>
      <w:r>
        <w:t xml:space="preserve">Figure </w:t>
      </w:r>
      <w:r>
        <w:rPr>
          <w:noProof/>
          <w:cs/>
        </w:rPr>
        <w:t>‎</w:t>
      </w:r>
      <w:r>
        <w:rPr>
          <w:noProof/>
        </w:rPr>
        <w:t>B</w:t>
      </w:r>
      <w:r>
        <w:t>.</w:t>
      </w:r>
      <w:r>
        <w:rPr>
          <w:noProof/>
        </w:rPr>
        <w:t>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7DCCB653" wp14:editId="317B95B3">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6D2ABE21" wp14:editId="1BCCEA7B">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5" w:name="_Ref490094842"/>
      <w:bookmarkStart w:id="286" w:name="_Toc491539345"/>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9</w:t>
        </w:r>
      </w:fldSimple>
      <w:bookmarkEnd w:id="285"/>
      <w:r>
        <w:t xml:space="preserve"> Sample cross-section after (a) Spin coating, and (b) </w:t>
      </w:r>
      <w:r>
        <w:rPr>
          <w:noProof/>
        </w:rPr>
        <w:t>e-beam lithography and development of top gate deposition mask.</w:t>
      </w:r>
      <w:bookmarkEnd w:id="286"/>
    </w:p>
    <w:p w:rsidR="005507D7" w:rsidRDefault="005507D7" w:rsidP="005507D7">
      <w:pPr>
        <w:pStyle w:val="ListParagraph"/>
        <w:numPr>
          <w:ilvl w:val="0"/>
          <w:numId w:val="13"/>
        </w:numPr>
      </w:pPr>
      <w:r>
        <w:t xml:space="preserve">Evaporation of the top gate metal stack and lift-off as shown in </w:t>
      </w:r>
      <w:r>
        <w:fldChar w:fldCharType="begin"/>
      </w:r>
      <w:r>
        <w:instrText xml:space="preserve"> REF _Ref490094851 \h </w:instrText>
      </w:r>
      <w:r>
        <w:fldChar w:fldCharType="separate"/>
      </w:r>
      <w:r>
        <w:t xml:space="preserve">Figure </w:t>
      </w:r>
      <w:r>
        <w:rPr>
          <w:noProof/>
          <w:cs/>
        </w:rPr>
        <w:t>‎</w:t>
      </w:r>
      <w:r>
        <w:rPr>
          <w:noProof/>
        </w:rPr>
        <w:t>B</w:t>
      </w:r>
      <w:r>
        <w:t>.</w:t>
      </w:r>
      <w:r>
        <w:rPr>
          <w:noProof/>
        </w:rPr>
        <w:t>9</w:t>
      </w:r>
      <w:r>
        <w:fldChar w:fldCharType="end"/>
      </w:r>
      <w:r>
        <w:t>.</w:t>
      </w:r>
    </w:p>
    <w:p w:rsidR="005507D7" w:rsidRDefault="005507D7" w:rsidP="005507D7">
      <w:r>
        <w:fldChar w:fldCharType="begin"/>
      </w:r>
      <w:r>
        <w:instrText xml:space="preserve"> REF _Ref490094859 \h </w:instrText>
      </w:r>
      <w:r>
        <w:fldChar w:fldCharType="separate"/>
      </w:r>
      <w:r>
        <w:t xml:space="preserve">Figure </w:t>
      </w:r>
      <w:r>
        <w:rPr>
          <w:noProof/>
          <w:cs/>
        </w:rPr>
        <w:t>‎</w:t>
      </w:r>
      <w:r>
        <w:rPr>
          <w:noProof/>
        </w:rPr>
        <w:t>B</w:t>
      </w:r>
      <w:r>
        <w:t>.</w:t>
      </w:r>
      <w:r>
        <w:rPr>
          <w:noProof/>
        </w:rPr>
        <w:t>10</w:t>
      </w:r>
      <w:r>
        <w:fldChar w:fldCharType="end"/>
      </w:r>
      <w:r>
        <w:t xml:space="preserve"> shows an optical microscope image and a false color SEM image of a graphene synapse after step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lastRenderedPageBreak/>
              <w:drawing>
                <wp:inline distT="0" distB="0" distL="0" distR="0" wp14:anchorId="1F4C3924" wp14:editId="4A38E65B">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03EA0774" wp14:editId="442CB12D">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7" w:name="_Ref490094851"/>
      <w:bookmarkStart w:id="288" w:name="_Toc491539346"/>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0</w:t>
        </w:r>
      </w:fldSimple>
      <w:bookmarkEnd w:id="287"/>
      <w:r w:rsidRPr="00413D5F">
        <w:t xml:space="preserve"> </w:t>
      </w:r>
      <w:r>
        <w:t>Sample cross-section after (a) top gate metal stack evaporation, and (b) top gate lift-off</w:t>
      </w:r>
      <w:r>
        <w:rPr>
          <w:noProof/>
        </w:rPr>
        <w:t>.</w:t>
      </w:r>
      <w:bookmarkEnd w:id="288"/>
    </w:p>
    <w:p w:rsidR="005507D7" w:rsidRDefault="005507D7" w:rsidP="005507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507D7" w:rsidTr="00D95516">
        <w:tc>
          <w:tcPr>
            <w:tcW w:w="4675" w:type="dxa"/>
            <w:vAlign w:val="center"/>
          </w:tcPr>
          <w:p w:rsidR="005507D7" w:rsidRDefault="005507D7" w:rsidP="00D95516">
            <w:pPr>
              <w:ind w:firstLine="0"/>
              <w:jc w:val="center"/>
            </w:pPr>
            <w:r>
              <w:rPr>
                <w:noProof/>
              </w:rPr>
              <w:drawing>
                <wp:inline distT="0" distB="0" distL="0" distR="0" wp14:anchorId="0195E27E" wp14:editId="6E1EB8C3">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2BA30B80" wp14:editId="28FCF9DB">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89" w:name="_Ref490094859"/>
      <w:bookmarkStart w:id="290" w:name="_Toc491539347"/>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1</w:t>
        </w:r>
      </w:fldSimple>
      <w:bookmarkEnd w:id="289"/>
      <w:r w:rsidRPr="00413D5F">
        <w:t xml:space="preserve"> </w:t>
      </w:r>
      <w:r>
        <w:t>(a) Optical microscope image of graphene synapse, and (b) False color SEM image of the same device</w:t>
      </w:r>
      <w:r>
        <w:rPr>
          <w:noProof/>
        </w:rPr>
        <w:t>.</w:t>
      </w:r>
      <w:bookmarkEnd w:id="290"/>
    </w:p>
    <w:p w:rsidR="005507D7" w:rsidRPr="00F201B2" w:rsidRDefault="005507D7" w:rsidP="005507D7"/>
    <w:p w:rsidR="005507D7" w:rsidRDefault="005507D7" w:rsidP="005507D7">
      <w:pPr>
        <w:pStyle w:val="ListParagraph"/>
        <w:numPr>
          <w:ilvl w:val="0"/>
          <w:numId w:val="28"/>
        </w:numPr>
      </w:pPr>
      <w:r>
        <w:t>Back-side oxide etch</w:t>
      </w:r>
    </w:p>
    <w:p w:rsidR="005507D7" w:rsidRDefault="005507D7" w:rsidP="005507D7">
      <w:pPr>
        <w:pStyle w:val="ListParagraph"/>
        <w:numPr>
          <w:ilvl w:val="0"/>
          <w:numId w:val="14"/>
        </w:numPr>
      </w:pPr>
      <w:r>
        <w:t>Spin coating the top side of the sample (devices side) with photoresist or PMMA and bake it.</w:t>
      </w:r>
    </w:p>
    <w:p w:rsidR="005507D7" w:rsidRPr="00A5459B" w:rsidRDefault="005507D7" w:rsidP="005507D7">
      <w:pPr>
        <w:pStyle w:val="ListParagraph"/>
        <w:numPr>
          <w:ilvl w:val="0"/>
          <w:numId w:val="14"/>
        </w:numPr>
      </w:pPr>
      <w:r>
        <w:t xml:space="preserve">Use the RIE to etch the back side oxide, while putting protected device-side down, or put the sample gently over BHF, while keeping the protected device-side up, making sure to put it down softly so as it floats over the BHF. The BHF will etch only the </w:t>
      </w:r>
      <w:proofErr w:type="gramStart"/>
      <w:r>
        <w:t>back side</w:t>
      </w:r>
      <w:proofErr w:type="gramEnd"/>
      <w:r>
        <w:t xml:space="preserve"> oxide. Sometimes, the BHF vapor seeps under the protection layer damaging some of the oxide and devices near the edges and corners of the sample.</w:t>
      </w:r>
    </w:p>
    <w:p w:rsidR="005507D7" w:rsidRDefault="005507D7" w:rsidP="005507D7">
      <w:pPr>
        <w:pStyle w:val="ListParagraph"/>
        <w:numPr>
          <w:ilvl w:val="0"/>
          <w:numId w:val="28"/>
        </w:numPr>
      </w:pPr>
      <w:r>
        <w:lastRenderedPageBreak/>
        <w:t>Contact window opening</w:t>
      </w:r>
    </w:p>
    <w:p w:rsidR="005507D7" w:rsidRPr="00325790" w:rsidRDefault="005507D7" w:rsidP="005507D7">
      <w:r>
        <w:t>This step is optional and only required if the top gate oxide it too thick or too hard for the probes to punch through it, or if the devices are to be wire bonded.</w:t>
      </w:r>
    </w:p>
    <w:p w:rsidR="005507D7" w:rsidRPr="00413D5F" w:rsidRDefault="005507D7" w:rsidP="005507D7">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B</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center"/>
          </w:tcPr>
          <w:p w:rsidR="005507D7" w:rsidRDefault="005507D7" w:rsidP="00D95516">
            <w:pPr>
              <w:ind w:firstLine="0"/>
              <w:jc w:val="center"/>
            </w:pPr>
            <w:r>
              <w:rPr>
                <w:noProof/>
              </w:rPr>
              <w:drawing>
                <wp:inline distT="0" distB="0" distL="0" distR="0" wp14:anchorId="0C09FD8F" wp14:editId="765116DC">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ind w:firstLine="0"/>
              <w:jc w:val="center"/>
            </w:pPr>
            <w:r>
              <w:t>(a)</w:t>
            </w:r>
          </w:p>
        </w:tc>
        <w:tc>
          <w:tcPr>
            <w:tcW w:w="4675" w:type="dxa"/>
            <w:vAlign w:val="center"/>
          </w:tcPr>
          <w:p w:rsidR="005507D7" w:rsidRDefault="005507D7" w:rsidP="00D95516">
            <w:pPr>
              <w:ind w:firstLine="0"/>
              <w:jc w:val="center"/>
            </w:pPr>
            <w:r>
              <w:rPr>
                <w:noProof/>
              </w:rPr>
              <w:drawing>
                <wp:inline distT="0" distB="0" distL="0" distR="0" wp14:anchorId="1FE6F3CE" wp14:editId="7A23DF4D">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1" w:name="_Ref490095686"/>
      <w:bookmarkStart w:id="292" w:name="_Toc491539348"/>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2</w:t>
        </w:r>
      </w:fldSimple>
      <w:bookmarkEnd w:id="291"/>
      <w:r>
        <w:t xml:space="preserve"> Sample cross-section after (a) Spin coating, and (b) </w:t>
      </w:r>
      <w:r>
        <w:rPr>
          <w:noProof/>
        </w:rPr>
        <w:t>photolithography and development of oxide etch mask.</w:t>
      </w:r>
      <w:bookmarkEnd w:id="292"/>
    </w:p>
    <w:p w:rsidR="005507D7" w:rsidRDefault="005507D7" w:rsidP="005507D7">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B</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dissolving of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07D7" w:rsidTr="00D95516">
        <w:tc>
          <w:tcPr>
            <w:tcW w:w="4675" w:type="dxa"/>
            <w:vAlign w:val="bottom"/>
          </w:tcPr>
          <w:p w:rsidR="005507D7" w:rsidRDefault="005507D7" w:rsidP="00D95516">
            <w:pPr>
              <w:ind w:firstLine="0"/>
              <w:jc w:val="center"/>
            </w:pPr>
            <w:r>
              <w:rPr>
                <w:noProof/>
              </w:rPr>
              <w:drawing>
                <wp:inline distT="0" distB="0" distL="0" distR="0" wp14:anchorId="4D3A9963" wp14:editId="5C1B5416">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5507D7" w:rsidRDefault="005507D7" w:rsidP="00D95516">
            <w:pPr>
              <w:ind w:firstLine="0"/>
              <w:jc w:val="center"/>
            </w:pPr>
            <w:r>
              <w:t>(a)</w:t>
            </w:r>
          </w:p>
        </w:tc>
        <w:tc>
          <w:tcPr>
            <w:tcW w:w="4675" w:type="dxa"/>
            <w:vAlign w:val="bottom"/>
          </w:tcPr>
          <w:p w:rsidR="005507D7" w:rsidRDefault="005507D7" w:rsidP="00D95516">
            <w:pPr>
              <w:ind w:firstLine="0"/>
              <w:jc w:val="center"/>
            </w:pPr>
            <w:r>
              <w:rPr>
                <w:noProof/>
              </w:rPr>
              <w:drawing>
                <wp:inline distT="0" distB="0" distL="0" distR="0" wp14:anchorId="1F75CA21" wp14:editId="04D80A51">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5507D7" w:rsidRDefault="005507D7" w:rsidP="00D95516">
            <w:pPr>
              <w:keepNext/>
              <w:ind w:firstLine="0"/>
              <w:jc w:val="center"/>
            </w:pPr>
            <w:r>
              <w:t>(b)</w:t>
            </w:r>
          </w:p>
        </w:tc>
      </w:tr>
    </w:tbl>
    <w:p w:rsidR="005507D7" w:rsidRDefault="005507D7" w:rsidP="005507D7">
      <w:pPr>
        <w:pStyle w:val="Caption"/>
        <w:rPr>
          <w:noProof/>
        </w:rPr>
      </w:pPr>
      <w:bookmarkStart w:id="293" w:name="_Ref490095671"/>
      <w:bookmarkStart w:id="294" w:name="_Toc491539349"/>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3</w:t>
        </w:r>
      </w:fldSimple>
      <w:bookmarkEnd w:id="293"/>
      <w:r w:rsidRPr="00413D5F">
        <w:t xml:space="preserve"> </w:t>
      </w:r>
      <w:r>
        <w:t xml:space="preserve">Sample cross-section (a) during oxide etching, and (b) after </w:t>
      </w:r>
      <w:r>
        <w:rPr>
          <w:noProof/>
        </w:rPr>
        <w:t>etch mask removal. The blue arrows signifiy the accelerated ions used for ion millng or the reactive species if RIE is used for etching the exposed oxide.</w:t>
      </w:r>
      <w:bookmarkEnd w:id="294"/>
    </w:p>
    <w:p w:rsidR="005507D7" w:rsidRDefault="005507D7" w:rsidP="005507D7">
      <w:pPr>
        <w:pStyle w:val="Heading1App"/>
      </w:pPr>
      <w:bookmarkStart w:id="295" w:name="_Ref489987865"/>
      <w:bookmarkStart w:id="296" w:name="_Toc491082185"/>
      <w:r>
        <w:lastRenderedPageBreak/>
        <w:t>Measurement Setup for Dual-Gated Graphene FETs</w:t>
      </w:r>
      <w:bookmarkEnd w:id="295"/>
      <w:bookmarkEnd w:id="296"/>
    </w:p>
    <w:p w:rsidR="005507D7" w:rsidRDefault="005507D7" w:rsidP="005507D7">
      <w:r>
        <w:t xml:space="preserve">The measurement setup for measuring dual-gated FETs used throughout this thesis is shown in </w:t>
      </w:r>
      <w:r>
        <w:fldChar w:fldCharType="begin"/>
      </w:r>
      <w:r>
        <w:instrText xml:space="preserve"> REF _Ref490652245 \h </w:instrText>
      </w:r>
      <w:r>
        <w:fldChar w:fldCharType="separate"/>
      </w:r>
      <w:r>
        <w:t xml:space="preserve">Figure </w:t>
      </w:r>
      <w:r>
        <w:rPr>
          <w:noProof/>
          <w:cs/>
        </w:rPr>
        <w:t>‎</w:t>
      </w:r>
      <w:r>
        <w:rPr>
          <w:noProof/>
        </w:rPr>
        <w:t>C</w:t>
      </w:r>
      <w:r>
        <w:t>.</w:t>
      </w:r>
      <w:r>
        <w:rPr>
          <w:noProof/>
        </w:rPr>
        <w:t>1</w:t>
      </w:r>
      <w:r>
        <w:fldChar w:fldCharType="end"/>
      </w:r>
      <w:r>
        <w:t xml:space="preserve">. A conducting chuck </w:t>
      </w:r>
      <w:proofErr w:type="gramStart"/>
      <w:r>
        <w:t>is used</w:t>
      </w:r>
      <w:proofErr w:type="gramEnd"/>
      <w:r>
        <w:t xml:space="preserve"> to carry the sample alloying direct connection between the </w:t>
      </w:r>
      <w:proofErr w:type="spellStart"/>
      <w:r>
        <w:t>Keithley</w:t>
      </w:r>
      <w:proofErr w:type="spellEnd"/>
      <w:r>
        <w:t xml:space="preserve"> 2400 Source Meter used to control the back-gate voltage and the sample back gate. The </w:t>
      </w:r>
      <w:proofErr w:type="spellStart"/>
      <w:r>
        <w:t>Keithley</w:t>
      </w:r>
      <w:proofErr w:type="spellEnd"/>
      <w:r>
        <w:t xml:space="preserve"> 6487 </w:t>
      </w:r>
      <w:proofErr w:type="spellStart"/>
      <w:r>
        <w:t>Picoammeter</w:t>
      </w:r>
      <w:proofErr w:type="spellEnd"/>
      <w:r>
        <w:t xml:space="preserve"> </w:t>
      </w:r>
      <w:proofErr w:type="gramStart"/>
      <w:r>
        <w:t>is used</w:t>
      </w:r>
      <w:proofErr w:type="gramEnd"/>
      <w:r>
        <w:t xml:space="preserve"> to measure the device current/resistance and applying supplying the device measurement voltage. The NI 9264 Voltage Output module </w:t>
      </w:r>
      <w:proofErr w:type="gramStart"/>
      <w:r>
        <w:t>was used</w:t>
      </w:r>
      <w:proofErr w:type="gramEnd"/>
      <w:r>
        <w:t xml:space="preserve"> to set the top-gate voltage and can be omitted in measurements that do not have a top-gate.</w:t>
      </w:r>
    </w:p>
    <w:p w:rsidR="005507D7" w:rsidRDefault="005507D7" w:rsidP="005507D7">
      <w:pPr>
        <w:keepNext/>
        <w:ind w:firstLine="0"/>
        <w:jc w:val="center"/>
      </w:pPr>
      <w:r>
        <w:rPr>
          <w:noProof/>
        </w:rPr>
        <w:drawing>
          <wp:inline distT="0" distB="0" distL="0" distR="0" wp14:anchorId="6F106CFC" wp14:editId="6431FC27">
            <wp:extent cx="4572000" cy="342635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etup.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72000" cy="3426354"/>
                    </a:xfrm>
                    <a:prstGeom prst="rect">
                      <a:avLst/>
                    </a:prstGeom>
                  </pic:spPr>
                </pic:pic>
              </a:graphicData>
            </a:graphic>
          </wp:inline>
        </w:drawing>
      </w:r>
    </w:p>
    <w:p w:rsidR="005507D7" w:rsidRDefault="005507D7" w:rsidP="005507D7">
      <w:pPr>
        <w:pStyle w:val="Caption"/>
      </w:pPr>
      <w:bookmarkStart w:id="297" w:name="_Ref490652245"/>
      <w:bookmarkStart w:id="298" w:name="_Toc491539350"/>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4</w:t>
        </w:r>
      </w:fldSimple>
      <w:bookmarkEnd w:id="297"/>
      <w:r>
        <w:t xml:space="preserve"> Measurement setup used when measuring dual-gated FETs and devices. The use of a conducting chuck enables direct connection to the back-gate via the chuck. When no top gate is required, the NI 9264 </w:t>
      </w:r>
      <w:proofErr w:type="gramStart"/>
      <w:r>
        <w:t>can be omitted</w:t>
      </w:r>
      <w:proofErr w:type="gramEnd"/>
      <w:r>
        <w:t xml:space="preserve"> from the test setup.</w:t>
      </w:r>
      <w:bookmarkEnd w:id="298"/>
    </w:p>
    <w:p w:rsidR="005507D7" w:rsidRDefault="005507D7" w:rsidP="005507D7">
      <w:pPr>
        <w:spacing w:after="0"/>
        <w:ind w:firstLine="0"/>
        <w:jc w:val="left"/>
        <w:rPr>
          <w:rFonts w:asciiTheme="majorBidi" w:hAnsiTheme="majorBidi" w:cs="Arial"/>
          <w:sz w:val="52"/>
        </w:rPr>
      </w:pPr>
      <w:bookmarkStart w:id="299" w:name="_Ref489460016"/>
      <w:r>
        <w:br w:type="page"/>
      </w:r>
    </w:p>
    <w:p w:rsidR="005507D7" w:rsidRPr="00CB6CDE" w:rsidRDefault="005507D7" w:rsidP="005507D7">
      <w:pPr>
        <w:pStyle w:val="Heading1App"/>
      </w:pPr>
      <w:bookmarkStart w:id="300" w:name="_Toc491082186"/>
      <w:r>
        <w:lastRenderedPageBreak/>
        <w:t>Derivation of the Current Coupling Coefficient in a Diffusive-Transport Graphene Coupler</w:t>
      </w:r>
      <w:bookmarkEnd w:id="299"/>
      <w:bookmarkEnd w:id="300"/>
    </w:p>
    <w:p w:rsidR="005507D7" w:rsidRDefault="005507D7" w:rsidP="005507D7">
      <w:pPr>
        <w:ind w:firstLine="0"/>
      </w:pPr>
    </w:p>
    <w:p w:rsidR="005507D7" w:rsidRDefault="005507D7" w:rsidP="005507D7">
      <w:pPr>
        <w:keepNext/>
        <w:ind w:firstLine="0"/>
      </w:pPr>
      <w:r>
        <w:rPr>
          <w:noProof/>
        </w:rPr>
        <w:drawing>
          <wp:inline distT="0" distB="0" distL="0" distR="0" wp14:anchorId="6CA340B4" wp14:editId="4DF61FBE">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5507D7" w:rsidRDefault="005507D7" w:rsidP="005507D7">
      <w:pPr>
        <w:pStyle w:val="Caption"/>
      </w:pPr>
      <w:bookmarkStart w:id="301" w:name="_Toc491539351"/>
      <w:r>
        <w:t xml:space="preserve">Figure </w:t>
      </w:r>
      <w:fldSimple w:instr=" STYLEREF 1 \s ">
        <w:r w:rsidR="00883612">
          <w:rPr>
            <w:noProof/>
            <w:cs/>
          </w:rPr>
          <w:t>‎</w:t>
        </w:r>
        <w:r w:rsidR="00883612">
          <w:rPr>
            <w:noProof/>
          </w:rPr>
          <w:t>0</w:t>
        </w:r>
      </w:fldSimple>
      <w:r w:rsidR="00883612">
        <w:t>.</w:t>
      </w:r>
      <w:fldSimple w:instr=" SEQ Figure \* ARABIC \s 1 ">
        <w:r w:rsidR="00883612">
          <w:rPr>
            <w:noProof/>
          </w:rPr>
          <w:t>15</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bookmarkEnd w:id="301"/>
    </w:p>
    <w:p w:rsidR="005507D7" w:rsidRDefault="005507D7" w:rsidP="005507D7"/>
    <w:p w:rsidR="005507D7" w:rsidRDefault="005507D7" w:rsidP="005507D7">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cs/>
        </w:rPr>
        <w:t>‎</w:t>
      </w:r>
      <w:r>
        <w:rPr>
          <w:noProof/>
        </w:rPr>
        <w:t>5</w:t>
      </w:r>
      <w:r>
        <w:t>.</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5507D7" w:rsidRDefault="005507D7" w:rsidP="005507D7"/>
    <w:p w:rsidR="005507D7" w:rsidRDefault="005507D7" w:rsidP="005507D7">
      <w:r>
        <w:t xml:space="preserve">We start by solving the voltage differential equation for the distributed system then relating it to the current. </w:t>
      </w:r>
    </w:p>
    <w:p w:rsidR="005507D7" w:rsidRDefault="005507D7" w:rsidP="005507D7">
      <w:r>
        <w:t>Applying KCL at any node the node (</w:t>
      </w:r>
      <w:proofErr w:type="spellStart"/>
      <w:r>
        <w:t>i</w:t>
      </w:r>
      <w:proofErr w:type="spellEnd"/>
      <w:r>
        <w:t>), we get:</w:t>
      </w:r>
    </w:p>
    <w:p w:rsidR="005507D7" w:rsidRPr="00B678FB" w:rsidRDefault="0014219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14219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Default="005507D7" w:rsidP="005507D7">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5507D7" w:rsidRPr="00B678FB" w:rsidRDefault="0014219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5507D7" w:rsidRPr="001B7B47" w:rsidRDefault="0014219B" w:rsidP="005507D7">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5507D7" w:rsidRPr="001B7B47" w:rsidRDefault="005507D7" w:rsidP="005507D7">
      <w:pPr>
        <w:rPr>
          <w:rFonts w:eastAsiaTheme="minorEastAsia"/>
        </w:rPr>
      </w:pPr>
    </w:p>
    <w:p w:rsidR="005507D7" w:rsidRDefault="005507D7" w:rsidP="005507D7">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9E1422" w:rsidRDefault="0014219B"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5507D7" w:rsidRPr="00877903" w:rsidRDefault="0014219B" w:rsidP="00D95516">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5507D7" w:rsidRDefault="005507D7" w:rsidP="00D95516">
            <w:pPr>
              <w:ind w:firstLine="0"/>
              <w:jc w:val="right"/>
              <w:rPr>
                <w:rFonts w:eastAsiaTheme="minorEastAsia"/>
              </w:rPr>
            </w:pPr>
            <w:bookmarkStart w:id="302" w:name="_Ref489629451"/>
            <w:bookmarkStart w:id="303" w:name="_Toc490655143"/>
            <w:r>
              <w:t>(</w:t>
            </w:r>
            <w:fldSimple w:instr=" STYLEREF  \s &quot;Heading 1 App&quot; ">
              <w:r>
                <w:rPr>
                  <w:noProof/>
                  <w:cs/>
                </w:rPr>
                <w:t>‎</w:t>
              </w:r>
              <w:r>
                <w:rPr>
                  <w:noProof/>
                </w:rPr>
                <w:t>D</w:t>
              </w:r>
            </w:fldSimple>
            <w:r>
              <w:t>.</w:t>
            </w:r>
            <w:fldSimple w:instr=" SEQ Equation \* ARABIC \s 1 ">
              <w:r>
                <w:rPr>
                  <w:noProof/>
                </w:rPr>
                <w:t>1</w:t>
              </w:r>
            </w:fldSimple>
            <w:r>
              <w:t>)</w:t>
            </w:r>
            <w:bookmarkEnd w:id="302"/>
            <w:bookmarkEnd w:id="303"/>
          </w:p>
        </w:tc>
      </w:tr>
    </w:tbl>
    <w:p w:rsidR="005507D7" w:rsidRDefault="005507D7" w:rsidP="005507D7">
      <w:pPr>
        <w:rPr>
          <w:rFonts w:eastAsiaTheme="minorEastAsia"/>
        </w:rPr>
      </w:pPr>
    </w:p>
    <w:p w:rsidR="005507D7" w:rsidRDefault="005507D7" w:rsidP="005507D7">
      <w:pPr>
        <w:rPr>
          <w:rFonts w:eastAsiaTheme="minorEastAsia"/>
        </w:rPr>
      </w:pPr>
      <w:r>
        <w:rPr>
          <w:rFonts w:eastAsiaTheme="minorEastAsia"/>
        </w:rPr>
        <w:t>Substituting from the two equations together to decouple the equations we get:</w:t>
      </w:r>
    </w:p>
    <w:p w:rsidR="005507D7" w:rsidRPr="00B678FB" w:rsidRDefault="0014219B" w:rsidP="005507D7">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5807DA" w:rsidRDefault="0014219B" w:rsidP="005507D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pPr>
        <w:rPr>
          <w:rFonts w:eastAsiaTheme="minorEastAsia"/>
        </w:rPr>
      </w:pPr>
      <w:r>
        <w:rPr>
          <w:rFonts w:eastAsiaTheme="minorEastAsia"/>
        </w:rPr>
        <w:lastRenderedPageBreak/>
        <w:t>Accordingly, the differential equation for each branch after substitution:</w:t>
      </w:r>
    </w:p>
    <w:p w:rsidR="005507D7" w:rsidRPr="00B678FB" w:rsidRDefault="0014219B" w:rsidP="005507D7">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Pr="00636109" w:rsidRDefault="0014219B" w:rsidP="005507D7">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5507D7" w:rsidRDefault="005507D7" w:rsidP="005507D7">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4B1C44" w:rsidRDefault="005507D7" w:rsidP="00D95516">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4" w:name="_Toc490655144"/>
            <w:r>
              <w:t>(</w:t>
            </w:r>
            <w:fldSimple w:instr=" STYLEREF  \s &quot;Heading 1 App&quot; ">
              <w:r>
                <w:rPr>
                  <w:noProof/>
                  <w:cs/>
                </w:rPr>
                <w:t>‎</w:t>
              </w:r>
              <w:r>
                <w:rPr>
                  <w:noProof/>
                </w:rPr>
                <w:t>D</w:t>
              </w:r>
            </w:fldSimple>
            <w:r>
              <w:t>.</w:t>
            </w:r>
            <w:fldSimple w:instr=" SEQ Equation \* ARABIC \s 1 ">
              <w:r>
                <w:rPr>
                  <w:noProof/>
                </w:rPr>
                <w:t>2</w:t>
              </w:r>
            </w:fldSimple>
            <w:r>
              <w:t>)</w:t>
            </w:r>
            <w:bookmarkEnd w:id="304"/>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5507D7" w:rsidP="00D95516">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05" w:name="_Toc490655145"/>
            <w:r>
              <w:t>(</w:t>
            </w:r>
            <w:fldSimple w:instr=" STYLEREF  \s &quot;Heading 1 App&quot; ">
              <w:r>
                <w:rPr>
                  <w:noProof/>
                  <w:cs/>
                </w:rPr>
                <w:t>‎</w:t>
              </w:r>
              <w:r>
                <w:rPr>
                  <w:noProof/>
                </w:rPr>
                <w:t>D</w:t>
              </w:r>
            </w:fldSimple>
            <w:r>
              <w:t>.</w:t>
            </w:r>
            <w:fldSimple w:instr=" SEQ Equation \* ARABIC \s 1 ">
              <w:r>
                <w:rPr>
                  <w:noProof/>
                </w:rPr>
                <w:t>3</w:t>
              </w:r>
            </w:fldSimple>
            <w:r>
              <w:t>)</w:t>
            </w:r>
            <w:bookmarkEnd w:id="305"/>
          </w:p>
        </w:tc>
      </w:tr>
    </w:tbl>
    <w:p w:rsidR="005507D7" w:rsidRDefault="005507D7" w:rsidP="005507D7"/>
    <w:p w:rsidR="005507D7" w:rsidRDefault="005507D7" w:rsidP="005507D7">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14219B"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5507D7" w:rsidRDefault="005507D7" w:rsidP="00D95516">
            <w:pPr>
              <w:ind w:firstLine="0"/>
              <w:jc w:val="right"/>
              <w:rPr>
                <w:rFonts w:eastAsiaTheme="minorEastAsia"/>
              </w:rPr>
            </w:pPr>
            <w:bookmarkStart w:id="306" w:name="_Ref489629453"/>
            <w:bookmarkStart w:id="307" w:name="_Toc490655146"/>
            <w:r>
              <w:t>(</w:t>
            </w:r>
            <w:fldSimple w:instr=" STYLEREF  \s &quot;Heading 1 App&quot; ">
              <w:r>
                <w:rPr>
                  <w:noProof/>
                  <w:cs/>
                </w:rPr>
                <w:t>‎</w:t>
              </w:r>
              <w:r>
                <w:rPr>
                  <w:noProof/>
                </w:rPr>
                <w:t>D</w:t>
              </w:r>
            </w:fldSimple>
            <w:r>
              <w:t>.</w:t>
            </w:r>
            <w:fldSimple w:instr=" SEQ Equation \* ARABIC \s 1 ">
              <w:r>
                <w:rPr>
                  <w:noProof/>
                </w:rPr>
                <w:t>4</w:t>
              </w:r>
            </w:fldSimple>
            <w:r>
              <w:t>)</w:t>
            </w:r>
            <w:bookmarkEnd w:id="306"/>
            <w:bookmarkEnd w:id="307"/>
          </w:p>
        </w:tc>
      </w:tr>
    </w:tbl>
    <w:p w:rsidR="005507D7" w:rsidRDefault="005507D7" w:rsidP="005507D7">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14219B"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5507D7" w:rsidRDefault="005507D7" w:rsidP="00D95516">
            <w:pPr>
              <w:ind w:firstLine="0"/>
              <w:jc w:val="right"/>
              <w:rPr>
                <w:rFonts w:eastAsiaTheme="minorEastAsia"/>
              </w:rPr>
            </w:pPr>
            <w:bookmarkStart w:id="308" w:name="_Toc490655147"/>
            <w:r>
              <w:t>(</w:t>
            </w:r>
            <w:fldSimple w:instr=" STYLEREF  \s &quot;Heading 1 App&quot; ">
              <w:r>
                <w:rPr>
                  <w:noProof/>
                  <w:cs/>
                </w:rPr>
                <w:t>‎</w:t>
              </w:r>
              <w:r>
                <w:rPr>
                  <w:noProof/>
                </w:rPr>
                <w:t>D</w:t>
              </w:r>
            </w:fldSimple>
            <w:r>
              <w:t>.</w:t>
            </w:r>
            <w:fldSimple w:instr=" SEQ Equation \* ARABIC \s 1 ">
              <w:r>
                <w:rPr>
                  <w:noProof/>
                </w:rPr>
                <w:t>5</w:t>
              </w:r>
            </w:fldSimple>
            <w:r>
              <w:t>)</w:t>
            </w:r>
            <w:bookmarkEnd w:id="308"/>
          </w:p>
        </w:tc>
      </w:tr>
    </w:tbl>
    <w:p w:rsidR="005507D7" w:rsidRDefault="005507D7" w:rsidP="005507D7">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14219B" w:rsidP="00D95516">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5507D7" w:rsidRDefault="005507D7" w:rsidP="00D95516">
            <w:pPr>
              <w:ind w:firstLine="0"/>
              <w:jc w:val="right"/>
              <w:rPr>
                <w:rFonts w:eastAsiaTheme="minorEastAsia"/>
              </w:rPr>
            </w:pPr>
            <w:bookmarkStart w:id="309" w:name="_Ref489629593"/>
            <w:bookmarkStart w:id="310" w:name="_Toc490655148"/>
            <w:r>
              <w:t>(</w:t>
            </w:r>
            <w:fldSimple w:instr=" STYLEREF  \s &quot;Heading 1 App&quot; ">
              <w:r>
                <w:rPr>
                  <w:noProof/>
                  <w:cs/>
                </w:rPr>
                <w:t>‎</w:t>
              </w:r>
              <w:r>
                <w:rPr>
                  <w:noProof/>
                </w:rPr>
                <w:t>D</w:t>
              </w:r>
            </w:fldSimple>
            <w:r>
              <w:t>.</w:t>
            </w:r>
            <w:fldSimple w:instr=" SEQ Equation \* ARABIC \s 1 ">
              <w:r>
                <w:rPr>
                  <w:noProof/>
                </w:rPr>
                <w:t>6</w:t>
              </w:r>
            </w:fldSimple>
            <w:r>
              <w:t>)</w:t>
            </w:r>
            <w:bookmarkEnd w:id="309"/>
            <w:bookmarkEnd w:id="310"/>
          </w:p>
        </w:tc>
      </w:tr>
    </w:tbl>
    <w:p w:rsidR="005507D7" w:rsidRDefault="005507D7" w:rsidP="005507D7">
      <w:r>
        <w:t>Ohm’s law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5507D7" w:rsidTr="00D95516">
        <w:tc>
          <w:tcPr>
            <w:tcW w:w="146" w:type="pct"/>
            <w:vAlign w:val="center"/>
          </w:tcPr>
          <w:p w:rsidR="005507D7" w:rsidRDefault="005507D7" w:rsidP="00D95516">
            <w:pPr>
              <w:ind w:firstLine="0"/>
              <w:jc w:val="center"/>
              <w:rPr>
                <w:rFonts w:eastAsiaTheme="minorEastAsia"/>
              </w:rPr>
            </w:pPr>
          </w:p>
        </w:tc>
        <w:tc>
          <w:tcPr>
            <w:tcW w:w="4421" w:type="pct"/>
            <w:vAlign w:val="center"/>
          </w:tcPr>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5507D7" w:rsidRDefault="005507D7" w:rsidP="00D95516">
            <w:pPr>
              <w:ind w:firstLine="0"/>
              <w:jc w:val="right"/>
              <w:rPr>
                <w:rFonts w:eastAsiaTheme="minorEastAsia"/>
              </w:rPr>
            </w:pPr>
            <w:bookmarkStart w:id="311" w:name="_Ref489460143"/>
            <w:bookmarkStart w:id="312" w:name="_Toc490655149"/>
            <w:r>
              <w:t>(</w:t>
            </w:r>
            <w:fldSimple w:instr=" STYLEREF  \s &quot;Heading 1 App&quot; ">
              <w:r>
                <w:rPr>
                  <w:noProof/>
                  <w:cs/>
                </w:rPr>
                <w:t>‎</w:t>
              </w:r>
              <w:r>
                <w:rPr>
                  <w:noProof/>
                </w:rPr>
                <w:t>D</w:t>
              </w:r>
            </w:fldSimple>
            <w:r>
              <w:t>.</w:t>
            </w:r>
            <w:fldSimple w:instr=" SEQ Equation \* ARABIC \s 1 ">
              <w:r>
                <w:rPr>
                  <w:noProof/>
                </w:rPr>
                <w:t>7</w:t>
              </w:r>
            </w:fldSimple>
            <w:r>
              <w:t>)</w:t>
            </w:r>
            <w:bookmarkEnd w:id="311"/>
            <w:bookmarkEnd w:id="312"/>
          </w:p>
        </w:tc>
      </w:tr>
    </w:tbl>
    <w:p w:rsidR="005507D7" w:rsidRDefault="005507D7" w:rsidP="005507D7">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Pr="00070314"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5507D7" w:rsidRDefault="005507D7" w:rsidP="00D95516">
            <w:pPr>
              <w:ind w:firstLine="0"/>
              <w:jc w:val="right"/>
              <w:rPr>
                <w:rFonts w:eastAsiaTheme="minorEastAsia"/>
              </w:rPr>
            </w:pPr>
            <w:bookmarkStart w:id="313" w:name="_Ref489631158"/>
            <w:bookmarkStart w:id="314" w:name="_Toc490655150"/>
            <w:r>
              <w:t>(</w:t>
            </w:r>
            <w:fldSimple w:instr=" STYLEREF  \s &quot;Heading 1 App&quot; ">
              <w:r>
                <w:rPr>
                  <w:noProof/>
                  <w:cs/>
                </w:rPr>
                <w:t>‎</w:t>
              </w:r>
              <w:r>
                <w:rPr>
                  <w:noProof/>
                </w:rPr>
                <w:t>D</w:t>
              </w:r>
            </w:fldSimple>
            <w:r>
              <w:t>.</w:t>
            </w:r>
            <w:fldSimple w:instr=" SEQ Equation \* ARABIC \s 1 ">
              <w:r>
                <w:rPr>
                  <w:noProof/>
                </w:rPr>
                <w:t>8</w:t>
              </w:r>
            </w:fldSimple>
            <w:r>
              <w:t>)</w:t>
            </w:r>
            <w:bookmarkEnd w:id="313"/>
            <w:bookmarkEnd w:id="314"/>
          </w:p>
        </w:tc>
      </w:tr>
    </w:tbl>
    <w:p w:rsidR="005507D7" w:rsidRDefault="005507D7" w:rsidP="005507D7">
      <w:r>
        <w:lastRenderedPageBreak/>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5507D7" w:rsidRDefault="005507D7" w:rsidP="00D95516">
            <w:pPr>
              <w:ind w:firstLine="0"/>
              <w:jc w:val="right"/>
              <w:rPr>
                <w:rFonts w:eastAsiaTheme="minorEastAsia"/>
              </w:rPr>
            </w:pPr>
            <w:bookmarkStart w:id="315" w:name="_Toc490655151"/>
            <w:r>
              <w:t>(</w:t>
            </w:r>
            <w:fldSimple w:instr=" STYLEREF  \s &quot;Heading 1 App&quot; ">
              <w:r>
                <w:rPr>
                  <w:noProof/>
                  <w:cs/>
                </w:rPr>
                <w:t>‎</w:t>
              </w:r>
              <w:r>
                <w:rPr>
                  <w:noProof/>
                </w:rPr>
                <w:t>D</w:t>
              </w:r>
            </w:fldSimple>
            <w:r>
              <w:t>.</w:t>
            </w:r>
            <w:fldSimple w:instr=" SEQ Equation \* ARABIC \s 1 ">
              <w:r>
                <w:rPr>
                  <w:noProof/>
                </w:rPr>
                <w:t>9</w:t>
              </w:r>
            </w:fldSimple>
            <w:r>
              <w:t>)</w:t>
            </w:r>
            <w:bookmarkEnd w:id="315"/>
          </w:p>
        </w:tc>
      </w:tr>
    </w:tbl>
    <w:p w:rsidR="005507D7" w:rsidRDefault="005507D7" w:rsidP="005507D7">
      <w:r>
        <w:t xml:space="preserve">Equations </w:t>
      </w:r>
      <w:r>
        <w:fldChar w:fldCharType="begin"/>
      </w:r>
      <w:r>
        <w:instrText xml:space="preserve"> REF _Ref489629451 \h </w:instrText>
      </w:r>
      <w:r>
        <w:fldChar w:fldCharType="separate"/>
      </w:r>
      <w:r>
        <w:t>(</w:t>
      </w:r>
      <w:r>
        <w:rPr>
          <w:noProof/>
          <w:cs/>
        </w:rPr>
        <w:t>‎</w:t>
      </w:r>
      <w:r>
        <w:rPr>
          <w:noProof/>
        </w:rPr>
        <w:t>D</w:t>
      </w:r>
      <w:r>
        <w:t>.</w:t>
      </w:r>
      <w:r>
        <w:rPr>
          <w:noProof/>
        </w:rPr>
        <w:t>1</w:t>
      </w:r>
      <w:r>
        <w:t>)</w:t>
      </w:r>
      <w:r>
        <w:fldChar w:fldCharType="end"/>
      </w:r>
      <w:r>
        <w:t xml:space="preserve"> and </w:t>
      </w:r>
      <w:r>
        <w:fldChar w:fldCharType="begin"/>
      </w:r>
      <w:r>
        <w:instrText xml:space="preserve"> REF _Ref489629453 \h </w:instrText>
      </w:r>
      <w:r>
        <w:fldChar w:fldCharType="separate"/>
      </w:r>
      <w:r>
        <w:t>(</w:t>
      </w:r>
      <w:r>
        <w:rPr>
          <w:noProof/>
          <w:cs/>
        </w:rPr>
        <w:t>‎</w:t>
      </w:r>
      <w:r>
        <w:rPr>
          <w:noProof/>
        </w:rPr>
        <w:t>D</w:t>
      </w:r>
      <w:r>
        <w:t>.</w:t>
      </w:r>
      <w:r>
        <w:rPr>
          <w:noProof/>
        </w:rPr>
        <w:t>4</w:t>
      </w:r>
      <w:r>
        <w:t>)</w:t>
      </w:r>
      <w:r>
        <w:fldChar w:fldCharType="end"/>
      </w:r>
      <w:r>
        <w:t xml:space="preserve"> </w:t>
      </w:r>
      <w:proofErr w:type="gramStart"/>
      <w:r>
        <w:t>can be solved</w:t>
      </w:r>
      <w:proofErr w:type="gramEnd"/>
      <w:r>
        <w:t xml:space="preserve">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5" w:type="pct"/>
            <w:vAlign w:val="center"/>
          </w:tcPr>
          <w:p w:rsidR="005507D7" w:rsidRDefault="0014219B" w:rsidP="00D95516">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5507D7" w:rsidRDefault="005507D7" w:rsidP="00D95516">
            <w:pPr>
              <w:ind w:firstLine="0"/>
              <w:jc w:val="right"/>
              <w:rPr>
                <w:rFonts w:eastAsiaTheme="minorEastAsia"/>
              </w:rPr>
            </w:pPr>
            <w:bookmarkStart w:id="316" w:name="_Toc490655152"/>
            <w:r>
              <w:t>(</w:t>
            </w:r>
            <w:fldSimple w:instr=" STYLEREF  \s &quot;Heading 1 App&quot; ">
              <w:r>
                <w:rPr>
                  <w:noProof/>
                  <w:cs/>
                </w:rPr>
                <w:t>‎</w:t>
              </w:r>
              <w:r>
                <w:rPr>
                  <w:noProof/>
                </w:rPr>
                <w:t>D</w:t>
              </w:r>
            </w:fldSimple>
            <w:r>
              <w:t>.</w:t>
            </w:r>
            <w:fldSimple w:instr=" SEQ Equation \* ARABIC \s 1 ">
              <w:r>
                <w:rPr>
                  <w:noProof/>
                </w:rPr>
                <w:t>10</w:t>
              </w:r>
            </w:fldSimple>
            <w:r>
              <w:t>)</w:t>
            </w:r>
            <w:bookmarkEnd w:id="316"/>
          </w:p>
        </w:tc>
      </w:tr>
    </w:tbl>
    <w:p w:rsidR="005507D7" w:rsidRDefault="005507D7" w:rsidP="005507D7">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 xml:space="preserve"> serves as a Robin boundary condition relative the voltage to its derivative at the boundary. Accordingly, the current system </w:t>
      </w:r>
      <w:proofErr w:type="gramStart"/>
      <w:r>
        <w:t>cannot be completely solved</w:t>
      </w:r>
      <w:proofErr w:type="gramEnd"/>
      <w:r>
        <w:t xml:space="preserve"> analytically; we will not be able to obtain the values of the four constants needed to fully determine a unique solution, but it can be solved numerically. In this discussion, we provide an incomplete solution that does not determine all the unknown constants, but reveals the functional form of the solution.</w:t>
      </w:r>
    </w:p>
    <w:p w:rsidR="005507D7" w:rsidRDefault="005507D7" w:rsidP="005507D7">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D</w:t>
      </w:r>
      <w:r>
        <w:t>.</w:t>
      </w:r>
      <w:r>
        <w:rPr>
          <w:noProof/>
        </w:rPr>
        <w:t>7</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5507D7" w:rsidRDefault="005507D7" w:rsidP="00D95516">
            <w:pPr>
              <w:ind w:firstLine="0"/>
              <w:jc w:val="right"/>
              <w:rPr>
                <w:rFonts w:eastAsiaTheme="minorEastAsia"/>
              </w:rPr>
            </w:pPr>
            <w:bookmarkStart w:id="317" w:name="_Ref489461056"/>
            <w:bookmarkStart w:id="318" w:name="_Toc490655153"/>
            <w:r>
              <w:t>(</w:t>
            </w:r>
            <w:fldSimple w:instr=" STYLEREF  \s &quot;Heading 1 App&quot; ">
              <w:r>
                <w:rPr>
                  <w:noProof/>
                  <w:cs/>
                </w:rPr>
                <w:t>‎</w:t>
              </w:r>
              <w:r>
                <w:rPr>
                  <w:noProof/>
                </w:rPr>
                <w:t>D</w:t>
              </w:r>
            </w:fldSimple>
            <w:r>
              <w:t>.</w:t>
            </w:r>
            <w:fldSimple w:instr=" SEQ Equation \* ARABIC \s 1 ">
              <w:r>
                <w:rPr>
                  <w:noProof/>
                </w:rPr>
                <w:t>11</w:t>
              </w:r>
            </w:fldSimple>
            <w:r>
              <w:t>)</w:t>
            </w:r>
            <w:bookmarkEnd w:id="317"/>
            <w:bookmarkEnd w:id="318"/>
          </w:p>
        </w:tc>
      </w:tr>
    </w:tbl>
    <w:p w:rsidR="005507D7" w:rsidRDefault="005507D7" w:rsidP="005507D7">
      <w:r>
        <w:t xml:space="preserve">From the current conservation equation </w:t>
      </w:r>
      <w:r>
        <w:fldChar w:fldCharType="begin"/>
      </w:r>
      <w:r>
        <w:instrText xml:space="preserve"> REF _Ref489629593 \h </w:instrText>
      </w:r>
      <w:r>
        <w:fldChar w:fldCharType="separate"/>
      </w:r>
      <w:r>
        <w:t>(</w:t>
      </w:r>
      <w:r>
        <w:rPr>
          <w:noProof/>
          <w:cs/>
        </w:rPr>
        <w:t>‎</w:t>
      </w:r>
      <w:r>
        <w:rPr>
          <w:noProof/>
        </w:rPr>
        <w:t>D</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D</w:t>
      </w:r>
      <w:r>
        <w:t>.</w:t>
      </w:r>
      <w:r>
        <w:rPr>
          <w:noProof/>
        </w:rPr>
        <w:t>1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19" w:name="_Ref489461272"/>
            <w:bookmarkStart w:id="320" w:name="_Toc490655154"/>
            <w:r>
              <w:lastRenderedPageBreak/>
              <w:t>(</w:t>
            </w:r>
            <w:fldSimple w:instr=" STYLEREF  \s &quot;Heading 1 App&quot; ">
              <w:r>
                <w:rPr>
                  <w:noProof/>
                  <w:cs/>
                </w:rPr>
                <w:t>‎</w:t>
              </w:r>
              <w:r>
                <w:rPr>
                  <w:noProof/>
                </w:rPr>
                <w:t>D</w:t>
              </w:r>
            </w:fldSimple>
            <w:r>
              <w:t>.</w:t>
            </w:r>
            <w:fldSimple w:instr=" SEQ Equation \* ARABIC \s 1 ">
              <w:r>
                <w:rPr>
                  <w:noProof/>
                </w:rPr>
                <w:t>12</w:t>
              </w:r>
            </w:fldSimple>
            <w:r>
              <w:t>)</w:t>
            </w:r>
            <w:bookmarkEnd w:id="319"/>
            <w:bookmarkEnd w:id="320"/>
          </w:p>
        </w:tc>
      </w:tr>
    </w:tbl>
    <w:p w:rsidR="005507D7" w:rsidRDefault="005507D7" w:rsidP="005507D7">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1" w:name="_Toc490655155"/>
            <w:r>
              <w:t>(</w:t>
            </w:r>
            <w:fldSimple w:instr=" STYLEREF  \s &quot;Heading 1 App&quot; ">
              <w:r>
                <w:rPr>
                  <w:noProof/>
                  <w:cs/>
                </w:rPr>
                <w:t>‎</w:t>
              </w:r>
              <w:r>
                <w:rPr>
                  <w:noProof/>
                </w:rPr>
                <w:t>D</w:t>
              </w:r>
            </w:fldSimple>
            <w:r>
              <w:t>.</w:t>
            </w:r>
            <w:fldSimple w:instr=" SEQ Equation \* ARABIC \s 1 ">
              <w:r>
                <w:rPr>
                  <w:noProof/>
                </w:rPr>
                <w:t>13</w:t>
              </w:r>
            </w:fldSimple>
            <w:r>
              <w:t>)</w:t>
            </w:r>
            <w:bookmarkEnd w:id="321"/>
          </w:p>
        </w:tc>
      </w:tr>
    </w:tbl>
    <w:p w:rsidR="005507D7" w:rsidRDefault="005507D7" w:rsidP="005507D7">
      <w:r>
        <w:t xml:space="preserve">Although it is quite tempting to null the increasing exponential </w:t>
      </w:r>
      <w:proofErr w:type="gramStart"/>
      <w:r>
        <w:t xml:space="preserve">constant </w:t>
      </w:r>
      <w:proofErr w:type="gramEnd"/>
      <m:oMath>
        <m:r>
          <w:rPr>
            <w:rFonts w:ascii="Cambria Math" w:hAnsi="Cambria Math"/>
          </w:rPr>
          <m:t>C</m:t>
        </m:r>
      </m:oMath>
      <w:r>
        <w:t xml:space="preserve">, its presence is important in maintaining the consistency of the equations. This is can be seen through applying the boundary condition given by Equation </w:t>
      </w:r>
      <w:r>
        <w:fldChar w:fldCharType="begin"/>
      </w:r>
      <w:r>
        <w:instrText xml:space="preserve"> REF _Ref489631158 \h </w:instrText>
      </w:r>
      <w:r>
        <w:fldChar w:fldCharType="separate"/>
      </w:r>
      <w:r>
        <w:t>(</w:t>
      </w:r>
      <w:r>
        <w:rPr>
          <w:noProof/>
          <w:cs/>
        </w:rPr>
        <w:t>‎</w:t>
      </w:r>
      <w:r>
        <w:rPr>
          <w:noProof/>
        </w:rPr>
        <w:t>D</w:t>
      </w:r>
      <w:r>
        <w:t>.</w:t>
      </w:r>
      <w:r>
        <w:rPr>
          <w:noProof/>
        </w:rPr>
        <w:t>8</w:t>
      </w:r>
      <w:r>
        <w:t>)</w:t>
      </w:r>
      <w:r>
        <w:fldChar w:fldCharType="end"/>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8157"/>
        <w:gridCol w:w="850"/>
      </w:tblGrid>
      <w:tr w:rsidR="005507D7" w:rsidTr="00D95516">
        <w:tc>
          <w:tcPr>
            <w:tcW w:w="146" w:type="pct"/>
            <w:vAlign w:val="center"/>
          </w:tcPr>
          <w:p w:rsidR="005507D7" w:rsidRPr="000B4B2F" w:rsidRDefault="005507D7" w:rsidP="00D95516">
            <w:pPr>
              <w:ind w:firstLine="0"/>
              <w:jc w:val="center"/>
              <w:rPr>
                <w:rFonts w:ascii="Cambria Math" w:eastAsiaTheme="minorEastAsia" w:hAnsi="Cambria Math"/>
              </w:rPr>
            </w:pPr>
          </w:p>
        </w:tc>
        <w:tc>
          <w:tcPr>
            <w:tcW w:w="4412" w:type="pct"/>
            <w:vAlign w:val="center"/>
          </w:tcPr>
          <w:p w:rsidR="005507D7" w:rsidRPr="000B65EB" w:rsidRDefault="0014219B" w:rsidP="00D95516">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5507D7" w:rsidRDefault="005507D7" w:rsidP="00D95516">
            <w:pPr>
              <w:ind w:firstLine="0"/>
              <w:jc w:val="right"/>
              <w:rPr>
                <w:rFonts w:eastAsiaTheme="minorEastAsia"/>
              </w:rPr>
            </w:pPr>
            <w:bookmarkStart w:id="322" w:name="_Ref489632770"/>
            <w:bookmarkStart w:id="323" w:name="_Toc490655156"/>
            <w:r>
              <w:t>(</w:t>
            </w:r>
            <w:fldSimple w:instr=" STYLEREF  \s &quot;Heading 1 App&quot; ">
              <w:r>
                <w:rPr>
                  <w:noProof/>
                  <w:cs/>
                </w:rPr>
                <w:t>‎</w:t>
              </w:r>
              <w:r>
                <w:rPr>
                  <w:noProof/>
                </w:rPr>
                <w:t>D</w:t>
              </w:r>
            </w:fldSimple>
            <w:r>
              <w:t>.</w:t>
            </w:r>
            <w:fldSimple w:instr=" SEQ Equation \* ARABIC \s 1 ">
              <w:r>
                <w:rPr>
                  <w:noProof/>
                </w:rPr>
                <w:t>14</w:t>
              </w:r>
            </w:fldSimple>
            <w:r>
              <w:t>)</w:t>
            </w:r>
            <w:bookmarkEnd w:id="322"/>
            <w:bookmarkEnd w:id="323"/>
          </w:p>
        </w:tc>
      </w:tr>
    </w:tbl>
    <w:p w:rsidR="005507D7" w:rsidRDefault="005507D7" w:rsidP="005507D7">
      <w:r>
        <w:t>If the constant</w:t>
      </w:r>
      <m:oMath>
        <m:r>
          <w:rPr>
            <w:rFonts w:ascii="Cambria Math" w:hAnsi="Cambria Math"/>
          </w:rPr>
          <m:t xml:space="preserve"> C</m:t>
        </m:r>
      </m:oMath>
      <w:r>
        <w:t xml:space="preserve">, is set to zero the </w:t>
      </w:r>
      <w:proofErr w:type="gramStart"/>
      <w:r>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t xml:space="preserve">,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Pr="000B4B2F" w:rsidRDefault="005507D7" w:rsidP="00D95516">
            <w:pPr>
              <w:ind w:firstLine="0"/>
              <w:jc w:val="center"/>
              <w:rPr>
                <w:rFonts w:ascii="Cambria Math" w:eastAsiaTheme="minorEastAsia" w:hAnsi="Cambria Math"/>
              </w:rPr>
            </w:pPr>
          </w:p>
        </w:tc>
        <w:tc>
          <w:tcPr>
            <w:tcW w:w="3856" w:type="pct"/>
            <w:vAlign w:val="center"/>
          </w:tcPr>
          <w:p w:rsidR="005507D7" w:rsidRDefault="0014219B" w:rsidP="00D95516">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5507D7" w:rsidRDefault="005507D7" w:rsidP="00D95516">
            <w:pPr>
              <w:ind w:firstLine="0"/>
              <w:jc w:val="right"/>
              <w:rPr>
                <w:rFonts w:eastAsiaTheme="minorEastAsia"/>
              </w:rPr>
            </w:pPr>
            <w:bookmarkStart w:id="324" w:name="_Ref489633215"/>
            <w:bookmarkStart w:id="325" w:name="_Toc490655157"/>
            <w:r>
              <w:t>(</w:t>
            </w:r>
            <w:fldSimple w:instr=" STYLEREF  \s &quot;Heading 1 App&quot; ">
              <w:r>
                <w:rPr>
                  <w:noProof/>
                  <w:cs/>
                </w:rPr>
                <w:t>‎</w:t>
              </w:r>
              <w:r>
                <w:rPr>
                  <w:noProof/>
                </w:rPr>
                <w:t>D</w:t>
              </w:r>
            </w:fldSimple>
            <w:r>
              <w:t>.</w:t>
            </w:r>
            <w:fldSimple w:instr=" SEQ Equation \* ARABIC \s 1 ">
              <w:r>
                <w:rPr>
                  <w:noProof/>
                </w:rPr>
                <w:t>15</w:t>
              </w:r>
            </w:fldSimple>
            <w:r>
              <w:t>)</w:t>
            </w:r>
            <w:bookmarkEnd w:id="324"/>
            <w:bookmarkEnd w:id="325"/>
          </w:p>
        </w:tc>
      </w:tr>
    </w:tbl>
    <w:p w:rsidR="005507D7" w:rsidRDefault="005507D7" w:rsidP="005507D7">
      <w:r>
        <w:t xml:space="preserve">Equation </w:t>
      </w:r>
      <w:r>
        <w:fldChar w:fldCharType="begin"/>
      </w:r>
      <w:r>
        <w:instrText xml:space="preserve"> REF _Ref489633215 \h </w:instrText>
      </w:r>
      <w:r>
        <w:fldChar w:fldCharType="separate"/>
      </w:r>
      <w:r>
        <w:t>(</w:t>
      </w:r>
      <w:r>
        <w:rPr>
          <w:noProof/>
          <w:cs/>
        </w:rPr>
        <w:t>‎</w:t>
      </w:r>
      <w:r>
        <w:rPr>
          <w:noProof/>
        </w:rPr>
        <w:t>D</w:t>
      </w:r>
      <w:r>
        <w:t>.</w:t>
      </w:r>
      <w:r>
        <w:rPr>
          <w:noProof/>
        </w:rPr>
        <w:t>15</w:t>
      </w:r>
      <w:r>
        <w:t>)</w:t>
      </w:r>
      <w:r>
        <w:fldChar w:fldCharType="end"/>
      </w:r>
      <w:r>
        <w:t xml:space="preserve"> can only be satisfied if D </w:t>
      </w:r>
      <w:proofErr w:type="gramStart"/>
      <w:r>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 xml:space="preserve">.  In line with Equation </w:t>
      </w:r>
      <w:r>
        <w:fldChar w:fldCharType="begin"/>
      </w:r>
      <w:r>
        <w:instrText xml:space="preserve"> REF _Ref489632770 \h </w:instrText>
      </w:r>
      <w:r>
        <w:fldChar w:fldCharType="separate"/>
      </w:r>
      <w:r>
        <w:t>(</w:t>
      </w:r>
      <w:r>
        <w:rPr>
          <w:noProof/>
          <w:cs/>
        </w:rPr>
        <w:t>‎</w:t>
      </w:r>
      <w:r>
        <w:rPr>
          <w:noProof/>
        </w:rPr>
        <w:t>D</w:t>
      </w:r>
      <w:r>
        <w:t>.</w:t>
      </w:r>
      <w:r>
        <w:rPr>
          <w:noProof/>
        </w:rPr>
        <w:t>14</w:t>
      </w:r>
      <w:r>
        <w:t>)</w:t>
      </w:r>
      <w:r>
        <w:fldChar w:fldCharType="end"/>
      </w:r>
      <w:r>
        <w:t xml:space="preserve">, we can extract the value of </w:t>
      </w:r>
      <m:oMath>
        <m:r>
          <w:rPr>
            <w:rFonts w:ascii="Cambria Math" w:hAnsi="Cambria Math"/>
          </w:rPr>
          <m:t>C</m:t>
        </m:r>
      </m:oMath>
      <w:r>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5507D7" w:rsidTr="00D95516">
        <w:tc>
          <w:tcPr>
            <w:tcW w:w="4515" w:type="pct"/>
            <w:vAlign w:val="center"/>
          </w:tcPr>
          <w:p w:rsidR="005507D7" w:rsidRPr="000B65EB" w:rsidRDefault="005507D7" w:rsidP="00D95516">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5507D7" w:rsidRDefault="005507D7" w:rsidP="00D95516">
            <w:pPr>
              <w:ind w:firstLine="0"/>
              <w:jc w:val="right"/>
              <w:rPr>
                <w:rFonts w:eastAsiaTheme="minorEastAsia"/>
              </w:rPr>
            </w:pPr>
            <w:bookmarkStart w:id="326" w:name="_Ref489636112"/>
            <w:bookmarkStart w:id="327" w:name="_Toc490655158"/>
            <w:r>
              <w:t>(</w:t>
            </w:r>
            <w:fldSimple w:instr=" STYLEREF  \s &quot;Heading 1 App&quot; ">
              <w:r>
                <w:rPr>
                  <w:noProof/>
                  <w:cs/>
                </w:rPr>
                <w:t>‎</w:t>
              </w:r>
              <w:r>
                <w:rPr>
                  <w:noProof/>
                </w:rPr>
                <w:t>D</w:t>
              </w:r>
            </w:fldSimple>
            <w:r>
              <w:t>.</w:t>
            </w:r>
            <w:fldSimple w:instr=" SEQ Equation \* ARABIC \s 1 ">
              <w:r>
                <w:rPr>
                  <w:noProof/>
                </w:rPr>
                <w:t>16</w:t>
              </w:r>
            </w:fldSimple>
            <w:r>
              <w:t>)</w:t>
            </w:r>
            <w:bookmarkEnd w:id="326"/>
            <w:bookmarkEnd w:id="327"/>
          </w:p>
        </w:tc>
      </w:tr>
    </w:tbl>
    <w:p w:rsidR="005507D7" w:rsidRDefault="005507D7" w:rsidP="005507D7">
      <w:r>
        <w:t xml:space="preserve">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shows that the coefficient of the exponential increasing term decays exponentially with the length of the device and will not cause an unphysical increase in the voltage or current across the device length. </w:t>
      </w:r>
    </w:p>
    <w:p w:rsidR="005507D7" w:rsidRDefault="005507D7" w:rsidP="005507D7">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28" w:name="_Ref489696396"/>
            <w:bookmarkStart w:id="329" w:name="_Toc490655159"/>
            <w:r>
              <w:t>(</w:t>
            </w:r>
            <w:fldSimple w:instr=" STYLEREF  \s &quot;Heading 1 App&quot; ">
              <w:r>
                <w:rPr>
                  <w:noProof/>
                  <w:cs/>
                </w:rPr>
                <w:t>‎</w:t>
              </w:r>
              <w:r>
                <w:rPr>
                  <w:noProof/>
                </w:rPr>
                <w:t>D</w:t>
              </w:r>
            </w:fldSimple>
            <w:r>
              <w:t>.</w:t>
            </w:r>
            <w:fldSimple w:instr=" SEQ Equation \* ARABIC \s 1 ">
              <w:r>
                <w:rPr>
                  <w:noProof/>
                </w:rPr>
                <w:t>17</w:t>
              </w:r>
            </w:fldSimple>
            <w:r>
              <w:t>)</w:t>
            </w:r>
            <w:bookmarkEnd w:id="328"/>
            <w:bookmarkEnd w:id="329"/>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0" w:name="_Ref489696403"/>
            <w:bookmarkStart w:id="331" w:name="_Toc490655160"/>
            <w:r>
              <w:t>(</w:t>
            </w:r>
            <w:fldSimple w:instr=" STYLEREF  \s &quot;Heading 1 App&quot; ">
              <w:r>
                <w:rPr>
                  <w:noProof/>
                  <w:cs/>
                </w:rPr>
                <w:t>‎</w:t>
              </w:r>
              <w:r>
                <w:rPr>
                  <w:noProof/>
                </w:rPr>
                <w:t>D</w:t>
              </w:r>
            </w:fldSimple>
            <w:r>
              <w:t>.</w:t>
            </w:r>
            <w:fldSimple w:instr=" SEQ Equation \* ARABIC \s 1 ">
              <w:r>
                <w:rPr>
                  <w:noProof/>
                </w:rPr>
                <w:t>18</w:t>
              </w:r>
            </w:fldSimple>
            <w:r>
              <w:t>)</w:t>
            </w:r>
            <w:bookmarkEnd w:id="330"/>
            <w:bookmarkEnd w:id="331"/>
          </w:p>
        </w:tc>
      </w:tr>
    </w:tbl>
    <w:p w:rsidR="005507D7" w:rsidRDefault="005507D7" w:rsidP="005507D7"/>
    <w:p w:rsidR="005507D7" w:rsidRDefault="005507D7" w:rsidP="005507D7">
      <w:r>
        <w:t>The solution reveals the functional form of the current to distribute between the two lines in an asymptotic fashion. The current asymptote is roughly given by the current division ratio had the two branches been connected only at the input end. The asymptotic behavior roughly follows an exponentially decaying function 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p>
    <w:p w:rsidR="005507D7" w:rsidRDefault="005507D7" w:rsidP="005507D7">
      <w:r>
        <w:t>To demonstrate the functional behavior, we study the case when the coupler branches have matched impedance with their loads, 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t xml:space="preserve">. In such a case, Equation </w:t>
      </w:r>
      <w:r>
        <w:fldChar w:fldCharType="begin"/>
      </w:r>
      <w:r>
        <w:instrText xml:space="preserve"> REF _Ref489636112 \h </w:instrText>
      </w:r>
      <w:r>
        <w:fldChar w:fldCharType="separate"/>
      </w:r>
      <w:r>
        <w:t>(</w:t>
      </w:r>
      <w:r>
        <w:rPr>
          <w:noProof/>
          <w:cs/>
        </w:rPr>
        <w:t>‎</w:t>
      </w:r>
      <w:r>
        <w:rPr>
          <w:noProof/>
        </w:rPr>
        <w:t>D</w:t>
      </w:r>
      <w:r>
        <w:t>.</w:t>
      </w:r>
      <w:r>
        <w:rPr>
          <w:noProof/>
        </w:rPr>
        <w:t>16</w:t>
      </w:r>
      <w:r>
        <w:t>)</w:t>
      </w:r>
      <w:r>
        <w:fldChar w:fldCharType="end"/>
      </w:r>
      <w:r>
        <w:t xml:space="preserve"> reduces </w:t>
      </w:r>
      <w:proofErr w:type="gramStart"/>
      <w:r>
        <w:t>to</w:t>
      </w:r>
      <w:proofErr w:type="gramEnd"/>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8156"/>
        <w:gridCol w:w="850"/>
      </w:tblGrid>
      <w:tr w:rsidR="005507D7" w:rsidTr="00D95516">
        <w:tc>
          <w:tcPr>
            <w:tcW w:w="145" w:type="pct"/>
            <w:vAlign w:val="center"/>
          </w:tcPr>
          <w:p w:rsidR="005507D7" w:rsidRPr="000B4B2F" w:rsidRDefault="005507D7" w:rsidP="00D95516">
            <w:pPr>
              <w:ind w:firstLine="0"/>
              <w:jc w:val="center"/>
              <w:rPr>
                <w:rFonts w:ascii="Cambria Math" w:eastAsiaTheme="minorEastAsia" w:hAnsi="Cambria Math"/>
              </w:rPr>
            </w:pPr>
          </w:p>
        </w:tc>
        <w:tc>
          <w:tcPr>
            <w:tcW w:w="4411" w:type="pct"/>
            <w:vAlign w:val="center"/>
          </w:tcPr>
          <w:p w:rsidR="005507D7" w:rsidRPr="000B65EB" w:rsidRDefault="0014219B" w:rsidP="00D95516">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5507D7" w:rsidRDefault="005507D7" w:rsidP="00D95516">
            <w:pPr>
              <w:ind w:firstLine="0"/>
              <w:jc w:val="right"/>
              <w:rPr>
                <w:rFonts w:eastAsiaTheme="minorEastAsia"/>
              </w:rPr>
            </w:pPr>
            <w:bookmarkStart w:id="332" w:name="_Toc490655161"/>
            <w:r>
              <w:t>(</w:t>
            </w:r>
            <w:fldSimple w:instr=" STYLEREF  \s &quot;Heading 1 App&quot; ">
              <w:r>
                <w:rPr>
                  <w:noProof/>
                  <w:cs/>
                </w:rPr>
                <w:t>‎</w:t>
              </w:r>
              <w:r>
                <w:rPr>
                  <w:noProof/>
                </w:rPr>
                <w:t>D</w:t>
              </w:r>
            </w:fldSimple>
            <w:r>
              <w:t>.</w:t>
            </w:r>
            <w:fldSimple w:instr=" SEQ Equation \* ARABIC \s 1 ">
              <w:r>
                <w:rPr>
                  <w:noProof/>
                </w:rPr>
                <w:t>19</w:t>
              </w:r>
            </w:fldSimple>
            <w:r>
              <w:t>)</w:t>
            </w:r>
            <w:bookmarkEnd w:id="332"/>
          </w:p>
        </w:tc>
      </w:tr>
    </w:tbl>
    <w:p w:rsidR="005507D7" w:rsidRDefault="005507D7" w:rsidP="005507D7">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D</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D</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3" w:name="_Toc490655162"/>
            <w:r>
              <w:lastRenderedPageBreak/>
              <w:t>(</w:t>
            </w:r>
            <w:fldSimple w:instr=" STYLEREF  \s &quot;Heading 1 App&quot; ">
              <w:r>
                <w:rPr>
                  <w:noProof/>
                  <w:cs/>
                </w:rPr>
                <w:t>‎</w:t>
              </w:r>
              <w:r>
                <w:rPr>
                  <w:noProof/>
                </w:rPr>
                <w:t>D</w:t>
              </w:r>
            </w:fldSimple>
            <w:r>
              <w:t>.</w:t>
            </w:r>
            <w:fldSimple w:instr=" SEQ Equation \* ARABIC \s 1 ">
              <w:r>
                <w:rPr>
                  <w:noProof/>
                </w:rPr>
                <w:t>20</w:t>
              </w:r>
            </w:fldSimple>
            <w:r>
              <w:t>)</w:t>
            </w:r>
            <w:bookmarkEnd w:id="333"/>
          </w:p>
        </w:tc>
      </w:tr>
    </w:tbl>
    <w:p w:rsidR="005507D7" w:rsidRDefault="005507D7" w:rsidP="005507D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4" w:name="_Ref489711640"/>
            <w:bookmarkStart w:id="335" w:name="_Toc490655163"/>
            <w:r>
              <w:t>(</w:t>
            </w:r>
            <w:fldSimple w:instr=" STYLEREF  \s &quot;Heading 1 App&quot; ">
              <w:r>
                <w:rPr>
                  <w:noProof/>
                  <w:cs/>
                </w:rPr>
                <w:t>‎</w:t>
              </w:r>
              <w:r>
                <w:rPr>
                  <w:noProof/>
                </w:rPr>
                <w:t>D</w:t>
              </w:r>
            </w:fldSimple>
            <w:r>
              <w:t>.</w:t>
            </w:r>
            <w:fldSimple w:instr=" SEQ Equation \* ARABIC \s 1 ">
              <w:r>
                <w:rPr>
                  <w:noProof/>
                </w:rPr>
                <w:t>21</w:t>
              </w:r>
            </w:fldSimple>
            <w:r>
              <w:t>)</w:t>
            </w:r>
            <w:bookmarkEnd w:id="334"/>
            <w:bookmarkEnd w:id="335"/>
          </w:p>
        </w:tc>
      </w:tr>
    </w:tbl>
    <w:p w:rsidR="005507D7" w:rsidRDefault="005507D7" w:rsidP="005507D7">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D</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Pr="00583390"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5507D7" w:rsidRDefault="005507D7" w:rsidP="00D95516">
            <w:pPr>
              <w:ind w:firstLine="0"/>
              <w:jc w:val="right"/>
              <w:rPr>
                <w:rFonts w:eastAsiaTheme="minorEastAsia"/>
              </w:rPr>
            </w:pPr>
            <w:bookmarkStart w:id="336" w:name="_Ref489712058"/>
            <w:bookmarkStart w:id="337" w:name="_Toc490655164"/>
            <w:r>
              <w:t>(</w:t>
            </w:r>
            <w:fldSimple w:instr=" STYLEREF  \s &quot;Heading 1 App&quot; ">
              <w:r>
                <w:rPr>
                  <w:noProof/>
                  <w:cs/>
                </w:rPr>
                <w:t>‎</w:t>
              </w:r>
              <w:r>
                <w:rPr>
                  <w:noProof/>
                </w:rPr>
                <w:t>D</w:t>
              </w:r>
            </w:fldSimple>
            <w:r>
              <w:t>.</w:t>
            </w:r>
            <w:fldSimple w:instr=" SEQ Equation \* ARABIC \s 1 ">
              <w:r>
                <w:rPr>
                  <w:noProof/>
                </w:rPr>
                <w:t>22</w:t>
              </w:r>
            </w:fldSimple>
            <w:r>
              <w:t>)</w:t>
            </w:r>
            <w:bookmarkEnd w:id="336"/>
            <w:bookmarkEnd w:id="337"/>
          </w:p>
        </w:tc>
      </w:tr>
    </w:tbl>
    <w:p w:rsidR="005507D7" w:rsidRDefault="005507D7" w:rsidP="005507D7"/>
    <w:p w:rsidR="005507D7" w:rsidRDefault="005507D7" w:rsidP="005507D7">
      <w:r>
        <w:t xml:space="preserve">Equation </w:t>
      </w:r>
      <w:r>
        <w:fldChar w:fldCharType="begin"/>
      </w:r>
      <w:r>
        <w:instrText xml:space="preserve"> REF _Ref489712058 \h </w:instrText>
      </w:r>
      <w:r>
        <w:fldChar w:fldCharType="separate"/>
      </w:r>
      <w:r>
        <w:t>(</w:t>
      </w:r>
      <w:r>
        <w:rPr>
          <w:noProof/>
          <w:cs/>
        </w:rPr>
        <w:t>‎</w:t>
      </w:r>
      <w:r>
        <w:rPr>
          <w:noProof/>
        </w:rPr>
        <w:t>D</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 xml:space="preserve">. In this </w:t>
      </w:r>
      <w:proofErr w:type="gramStart"/>
      <w:r>
        <w:t>case</w:t>
      </w:r>
      <w:proofErr w:type="gramEnd"/>
      <w:r>
        <w:t xml:space="preserve"> the c</w:t>
      </w:r>
      <w:proofErr w:type="spellStart"/>
      <w:r>
        <w:t>urrent</w:t>
      </w:r>
      <w:proofErr w:type="spellEnd"/>
      <w:r>
        <w:t xml:space="preserve">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8" w:name="_Toc490655165"/>
            <w:r>
              <w:t>(</w:t>
            </w:r>
            <w:fldSimple w:instr=" STYLEREF  \s &quot;Heading 1 App&quot; ">
              <w:r>
                <w:rPr>
                  <w:noProof/>
                  <w:cs/>
                </w:rPr>
                <w:t>‎</w:t>
              </w:r>
              <w:r>
                <w:rPr>
                  <w:noProof/>
                </w:rPr>
                <w:t>D</w:t>
              </w:r>
            </w:fldSimple>
            <w:r>
              <w:t>.</w:t>
            </w:r>
            <w:fldSimple w:instr=" SEQ Equation \* ARABIC \s 1 ">
              <w:r>
                <w:rPr>
                  <w:noProof/>
                </w:rPr>
                <w:t>23</w:t>
              </w:r>
            </w:fldSimple>
            <w:r>
              <w:t>)</w:t>
            </w:r>
            <w:bookmarkEnd w:id="338"/>
          </w:p>
        </w:tc>
      </w:tr>
    </w:tbl>
    <w:p w:rsidR="005507D7" w:rsidRPr="009B3CAC" w:rsidRDefault="005507D7" w:rsidP="005507D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07D7" w:rsidTr="00D95516">
        <w:tc>
          <w:tcPr>
            <w:tcW w:w="544" w:type="pct"/>
            <w:vAlign w:val="center"/>
          </w:tcPr>
          <w:p w:rsidR="005507D7" w:rsidRDefault="005507D7" w:rsidP="00D95516">
            <w:pPr>
              <w:ind w:firstLine="0"/>
              <w:jc w:val="center"/>
              <w:rPr>
                <w:rFonts w:eastAsiaTheme="minorEastAsia"/>
              </w:rPr>
            </w:pPr>
          </w:p>
        </w:tc>
        <w:tc>
          <w:tcPr>
            <w:tcW w:w="3856" w:type="pct"/>
            <w:vAlign w:val="center"/>
          </w:tcPr>
          <w:p w:rsidR="005507D7" w:rsidRDefault="0014219B" w:rsidP="00D9551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5507D7" w:rsidRDefault="005507D7" w:rsidP="00D95516">
            <w:pPr>
              <w:ind w:firstLine="0"/>
              <w:jc w:val="right"/>
              <w:rPr>
                <w:rFonts w:eastAsiaTheme="minorEastAsia"/>
              </w:rPr>
            </w:pPr>
            <w:bookmarkStart w:id="339" w:name="_Toc490655166"/>
            <w:r>
              <w:t>(</w:t>
            </w:r>
            <w:fldSimple w:instr=" STYLEREF  \s &quot;Heading 1 App&quot; ">
              <w:r>
                <w:rPr>
                  <w:noProof/>
                  <w:cs/>
                </w:rPr>
                <w:t>‎</w:t>
              </w:r>
              <w:r>
                <w:rPr>
                  <w:noProof/>
                </w:rPr>
                <w:t>D</w:t>
              </w:r>
            </w:fldSimple>
            <w:r>
              <w:t>.</w:t>
            </w:r>
            <w:fldSimple w:instr=" SEQ Equation \* ARABIC \s 1 ">
              <w:r>
                <w:rPr>
                  <w:noProof/>
                </w:rPr>
                <w:t>24</w:t>
              </w:r>
            </w:fldSimple>
            <w:r>
              <w:t>)</w:t>
            </w:r>
            <w:bookmarkEnd w:id="339"/>
          </w:p>
        </w:tc>
      </w:tr>
    </w:tbl>
    <w:p w:rsidR="005507D7" w:rsidRPr="00E03FC0" w:rsidRDefault="005507D7" w:rsidP="005507D7">
      <w:pPr>
        <w:spacing w:after="0" w:line="240" w:lineRule="auto"/>
        <w:ind w:firstLine="0"/>
        <w:jc w:val="left"/>
      </w:pPr>
      <w:r>
        <w:fldChar w:fldCharType="begin"/>
      </w:r>
      <w:r>
        <w:instrText xml:space="preserve"> TOC \h \z \c "Figure" </w:instrText>
      </w:r>
      <w:r>
        <w:fldChar w:fldCharType="end"/>
      </w: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Default="005507D7" w:rsidP="005507D7">
      <w:pPr>
        <w:rPr>
          <w:rFonts w:asciiTheme="majorBidi" w:hAnsiTheme="majorBidi" w:cs="Arial"/>
          <w:sz w:val="52"/>
          <w14:textOutline w14:w="9525" w14:cap="rnd" w14:cmpd="sng" w14:algn="ctr">
            <w14:noFill/>
            <w14:prstDash w14:val="solid"/>
            <w14:bevel/>
          </w14:textOutline>
        </w:rPr>
      </w:pPr>
    </w:p>
    <w:p w:rsidR="005507D7" w:rsidRDefault="005507D7" w:rsidP="005507D7">
      <w:pPr>
        <w:ind w:firstLine="0"/>
        <w:jc w:val="left"/>
        <w:rPr>
          <w:rFonts w:asciiTheme="majorBidi" w:hAnsiTheme="majorBidi" w:cs="Arial"/>
          <w:sz w:val="52"/>
          <w14:textOutline w14:w="9525" w14:cap="rnd" w14:cmpd="sng" w14:algn="ctr">
            <w14:noFill/>
            <w14:prstDash w14:val="solid"/>
            <w14:bevel/>
          </w14:textOutline>
        </w:rPr>
      </w:pPr>
    </w:p>
    <w:p w:rsidR="005507D7" w:rsidRPr="00811CA2" w:rsidRDefault="005507D7" w:rsidP="005507D7"/>
    <w:p w:rsidR="005507D7" w:rsidRPr="00811CA2" w:rsidRDefault="005507D7" w:rsidP="005507D7"/>
    <w:p w:rsidR="005507D7" w:rsidRPr="00EB3FAA" w:rsidRDefault="005507D7" w:rsidP="005507D7"/>
    <w:p w:rsidR="005507D7" w:rsidRPr="00EB3FAA" w:rsidRDefault="005507D7" w:rsidP="005507D7"/>
    <w:p w:rsidR="00EB3FAA" w:rsidRPr="00EB3FAA" w:rsidRDefault="00EB3FAA" w:rsidP="00EB3FAA"/>
    <w:sectPr w:rsidR="00EB3FAA" w:rsidRPr="00EB3FAA" w:rsidSect="00220558">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7839" w:rsidRDefault="00E57839" w:rsidP="0020417A">
      <w:r>
        <w:separator/>
      </w:r>
    </w:p>
  </w:endnote>
  <w:endnote w:type="continuationSeparator" w:id="0">
    <w:p w:rsidR="00E57839" w:rsidRDefault="00E57839"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885873"/>
      <w:docPartObj>
        <w:docPartGallery w:val="Page Numbers (Bottom of Page)"/>
        <w:docPartUnique/>
      </w:docPartObj>
    </w:sdtPr>
    <w:sdtEndPr>
      <w:rPr>
        <w:noProof/>
      </w:rPr>
    </w:sdtEndPr>
    <w:sdtContent>
      <w:p w:rsidR="0014219B" w:rsidRDefault="0014219B">
        <w:pPr>
          <w:pStyle w:val="Footer"/>
          <w:jc w:val="center"/>
        </w:pPr>
        <w:r>
          <w:fldChar w:fldCharType="begin"/>
        </w:r>
        <w:r w:rsidRPr="001F6458">
          <w:instrText xml:space="preserve"> PAGE   \* MERGEFORMAT </w:instrText>
        </w:r>
        <w:r>
          <w:fldChar w:fldCharType="separate"/>
        </w:r>
        <w:r w:rsidR="00426BA8">
          <w:rPr>
            <w:noProof/>
          </w:rPr>
          <w:t>65</w:t>
        </w:r>
        <w:r>
          <w:rPr>
            <w:noProof/>
          </w:rPr>
          <w:fldChar w:fldCharType="end"/>
        </w:r>
      </w:p>
    </w:sdtContent>
  </w:sdt>
  <w:p w:rsidR="0014219B" w:rsidRDefault="001421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219B" w:rsidRDefault="0014219B">
    <w:pPr>
      <w:pStyle w:val="Footer"/>
      <w:jc w:val="center"/>
    </w:pPr>
  </w:p>
  <w:p w:rsidR="0014219B" w:rsidRDefault="001421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34239"/>
      <w:docPartObj>
        <w:docPartGallery w:val="Page Numbers (Bottom of Page)"/>
        <w:docPartUnique/>
      </w:docPartObj>
    </w:sdtPr>
    <w:sdtEndPr>
      <w:rPr>
        <w:noProof/>
      </w:rPr>
    </w:sdtEndPr>
    <w:sdtContent>
      <w:p w:rsidR="0014219B" w:rsidRDefault="0014219B">
        <w:pPr>
          <w:pStyle w:val="Footer"/>
          <w:jc w:val="center"/>
        </w:pPr>
        <w:r>
          <w:fldChar w:fldCharType="begin"/>
        </w:r>
        <w:r w:rsidRPr="008D38F9">
          <w:instrText xml:space="preserve"> PAGE   \* MERGEFORMAT </w:instrText>
        </w:r>
        <w:r>
          <w:fldChar w:fldCharType="separate"/>
        </w:r>
        <w:r w:rsidR="00426BA8">
          <w:rPr>
            <w:noProof/>
          </w:rPr>
          <w:t>98</w:t>
        </w:r>
        <w:r>
          <w:rPr>
            <w:noProof/>
          </w:rPr>
          <w:fldChar w:fldCharType="end"/>
        </w:r>
      </w:p>
    </w:sdtContent>
  </w:sdt>
  <w:p w:rsidR="0014219B" w:rsidRDefault="00142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7839" w:rsidRDefault="00E57839" w:rsidP="0020417A">
      <w:r>
        <w:separator/>
      </w:r>
    </w:p>
  </w:footnote>
  <w:footnote w:type="continuationSeparator" w:id="0">
    <w:p w:rsidR="00E57839" w:rsidRDefault="00E57839"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8C5328"/>
    <w:multiLevelType w:val="hybridMultilevel"/>
    <w:tmpl w:val="3252F6E2"/>
    <w:lvl w:ilvl="0" w:tplc="F09C44C2">
      <w:start w:val="1"/>
      <w:numFmt w:val="upperLetter"/>
      <w:lvlText w:val="%1."/>
      <w:lvlJc w:val="left"/>
      <w:pPr>
        <w:ind w:left="144" w:firstLine="21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7348C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50761DB"/>
    <w:multiLevelType w:val="multilevel"/>
    <w:tmpl w:val="F3FA875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23164C"/>
    <w:multiLevelType w:val="multilevel"/>
    <w:tmpl w:val="52F85348"/>
    <w:lvl w:ilvl="0">
      <w:start w:val="1"/>
      <w:numFmt w:val="upperLetter"/>
      <w:pStyle w:val="Heading1App"/>
      <w:lvlText w:val="Appendix %1)"/>
      <w:lvlJc w:val="left"/>
      <w:pPr>
        <w:ind w:left="360" w:hanging="360"/>
      </w:pPr>
      <w:rPr>
        <w:rFonts w:hint="default"/>
      </w:rPr>
    </w:lvl>
    <w:lvl w:ilvl="1">
      <w:start w:val="1"/>
      <w:numFmt w:val="decimal"/>
      <w:pStyle w:val="Heading2App"/>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9574F90"/>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49D064A1"/>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6" w15:restartNumberingAfterBreak="0">
    <w:nsid w:val="4F46721A"/>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0F12"/>
    <w:multiLevelType w:val="multilevel"/>
    <w:tmpl w:val="0498A574"/>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1"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3AC6964"/>
    <w:multiLevelType w:val="hybridMultilevel"/>
    <w:tmpl w:val="F25A1D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5"/>
  </w:num>
  <w:num w:numId="3">
    <w:abstractNumId w:val="18"/>
  </w:num>
  <w:num w:numId="4">
    <w:abstractNumId w:val="21"/>
  </w:num>
  <w:num w:numId="5">
    <w:abstractNumId w:val="0"/>
  </w:num>
  <w:num w:numId="6">
    <w:abstractNumId w:val="12"/>
  </w:num>
  <w:num w:numId="7">
    <w:abstractNumId w:val="9"/>
  </w:num>
  <w:num w:numId="8">
    <w:abstractNumId w:val="4"/>
  </w:num>
  <w:num w:numId="9">
    <w:abstractNumId w:val="6"/>
  </w:num>
  <w:num w:numId="10">
    <w:abstractNumId w:val="19"/>
  </w:num>
  <w:num w:numId="11">
    <w:abstractNumId w:val="10"/>
  </w:num>
  <w:num w:numId="12">
    <w:abstractNumId w:val="7"/>
  </w:num>
  <w:num w:numId="13">
    <w:abstractNumId w:val="23"/>
  </w:num>
  <w:num w:numId="14">
    <w:abstractNumId w:val="8"/>
  </w:num>
  <w:num w:numId="15">
    <w:abstractNumId w:val="17"/>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5"/>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20"/>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2"/>
  </w:num>
  <w:num w:numId="25">
    <w:abstractNumId w:val="3"/>
  </w:num>
  <w:num w:numId="26">
    <w:abstractNumId w:val="13"/>
  </w:num>
  <w:num w:numId="27">
    <w:abstractNumId w:val="22"/>
  </w:num>
  <w:num w:numId="28">
    <w:abstractNumId w:val="1"/>
  </w:num>
  <w:num w:numId="29">
    <w:abstractNumId w:val="13"/>
  </w:num>
  <w:num w:numId="30">
    <w:abstractNumId w:val="13"/>
  </w:num>
  <w:num w:numId="31">
    <w:abstractNumId w:val="11"/>
    <w:lvlOverride w:ilvl="0">
      <w:lvl w:ilvl="0">
        <w:start w:val="1"/>
        <w:numFmt w:val="decimal"/>
        <w:pStyle w:val="Heading1"/>
        <w:lvlText w:val="%1)"/>
        <w:lvlJc w:val="left"/>
        <w:pPr>
          <w:ind w:left="360" w:hanging="360"/>
        </w:pPr>
        <w:rPr>
          <w:rFonts w:hint="default"/>
        </w:rPr>
      </w:lvl>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152F"/>
    <w:rsid w:val="00002B29"/>
    <w:rsid w:val="00005D2F"/>
    <w:rsid w:val="00006A98"/>
    <w:rsid w:val="00007766"/>
    <w:rsid w:val="00010281"/>
    <w:rsid w:val="000104F8"/>
    <w:rsid w:val="00010869"/>
    <w:rsid w:val="00011229"/>
    <w:rsid w:val="00011BB1"/>
    <w:rsid w:val="0001289F"/>
    <w:rsid w:val="000146B7"/>
    <w:rsid w:val="00015C36"/>
    <w:rsid w:val="00017118"/>
    <w:rsid w:val="00017DAD"/>
    <w:rsid w:val="00020A17"/>
    <w:rsid w:val="00020FDF"/>
    <w:rsid w:val="000216B4"/>
    <w:rsid w:val="00021B0A"/>
    <w:rsid w:val="000235F7"/>
    <w:rsid w:val="000244E0"/>
    <w:rsid w:val="0002479D"/>
    <w:rsid w:val="00025914"/>
    <w:rsid w:val="00025D09"/>
    <w:rsid w:val="00025DB1"/>
    <w:rsid w:val="00026208"/>
    <w:rsid w:val="00026701"/>
    <w:rsid w:val="00026CA0"/>
    <w:rsid w:val="00027BF8"/>
    <w:rsid w:val="000303CB"/>
    <w:rsid w:val="0003191D"/>
    <w:rsid w:val="00031C26"/>
    <w:rsid w:val="0003301E"/>
    <w:rsid w:val="00034C0B"/>
    <w:rsid w:val="00035158"/>
    <w:rsid w:val="00035AE1"/>
    <w:rsid w:val="000374B0"/>
    <w:rsid w:val="000375AD"/>
    <w:rsid w:val="00040400"/>
    <w:rsid w:val="00041B65"/>
    <w:rsid w:val="00042F28"/>
    <w:rsid w:val="0004531A"/>
    <w:rsid w:val="00045D15"/>
    <w:rsid w:val="00046126"/>
    <w:rsid w:val="00050B6F"/>
    <w:rsid w:val="00051E7B"/>
    <w:rsid w:val="00052ACA"/>
    <w:rsid w:val="000539C4"/>
    <w:rsid w:val="00055596"/>
    <w:rsid w:val="00056991"/>
    <w:rsid w:val="00056AE4"/>
    <w:rsid w:val="00060A14"/>
    <w:rsid w:val="00060C19"/>
    <w:rsid w:val="0006193A"/>
    <w:rsid w:val="000621EC"/>
    <w:rsid w:val="00063296"/>
    <w:rsid w:val="00067FC4"/>
    <w:rsid w:val="00070314"/>
    <w:rsid w:val="00073B39"/>
    <w:rsid w:val="000749E7"/>
    <w:rsid w:val="0007567D"/>
    <w:rsid w:val="000773F4"/>
    <w:rsid w:val="00080CA9"/>
    <w:rsid w:val="00081ECB"/>
    <w:rsid w:val="000820B3"/>
    <w:rsid w:val="0008289B"/>
    <w:rsid w:val="000831BB"/>
    <w:rsid w:val="000836DB"/>
    <w:rsid w:val="00085442"/>
    <w:rsid w:val="000854F6"/>
    <w:rsid w:val="000861F8"/>
    <w:rsid w:val="00090E11"/>
    <w:rsid w:val="00091B5B"/>
    <w:rsid w:val="000926E6"/>
    <w:rsid w:val="00093835"/>
    <w:rsid w:val="00093E27"/>
    <w:rsid w:val="000952A7"/>
    <w:rsid w:val="00095F79"/>
    <w:rsid w:val="000A0D3F"/>
    <w:rsid w:val="000A146A"/>
    <w:rsid w:val="000A181A"/>
    <w:rsid w:val="000A367B"/>
    <w:rsid w:val="000A4364"/>
    <w:rsid w:val="000A585F"/>
    <w:rsid w:val="000A7513"/>
    <w:rsid w:val="000B07AA"/>
    <w:rsid w:val="000B2A86"/>
    <w:rsid w:val="000B4B2F"/>
    <w:rsid w:val="000B4B67"/>
    <w:rsid w:val="000B4BD5"/>
    <w:rsid w:val="000B65EB"/>
    <w:rsid w:val="000B7FC8"/>
    <w:rsid w:val="000C1BD1"/>
    <w:rsid w:val="000C2A7C"/>
    <w:rsid w:val="000C3860"/>
    <w:rsid w:val="000C571B"/>
    <w:rsid w:val="000C5A8F"/>
    <w:rsid w:val="000C5C22"/>
    <w:rsid w:val="000C65B8"/>
    <w:rsid w:val="000C68AF"/>
    <w:rsid w:val="000C6EE1"/>
    <w:rsid w:val="000D27F1"/>
    <w:rsid w:val="000D362B"/>
    <w:rsid w:val="000D4103"/>
    <w:rsid w:val="000D5131"/>
    <w:rsid w:val="000D5B6D"/>
    <w:rsid w:val="000D61B6"/>
    <w:rsid w:val="000D635E"/>
    <w:rsid w:val="000D6ABB"/>
    <w:rsid w:val="000D74CA"/>
    <w:rsid w:val="000E04CA"/>
    <w:rsid w:val="000E071F"/>
    <w:rsid w:val="000E11C7"/>
    <w:rsid w:val="000E27C3"/>
    <w:rsid w:val="000E435D"/>
    <w:rsid w:val="000E4A16"/>
    <w:rsid w:val="000E5D62"/>
    <w:rsid w:val="000E5F04"/>
    <w:rsid w:val="000E6B43"/>
    <w:rsid w:val="000E7D92"/>
    <w:rsid w:val="000F01A7"/>
    <w:rsid w:val="000F093F"/>
    <w:rsid w:val="000F326E"/>
    <w:rsid w:val="000F4B7F"/>
    <w:rsid w:val="000F50BA"/>
    <w:rsid w:val="000F659A"/>
    <w:rsid w:val="000F68F5"/>
    <w:rsid w:val="000F6EBF"/>
    <w:rsid w:val="00102F8D"/>
    <w:rsid w:val="001034D3"/>
    <w:rsid w:val="00105039"/>
    <w:rsid w:val="001064B2"/>
    <w:rsid w:val="00107154"/>
    <w:rsid w:val="0010761A"/>
    <w:rsid w:val="00110A70"/>
    <w:rsid w:val="00110E3D"/>
    <w:rsid w:val="00112620"/>
    <w:rsid w:val="00113144"/>
    <w:rsid w:val="00114C1E"/>
    <w:rsid w:val="001176AE"/>
    <w:rsid w:val="00117898"/>
    <w:rsid w:val="001179B7"/>
    <w:rsid w:val="00120E40"/>
    <w:rsid w:val="00121531"/>
    <w:rsid w:val="00121B6F"/>
    <w:rsid w:val="00121BAA"/>
    <w:rsid w:val="00122B25"/>
    <w:rsid w:val="00126B25"/>
    <w:rsid w:val="00126D5E"/>
    <w:rsid w:val="001279CB"/>
    <w:rsid w:val="0013070E"/>
    <w:rsid w:val="001314BB"/>
    <w:rsid w:val="00132669"/>
    <w:rsid w:val="00137E21"/>
    <w:rsid w:val="00137E2F"/>
    <w:rsid w:val="00140748"/>
    <w:rsid w:val="0014219B"/>
    <w:rsid w:val="00142BC6"/>
    <w:rsid w:val="00144BD8"/>
    <w:rsid w:val="00145DB2"/>
    <w:rsid w:val="00145ED0"/>
    <w:rsid w:val="001463FA"/>
    <w:rsid w:val="001465E4"/>
    <w:rsid w:val="00152DBE"/>
    <w:rsid w:val="00152E3D"/>
    <w:rsid w:val="001554EE"/>
    <w:rsid w:val="00155838"/>
    <w:rsid w:val="00157537"/>
    <w:rsid w:val="00160E2D"/>
    <w:rsid w:val="00161309"/>
    <w:rsid w:val="001623D0"/>
    <w:rsid w:val="0016240D"/>
    <w:rsid w:val="00163F32"/>
    <w:rsid w:val="00164CF7"/>
    <w:rsid w:val="00164EBD"/>
    <w:rsid w:val="00165169"/>
    <w:rsid w:val="00165F5E"/>
    <w:rsid w:val="001660C1"/>
    <w:rsid w:val="001714C7"/>
    <w:rsid w:val="001714C9"/>
    <w:rsid w:val="00171964"/>
    <w:rsid w:val="0017218B"/>
    <w:rsid w:val="00175633"/>
    <w:rsid w:val="001771E9"/>
    <w:rsid w:val="001779BB"/>
    <w:rsid w:val="00181C8D"/>
    <w:rsid w:val="00182405"/>
    <w:rsid w:val="00183089"/>
    <w:rsid w:val="00185422"/>
    <w:rsid w:val="0018621A"/>
    <w:rsid w:val="00190CA1"/>
    <w:rsid w:val="001913A6"/>
    <w:rsid w:val="0019156F"/>
    <w:rsid w:val="00191706"/>
    <w:rsid w:val="00195CEF"/>
    <w:rsid w:val="00195FDF"/>
    <w:rsid w:val="001967A5"/>
    <w:rsid w:val="00196857"/>
    <w:rsid w:val="00196B2D"/>
    <w:rsid w:val="00197F0B"/>
    <w:rsid w:val="001A017D"/>
    <w:rsid w:val="001A1589"/>
    <w:rsid w:val="001A25BB"/>
    <w:rsid w:val="001A3D4A"/>
    <w:rsid w:val="001A65D3"/>
    <w:rsid w:val="001B2515"/>
    <w:rsid w:val="001B305A"/>
    <w:rsid w:val="001B373B"/>
    <w:rsid w:val="001B5112"/>
    <w:rsid w:val="001B5E56"/>
    <w:rsid w:val="001B762C"/>
    <w:rsid w:val="001C0CBE"/>
    <w:rsid w:val="001C16AD"/>
    <w:rsid w:val="001C17EF"/>
    <w:rsid w:val="001C21EB"/>
    <w:rsid w:val="001C2B02"/>
    <w:rsid w:val="001C32E2"/>
    <w:rsid w:val="001C43A8"/>
    <w:rsid w:val="001C5C7C"/>
    <w:rsid w:val="001C6010"/>
    <w:rsid w:val="001C75CA"/>
    <w:rsid w:val="001C7B4F"/>
    <w:rsid w:val="001C7C42"/>
    <w:rsid w:val="001D0C0E"/>
    <w:rsid w:val="001D11E4"/>
    <w:rsid w:val="001D331E"/>
    <w:rsid w:val="001D4B0D"/>
    <w:rsid w:val="001D5236"/>
    <w:rsid w:val="001D5826"/>
    <w:rsid w:val="001D6757"/>
    <w:rsid w:val="001D7D98"/>
    <w:rsid w:val="001E103B"/>
    <w:rsid w:val="001E1878"/>
    <w:rsid w:val="001E29F8"/>
    <w:rsid w:val="001E4B21"/>
    <w:rsid w:val="001E4B6E"/>
    <w:rsid w:val="001E5714"/>
    <w:rsid w:val="001F22DD"/>
    <w:rsid w:val="001F49AA"/>
    <w:rsid w:val="001F6458"/>
    <w:rsid w:val="001F6D22"/>
    <w:rsid w:val="001F6D56"/>
    <w:rsid w:val="00200B7B"/>
    <w:rsid w:val="00201FA7"/>
    <w:rsid w:val="0020244A"/>
    <w:rsid w:val="002028FD"/>
    <w:rsid w:val="00202FF1"/>
    <w:rsid w:val="00203FBC"/>
    <w:rsid w:val="0020417A"/>
    <w:rsid w:val="00204200"/>
    <w:rsid w:val="00205AA5"/>
    <w:rsid w:val="00207747"/>
    <w:rsid w:val="00207CDE"/>
    <w:rsid w:val="0021026E"/>
    <w:rsid w:val="00210F6E"/>
    <w:rsid w:val="0021181A"/>
    <w:rsid w:val="00212A90"/>
    <w:rsid w:val="00213AA6"/>
    <w:rsid w:val="00214617"/>
    <w:rsid w:val="00216129"/>
    <w:rsid w:val="002204F7"/>
    <w:rsid w:val="00220558"/>
    <w:rsid w:val="00220A80"/>
    <w:rsid w:val="00222470"/>
    <w:rsid w:val="0022265B"/>
    <w:rsid w:val="002246CB"/>
    <w:rsid w:val="00226150"/>
    <w:rsid w:val="0022757C"/>
    <w:rsid w:val="00230FC7"/>
    <w:rsid w:val="00234950"/>
    <w:rsid w:val="00234ABF"/>
    <w:rsid w:val="00235545"/>
    <w:rsid w:val="002360C5"/>
    <w:rsid w:val="0023706A"/>
    <w:rsid w:val="002413E7"/>
    <w:rsid w:val="00241941"/>
    <w:rsid w:val="00244DB8"/>
    <w:rsid w:val="00245F8E"/>
    <w:rsid w:val="00247680"/>
    <w:rsid w:val="002479C9"/>
    <w:rsid w:val="00250827"/>
    <w:rsid w:val="002508F5"/>
    <w:rsid w:val="00251535"/>
    <w:rsid w:val="00252A7E"/>
    <w:rsid w:val="002549CE"/>
    <w:rsid w:val="00254C37"/>
    <w:rsid w:val="00257A0E"/>
    <w:rsid w:val="0026222D"/>
    <w:rsid w:val="002625F2"/>
    <w:rsid w:val="00262B58"/>
    <w:rsid w:val="002634DC"/>
    <w:rsid w:val="00266580"/>
    <w:rsid w:val="00271292"/>
    <w:rsid w:val="00271F05"/>
    <w:rsid w:val="002726DC"/>
    <w:rsid w:val="0027371F"/>
    <w:rsid w:val="00273AEF"/>
    <w:rsid w:val="002746DB"/>
    <w:rsid w:val="00275322"/>
    <w:rsid w:val="00280425"/>
    <w:rsid w:val="00281C30"/>
    <w:rsid w:val="0028320A"/>
    <w:rsid w:val="00284018"/>
    <w:rsid w:val="002872F3"/>
    <w:rsid w:val="00287A52"/>
    <w:rsid w:val="002904C8"/>
    <w:rsid w:val="002912E2"/>
    <w:rsid w:val="00292F47"/>
    <w:rsid w:val="00293DB2"/>
    <w:rsid w:val="00294856"/>
    <w:rsid w:val="00294869"/>
    <w:rsid w:val="00295EF6"/>
    <w:rsid w:val="002965C8"/>
    <w:rsid w:val="00296947"/>
    <w:rsid w:val="002A0576"/>
    <w:rsid w:val="002A05E9"/>
    <w:rsid w:val="002A0EE6"/>
    <w:rsid w:val="002A194F"/>
    <w:rsid w:val="002A4EEA"/>
    <w:rsid w:val="002A531E"/>
    <w:rsid w:val="002A6F7C"/>
    <w:rsid w:val="002A71C1"/>
    <w:rsid w:val="002A7826"/>
    <w:rsid w:val="002B1918"/>
    <w:rsid w:val="002B206D"/>
    <w:rsid w:val="002B23D7"/>
    <w:rsid w:val="002B2C5B"/>
    <w:rsid w:val="002B34D8"/>
    <w:rsid w:val="002B4172"/>
    <w:rsid w:val="002B6276"/>
    <w:rsid w:val="002B67A0"/>
    <w:rsid w:val="002B6F2F"/>
    <w:rsid w:val="002C0128"/>
    <w:rsid w:val="002C0BFC"/>
    <w:rsid w:val="002C1AD7"/>
    <w:rsid w:val="002C1E47"/>
    <w:rsid w:val="002C20E2"/>
    <w:rsid w:val="002C2198"/>
    <w:rsid w:val="002C56B2"/>
    <w:rsid w:val="002C63C8"/>
    <w:rsid w:val="002C746D"/>
    <w:rsid w:val="002C77AB"/>
    <w:rsid w:val="002C79ED"/>
    <w:rsid w:val="002D0F8D"/>
    <w:rsid w:val="002D17DE"/>
    <w:rsid w:val="002D34A7"/>
    <w:rsid w:val="002D3553"/>
    <w:rsid w:val="002D384C"/>
    <w:rsid w:val="002D60A9"/>
    <w:rsid w:val="002D6C6B"/>
    <w:rsid w:val="002D6F08"/>
    <w:rsid w:val="002E48D0"/>
    <w:rsid w:val="002F2B0B"/>
    <w:rsid w:val="002F5935"/>
    <w:rsid w:val="002F5C90"/>
    <w:rsid w:val="002F601F"/>
    <w:rsid w:val="002F626A"/>
    <w:rsid w:val="002F690F"/>
    <w:rsid w:val="00300BEA"/>
    <w:rsid w:val="003014CF"/>
    <w:rsid w:val="003027BC"/>
    <w:rsid w:val="0030385B"/>
    <w:rsid w:val="003055D0"/>
    <w:rsid w:val="0030645B"/>
    <w:rsid w:val="00310A6C"/>
    <w:rsid w:val="003111D6"/>
    <w:rsid w:val="003124C8"/>
    <w:rsid w:val="00314BA9"/>
    <w:rsid w:val="00314EFC"/>
    <w:rsid w:val="00316265"/>
    <w:rsid w:val="0031648C"/>
    <w:rsid w:val="00317A4A"/>
    <w:rsid w:val="00320332"/>
    <w:rsid w:val="00320424"/>
    <w:rsid w:val="003204FC"/>
    <w:rsid w:val="003222B5"/>
    <w:rsid w:val="00323CAC"/>
    <w:rsid w:val="00324ABF"/>
    <w:rsid w:val="003253BA"/>
    <w:rsid w:val="00325790"/>
    <w:rsid w:val="0032739E"/>
    <w:rsid w:val="00327D36"/>
    <w:rsid w:val="003321AE"/>
    <w:rsid w:val="00332E97"/>
    <w:rsid w:val="0033378F"/>
    <w:rsid w:val="003344E7"/>
    <w:rsid w:val="003347A6"/>
    <w:rsid w:val="00335023"/>
    <w:rsid w:val="0033536C"/>
    <w:rsid w:val="00337501"/>
    <w:rsid w:val="00337A39"/>
    <w:rsid w:val="0034034B"/>
    <w:rsid w:val="0034041E"/>
    <w:rsid w:val="00340A53"/>
    <w:rsid w:val="00342E43"/>
    <w:rsid w:val="00344037"/>
    <w:rsid w:val="003449B4"/>
    <w:rsid w:val="0034515D"/>
    <w:rsid w:val="00345579"/>
    <w:rsid w:val="003469BC"/>
    <w:rsid w:val="0035061B"/>
    <w:rsid w:val="0035079B"/>
    <w:rsid w:val="003521FF"/>
    <w:rsid w:val="00353BBA"/>
    <w:rsid w:val="0035401F"/>
    <w:rsid w:val="0035488E"/>
    <w:rsid w:val="00360C3B"/>
    <w:rsid w:val="00362C47"/>
    <w:rsid w:val="003634FF"/>
    <w:rsid w:val="003636AA"/>
    <w:rsid w:val="00364051"/>
    <w:rsid w:val="0036762D"/>
    <w:rsid w:val="00367B52"/>
    <w:rsid w:val="00370688"/>
    <w:rsid w:val="003711D5"/>
    <w:rsid w:val="003716BB"/>
    <w:rsid w:val="003719AA"/>
    <w:rsid w:val="00372EDB"/>
    <w:rsid w:val="00372F19"/>
    <w:rsid w:val="003765D9"/>
    <w:rsid w:val="00376E75"/>
    <w:rsid w:val="003776C4"/>
    <w:rsid w:val="003800CF"/>
    <w:rsid w:val="00381C7C"/>
    <w:rsid w:val="0038205F"/>
    <w:rsid w:val="003822B6"/>
    <w:rsid w:val="00382948"/>
    <w:rsid w:val="00384A49"/>
    <w:rsid w:val="003853E4"/>
    <w:rsid w:val="003910AB"/>
    <w:rsid w:val="0039157D"/>
    <w:rsid w:val="00393A69"/>
    <w:rsid w:val="00395BC0"/>
    <w:rsid w:val="00396BC1"/>
    <w:rsid w:val="00396F49"/>
    <w:rsid w:val="00397AC5"/>
    <w:rsid w:val="00397E52"/>
    <w:rsid w:val="003A1357"/>
    <w:rsid w:val="003A3A96"/>
    <w:rsid w:val="003A4744"/>
    <w:rsid w:val="003A4876"/>
    <w:rsid w:val="003A49F8"/>
    <w:rsid w:val="003A5315"/>
    <w:rsid w:val="003A5BF0"/>
    <w:rsid w:val="003A649D"/>
    <w:rsid w:val="003A6C8A"/>
    <w:rsid w:val="003A75DB"/>
    <w:rsid w:val="003B1ACF"/>
    <w:rsid w:val="003B1FAB"/>
    <w:rsid w:val="003B2A62"/>
    <w:rsid w:val="003B2D94"/>
    <w:rsid w:val="003B3057"/>
    <w:rsid w:val="003B5903"/>
    <w:rsid w:val="003B5B4E"/>
    <w:rsid w:val="003B608E"/>
    <w:rsid w:val="003B6E10"/>
    <w:rsid w:val="003B7113"/>
    <w:rsid w:val="003B7E45"/>
    <w:rsid w:val="003C0422"/>
    <w:rsid w:val="003C257B"/>
    <w:rsid w:val="003C49D0"/>
    <w:rsid w:val="003C4E48"/>
    <w:rsid w:val="003C5241"/>
    <w:rsid w:val="003C59C3"/>
    <w:rsid w:val="003C697B"/>
    <w:rsid w:val="003C704F"/>
    <w:rsid w:val="003D0567"/>
    <w:rsid w:val="003D0793"/>
    <w:rsid w:val="003D0BD5"/>
    <w:rsid w:val="003D1353"/>
    <w:rsid w:val="003D2068"/>
    <w:rsid w:val="003D47F7"/>
    <w:rsid w:val="003D59B7"/>
    <w:rsid w:val="003D6449"/>
    <w:rsid w:val="003D67A8"/>
    <w:rsid w:val="003D69D9"/>
    <w:rsid w:val="003D6E13"/>
    <w:rsid w:val="003D7A13"/>
    <w:rsid w:val="003E0755"/>
    <w:rsid w:val="003E20CF"/>
    <w:rsid w:val="003E4934"/>
    <w:rsid w:val="003E51B8"/>
    <w:rsid w:val="003E56F7"/>
    <w:rsid w:val="003E619F"/>
    <w:rsid w:val="003E63BB"/>
    <w:rsid w:val="003E73F4"/>
    <w:rsid w:val="003F456F"/>
    <w:rsid w:val="003F512C"/>
    <w:rsid w:val="003F6B49"/>
    <w:rsid w:val="00401D32"/>
    <w:rsid w:val="00402630"/>
    <w:rsid w:val="0040452F"/>
    <w:rsid w:val="00405D8B"/>
    <w:rsid w:val="004067F0"/>
    <w:rsid w:val="00407297"/>
    <w:rsid w:val="004072F5"/>
    <w:rsid w:val="0040788E"/>
    <w:rsid w:val="004108A0"/>
    <w:rsid w:val="00411696"/>
    <w:rsid w:val="004117A6"/>
    <w:rsid w:val="00412366"/>
    <w:rsid w:val="0041331F"/>
    <w:rsid w:val="0041369B"/>
    <w:rsid w:val="00413D5F"/>
    <w:rsid w:val="00416BBF"/>
    <w:rsid w:val="00417028"/>
    <w:rsid w:val="00420643"/>
    <w:rsid w:val="00420672"/>
    <w:rsid w:val="00423EC4"/>
    <w:rsid w:val="00425606"/>
    <w:rsid w:val="00425DAF"/>
    <w:rsid w:val="00425F15"/>
    <w:rsid w:val="00426B6E"/>
    <w:rsid w:val="00426BA8"/>
    <w:rsid w:val="00427CAF"/>
    <w:rsid w:val="004308B0"/>
    <w:rsid w:val="00430D17"/>
    <w:rsid w:val="00432321"/>
    <w:rsid w:val="004331BB"/>
    <w:rsid w:val="00434042"/>
    <w:rsid w:val="0043469A"/>
    <w:rsid w:val="00434DE9"/>
    <w:rsid w:val="00435455"/>
    <w:rsid w:val="00435AA7"/>
    <w:rsid w:val="00435EE8"/>
    <w:rsid w:val="00437E47"/>
    <w:rsid w:val="00442467"/>
    <w:rsid w:val="0044250E"/>
    <w:rsid w:val="00445722"/>
    <w:rsid w:val="0044672E"/>
    <w:rsid w:val="0044680D"/>
    <w:rsid w:val="0044798E"/>
    <w:rsid w:val="004502FA"/>
    <w:rsid w:val="004504C7"/>
    <w:rsid w:val="0045083F"/>
    <w:rsid w:val="0045318D"/>
    <w:rsid w:val="004559E7"/>
    <w:rsid w:val="004566EE"/>
    <w:rsid w:val="00457F46"/>
    <w:rsid w:val="004623AA"/>
    <w:rsid w:val="00462E86"/>
    <w:rsid w:val="00462EF4"/>
    <w:rsid w:val="0046579B"/>
    <w:rsid w:val="00466524"/>
    <w:rsid w:val="00466715"/>
    <w:rsid w:val="00467C2D"/>
    <w:rsid w:val="004701E1"/>
    <w:rsid w:val="004717B6"/>
    <w:rsid w:val="0047293C"/>
    <w:rsid w:val="00473442"/>
    <w:rsid w:val="00473473"/>
    <w:rsid w:val="00474347"/>
    <w:rsid w:val="00475883"/>
    <w:rsid w:val="0048037C"/>
    <w:rsid w:val="00481CAA"/>
    <w:rsid w:val="00482C9F"/>
    <w:rsid w:val="00485B2D"/>
    <w:rsid w:val="00485C9C"/>
    <w:rsid w:val="00486165"/>
    <w:rsid w:val="00487947"/>
    <w:rsid w:val="00494066"/>
    <w:rsid w:val="00496FBE"/>
    <w:rsid w:val="004A166A"/>
    <w:rsid w:val="004A1D36"/>
    <w:rsid w:val="004A2A5D"/>
    <w:rsid w:val="004A42F7"/>
    <w:rsid w:val="004A4501"/>
    <w:rsid w:val="004A629E"/>
    <w:rsid w:val="004A6984"/>
    <w:rsid w:val="004A6F51"/>
    <w:rsid w:val="004A7FA6"/>
    <w:rsid w:val="004B086A"/>
    <w:rsid w:val="004B1013"/>
    <w:rsid w:val="004B1C44"/>
    <w:rsid w:val="004B400B"/>
    <w:rsid w:val="004B52B3"/>
    <w:rsid w:val="004B69F9"/>
    <w:rsid w:val="004C0215"/>
    <w:rsid w:val="004C095F"/>
    <w:rsid w:val="004C1E60"/>
    <w:rsid w:val="004C24E8"/>
    <w:rsid w:val="004C2990"/>
    <w:rsid w:val="004C34A8"/>
    <w:rsid w:val="004C4D04"/>
    <w:rsid w:val="004C618A"/>
    <w:rsid w:val="004C6CD5"/>
    <w:rsid w:val="004C7EA1"/>
    <w:rsid w:val="004D101F"/>
    <w:rsid w:val="004D1B45"/>
    <w:rsid w:val="004D1B91"/>
    <w:rsid w:val="004D2988"/>
    <w:rsid w:val="004D30B6"/>
    <w:rsid w:val="004D3A95"/>
    <w:rsid w:val="004D3C78"/>
    <w:rsid w:val="004D425E"/>
    <w:rsid w:val="004D4EAD"/>
    <w:rsid w:val="004D5766"/>
    <w:rsid w:val="004D5AF9"/>
    <w:rsid w:val="004D66A1"/>
    <w:rsid w:val="004D7823"/>
    <w:rsid w:val="004E0135"/>
    <w:rsid w:val="004E1B7B"/>
    <w:rsid w:val="004E2D7C"/>
    <w:rsid w:val="004E6DC6"/>
    <w:rsid w:val="004F1CC2"/>
    <w:rsid w:val="004F2BFA"/>
    <w:rsid w:val="005012EA"/>
    <w:rsid w:val="00501A8E"/>
    <w:rsid w:val="00502DD0"/>
    <w:rsid w:val="00503D5B"/>
    <w:rsid w:val="00505DE8"/>
    <w:rsid w:val="0050608B"/>
    <w:rsid w:val="00506C4E"/>
    <w:rsid w:val="00507147"/>
    <w:rsid w:val="00507B62"/>
    <w:rsid w:val="005112E9"/>
    <w:rsid w:val="00511C8A"/>
    <w:rsid w:val="00512158"/>
    <w:rsid w:val="0051274F"/>
    <w:rsid w:val="00514C7D"/>
    <w:rsid w:val="00516A10"/>
    <w:rsid w:val="005235A2"/>
    <w:rsid w:val="00526526"/>
    <w:rsid w:val="00526882"/>
    <w:rsid w:val="00527446"/>
    <w:rsid w:val="00530425"/>
    <w:rsid w:val="00530735"/>
    <w:rsid w:val="00531E27"/>
    <w:rsid w:val="00533394"/>
    <w:rsid w:val="00534A68"/>
    <w:rsid w:val="005426B4"/>
    <w:rsid w:val="00542EEF"/>
    <w:rsid w:val="00543BB8"/>
    <w:rsid w:val="00546D97"/>
    <w:rsid w:val="005502B4"/>
    <w:rsid w:val="005505D0"/>
    <w:rsid w:val="005507D7"/>
    <w:rsid w:val="00553DE1"/>
    <w:rsid w:val="005540EF"/>
    <w:rsid w:val="00555757"/>
    <w:rsid w:val="00557286"/>
    <w:rsid w:val="005616DC"/>
    <w:rsid w:val="00561D09"/>
    <w:rsid w:val="00563667"/>
    <w:rsid w:val="00563857"/>
    <w:rsid w:val="00565C86"/>
    <w:rsid w:val="005663AD"/>
    <w:rsid w:val="00566942"/>
    <w:rsid w:val="00567668"/>
    <w:rsid w:val="00570BCA"/>
    <w:rsid w:val="00570CF8"/>
    <w:rsid w:val="00571665"/>
    <w:rsid w:val="0057230E"/>
    <w:rsid w:val="0057336C"/>
    <w:rsid w:val="0057340A"/>
    <w:rsid w:val="005745F6"/>
    <w:rsid w:val="00577A2E"/>
    <w:rsid w:val="00581774"/>
    <w:rsid w:val="00582F29"/>
    <w:rsid w:val="00583390"/>
    <w:rsid w:val="00583EAF"/>
    <w:rsid w:val="00585AD8"/>
    <w:rsid w:val="005903D9"/>
    <w:rsid w:val="00590755"/>
    <w:rsid w:val="0059145E"/>
    <w:rsid w:val="00591B37"/>
    <w:rsid w:val="00593449"/>
    <w:rsid w:val="00594D04"/>
    <w:rsid w:val="00595AD2"/>
    <w:rsid w:val="00596AF6"/>
    <w:rsid w:val="00596B6B"/>
    <w:rsid w:val="005A19B4"/>
    <w:rsid w:val="005A1E68"/>
    <w:rsid w:val="005A2A10"/>
    <w:rsid w:val="005A5660"/>
    <w:rsid w:val="005A77AB"/>
    <w:rsid w:val="005B0C5B"/>
    <w:rsid w:val="005B15E3"/>
    <w:rsid w:val="005B29A6"/>
    <w:rsid w:val="005B39A7"/>
    <w:rsid w:val="005B44BE"/>
    <w:rsid w:val="005B467C"/>
    <w:rsid w:val="005B4ADB"/>
    <w:rsid w:val="005B6603"/>
    <w:rsid w:val="005B6B9D"/>
    <w:rsid w:val="005B6D00"/>
    <w:rsid w:val="005B6EFF"/>
    <w:rsid w:val="005B7951"/>
    <w:rsid w:val="005C03D9"/>
    <w:rsid w:val="005C16F4"/>
    <w:rsid w:val="005C1DC4"/>
    <w:rsid w:val="005C28C1"/>
    <w:rsid w:val="005C459A"/>
    <w:rsid w:val="005C4E33"/>
    <w:rsid w:val="005C74FB"/>
    <w:rsid w:val="005C7635"/>
    <w:rsid w:val="005C7952"/>
    <w:rsid w:val="005C7A55"/>
    <w:rsid w:val="005C7B00"/>
    <w:rsid w:val="005D0DF5"/>
    <w:rsid w:val="005D58C4"/>
    <w:rsid w:val="005D6A37"/>
    <w:rsid w:val="005E0235"/>
    <w:rsid w:val="005E0E4A"/>
    <w:rsid w:val="005E13CE"/>
    <w:rsid w:val="005E5597"/>
    <w:rsid w:val="005E5780"/>
    <w:rsid w:val="005E5A66"/>
    <w:rsid w:val="005E5D5C"/>
    <w:rsid w:val="005E7C77"/>
    <w:rsid w:val="005F04EF"/>
    <w:rsid w:val="005F2D80"/>
    <w:rsid w:val="005F4563"/>
    <w:rsid w:val="005F4E90"/>
    <w:rsid w:val="005F5145"/>
    <w:rsid w:val="005F5DBD"/>
    <w:rsid w:val="005F633D"/>
    <w:rsid w:val="005F6ED1"/>
    <w:rsid w:val="00600DC3"/>
    <w:rsid w:val="00601610"/>
    <w:rsid w:val="006023AF"/>
    <w:rsid w:val="00604794"/>
    <w:rsid w:val="00604C2E"/>
    <w:rsid w:val="00604C5F"/>
    <w:rsid w:val="00605BAB"/>
    <w:rsid w:val="006067CF"/>
    <w:rsid w:val="0060795C"/>
    <w:rsid w:val="006102DC"/>
    <w:rsid w:val="00611665"/>
    <w:rsid w:val="00612502"/>
    <w:rsid w:val="00612D1B"/>
    <w:rsid w:val="00612EAD"/>
    <w:rsid w:val="00616D9A"/>
    <w:rsid w:val="00620813"/>
    <w:rsid w:val="00622FFA"/>
    <w:rsid w:val="00624B92"/>
    <w:rsid w:val="00624E6F"/>
    <w:rsid w:val="00625A91"/>
    <w:rsid w:val="00625E33"/>
    <w:rsid w:val="006262E7"/>
    <w:rsid w:val="00627473"/>
    <w:rsid w:val="0063148E"/>
    <w:rsid w:val="006319F3"/>
    <w:rsid w:val="00632C08"/>
    <w:rsid w:val="006331CC"/>
    <w:rsid w:val="006337FE"/>
    <w:rsid w:val="006379BE"/>
    <w:rsid w:val="0064197A"/>
    <w:rsid w:val="006420FD"/>
    <w:rsid w:val="00643C41"/>
    <w:rsid w:val="006443E1"/>
    <w:rsid w:val="00645255"/>
    <w:rsid w:val="00645704"/>
    <w:rsid w:val="00646A74"/>
    <w:rsid w:val="00646F10"/>
    <w:rsid w:val="00647767"/>
    <w:rsid w:val="00647A14"/>
    <w:rsid w:val="00647AE7"/>
    <w:rsid w:val="006514AC"/>
    <w:rsid w:val="00651B7C"/>
    <w:rsid w:val="006523DF"/>
    <w:rsid w:val="006544EA"/>
    <w:rsid w:val="00654688"/>
    <w:rsid w:val="00654CA7"/>
    <w:rsid w:val="00655CF0"/>
    <w:rsid w:val="006575A4"/>
    <w:rsid w:val="00660B0D"/>
    <w:rsid w:val="006620BF"/>
    <w:rsid w:val="0066229C"/>
    <w:rsid w:val="006623AA"/>
    <w:rsid w:val="00663457"/>
    <w:rsid w:val="00665840"/>
    <w:rsid w:val="00665DAB"/>
    <w:rsid w:val="00667487"/>
    <w:rsid w:val="00667E72"/>
    <w:rsid w:val="00667F49"/>
    <w:rsid w:val="0067195B"/>
    <w:rsid w:val="00672777"/>
    <w:rsid w:val="006749AB"/>
    <w:rsid w:val="00676396"/>
    <w:rsid w:val="00676DE3"/>
    <w:rsid w:val="00677CDA"/>
    <w:rsid w:val="006819E2"/>
    <w:rsid w:val="00681A98"/>
    <w:rsid w:val="00681F96"/>
    <w:rsid w:val="006835D3"/>
    <w:rsid w:val="006863AE"/>
    <w:rsid w:val="00693212"/>
    <w:rsid w:val="00693A95"/>
    <w:rsid w:val="00694387"/>
    <w:rsid w:val="00694FAF"/>
    <w:rsid w:val="006965E5"/>
    <w:rsid w:val="006968D0"/>
    <w:rsid w:val="00696C56"/>
    <w:rsid w:val="00697B88"/>
    <w:rsid w:val="006A0D26"/>
    <w:rsid w:val="006A1126"/>
    <w:rsid w:val="006A2969"/>
    <w:rsid w:val="006A68E5"/>
    <w:rsid w:val="006B24C7"/>
    <w:rsid w:val="006B2ACD"/>
    <w:rsid w:val="006B643D"/>
    <w:rsid w:val="006B65CA"/>
    <w:rsid w:val="006C2793"/>
    <w:rsid w:val="006C2CE4"/>
    <w:rsid w:val="006C3808"/>
    <w:rsid w:val="006C46F3"/>
    <w:rsid w:val="006C4ACC"/>
    <w:rsid w:val="006C521A"/>
    <w:rsid w:val="006C573A"/>
    <w:rsid w:val="006C6542"/>
    <w:rsid w:val="006C6A60"/>
    <w:rsid w:val="006C71CC"/>
    <w:rsid w:val="006C7CA7"/>
    <w:rsid w:val="006D0787"/>
    <w:rsid w:val="006D0AE4"/>
    <w:rsid w:val="006D14F4"/>
    <w:rsid w:val="006D3AB4"/>
    <w:rsid w:val="006D3C6A"/>
    <w:rsid w:val="006D3D7D"/>
    <w:rsid w:val="006D415C"/>
    <w:rsid w:val="006D48AC"/>
    <w:rsid w:val="006D71F3"/>
    <w:rsid w:val="006D79D2"/>
    <w:rsid w:val="006E11D5"/>
    <w:rsid w:val="006E13D8"/>
    <w:rsid w:val="006E1644"/>
    <w:rsid w:val="006E1D66"/>
    <w:rsid w:val="006E1F9A"/>
    <w:rsid w:val="006E3AAE"/>
    <w:rsid w:val="006E406C"/>
    <w:rsid w:val="006E421D"/>
    <w:rsid w:val="006E6A50"/>
    <w:rsid w:val="006E6D82"/>
    <w:rsid w:val="006F1135"/>
    <w:rsid w:val="006F4DE0"/>
    <w:rsid w:val="006F556F"/>
    <w:rsid w:val="006F5E49"/>
    <w:rsid w:val="006F61F7"/>
    <w:rsid w:val="0070373F"/>
    <w:rsid w:val="0070485D"/>
    <w:rsid w:val="00705E86"/>
    <w:rsid w:val="00706592"/>
    <w:rsid w:val="00707E69"/>
    <w:rsid w:val="00710B91"/>
    <w:rsid w:val="00711B5B"/>
    <w:rsid w:val="00714E2D"/>
    <w:rsid w:val="0071528D"/>
    <w:rsid w:val="007157D7"/>
    <w:rsid w:val="007159AC"/>
    <w:rsid w:val="0071682E"/>
    <w:rsid w:val="007212F4"/>
    <w:rsid w:val="007234FA"/>
    <w:rsid w:val="007255F7"/>
    <w:rsid w:val="007258E7"/>
    <w:rsid w:val="007270AA"/>
    <w:rsid w:val="00727B3A"/>
    <w:rsid w:val="007306AE"/>
    <w:rsid w:val="007322B8"/>
    <w:rsid w:val="0073258B"/>
    <w:rsid w:val="00733098"/>
    <w:rsid w:val="00734492"/>
    <w:rsid w:val="0073489E"/>
    <w:rsid w:val="0073572B"/>
    <w:rsid w:val="007365F8"/>
    <w:rsid w:val="007369FF"/>
    <w:rsid w:val="00740706"/>
    <w:rsid w:val="00741414"/>
    <w:rsid w:val="0074156A"/>
    <w:rsid w:val="00744E26"/>
    <w:rsid w:val="007462A2"/>
    <w:rsid w:val="00746475"/>
    <w:rsid w:val="00750A44"/>
    <w:rsid w:val="00751120"/>
    <w:rsid w:val="0075144B"/>
    <w:rsid w:val="00751D1C"/>
    <w:rsid w:val="00752EC4"/>
    <w:rsid w:val="007530D1"/>
    <w:rsid w:val="007531F9"/>
    <w:rsid w:val="00753965"/>
    <w:rsid w:val="00755453"/>
    <w:rsid w:val="00755BE5"/>
    <w:rsid w:val="00755FFA"/>
    <w:rsid w:val="007562AE"/>
    <w:rsid w:val="007564A0"/>
    <w:rsid w:val="00756E8C"/>
    <w:rsid w:val="00757E79"/>
    <w:rsid w:val="00760925"/>
    <w:rsid w:val="00761D25"/>
    <w:rsid w:val="00763321"/>
    <w:rsid w:val="00771233"/>
    <w:rsid w:val="00771A9D"/>
    <w:rsid w:val="00773E61"/>
    <w:rsid w:val="00774229"/>
    <w:rsid w:val="007742FE"/>
    <w:rsid w:val="00774915"/>
    <w:rsid w:val="007750BE"/>
    <w:rsid w:val="00775BFB"/>
    <w:rsid w:val="00775F48"/>
    <w:rsid w:val="00776D3F"/>
    <w:rsid w:val="007826BF"/>
    <w:rsid w:val="00782BC6"/>
    <w:rsid w:val="007831CD"/>
    <w:rsid w:val="00783CF6"/>
    <w:rsid w:val="00783D8A"/>
    <w:rsid w:val="0079134F"/>
    <w:rsid w:val="00791CED"/>
    <w:rsid w:val="0079245D"/>
    <w:rsid w:val="0079393F"/>
    <w:rsid w:val="00794667"/>
    <w:rsid w:val="00794F92"/>
    <w:rsid w:val="007954A9"/>
    <w:rsid w:val="00795535"/>
    <w:rsid w:val="007975D4"/>
    <w:rsid w:val="007A244A"/>
    <w:rsid w:val="007A2852"/>
    <w:rsid w:val="007B02FD"/>
    <w:rsid w:val="007B065F"/>
    <w:rsid w:val="007B557E"/>
    <w:rsid w:val="007C33EC"/>
    <w:rsid w:val="007C4B62"/>
    <w:rsid w:val="007C7852"/>
    <w:rsid w:val="007D1444"/>
    <w:rsid w:val="007D2B94"/>
    <w:rsid w:val="007D4F74"/>
    <w:rsid w:val="007D51FB"/>
    <w:rsid w:val="007D5E3D"/>
    <w:rsid w:val="007D7955"/>
    <w:rsid w:val="007E0DC0"/>
    <w:rsid w:val="007E1CA3"/>
    <w:rsid w:val="007E23A1"/>
    <w:rsid w:val="007E570F"/>
    <w:rsid w:val="007E597E"/>
    <w:rsid w:val="007E718E"/>
    <w:rsid w:val="007F2749"/>
    <w:rsid w:val="007F279E"/>
    <w:rsid w:val="007F4CA5"/>
    <w:rsid w:val="007F6967"/>
    <w:rsid w:val="00801BCC"/>
    <w:rsid w:val="00801CAE"/>
    <w:rsid w:val="00802561"/>
    <w:rsid w:val="00805F5F"/>
    <w:rsid w:val="0080764C"/>
    <w:rsid w:val="00807EEA"/>
    <w:rsid w:val="008111A6"/>
    <w:rsid w:val="00811CA2"/>
    <w:rsid w:val="008121D1"/>
    <w:rsid w:val="008124F4"/>
    <w:rsid w:val="0081390C"/>
    <w:rsid w:val="00815679"/>
    <w:rsid w:val="00817BF0"/>
    <w:rsid w:val="00817F97"/>
    <w:rsid w:val="00820587"/>
    <w:rsid w:val="008222FF"/>
    <w:rsid w:val="008229CB"/>
    <w:rsid w:val="00822C7D"/>
    <w:rsid w:val="00824AB9"/>
    <w:rsid w:val="0082609A"/>
    <w:rsid w:val="008262F0"/>
    <w:rsid w:val="00834968"/>
    <w:rsid w:val="008358F0"/>
    <w:rsid w:val="0084364A"/>
    <w:rsid w:val="00843DD1"/>
    <w:rsid w:val="00851E30"/>
    <w:rsid w:val="00853822"/>
    <w:rsid w:val="00853D4D"/>
    <w:rsid w:val="00862966"/>
    <w:rsid w:val="00863D9E"/>
    <w:rsid w:val="00864FEF"/>
    <w:rsid w:val="008656EB"/>
    <w:rsid w:val="0086636A"/>
    <w:rsid w:val="008712E5"/>
    <w:rsid w:val="00872096"/>
    <w:rsid w:val="00872B4A"/>
    <w:rsid w:val="00874007"/>
    <w:rsid w:val="00874597"/>
    <w:rsid w:val="008752A7"/>
    <w:rsid w:val="00877903"/>
    <w:rsid w:val="00880226"/>
    <w:rsid w:val="0088166F"/>
    <w:rsid w:val="00881D74"/>
    <w:rsid w:val="00882AF5"/>
    <w:rsid w:val="008835D6"/>
    <w:rsid w:val="00883612"/>
    <w:rsid w:val="008859F5"/>
    <w:rsid w:val="00887FBB"/>
    <w:rsid w:val="00890E79"/>
    <w:rsid w:val="00891C12"/>
    <w:rsid w:val="00894DC2"/>
    <w:rsid w:val="008960C8"/>
    <w:rsid w:val="008A04C3"/>
    <w:rsid w:val="008A28EB"/>
    <w:rsid w:val="008A38B2"/>
    <w:rsid w:val="008A3E2A"/>
    <w:rsid w:val="008A4AC8"/>
    <w:rsid w:val="008A5CC3"/>
    <w:rsid w:val="008A5E66"/>
    <w:rsid w:val="008A672D"/>
    <w:rsid w:val="008A6ECA"/>
    <w:rsid w:val="008B005E"/>
    <w:rsid w:val="008B0FF3"/>
    <w:rsid w:val="008B1B95"/>
    <w:rsid w:val="008B2481"/>
    <w:rsid w:val="008B2D87"/>
    <w:rsid w:val="008B31EF"/>
    <w:rsid w:val="008B3B1F"/>
    <w:rsid w:val="008B3F74"/>
    <w:rsid w:val="008B553E"/>
    <w:rsid w:val="008C223C"/>
    <w:rsid w:val="008C27E2"/>
    <w:rsid w:val="008C34A7"/>
    <w:rsid w:val="008C4BF2"/>
    <w:rsid w:val="008C5674"/>
    <w:rsid w:val="008C5CAF"/>
    <w:rsid w:val="008C69C0"/>
    <w:rsid w:val="008D0820"/>
    <w:rsid w:val="008D14AA"/>
    <w:rsid w:val="008D38F9"/>
    <w:rsid w:val="008D5492"/>
    <w:rsid w:val="008D6A5D"/>
    <w:rsid w:val="008D6FDC"/>
    <w:rsid w:val="008E53FA"/>
    <w:rsid w:val="008E5A8E"/>
    <w:rsid w:val="008E7455"/>
    <w:rsid w:val="008F0C13"/>
    <w:rsid w:val="008F0C21"/>
    <w:rsid w:val="008F1636"/>
    <w:rsid w:val="008F16C4"/>
    <w:rsid w:val="008F2FC5"/>
    <w:rsid w:val="008F31FD"/>
    <w:rsid w:val="008F3A1C"/>
    <w:rsid w:val="008F3F6B"/>
    <w:rsid w:val="008F4267"/>
    <w:rsid w:val="008F62A8"/>
    <w:rsid w:val="0090010E"/>
    <w:rsid w:val="00900CF2"/>
    <w:rsid w:val="00906CE6"/>
    <w:rsid w:val="00906D95"/>
    <w:rsid w:val="0090734A"/>
    <w:rsid w:val="0091187B"/>
    <w:rsid w:val="00912884"/>
    <w:rsid w:val="00912A61"/>
    <w:rsid w:val="00912AE5"/>
    <w:rsid w:val="00912B26"/>
    <w:rsid w:val="009134F4"/>
    <w:rsid w:val="0091392D"/>
    <w:rsid w:val="00914A68"/>
    <w:rsid w:val="00915CB2"/>
    <w:rsid w:val="009163B0"/>
    <w:rsid w:val="00916E61"/>
    <w:rsid w:val="00920328"/>
    <w:rsid w:val="00920B08"/>
    <w:rsid w:val="00923008"/>
    <w:rsid w:val="009233AB"/>
    <w:rsid w:val="00923B48"/>
    <w:rsid w:val="009265E1"/>
    <w:rsid w:val="00927017"/>
    <w:rsid w:val="009300D9"/>
    <w:rsid w:val="00930751"/>
    <w:rsid w:val="0093162E"/>
    <w:rsid w:val="00931C2E"/>
    <w:rsid w:val="00931FA6"/>
    <w:rsid w:val="009338CF"/>
    <w:rsid w:val="00934BB9"/>
    <w:rsid w:val="00935FF9"/>
    <w:rsid w:val="009360DA"/>
    <w:rsid w:val="009368C8"/>
    <w:rsid w:val="0094099C"/>
    <w:rsid w:val="00940AFD"/>
    <w:rsid w:val="0094117E"/>
    <w:rsid w:val="00942FF4"/>
    <w:rsid w:val="00943E6C"/>
    <w:rsid w:val="00944604"/>
    <w:rsid w:val="009461C1"/>
    <w:rsid w:val="00947066"/>
    <w:rsid w:val="00947910"/>
    <w:rsid w:val="00947E2F"/>
    <w:rsid w:val="009518F8"/>
    <w:rsid w:val="00951A74"/>
    <w:rsid w:val="00952309"/>
    <w:rsid w:val="00955CDE"/>
    <w:rsid w:val="00956A55"/>
    <w:rsid w:val="00957A87"/>
    <w:rsid w:val="00961EFB"/>
    <w:rsid w:val="00962309"/>
    <w:rsid w:val="009630E7"/>
    <w:rsid w:val="009676F5"/>
    <w:rsid w:val="00970276"/>
    <w:rsid w:val="00971950"/>
    <w:rsid w:val="00972541"/>
    <w:rsid w:val="009766F9"/>
    <w:rsid w:val="009773AA"/>
    <w:rsid w:val="009813DE"/>
    <w:rsid w:val="00982448"/>
    <w:rsid w:val="0098324C"/>
    <w:rsid w:val="00983A32"/>
    <w:rsid w:val="00984FB2"/>
    <w:rsid w:val="00985BB8"/>
    <w:rsid w:val="00985E53"/>
    <w:rsid w:val="00986FE8"/>
    <w:rsid w:val="00990C76"/>
    <w:rsid w:val="00990E8D"/>
    <w:rsid w:val="00991EEB"/>
    <w:rsid w:val="00996372"/>
    <w:rsid w:val="00997066"/>
    <w:rsid w:val="009973D9"/>
    <w:rsid w:val="009A20B5"/>
    <w:rsid w:val="009A25EE"/>
    <w:rsid w:val="009A4AD4"/>
    <w:rsid w:val="009A617E"/>
    <w:rsid w:val="009A6624"/>
    <w:rsid w:val="009A6636"/>
    <w:rsid w:val="009A6F1A"/>
    <w:rsid w:val="009A772E"/>
    <w:rsid w:val="009A7F78"/>
    <w:rsid w:val="009B15DF"/>
    <w:rsid w:val="009B1A37"/>
    <w:rsid w:val="009B3BF8"/>
    <w:rsid w:val="009B3CAC"/>
    <w:rsid w:val="009B3D3B"/>
    <w:rsid w:val="009B3D79"/>
    <w:rsid w:val="009B3F5B"/>
    <w:rsid w:val="009B41DD"/>
    <w:rsid w:val="009B4779"/>
    <w:rsid w:val="009B68D4"/>
    <w:rsid w:val="009C4448"/>
    <w:rsid w:val="009C7066"/>
    <w:rsid w:val="009D1275"/>
    <w:rsid w:val="009D239A"/>
    <w:rsid w:val="009D2898"/>
    <w:rsid w:val="009D3819"/>
    <w:rsid w:val="009D67EE"/>
    <w:rsid w:val="009E23DE"/>
    <w:rsid w:val="009E34B9"/>
    <w:rsid w:val="009E352B"/>
    <w:rsid w:val="009E5488"/>
    <w:rsid w:val="009E5C72"/>
    <w:rsid w:val="009E5FE1"/>
    <w:rsid w:val="009E6F13"/>
    <w:rsid w:val="009F02EE"/>
    <w:rsid w:val="009F1C3D"/>
    <w:rsid w:val="009F2AC2"/>
    <w:rsid w:val="009F2E33"/>
    <w:rsid w:val="009F4B8E"/>
    <w:rsid w:val="009F4D02"/>
    <w:rsid w:val="009F4D08"/>
    <w:rsid w:val="009F5012"/>
    <w:rsid w:val="009F54B8"/>
    <w:rsid w:val="009F6311"/>
    <w:rsid w:val="00A0053F"/>
    <w:rsid w:val="00A01608"/>
    <w:rsid w:val="00A01F92"/>
    <w:rsid w:val="00A046BC"/>
    <w:rsid w:val="00A068D7"/>
    <w:rsid w:val="00A07932"/>
    <w:rsid w:val="00A10523"/>
    <w:rsid w:val="00A125B9"/>
    <w:rsid w:val="00A130E1"/>
    <w:rsid w:val="00A1321C"/>
    <w:rsid w:val="00A13B22"/>
    <w:rsid w:val="00A146C1"/>
    <w:rsid w:val="00A1653B"/>
    <w:rsid w:val="00A16F6F"/>
    <w:rsid w:val="00A227EB"/>
    <w:rsid w:val="00A24EFB"/>
    <w:rsid w:val="00A251BC"/>
    <w:rsid w:val="00A253A7"/>
    <w:rsid w:val="00A25AA8"/>
    <w:rsid w:val="00A27AB9"/>
    <w:rsid w:val="00A30247"/>
    <w:rsid w:val="00A30B73"/>
    <w:rsid w:val="00A3398B"/>
    <w:rsid w:val="00A3431B"/>
    <w:rsid w:val="00A36BCD"/>
    <w:rsid w:val="00A42378"/>
    <w:rsid w:val="00A426BC"/>
    <w:rsid w:val="00A42BF2"/>
    <w:rsid w:val="00A44626"/>
    <w:rsid w:val="00A44963"/>
    <w:rsid w:val="00A46095"/>
    <w:rsid w:val="00A463D1"/>
    <w:rsid w:val="00A4738F"/>
    <w:rsid w:val="00A50A1D"/>
    <w:rsid w:val="00A5459B"/>
    <w:rsid w:val="00A54D8D"/>
    <w:rsid w:val="00A553A7"/>
    <w:rsid w:val="00A553CF"/>
    <w:rsid w:val="00A56307"/>
    <w:rsid w:val="00A571BC"/>
    <w:rsid w:val="00A61FC8"/>
    <w:rsid w:val="00A64A0D"/>
    <w:rsid w:val="00A6704F"/>
    <w:rsid w:val="00A67D28"/>
    <w:rsid w:val="00A75322"/>
    <w:rsid w:val="00A758C0"/>
    <w:rsid w:val="00A764EE"/>
    <w:rsid w:val="00A76649"/>
    <w:rsid w:val="00A77B44"/>
    <w:rsid w:val="00A8032F"/>
    <w:rsid w:val="00A803C7"/>
    <w:rsid w:val="00A80DDB"/>
    <w:rsid w:val="00A8302B"/>
    <w:rsid w:val="00A8654D"/>
    <w:rsid w:val="00A86CFE"/>
    <w:rsid w:val="00A87851"/>
    <w:rsid w:val="00A90305"/>
    <w:rsid w:val="00A906F5"/>
    <w:rsid w:val="00A90FF8"/>
    <w:rsid w:val="00A9101C"/>
    <w:rsid w:val="00A92BD2"/>
    <w:rsid w:val="00A96A63"/>
    <w:rsid w:val="00A96F60"/>
    <w:rsid w:val="00AA02C1"/>
    <w:rsid w:val="00AA08C6"/>
    <w:rsid w:val="00AA450D"/>
    <w:rsid w:val="00AA4DD7"/>
    <w:rsid w:val="00AA6BEB"/>
    <w:rsid w:val="00AB01C1"/>
    <w:rsid w:val="00AB2BBF"/>
    <w:rsid w:val="00AB2C60"/>
    <w:rsid w:val="00AB5599"/>
    <w:rsid w:val="00AB741B"/>
    <w:rsid w:val="00AB7B79"/>
    <w:rsid w:val="00AC0F9A"/>
    <w:rsid w:val="00AC2313"/>
    <w:rsid w:val="00AC3291"/>
    <w:rsid w:val="00AC337E"/>
    <w:rsid w:val="00AC577F"/>
    <w:rsid w:val="00AC5EAD"/>
    <w:rsid w:val="00AC7EBE"/>
    <w:rsid w:val="00AD130C"/>
    <w:rsid w:val="00AD152A"/>
    <w:rsid w:val="00AD1A71"/>
    <w:rsid w:val="00AD2C5E"/>
    <w:rsid w:val="00AD3C9D"/>
    <w:rsid w:val="00AD4158"/>
    <w:rsid w:val="00AD49E1"/>
    <w:rsid w:val="00AE037B"/>
    <w:rsid w:val="00AE06E2"/>
    <w:rsid w:val="00AE160D"/>
    <w:rsid w:val="00AE1A31"/>
    <w:rsid w:val="00AE2C60"/>
    <w:rsid w:val="00AE3439"/>
    <w:rsid w:val="00AE3441"/>
    <w:rsid w:val="00AE3C84"/>
    <w:rsid w:val="00AE48D4"/>
    <w:rsid w:val="00AE4E22"/>
    <w:rsid w:val="00AE5D02"/>
    <w:rsid w:val="00AE7C84"/>
    <w:rsid w:val="00AF1AC5"/>
    <w:rsid w:val="00AF1EE3"/>
    <w:rsid w:val="00AF24FF"/>
    <w:rsid w:val="00AF2740"/>
    <w:rsid w:val="00AF36E7"/>
    <w:rsid w:val="00AF37C1"/>
    <w:rsid w:val="00AF3D22"/>
    <w:rsid w:val="00AF4817"/>
    <w:rsid w:val="00AF48CC"/>
    <w:rsid w:val="00AF50BB"/>
    <w:rsid w:val="00B00797"/>
    <w:rsid w:val="00B01938"/>
    <w:rsid w:val="00B01CA6"/>
    <w:rsid w:val="00B02838"/>
    <w:rsid w:val="00B06651"/>
    <w:rsid w:val="00B06C43"/>
    <w:rsid w:val="00B11A8A"/>
    <w:rsid w:val="00B11D89"/>
    <w:rsid w:val="00B11E82"/>
    <w:rsid w:val="00B171AB"/>
    <w:rsid w:val="00B2162C"/>
    <w:rsid w:val="00B2213A"/>
    <w:rsid w:val="00B22812"/>
    <w:rsid w:val="00B229A6"/>
    <w:rsid w:val="00B22AEC"/>
    <w:rsid w:val="00B236D7"/>
    <w:rsid w:val="00B24515"/>
    <w:rsid w:val="00B246FD"/>
    <w:rsid w:val="00B24C86"/>
    <w:rsid w:val="00B26376"/>
    <w:rsid w:val="00B30109"/>
    <w:rsid w:val="00B30D32"/>
    <w:rsid w:val="00B32DA7"/>
    <w:rsid w:val="00B33C35"/>
    <w:rsid w:val="00B340B4"/>
    <w:rsid w:val="00B346EB"/>
    <w:rsid w:val="00B34BCA"/>
    <w:rsid w:val="00B36312"/>
    <w:rsid w:val="00B36322"/>
    <w:rsid w:val="00B369B3"/>
    <w:rsid w:val="00B41638"/>
    <w:rsid w:val="00B419E3"/>
    <w:rsid w:val="00B438CE"/>
    <w:rsid w:val="00B44011"/>
    <w:rsid w:val="00B440AB"/>
    <w:rsid w:val="00B46E51"/>
    <w:rsid w:val="00B47422"/>
    <w:rsid w:val="00B47A22"/>
    <w:rsid w:val="00B47BD4"/>
    <w:rsid w:val="00B50238"/>
    <w:rsid w:val="00B50C0A"/>
    <w:rsid w:val="00B517C2"/>
    <w:rsid w:val="00B5311B"/>
    <w:rsid w:val="00B53F5D"/>
    <w:rsid w:val="00B55D28"/>
    <w:rsid w:val="00B60E54"/>
    <w:rsid w:val="00B61C65"/>
    <w:rsid w:val="00B63480"/>
    <w:rsid w:val="00B64492"/>
    <w:rsid w:val="00B65388"/>
    <w:rsid w:val="00B66FD9"/>
    <w:rsid w:val="00B70C54"/>
    <w:rsid w:val="00B71587"/>
    <w:rsid w:val="00B72C7A"/>
    <w:rsid w:val="00B73C22"/>
    <w:rsid w:val="00B73C40"/>
    <w:rsid w:val="00B747D3"/>
    <w:rsid w:val="00B760A8"/>
    <w:rsid w:val="00B766CE"/>
    <w:rsid w:val="00B76AA7"/>
    <w:rsid w:val="00B7729E"/>
    <w:rsid w:val="00B80219"/>
    <w:rsid w:val="00B81BA5"/>
    <w:rsid w:val="00B82707"/>
    <w:rsid w:val="00B82856"/>
    <w:rsid w:val="00B82B95"/>
    <w:rsid w:val="00B83A5D"/>
    <w:rsid w:val="00B8413B"/>
    <w:rsid w:val="00B845AA"/>
    <w:rsid w:val="00B849B7"/>
    <w:rsid w:val="00B90F97"/>
    <w:rsid w:val="00B91BA4"/>
    <w:rsid w:val="00B92216"/>
    <w:rsid w:val="00B9352D"/>
    <w:rsid w:val="00B94388"/>
    <w:rsid w:val="00B96794"/>
    <w:rsid w:val="00BA00E5"/>
    <w:rsid w:val="00BA0307"/>
    <w:rsid w:val="00BA0E45"/>
    <w:rsid w:val="00BA186D"/>
    <w:rsid w:val="00BA2B65"/>
    <w:rsid w:val="00BA45DC"/>
    <w:rsid w:val="00BA4969"/>
    <w:rsid w:val="00BA496B"/>
    <w:rsid w:val="00BA6A9A"/>
    <w:rsid w:val="00BA7780"/>
    <w:rsid w:val="00BB023F"/>
    <w:rsid w:val="00BB09BB"/>
    <w:rsid w:val="00BB10DC"/>
    <w:rsid w:val="00BB2E05"/>
    <w:rsid w:val="00BB312A"/>
    <w:rsid w:val="00BB34F2"/>
    <w:rsid w:val="00BB3A9B"/>
    <w:rsid w:val="00BB55FD"/>
    <w:rsid w:val="00BB750D"/>
    <w:rsid w:val="00BC4066"/>
    <w:rsid w:val="00BC4C90"/>
    <w:rsid w:val="00BC6B39"/>
    <w:rsid w:val="00BC6FF8"/>
    <w:rsid w:val="00BD1CF4"/>
    <w:rsid w:val="00BD346F"/>
    <w:rsid w:val="00BD3C8E"/>
    <w:rsid w:val="00BD46A3"/>
    <w:rsid w:val="00BD73A6"/>
    <w:rsid w:val="00BD77B0"/>
    <w:rsid w:val="00BD7E32"/>
    <w:rsid w:val="00BE052D"/>
    <w:rsid w:val="00BE083A"/>
    <w:rsid w:val="00BE0DB9"/>
    <w:rsid w:val="00BE4B8E"/>
    <w:rsid w:val="00BE5008"/>
    <w:rsid w:val="00BE6155"/>
    <w:rsid w:val="00BE6BB9"/>
    <w:rsid w:val="00BE6BDC"/>
    <w:rsid w:val="00BE7B86"/>
    <w:rsid w:val="00BF1900"/>
    <w:rsid w:val="00BF2225"/>
    <w:rsid w:val="00BF38B3"/>
    <w:rsid w:val="00BF3D81"/>
    <w:rsid w:val="00BF5177"/>
    <w:rsid w:val="00BF667D"/>
    <w:rsid w:val="00C00167"/>
    <w:rsid w:val="00C01C2E"/>
    <w:rsid w:val="00C03EC6"/>
    <w:rsid w:val="00C041CE"/>
    <w:rsid w:val="00C06C40"/>
    <w:rsid w:val="00C07B5A"/>
    <w:rsid w:val="00C07D0F"/>
    <w:rsid w:val="00C07EE4"/>
    <w:rsid w:val="00C10203"/>
    <w:rsid w:val="00C1144D"/>
    <w:rsid w:val="00C129C2"/>
    <w:rsid w:val="00C13000"/>
    <w:rsid w:val="00C13067"/>
    <w:rsid w:val="00C1462C"/>
    <w:rsid w:val="00C14BA6"/>
    <w:rsid w:val="00C14E9E"/>
    <w:rsid w:val="00C177EC"/>
    <w:rsid w:val="00C20207"/>
    <w:rsid w:val="00C20C6A"/>
    <w:rsid w:val="00C213B3"/>
    <w:rsid w:val="00C2500F"/>
    <w:rsid w:val="00C27079"/>
    <w:rsid w:val="00C273D7"/>
    <w:rsid w:val="00C278C0"/>
    <w:rsid w:val="00C33EDC"/>
    <w:rsid w:val="00C3464F"/>
    <w:rsid w:val="00C350CC"/>
    <w:rsid w:val="00C353EA"/>
    <w:rsid w:val="00C35C7F"/>
    <w:rsid w:val="00C40833"/>
    <w:rsid w:val="00C4301D"/>
    <w:rsid w:val="00C4448D"/>
    <w:rsid w:val="00C4551F"/>
    <w:rsid w:val="00C464A0"/>
    <w:rsid w:val="00C54190"/>
    <w:rsid w:val="00C5510F"/>
    <w:rsid w:val="00C55BD1"/>
    <w:rsid w:val="00C573C7"/>
    <w:rsid w:val="00C57444"/>
    <w:rsid w:val="00C60C80"/>
    <w:rsid w:val="00C629C4"/>
    <w:rsid w:val="00C66964"/>
    <w:rsid w:val="00C66F19"/>
    <w:rsid w:val="00C67AAB"/>
    <w:rsid w:val="00C67FC3"/>
    <w:rsid w:val="00C7022E"/>
    <w:rsid w:val="00C724AD"/>
    <w:rsid w:val="00C7256D"/>
    <w:rsid w:val="00C72BFC"/>
    <w:rsid w:val="00C74505"/>
    <w:rsid w:val="00C76DE1"/>
    <w:rsid w:val="00C77D52"/>
    <w:rsid w:val="00C81227"/>
    <w:rsid w:val="00C8146C"/>
    <w:rsid w:val="00C8201B"/>
    <w:rsid w:val="00C8244D"/>
    <w:rsid w:val="00C826B9"/>
    <w:rsid w:val="00C834E6"/>
    <w:rsid w:val="00C83DC0"/>
    <w:rsid w:val="00C84555"/>
    <w:rsid w:val="00C84DA5"/>
    <w:rsid w:val="00C87F8C"/>
    <w:rsid w:val="00C905F9"/>
    <w:rsid w:val="00C92359"/>
    <w:rsid w:val="00C92CFB"/>
    <w:rsid w:val="00C94147"/>
    <w:rsid w:val="00C95F10"/>
    <w:rsid w:val="00CA02C3"/>
    <w:rsid w:val="00CA0C9F"/>
    <w:rsid w:val="00CA159A"/>
    <w:rsid w:val="00CA15D8"/>
    <w:rsid w:val="00CA349D"/>
    <w:rsid w:val="00CA3D7E"/>
    <w:rsid w:val="00CA4C6D"/>
    <w:rsid w:val="00CA5D7B"/>
    <w:rsid w:val="00CA61D3"/>
    <w:rsid w:val="00CB1538"/>
    <w:rsid w:val="00CB26EA"/>
    <w:rsid w:val="00CB2BA9"/>
    <w:rsid w:val="00CB4E68"/>
    <w:rsid w:val="00CB6CDE"/>
    <w:rsid w:val="00CC0AB0"/>
    <w:rsid w:val="00CC0D84"/>
    <w:rsid w:val="00CC1CFE"/>
    <w:rsid w:val="00CC3472"/>
    <w:rsid w:val="00CC3D98"/>
    <w:rsid w:val="00CC4264"/>
    <w:rsid w:val="00CC54C3"/>
    <w:rsid w:val="00CC550A"/>
    <w:rsid w:val="00CC567F"/>
    <w:rsid w:val="00CC5984"/>
    <w:rsid w:val="00CC5E86"/>
    <w:rsid w:val="00CC73C7"/>
    <w:rsid w:val="00CD2564"/>
    <w:rsid w:val="00CD40F6"/>
    <w:rsid w:val="00CD410D"/>
    <w:rsid w:val="00CD4D02"/>
    <w:rsid w:val="00CD5026"/>
    <w:rsid w:val="00CD6801"/>
    <w:rsid w:val="00CD6DA2"/>
    <w:rsid w:val="00CD7E10"/>
    <w:rsid w:val="00CE0147"/>
    <w:rsid w:val="00CE2550"/>
    <w:rsid w:val="00CE2908"/>
    <w:rsid w:val="00CE6343"/>
    <w:rsid w:val="00CE7554"/>
    <w:rsid w:val="00CE7931"/>
    <w:rsid w:val="00CE7D4E"/>
    <w:rsid w:val="00CE7D57"/>
    <w:rsid w:val="00CF0E0B"/>
    <w:rsid w:val="00CF439C"/>
    <w:rsid w:val="00CF4B11"/>
    <w:rsid w:val="00CF4F90"/>
    <w:rsid w:val="00CF6748"/>
    <w:rsid w:val="00CF74BD"/>
    <w:rsid w:val="00D000D4"/>
    <w:rsid w:val="00D00DA9"/>
    <w:rsid w:val="00D014CB"/>
    <w:rsid w:val="00D055B8"/>
    <w:rsid w:val="00D06BE4"/>
    <w:rsid w:val="00D070F4"/>
    <w:rsid w:val="00D07B0C"/>
    <w:rsid w:val="00D10442"/>
    <w:rsid w:val="00D10655"/>
    <w:rsid w:val="00D11996"/>
    <w:rsid w:val="00D135B9"/>
    <w:rsid w:val="00D14051"/>
    <w:rsid w:val="00D15E0F"/>
    <w:rsid w:val="00D20D10"/>
    <w:rsid w:val="00D229E2"/>
    <w:rsid w:val="00D22F4D"/>
    <w:rsid w:val="00D22F71"/>
    <w:rsid w:val="00D23311"/>
    <w:rsid w:val="00D2349E"/>
    <w:rsid w:val="00D24F8C"/>
    <w:rsid w:val="00D3040A"/>
    <w:rsid w:val="00D3087D"/>
    <w:rsid w:val="00D3125C"/>
    <w:rsid w:val="00D31BDA"/>
    <w:rsid w:val="00D33F64"/>
    <w:rsid w:val="00D3548C"/>
    <w:rsid w:val="00D3667D"/>
    <w:rsid w:val="00D3693F"/>
    <w:rsid w:val="00D37416"/>
    <w:rsid w:val="00D4012A"/>
    <w:rsid w:val="00D41E48"/>
    <w:rsid w:val="00D50378"/>
    <w:rsid w:val="00D51D9A"/>
    <w:rsid w:val="00D527D3"/>
    <w:rsid w:val="00D52B06"/>
    <w:rsid w:val="00D53659"/>
    <w:rsid w:val="00D53E7A"/>
    <w:rsid w:val="00D56020"/>
    <w:rsid w:val="00D56898"/>
    <w:rsid w:val="00D56D6C"/>
    <w:rsid w:val="00D60E7D"/>
    <w:rsid w:val="00D61AC2"/>
    <w:rsid w:val="00D61D7E"/>
    <w:rsid w:val="00D61E3E"/>
    <w:rsid w:val="00D64B58"/>
    <w:rsid w:val="00D67003"/>
    <w:rsid w:val="00D71693"/>
    <w:rsid w:val="00D71A10"/>
    <w:rsid w:val="00D720AD"/>
    <w:rsid w:val="00D72D03"/>
    <w:rsid w:val="00D74CAE"/>
    <w:rsid w:val="00D7525B"/>
    <w:rsid w:val="00D77231"/>
    <w:rsid w:val="00D80602"/>
    <w:rsid w:val="00D81387"/>
    <w:rsid w:val="00D81804"/>
    <w:rsid w:val="00D81F59"/>
    <w:rsid w:val="00D85F80"/>
    <w:rsid w:val="00D86AD1"/>
    <w:rsid w:val="00D900F8"/>
    <w:rsid w:val="00D93F6D"/>
    <w:rsid w:val="00D94FB8"/>
    <w:rsid w:val="00D95516"/>
    <w:rsid w:val="00D958DC"/>
    <w:rsid w:val="00D97488"/>
    <w:rsid w:val="00DA0D58"/>
    <w:rsid w:val="00DA18AE"/>
    <w:rsid w:val="00DA4D1F"/>
    <w:rsid w:val="00DA5B12"/>
    <w:rsid w:val="00DA61C8"/>
    <w:rsid w:val="00DB0374"/>
    <w:rsid w:val="00DB054C"/>
    <w:rsid w:val="00DB3D4E"/>
    <w:rsid w:val="00DB4511"/>
    <w:rsid w:val="00DB4A23"/>
    <w:rsid w:val="00DB53E5"/>
    <w:rsid w:val="00DB73CB"/>
    <w:rsid w:val="00DB7D1D"/>
    <w:rsid w:val="00DC1BEA"/>
    <w:rsid w:val="00DC254D"/>
    <w:rsid w:val="00DC51C7"/>
    <w:rsid w:val="00DC6B43"/>
    <w:rsid w:val="00DD0125"/>
    <w:rsid w:val="00DD10E4"/>
    <w:rsid w:val="00DD2C3C"/>
    <w:rsid w:val="00DD3448"/>
    <w:rsid w:val="00DD3E96"/>
    <w:rsid w:val="00DD6A93"/>
    <w:rsid w:val="00DE0E79"/>
    <w:rsid w:val="00DE2288"/>
    <w:rsid w:val="00DE2540"/>
    <w:rsid w:val="00DE3A1F"/>
    <w:rsid w:val="00DE518B"/>
    <w:rsid w:val="00DE51B2"/>
    <w:rsid w:val="00DE6E10"/>
    <w:rsid w:val="00DE7AAC"/>
    <w:rsid w:val="00DF0FF9"/>
    <w:rsid w:val="00DF11C8"/>
    <w:rsid w:val="00DF1223"/>
    <w:rsid w:val="00DF1C71"/>
    <w:rsid w:val="00DF5B2B"/>
    <w:rsid w:val="00DF60B3"/>
    <w:rsid w:val="00E0078A"/>
    <w:rsid w:val="00E00C2E"/>
    <w:rsid w:val="00E020D5"/>
    <w:rsid w:val="00E023DD"/>
    <w:rsid w:val="00E036A6"/>
    <w:rsid w:val="00E03FC0"/>
    <w:rsid w:val="00E04CDC"/>
    <w:rsid w:val="00E06D8A"/>
    <w:rsid w:val="00E11490"/>
    <w:rsid w:val="00E11BE8"/>
    <w:rsid w:val="00E11D10"/>
    <w:rsid w:val="00E13784"/>
    <w:rsid w:val="00E14831"/>
    <w:rsid w:val="00E14AE5"/>
    <w:rsid w:val="00E15FD0"/>
    <w:rsid w:val="00E164BB"/>
    <w:rsid w:val="00E16CAB"/>
    <w:rsid w:val="00E21A9E"/>
    <w:rsid w:val="00E21CB2"/>
    <w:rsid w:val="00E21D8C"/>
    <w:rsid w:val="00E21E41"/>
    <w:rsid w:val="00E227D5"/>
    <w:rsid w:val="00E24604"/>
    <w:rsid w:val="00E26367"/>
    <w:rsid w:val="00E312D9"/>
    <w:rsid w:val="00E34E69"/>
    <w:rsid w:val="00E35426"/>
    <w:rsid w:val="00E36182"/>
    <w:rsid w:val="00E376EE"/>
    <w:rsid w:val="00E417FD"/>
    <w:rsid w:val="00E42D5A"/>
    <w:rsid w:val="00E42F8B"/>
    <w:rsid w:val="00E43F91"/>
    <w:rsid w:val="00E4445B"/>
    <w:rsid w:val="00E46C40"/>
    <w:rsid w:val="00E46F61"/>
    <w:rsid w:val="00E471CE"/>
    <w:rsid w:val="00E47B79"/>
    <w:rsid w:val="00E5279D"/>
    <w:rsid w:val="00E54821"/>
    <w:rsid w:val="00E54FC5"/>
    <w:rsid w:val="00E55BD6"/>
    <w:rsid w:val="00E561E7"/>
    <w:rsid w:val="00E571AD"/>
    <w:rsid w:val="00E57839"/>
    <w:rsid w:val="00E57BD4"/>
    <w:rsid w:val="00E57CF5"/>
    <w:rsid w:val="00E57F45"/>
    <w:rsid w:val="00E612D2"/>
    <w:rsid w:val="00E62B19"/>
    <w:rsid w:val="00E63B69"/>
    <w:rsid w:val="00E647EB"/>
    <w:rsid w:val="00E65C1A"/>
    <w:rsid w:val="00E7110D"/>
    <w:rsid w:val="00E72EEE"/>
    <w:rsid w:val="00E745C7"/>
    <w:rsid w:val="00E747DA"/>
    <w:rsid w:val="00E75B45"/>
    <w:rsid w:val="00E768BF"/>
    <w:rsid w:val="00E76B19"/>
    <w:rsid w:val="00E80008"/>
    <w:rsid w:val="00E803DD"/>
    <w:rsid w:val="00E80692"/>
    <w:rsid w:val="00E828E1"/>
    <w:rsid w:val="00E837B9"/>
    <w:rsid w:val="00E840B6"/>
    <w:rsid w:val="00E85894"/>
    <w:rsid w:val="00E85C7F"/>
    <w:rsid w:val="00E85CE8"/>
    <w:rsid w:val="00E85FD5"/>
    <w:rsid w:val="00E8688A"/>
    <w:rsid w:val="00E86D4D"/>
    <w:rsid w:val="00E86E3C"/>
    <w:rsid w:val="00E903BE"/>
    <w:rsid w:val="00E9306B"/>
    <w:rsid w:val="00E94B83"/>
    <w:rsid w:val="00E95461"/>
    <w:rsid w:val="00E95CE9"/>
    <w:rsid w:val="00E95D62"/>
    <w:rsid w:val="00E97381"/>
    <w:rsid w:val="00E974A1"/>
    <w:rsid w:val="00EA0418"/>
    <w:rsid w:val="00EA1802"/>
    <w:rsid w:val="00EA1C77"/>
    <w:rsid w:val="00EA4B5D"/>
    <w:rsid w:val="00EA50AB"/>
    <w:rsid w:val="00EA50CD"/>
    <w:rsid w:val="00EA7D6F"/>
    <w:rsid w:val="00EB1E25"/>
    <w:rsid w:val="00EB2546"/>
    <w:rsid w:val="00EB36E8"/>
    <w:rsid w:val="00EB3965"/>
    <w:rsid w:val="00EB3DBB"/>
    <w:rsid w:val="00EB3F9B"/>
    <w:rsid w:val="00EB3FAA"/>
    <w:rsid w:val="00EB3FF8"/>
    <w:rsid w:val="00EB7822"/>
    <w:rsid w:val="00EC037E"/>
    <w:rsid w:val="00EC31FE"/>
    <w:rsid w:val="00EC45ED"/>
    <w:rsid w:val="00EC50AC"/>
    <w:rsid w:val="00EC5476"/>
    <w:rsid w:val="00EC655C"/>
    <w:rsid w:val="00EC7683"/>
    <w:rsid w:val="00ED0447"/>
    <w:rsid w:val="00ED39C7"/>
    <w:rsid w:val="00ED44EB"/>
    <w:rsid w:val="00ED7405"/>
    <w:rsid w:val="00ED76A7"/>
    <w:rsid w:val="00EE0FD9"/>
    <w:rsid w:val="00EE2351"/>
    <w:rsid w:val="00EE3FA2"/>
    <w:rsid w:val="00EE5477"/>
    <w:rsid w:val="00EF2D72"/>
    <w:rsid w:val="00EF3B9E"/>
    <w:rsid w:val="00EF4A6A"/>
    <w:rsid w:val="00EF572C"/>
    <w:rsid w:val="00EF5819"/>
    <w:rsid w:val="00EF608D"/>
    <w:rsid w:val="00EF7212"/>
    <w:rsid w:val="00EF7C16"/>
    <w:rsid w:val="00F00E34"/>
    <w:rsid w:val="00F01A87"/>
    <w:rsid w:val="00F02F66"/>
    <w:rsid w:val="00F05765"/>
    <w:rsid w:val="00F102B6"/>
    <w:rsid w:val="00F10D9E"/>
    <w:rsid w:val="00F11577"/>
    <w:rsid w:val="00F115A7"/>
    <w:rsid w:val="00F115DB"/>
    <w:rsid w:val="00F11AAE"/>
    <w:rsid w:val="00F1424C"/>
    <w:rsid w:val="00F15B30"/>
    <w:rsid w:val="00F17970"/>
    <w:rsid w:val="00F201B2"/>
    <w:rsid w:val="00F206E5"/>
    <w:rsid w:val="00F20C05"/>
    <w:rsid w:val="00F21F09"/>
    <w:rsid w:val="00F22025"/>
    <w:rsid w:val="00F222A7"/>
    <w:rsid w:val="00F22C52"/>
    <w:rsid w:val="00F23D7F"/>
    <w:rsid w:val="00F245B9"/>
    <w:rsid w:val="00F24C72"/>
    <w:rsid w:val="00F24CB9"/>
    <w:rsid w:val="00F250CC"/>
    <w:rsid w:val="00F25430"/>
    <w:rsid w:val="00F26387"/>
    <w:rsid w:val="00F27955"/>
    <w:rsid w:val="00F27A4A"/>
    <w:rsid w:val="00F310E5"/>
    <w:rsid w:val="00F31958"/>
    <w:rsid w:val="00F34EE4"/>
    <w:rsid w:val="00F34F92"/>
    <w:rsid w:val="00F36780"/>
    <w:rsid w:val="00F470D7"/>
    <w:rsid w:val="00F47C0C"/>
    <w:rsid w:val="00F50247"/>
    <w:rsid w:val="00F5028A"/>
    <w:rsid w:val="00F55A4F"/>
    <w:rsid w:val="00F573E4"/>
    <w:rsid w:val="00F6106F"/>
    <w:rsid w:val="00F61685"/>
    <w:rsid w:val="00F61D46"/>
    <w:rsid w:val="00F6223B"/>
    <w:rsid w:val="00F636F3"/>
    <w:rsid w:val="00F6371D"/>
    <w:rsid w:val="00F63A11"/>
    <w:rsid w:val="00F65289"/>
    <w:rsid w:val="00F66CFC"/>
    <w:rsid w:val="00F7248B"/>
    <w:rsid w:val="00F763E5"/>
    <w:rsid w:val="00F776D9"/>
    <w:rsid w:val="00F80E0E"/>
    <w:rsid w:val="00F80F6F"/>
    <w:rsid w:val="00F8487A"/>
    <w:rsid w:val="00F849A6"/>
    <w:rsid w:val="00F85733"/>
    <w:rsid w:val="00F86F38"/>
    <w:rsid w:val="00F87818"/>
    <w:rsid w:val="00F90798"/>
    <w:rsid w:val="00F907C7"/>
    <w:rsid w:val="00F91CF7"/>
    <w:rsid w:val="00F91D64"/>
    <w:rsid w:val="00F929B9"/>
    <w:rsid w:val="00F93E78"/>
    <w:rsid w:val="00F9504E"/>
    <w:rsid w:val="00F964CD"/>
    <w:rsid w:val="00FA0D4E"/>
    <w:rsid w:val="00FA1896"/>
    <w:rsid w:val="00FA2A9F"/>
    <w:rsid w:val="00FA4ED6"/>
    <w:rsid w:val="00FA52BA"/>
    <w:rsid w:val="00FA5558"/>
    <w:rsid w:val="00FA61B0"/>
    <w:rsid w:val="00FB26B0"/>
    <w:rsid w:val="00FB3302"/>
    <w:rsid w:val="00FB4314"/>
    <w:rsid w:val="00FB4754"/>
    <w:rsid w:val="00FB52BB"/>
    <w:rsid w:val="00FB5998"/>
    <w:rsid w:val="00FB6130"/>
    <w:rsid w:val="00FB6DFE"/>
    <w:rsid w:val="00FB7748"/>
    <w:rsid w:val="00FC05BD"/>
    <w:rsid w:val="00FC23C6"/>
    <w:rsid w:val="00FC2650"/>
    <w:rsid w:val="00FC3DBF"/>
    <w:rsid w:val="00FC5BEA"/>
    <w:rsid w:val="00FC775E"/>
    <w:rsid w:val="00FD0172"/>
    <w:rsid w:val="00FD0F31"/>
    <w:rsid w:val="00FD194E"/>
    <w:rsid w:val="00FD2936"/>
    <w:rsid w:val="00FD2A2C"/>
    <w:rsid w:val="00FD2D7E"/>
    <w:rsid w:val="00FD2E50"/>
    <w:rsid w:val="00FD2F31"/>
    <w:rsid w:val="00FD4204"/>
    <w:rsid w:val="00FD583C"/>
    <w:rsid w:val="00FE0085"/>
    <w:rsid w:val="00FE02D9"/>
    <w:rsid w:val="00FE05D7"/>
    <w:rsid w:val="00FE094E"/>
    <w:rsid w:val="00FE22A7"/>
    <w:rsid w:val="00FE3F7D"/>
    <w:rsid w:val="00FE3F96"/>
    <w:rsid w:val="00FE555B"/>
    <w:rsid w:val="00FE7A22"/>
    <w:rsid w:val="00FE7ACC"/>
    <w:rsid w:val="00FF28C1"/>
    <w:rsid w:val="00FF3CD7"/>
    <w:rsid w:val="00FF427F"/>
    <w:rsid w:val="00FF4A08"/>
    <w:rsid w:val="00FF5E6B"/>
    <w:rsid w:val="00FF6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3C7377"/>
  <w15:chartTrackingRefBased/>
  <w15:docId w15:val="{F22ED3E5-3CE1-4732-B5C8-F25B04FEB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A4A"/>
    <w:pPr>
      <w:spacing w:after="120" w:line="360" w:lineRule="auto"/>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696C56"/>
    <w:pPr>
      <w:numPr>
        <w:numId w:val="26"/>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696C56"/>
    <w:rPr>
      <w:rFonts w:asciiTheme="majorBidi" w:hAnsiTheme="majorBidi" w:cs="Arial"/>
      <w:sz w:val="52"/>
    </w:r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6C6A60"/>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6"/>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 w:type="paragraph" w:styleId="TableofFigures">
    <w:name w:val="table of figures"/>
    <w:basedOn w:val="Normal"/>
    <w:next w:val="Normal"/>
    <w:uiPriority w:val="99"/>
    <w:unhideWhenUsed/>
    <w:rsid w:val="007562A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jpe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jp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7.jpe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png"/><Relationship Id="rId93" Type="http://schemas.openxmlformats.org/officeDocument/2006/relationships/image" Target="media/image8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3.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42289-5E43-43CF-890B-9045AB986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37</Pages>
  <Words>230190</Words>
  <Characters>1312087</Characters>
  <Application>Microsoft Office Word</Application>
  <DocSecurity>0</DocSecurity>
  <Lines>10934</Lines>
  <Paragraphs>3078</Paragraphs>
  <ScaleCrop>false</ScaleCrop>
  <HeadingPairs>
    <vt:vector size="2" baseType="variant">
      <vt:variant>
        <vt:lpstr>Title</vt:lpstr>
      </vt:variant>
      <vt:variant>
        <vt:i4>1</vt:i4>
      </vt:variant>
    </vt:vector>
  </HeadingPairs>
  <TitlesOfParts>
    <vt:vector size="1" baseType="lpstr">
      <vt:lpstr>Graphene Devices for Beyond-CMOS Heterogeneous Integration</vt:lpstr>
    </vt:vector>
  </TitlesOfParts>
  <Company>Carnegie Mellon University</Company>
  <LinksUpToDate>false</LinksUpToDate>
  <CharactersWithSpaces>153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ene Devices for Beyond-CMOS Heterogeneous Integration</dc:title>
  <dc:subject/>
  <dc:creator>David Dzombak;Mohamed Darwish</dc:creator>
  <cp:keywords>CMU CIT Phd Thesis;ECE CMU PhD Thesis</cp:keywords>
  <dc:description/>
  <cp:lastModifiedBy>Mohammed Darwish</cp:lastModifiedBy>
  <cp:revision>74</cp:revision>
  <cp:lastPrinted>2017-08-07T16:42:00Z</cp:lastPrinted>
  <dcterms:created xsi:type="dcterms:W3CDTF">2017-08-21T16:31:00Z</dcterms:created>
  <dcterms:modified xsi:type="dcterms:W3CDTF">2017-08-2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